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8706B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pPr>
        <w:rPr>
          <w:ins w:id="1" w:author="Nick.Tolimieri" w:date="2022-09-26T11:28:00Z"/>
        </w:rPr>
      </w:pPr>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rPr>
          <w:ins w:id="2" w:author="Nick.Tolimieri" w:date="2022-09-26T13:02:00Z"/>
        </w:rPr>
      </w:pPr>
      <w:bookmarkStart w:id="3" w:name="_jp468p2oc9iz" w:colFirst="0" w:colLast="0"/>
      <w:bookmarkStart w:id="4" w:name="_j5x39n4vczlu" w:colFirst="0" w:colLast="0"/>
      <w:bookmarkEnd w:id="3"/>
      <w:bookmarkEnd w:id="4"/>
      <w:ins w:id="5" w:author="Nick.Tolimieri" w:date="2022-09-26T13:02:00Z">
        <w:r>
          <w:br w:type="page"/>
        </w:r>
      </w:ins>
    </w:p>
    <w:p w:rsidR="0038698C" w:rsidRDefault="0038698C" w:rsidP="0038698C">
      <w:pPr>
        <w:pStyle w:val="Heading2"/>
      </w:pPr>
      <w:r>
        <w:lastRenderedPageBreak/>
        <w:t>Supplement Tables</w:t>
      </w:r>
    </w:p>
    <w:p w:rsidR="0038698C" w:rsidRDefault="0038698C" w:rsidP="0038698C">
      <w:pPr>
        <w:pStyle w:val="Heading5"/>
      </w:pPr>
      <w:bookmarkStart w:id="6" w:name="_dsu0wlp4dfo" w:colFirst="0" w:colLast="0"/>
      <w:bookmarkEnd w:id="6"/>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Change w:id="7" w:author="Nick.Tolimieri [2]" w:date="2022-09-02T10:08:00Z">
          <w:tblPr>
            <w:tblW w:w="6060" w:type="dxa"/>
            <w:tblBorders>
              <w:top w:val="nil"/>
              <w:left w:val="nil"/>
              <w:bottom w:val="nil"/>
              <w:right w:val="nil"/>
              <w:insideH w:val="nil"/>
              <w:insideV w:val="nil"/>
            </w:tblBorders>
            <w:tblLayout w:type="fixed"/>
            <w:tblLook w:val="0600" w:firstRow="0" w:lastRow="0" w:firstColumn="0" w:lastColumn="0" w:noHBand="1" w:noVBand="1"/>
          </w:tblPr>
        </w:tblPrChange>
      </w:tblPr>
      <w:tblGrid>
        <w:gridCol w:w="1005"/>
        <w:gridCol w:w="1980"/>
        <w:gridCol w:w="720"/>
        <w:gridCol w:w="2355"/>
        <w:tblGridChange w:id="8">
          <w:tblGrid>
            <w:gridCol w:w="1005"/>
            <w:gridCol w:w="1980"/>
            <w:gridCol w:w="720"/>
            <w:gridCol w:w="2355"/>
          </w:tblGrid>
        </w:tblGridChange>
      </w:tblGrid>
      <w:tr w:rsidR="0038698C" w:rsidTr="008E6C62">
        <w:trPr>
          <w:trHeight w:val="20"/>
          <w:trPrChange w:id="9"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0"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Change w:id="11" w:author="Nick.Tolimieri [2]" w:date="2022-09-02T10:08:00Z">
              <w:tcPr>
                <w:tcW w:w="198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Change w:id="12" w:author="Nick.Tolimieri [2]" w:date="2022-09-02T10:08:00Z">
              <w:tcPr>
                <w:tcW w:w="720"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Change w:id="13" w:author="Nick.Tolimieri [2]" w:date="2022-09-02T10:08:00Z">
              <w:tcPr>
                <w:tcW w:w="235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E6C62">
        <w:trPr>
          <w:trHeight w:val="20"/>
          <w:trPrChange w:id="14" w:author="Nick.Tolimieri [2]" w:date="2022-09-02T10:08:00Z">
            <w:trPr>
              <w:trHeight w:val="20"/>
            </w:trPr>
          </w:trPrChange>
        </w:trPr>
        <w:tc>
          <w:tcPr>
            <w:tcW w:w="1005" w:type="dxa"/>
            <w:tcBorders>
              <w:top w:val="single" w:sz="8" w:space="0" w:color="000000"/>
              <w:left w:val="nil"/>
              <w:bottom w:val="nil"/>
              <w:right w:val="nil"/>
            </w:tcBorders>
            <w:tcMar>
              <w:top w:w="29" w:type="dxa"/>
              <w:left w:w="100" w:type="dxa"/>
              <w:bottom w:w="29" w:type="dxa"/>
              <w:right w:w="100" w:type="dxa"/>
            </w:tcMar>
            <w:tcPrChange w:id="15" w:author="Nick.Tolimieri [2]" w:date="2022-09-02T10:08:00Z">
              <w:tcPr>
                <w:tcW w:w="1005" w:type="dxa"/>
                <w:tcBorders>
                  <w:top w:val="single" w:sz="8" w:space="0" w:color="000000"/>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Change w:id="16" w:author="Nick.Tolimieri [2]" w:date="2022-09-02T10:08:00Z">
              <w:tcPr>
                <w:tcW w:w="198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Change w:id="17" w:author="Nick.Tolimieri [2]" w:date="2022-09-02T10:08:00Z">
              <w:tcPr>
                <w:tcW w:w="720"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Change w:id="18" w:author="Nick.Tolimieri [2]" w:date="2022-09-02T10:08:00Z">
              <w:tcPr>
                <w:tcW w:w="2355" w:type="dxa"/>
                <w:tcBorders>
                  <w:top w:val="single" w:sz="8" w:space="0" w:color="00000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1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2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2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2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2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2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2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3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Change w:id="3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3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Change w:id="3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3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3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E6C62">
        <w:trPr>
          <w:trHeight w:val="20"/>
          <w:trPrChange w:id="3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4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Change w:id="4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E6C62">
        <w:trPr>
          <w:trHeight w:val="20"/>
          <w:trPrChange w:id="4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4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4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4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4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4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5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Change w:id="5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5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5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5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5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Change w:id="5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5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Change w:id="6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6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6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E6C62">
        <w:trPr>
          <w:trHeight w:val="20"/>
          <w:trPrChange w:id="6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6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6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6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Change w:id="6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6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7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Change w:id="7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7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7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7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7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Change w:id="7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7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8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Change w:id="8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8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8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Change w:id="8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8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8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8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9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Change w:id="9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9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9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9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9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9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0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0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0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0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0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0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0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Change w:id="11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Change w:id="11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1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1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1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1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1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1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2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2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2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2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2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2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2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3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3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E6C62">
        <w:trPr>
          <w:trHeight w:val="20"/>
          <w:trPrChange w:id="13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3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Change w:id="13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Change w:id="13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Change w:id="13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3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Change w:id="14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Change w:id="14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E6C62">
        <w:trPr>
          <w:trHeight w:val="20"/>
          <w:trPrChange w:id="14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4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4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Change w:id="14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Change w:id="14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E6C62">
        <w:trPr>
          <w:trHeight w:val="20"/>
          <w:trPrChange w:id="149"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0"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1"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Change w:id="152"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3"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E6C62">
        <w:trPr>
          <w:trHeight w:val="20"/>
          <w:trPrChange w:id="154" w:author="Nick.Tolimieri [2]" w:date="2022-09-02T10:08:00Z">
            <w:trPr>
              <w:trHeight w:val="20"/>
            </w:trPr>
          </w:trPrChange>
        </w:trPr>
        <w:tc>
          <w:tcPr>
            <w:tcW w:w="1005" w:type="dxa"/>
            <w:tcBorders>
              <w:top w:val="nil"/>
              <w:left w:val="nil"/>
              <w:bottom w:val="nil"/>
              <w:right w:val="nil"/>
            </w:tcBorders>
            <w:tcMar>
              <w:top w:w="29" w:type="dxa"/>
              <w:left w:w="100" w:type="dxa"/>
              <w:bottom w:w="29" w:type="dxa"/>
              <w:right w:w="100" w:type="dxa"/>
            </w:tcMar>
            <w:tcPrChange w:id="155" w:author="Nick.Tolimieri [2]" w:date="2022-09-02T10:08:00Z">
              <w:tcPr>
                <w:tcW w:w="1005" w:type="dxa"/>
                <w:tcBorders>
                  <w:top w:val="nil"/>
                  <w:left w:val="nil"/>
                  <w:bottom w:val="nil"/>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Change w:id="156" w:author="Nick.Tolimieri [2]" w:date="2022-09-02T10:08:00Z">
              <w:tcPr>
                <w:tcW w:w="198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Change w:id="157" w:author="Nick.Tolimieri [2]" w:date="2022-09-02T10:08:00Z">
              <w:tcPr>
                <w:tcW w:w="720"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Change w:id="158" w:author="Nick.Tolimieri [2]" w:date="2022-09-02T10:08:00Z">
              <w:tcPr>
                <w:tcW w:w="2355" w:type="dxa"/>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E6C62">
        <w:trPr>
          <w:trHeight w:val="20"/>
          <w:trPrChange w:id="159" w:author="Nick.Tolimieri [2]" w:date="2022-09-02T10:08:00Z">
            <w:trPr>
              <w:trHeight w:val="20"/>
            </w:trPr>
          </w:trPrChange>
        </w:trPr>
        <w:tc>
          <w:tcPr>
            <w:tcW w:w="1005" w:type="dxa"/>
            <w:tcBorders>
              <w:top w:val="nil"/>
              <w:left w:val="nil"/>
              <w:bottom w:val="single" w:sz="8" w:space="0" w:color="000000"/>
              <w:right w:val="nil"/>
            </w:tcBorders>
            <w:tcMar>
              <w:top w:w="29" w:type="dxa"/>
              <w:left w:w="100" w:type="dxa"/>
              <w:bottom w:w="29" w:type="dxa"/>
              <w:right w:w="100" w:type="dxa"/>
            </w:tcMar>
            <w:tcPrChange w:id="160" w:author="Nick.Tolimieri [2]" w:date="2022-09-02T10:08:00Z">
              <w:tcPr>
                <w:tcW w:w="1005" w:type="dxa"/>
                <w:tcBorders>
                  <w:top w:val="nil"/>
                  <w:left w:val="nil"/>
                  <w:bottom w:val="single" w:sz="8" w:space="0" w:color="000000"/>
                  <w:right w:val="nil"/>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Change w:id="161" w:author="Nick.Tolimieri [2]" w:date="2022-09-02T10:08:00Z">
              <w:tcPr>
                <w:tcW w:w="198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Change w:id="162" w:author="Nick.Tolimieri [2]" w:date="2022-09-02T10:08:00Z">
              <w:tcPr>
                <w:tcW w:w="720"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Change w:id="163" w:author="Nick.Tolimieri [2]" w:date="2022-09-02T10:08:00Z">
              <w:tcPr>
                <w:tcW w:w="2355" w:type="dxa"/>
                <w:tcBorders>
                  <w:bottom w:val="single" w:sz="8" w:space="0" w:color="808080"/>
                </w:tcBorders>
                <w:tcMar>
                  <w:top w:w="100" w:type="dxa"/>
                  <w:left w:w="100" w:type="dxa"/>
                  <w:bottom w:w="100" w:type="dxa"/>
                  <w:right w:w="100" w:type="dxa"/>
                </w:tcMar>
              </w:tcPr>
            </w:tcPrChange>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Del="00E25C93" w:rsidRDefault="0038698C" w:rsidP="0038698C">
      <w:pPr>
        <w:ind w:firstLine="0"/>
        <w:rPr>
          <w:del w:id="164" w:author="Nick.Tolimieri [2]" w:date="2022-09-02T10:08:00Z"/>
        </w:rPr>
      </w:pPr>
    </w:p>
    <w:p w:rsidR="0038698C" w:rsidRDefault="0038698C" w:rsidP="0038698C">
      <w:pPr>
        <w:pStyle w:val="Heading5"/>
      </w:pPr>
      <w:bookmarkStart w:id="165" w:name="_r9nsv8bfn4i1" w:colFirst="0" w:colLast="0"/>
      <w:bookmarkEnd w:id="165"/>
      <w:r>
        <w:br w:type="page"/>
      </w:r>
    </w:p>
    <w:p w:rsidR="0038698C" w:rsidRDefault="0038698C" w:rsidP="0038698C">
      <w:pPr>
        <w:pStyle w:val="Heading5"/>
        <w:ind w:right="3240"/>
      </w:pPr>
      <w:bookmarkStart w:id="166" w:name="_oqaids1n23wr" w:colFirst="0" w:colLast="0"/>
      <w:bookmarkEnd w:id="166"/>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167" w:name="_xjuj7385wg2e" w:colFirst="0" w:colLast="0"/>
      <w:bookmarkEnd w:id="167"/>
    </w:p>
    <w:p w:rsidR="0038698C" w:rsidRDefault="0038698C" w:rsidP="0038698C">
      <w:pPr>
        <w:pStyle w:val="Heading5"/>
      </w:pPr>
      <w:bookmarkStart w:id="168" w:name="_skv4plpry6w1" w:colFirst="0" w:colLast="0"/>
      <w:bookmarkEnd w:id="168"/>
      <w:r>
        <w:br w:type="page"/>
      </w:r>
    </w:p>
    <w:p w:rsidR="0038698C" w:rsidRDefault="0038698C" w:rsidP="0038698C">
      <w:pPr>
        <w:pStyle w:val="Heading5"/>
      </w:pPr>
      <w:bookmarkStart w:id="169" w:name="_hwx622owzuun" w:colFirst="0" w:colLast="0"/>
      <w:bookmarkEnd w:id="169"/>
      <w:r>
        <w:lastRenderedPageBreak/>
        <w:t xml:space="preserve">Table </w:t>
      </w:r>
      <w:del w:id="170" w:author="Nick.Tolimieri [2]" w:date="2022-09-02T10:14:00Z">
        <w:r w:rsidDel="00B14AC6">
          <w:delText>S3</w:delText>
        </w:r>
      </w:del>
      <w:ins w:id="171" w:author="Nick.Tolimieri [2]" w:date="2022-09-02T10:14:00Z">
        <w:r w:rsidR="00B14AC6">
          <w:t>S</w:t>
        </w:r>
      </w:ins>
      <w:ins w:id="172" w:author="Nick.Tolimieri [2]" w:date="2022-09-02T10:20:00Z">
        <w:r w:rsidR="00277D38">
          <w:t>3</w:t>
        </w:r>
      </w:ins>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173" w:name="_jevyb6ayauur" w:colFirst="0" w:colLast="0"/>
      <w:bookmarkEnd w:id="173"/>
      <w:r>
        <w:br w:type="page"/>
      </w:r>
    </w:p>
    <w:p w:rsidR="0038698C" w:rsidRDefault="0038698C" w:rsidP="0038698C">
      <w:pPr>
        <w:pStyle w:val="Heading5"/>
      </w:pPr>
      <w:bookmarkStart w:id="174" w:name="_hbmkrdb4vkpx" w:colFirst="0" w:colLast="0"/>
      <w:bookmarkEnd w:id="174"/>
      <w:r>
        <w:lastRenderedPageBreak/>
        <w:t xml:space="preserve">Table </w:t>
      </w:r>
      <w:del w:id="175" w:author="Nick.Tolimieri [2]" w:date="2022-09-02T10:14:00Z">
        <w:r w:rsidDel="00B14AC6">
          <w:delText>S4</w:delText>
        </w:r>
      </w:del>
      <w:ins w:id="176" w:author="Nick.Tolimieri [2]" w:date="2022-09-02T10:14:00Z">
        <w:r w:rsidR="00B14AC6">
          <w:t>S</w:t>
        </w:r>
      </w:ins>
      <w:ins w:id="177" w:author="Nick.Tolimieri [2]" w:date="2022-09-02T10:21:00Z">
        <w:r w:rsidR="00277D38">
          <w:t>4</w:t>
        </w:r>
      </w:ins>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78" w:name="_q6022ym9txhx" w:colFirst="0" w:colLast="0"/>
      <w:bookmarkEnd w:id="178"/>
    </w:p>
    <w:p w:rsidR="0038698C" w:rsidRDefault="0038698C" w:rsidP="0038698C">
      <w:bookmarkStart w:id="179" w:name="_c1i22ejfw50x" w:colFirst="0" w:colLast="0"/>
      <w:bookmarkEnd w:id="179"/>
    </w:p>
    <w:p w:rsidR="0038698C" w:rsidRDefault="0038698C" w:rsidP="0038698C"/>
    <w:p w:rsidR="0038698C" w:rsidRDefault="0038698C" w:rsidP="0038698C">
      <w:pPr>
        <w:pStyle w:val="Heading5"/>
        <w:ind w:right="900"/>
      </w:pPr>
      <w:r>
        <w:t xml:space="preserve">Table </w:t>
      </w:r>
      <w:del w:id="180" w:author="Nick.Tolimieri [2]" w:date="2022-09-02T10:15:00Z">
        <w:r w:rsidDel="00B14AC6">
          <w:delText>S5</w:delText>
        </w:r>
      </w:del>
      <w:ins w:id="181" w:author="Nick.Tolimieri [2]" w:date="2022-09-02T10:15:00Z">
        <w:r w:rsidR="00B14AC6">
          <w:t>S</w:t>
        </w:r>
      </w:ins>
      <w:ins w:id="182" w:author="Nick.Tolimieri [2]" w:date="2022-09-02T10:21:00Z">
        <w:r w:rsidR="00277D38">
          <w:t>5</w:t>
        </w:r>
      </w:ins>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rPr>
          <w:ins w:id="183" w:author="Nick.Tolimieri [2]" w:date="2022-09-02T10:21:00Z"/>
        </w:rPr>
      </w:pPr>
      <w:bookmarkStart w:id="184" w:name="_ki29orrn0w1t" w:colFirst="0" w:colLast="0"/>
      <w:bookmarkEnd w:id="184"/>
      <w:r>
        <w:br w:type="page"/>
      </w:r>
    </w:p>
    <w:p w:rsidR="00277D38" w:rsidRPr="00627D25" w:rsidRDefault="00277D38">
      <w:pPr>
        <w:pStyle w:val="Heading5"/>
        <w:rPr>
          <w:ins w:id="185" w:author="Nick.Tolimieri [2]" w:date="2022-09-02T10:21:00Z"/>
        </w:rPr>
        <w:pPrChange w:id="186" w:author="Nick.Tolimieri [2]" w:date="2022-09-06T14:21:00Z">
          <w:pPr>
            <w:pStyle w:val="Heading2"/>
          </w:pPr>
        </w:pPrChange>
      </w:pPr>
      <w:ins w:id="187" w:author="Nick.Tolimieri [2]" w:date="2022-09-02T10:21:00Z">
        <w:r w:rsidRPr="001255CF">
          <w:lastRenderedPageBreak/>
          <w:t xml:space="preserve">Table S6. </w:t>
        </w:r>
      </w:ins>
      <w:ins w:id="188" w:author="Nick.Tolimieri [2]" w:date="2022-09-06T13:02:00Z">
        <w:r w:rsidR="00CC2848" w:rsidRPr="00627D25">
          <w:t xml:space="preserve">Marine heatwave statistics for four </w:t>
        </w:r>
      </w:ins>
      <w:ins w:id="189" w:author="Nick.Tolimieri [2]" w:date="2022-09-06T15:09:00Z">
        <w:r w:rsidR="00DA5CFE" w:rsidRPr="00627D25">
          <w:t>locations</w:t>
        </w:r>
      </w:ins>
      <w:ins w:id="190" w:author="Nick.Tolimieri [2]" w:date="2022-09-06T13:02:00Z">
        <w:r w:rsidR="00CC2848" w:rsidRPr="00627D25">
          <w:t xml:space="preserve"> from 1992-2021. </w:t>
        </w:r>
      </w:ins>
      <w:ins w:id="191" w:author="Nick.Tolimieri [2]" w:date="2022-09-13T12:46:00Z">
        <w:r w:rsidR="004C5EBF">
          <w:t xml:space="preserve">Days above 90% indicate the total number of days above the </w:t>
        </w:r>
      </w:ins>
      <w:ins w:id="192" w:author="Nick.Tolimieri [2]" w:date="2022-09-13T12:47:00Z">
        <w:r w:rsidR="004C5EBF">
          <w:t>90</w:t>
        </w:r>
        <w:r w:rsidR="004C5EBF" w:rsidRPr="004C5EBF">
          <w:rPr>
            <w:vertAlign w:val="superscript"/>
            <w:rPrChange w:id="193" w:author="Nick.Tolimieri [2]" w:date="2022-09-13T12:47:00Z">
              <w:rPr/>
            </w:rPrChange>
          </w:rPr>
          <w:t>th</w:t>
        </w:r>
        <w:r w:rsidR="004C5EBF">
          <w:t xml:space="preserve"> percentile regardless of whether those days were within a 5+ day MHW; MHW events is the number of </w:t>
        </w:r>
      </w:ins>
      <w:ins w:id="194" w:author="Nick.Tolimieri [2]" w:date="2022-09-13T12:48:00Z">
        <w:r w:rsidR="004C5EBF">
          <w:t xml:space="preserve">MHWs in a year, MHW days (5+) is the number of days </w:t>
        </w:r>
        <w:r w:rsidR="00731687">
          <w:t xml:space="preserve">within a MHW; </w:t>
        </w:r>
      </w:ins>
      <w:ins w:id="195" w:author="Nick.Tolimieri [2]" w:date="2022-09-13T12:49:00Z">
        <w:r w:rsidR="00731687">
          <w:t xml:space="preserve">Min and Max days are the length of individual MHWs.  Mean intensity and other statistics are the intensity of the anomaly in </w:t>
        </w:r>
        <w:r w:rsidR="00731687" w:rsidRPr="00731687">
          <w:t xml:space="preserve"> °C</w:t>
        </w:r>
        <w:r w:rsidR="00731687">
          <w:t>.</w:t>
        </w:r>
      </w:ins>
    </w:p>
    <w:tbl>
      <w:tblPr>
        <w:tblW w:w="9725" w:type="dxa"/>
        <w:tblLayout w:type="fixed"/>
        <w:tblLook w:val="04A0" w:firstRow="1" w:lastRow="0" w:firstColumn="1" w:lastColumn="0" w:noHBand="0" w:noVBand="1"/>
        <w:tblPrChange w:id="196" w:author="Nick.Tolimieri [2]" w:date="2022-09-13T12:47:00Z">
          <w:tblPr>
            <w:tblW w:w="10107" w:type="dxa"/>
            <w:tblLook w:val="04A0" w:firstRow="1" w:lastRow="0" w:firstColumn="1" w:lastColumn="0" w:noHBand="0" w:noVBand="1"/>
          </w:tblPr>
        </w:tblPrChange>
      </w:tblPr>
      <w:tblGrid>
        <w:gridCol w:w="2070"/>
        <w:gridCol w:w="616"/>
        <w:gridCol w:w="734"/>
        <w:gridCol w:w="736"/>
        <w:gridCol w:w="728"/>
        <w:gridCol w:w="786"/>
        <w:gridCol w:w="700"/>
        <w:gridCol w:w="640"/>
        <w:gridCol w:w="905"/>
        <w:gridCol w:w="905"/>
        <w:gridCol w:w="905"/>
        <w:tblGridChange w:id="197">
          <w:tblGrid>
            <w:gridCol w:w="1890"/>
            <w:gridCol w:w="90"/>
            <w:gridCol w:w="526"/>
            <w:gridCol w:w="90"/>
            <w:gridCol w:w="538"/>
            <w:gridCol w:w="90"/>
            <w:gridCol w:w="1110"/>
            <w:gridCol w:w="90"/>
            <w:gridCol w:w="638"/>
            <w:gridCol w:w="90"/>
            <w:gridCol w:w="810"/>
            <w:gridCol w:w="90"/>
            <w:gridCol w:w="610"/>
            <w:gridCol w:w="90"/>
            <w:gridCol w:w="550"/>
            <w:gridCol w:w="90"/>
            <w:gridCol w:w="815"/>
            <w:gridCol w:w="90"/>
            <w:gridCol w:w="815"/>
            <w:gridCol w:w="90"/>
            <w:gridCol w:w="815"/>
            <w:gridCol w:w="90"/>
          </w:tblGrid>
        </w:tblGridChange>
      </w:tblGrid>
      <w:tr w:rsidR="00C97A89" w:rsidRPr="00C97A89" w:rsidTr="004C5EBF">
        <w:trPr>
          <w:trHeight w:val="765"/>
          <w:ins w:id="198" w:author="Nick.Tolimieri [2]" w:date="2022-09-06T13:51:00Z"/>
          <w:trPrChange w:id="199" w:author="Nick.Tolimieri [2]" w:date="2022-09-13T12:47:00Z">
            <w:trPr>
              <w:trHeight w:val="765"/>
            </w:trPr>
          </w:trPrChange>
        </w:trPr>
        <w:tc>
          <w:tcPr>
            <w:tcW w:w="2070" w:type="dxa"/>
            <w:tcBorders>
              <w:top w:val="nil"/>
              <w:left w:val="nil"/>
              <w:bottom w:val="single" w:sz="4" w:space="0" w:color="auto"/>
              <w:right w:val="nil"/>
            </w:tcBorders>
            <w:shd w:val="clear" w:color="auto" w:fill="auto"/>
            <w:vAlign w:val="bottom"/>
            <w:hideMark/>
            <w:tcPrChange w:id="200" w:author="Nick.Tolimieri [2]" w:date="2022-09-13T12:47:00Z">
              <w:tcPr>
                <w:tcW w:w="198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rPr>
                <w:ins w:id="201" w:author="Nick.Tolimieri [2]" w:date="2022-09-06T13:51:00Z"/>
                <w:color w:val="000000"/>
                <w:sz w:val="20"/>
                <w:szCs w:val="20"/>
                <w:lang w:val="en-US"/>
              </w:rPr>
            </w:pPr>
            <w:ins w:id="202" w:author="Nick.Tolimieri [2]" w:date="2022-09-06T13:51:00Z">
              <w:r w:rsidRPr="00C97A89">
                <w:rPr>
                  <w:color w:val="000000"/>
                  <w:sz w:val="20"/>
                  <w:szCs w:val="20"/>
                  <w:lang w:val="en-US"/>
                </w:rPr>
                <w:t>Site</w:t>
              </w:r>
            </w:ins>
          </w:p>
        </w:tc>
        <w:tc>
          <w:tcPr>
            <w:tcW w:w="616" w:type="dxa"/>
            <w:tcBorders>
              <w:top w:val="nil"/>
              <w:left w:val="nil"/>
              <w:bottom w:val="single" w:sz="4" w:space="0" w:color="auto"/>
              <w:right w:val="nil"/>
            </w:tcBorders>
            <w:shd w:val="clear" w:color="auto" w:fill="auto"/>
            <w:vAlign w:val="bottom"/>
            <w:hideMark/>
            <w:tcPrChange w:id="203" w:author="Nick.Tolimieri [2]" w:date="2022-09-13T12:47:00Z">
              <w:tcPr>
                <w:tcW w:w="616"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4" w:author="Nick.Tolimieri [2]" w:date="2022-09-06T13:51:00Z"/>
                <w:color w:val="000000"/>
                <w:sz w:val="20"/>
                <w:szCs w:val="20"/>
                <w:lang w:val="en-US"/>
              </w:rPr>
            </w:pPr>
            <w:ins w:id="205" w:author="Nick.Tolimieri [2]" w:date="2022-09-06T13:51:00Z">
              <w:r w:rsidRPr="00C97A89">
                <w:rPr>
                  <w:color w:val="000000"/>
                  <w:sz w:val="20"/>
                  <w:szCs w:val="20"/>
                  <w:lang w:val="en-US"/>
                </w:rPr>
                <w:t>Year</w:t>
              </w:r>
            </w:ins>
          </w:p>
        </w:tc>
        <w:tc>
          <w:tcPr>
            <w:tcW w:w="734" w:type="dxa"/>
            <w:tcBorders>
              <w:top w:val="nil"/>
              <w:left w:val="nil"/>
              <w:bottom w:val="single" w:sz="4" w:space="0" w:color="auto"/>
              <w:right w:val="nil"/>
            </w:tcBorders>
            <w:shd w:val="clear" w:color="auto" w:fill="auto"/>
            <w:vAlign w:val="bottom"/>
            <w:hideMark/>
            <w:tcPrChange w:id="206" w:author="Nick.Tolimieri [2]" w:date="2022-09-13T12:47:00Z">
              <w:tcPr>
                <w:tcW w:w="6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07" w:author="Nick.Tolimieri [2]" w:date="2022-09-06T13:51:00Z"/>
                <w:color w:val="000000"/>
                <w:sz w:val="20"/>
                <w:szCs w:val="20"/>
                <w:lang w:val="en-US"/>
              </w:rPr>
            </w:pPr>
            <w:ins w:id="208" w:author="Nick.Tolimieri [2]" w:date="2022-09-06T13:51:00Z">
              <w:r w:rsidRPr="00C97A89">
                <w:rPr>
                  <w:color w:val="000000"/>
                  <w:sz w:val="20"/>
                  <w:szCs w:val="20"/>
                  <w:lang w:val="en-US"/>
                </w:rPr>
                <w:t>Days &gt; 15</w:t>
              </w:r>
            </w:ins>
            <w:ins w:id="209" w:author="Nick.Tolimieri [2]" w:date="2022-09-06T14:24:00Z">
              <w:r w:rsidR="0048438B" w:rsidRPr="008245DB">
                <w:t>°</w:t>
              </w:r>
            </w:ins>
            <w:ins w:id="210" w:author="Nick.Tolimieri [2]" w:date="2022-09-06T13:51:00Z">
              <w:r w:rsidRPr="00C97A89">
                <w:rPr>
                  <w:color w:val="000000"/>
                  <w:sz w:val="20"/>
                  <w:szCs w:val="20"/>
                  <w:lang w:val="en-US"/>
                </w:rPr>
                <w:t>C</w:t>
              </w:r>
            </w:ins>
          </w:p>
        </w:tc>
        <w:tc>
          <w:tcPr>
            <w:tcW w:w="736" w:type="dxa"/>
            <w:tcBorders>
              <w:top w:val="nil"/>
              <w:left w:val="nil"/>
              <w:bottom w:val="single" w:sz="4" w:space="0" w:color="auto"/>
              <w:right w:val="nil"/>
            </w:tcBorders>
            <w:shd w:val="clear" w:color="auto" w:fill="auto"/>
            <w:vAlign w:val="bottom"/>
            <w:hideMark/>
            <w:tcPrChange w:id="211" w:author="Nick.Tolimieri [2]" w:date="2022-09-13T12:47:00Z">
              <w:tcPr>
                <w:tcW w:w="12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pPr>
              <w:spacing w:line="240" w:lineRule="auto"/>
              <w:ind w:firstLine="0"/>
              <w:jc w:val="center"/>
              <w:rPr>
                <w:ins w:id="212" w:author="Nick.Tolimieri [2]" w:date="2022-09-06T13:51:00Z"/>
                <w:color w:val="000000"/>
                <w:sz w:val="20"/>
                <w:szCs w:val="20"/>
                <w:lang w:val="en-US"/>
              </w:rPr>
            </w:pPr>
            <w:ins w:id="213" w:author="Nick.Tolimieri [2]" w:date="2022-09-06T13:51:00Z">
              <w:r w:rsidRPr="00C97A89">
                <w:rPr>
                  <w:color w:val="000000"/>
                  <w:sz w:val="20"/>
                  <w:szCs w:val="20"/>
                  <w:lang w:val="en-US"/>
                </w:rPr>
                <w:t xml:space="preserve">Days above </w:t>
              </w:r>
            </w:ins>
            <w:ins w:id="214" w:author="Nick.Tolimieri [2]" w:date="2022-09-06T13:52:00Z">
              <w:r>
                <w:rPr>
                  <w:color w:val="000000"/>
                  <w:sz w:val="20"/>
                  <w:szCs w:val="20"/>
                  <w:lang w:val="en-US"/>
                </w:rPr>
                <w:t>90%</w:t>
              </w:r>
            </w:ins>
          </w:p>
        </w:tc>
        <w:tc>
          <w:tcPr>
            <w:tcW w:w="728" w:type="dxa"/>
            <w:tcBorders>
              <w:top w:val="nil"/>
              <w:left w:val="nil"/>
              <w:bottom w:val="single" w:sz="4" w:space="0" w:color="auto"/>
              <w:right w:val="nil"/>
            </w:tcBorders>
            <w:shd w:val="clear" w:color="auto" w:fill="auto"/>
            <w:vAlign w:val="bottom"/>
            <w:hideMark/>
            <w:tcPrChange w:id="215" w:author="Nick.Tolimieri [2]" w:date="2022-09-13T12:47:00Z">
              <w:tcPr>
                <w:tcW w:w="728"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16" w:author="Nick.Tolimieri [2]" w:date="2022-09-06T13:51:00Z"/>
                <w:color w:val="000000"/>
                <w:sz w:val="20"/>
                <w:szCs w:val="20"/>
                <w:lang w:val="en-US"/>
              </w:rPr>
            </w:pPr>
            <w:ins w:id="217" w:author="Nick.Tolimieri [2]" w:date="2022-09-06T13:51:00Z">
              <w:r w:rsidRPr="00C97A89">
                <w:rPr>
                  <w:color w:val="000000"/>
                  <w:sz w:val="20"/>
                  <w:szCs w:val="20"/>
                  <w:lang w:val="en-US"/>
                </w:rPr>
                <w:t>MHW events</w:t>
              </w:r>
            </w:ins>
          </w:p>
        </w:tc>
        <w:tc>
          <w:tcPr>
            <w:tcW w:w="786" w:type="dxa"/>
            <w:tcBorders>
              <w:top w:val="nil"/>
              <w:left w:val="nil"/>
              <w:bottom w:val="single" w:sz="4" w:space="0" w:color="auto"/>
              <w:right w:val="nil"/>
            </w:tcBorders>
            <w:shd w:val="clear" w:color="auto" w:fill="auto"/>
            <w:vAlign w:val="bottom"/>
            <w:hideMark/>
            <w:tcPrChange w:id="218" w:author="Nick.Tolimieri [2]" w:date="2022-09-13T12:47:00Z">
              <w:tcPr>
                <w:tcW w:w="900" w:type="dxa"/>
                <w:gridSpan w:val="2"/>
                <w:tcBorders>
                  <w:top w:val="nil"/>
                  <w:left w:val="nil"/>
                  <w:bottom w:val="single" w:sz="4" w:space="0" w:color="auto"/>
                  <w:right w:val="nil"/>
                </w:tcBorders>
                <w:shd w:val="clear" w:color="auto" w:fill="auto"/>
                <w:vAlign w:val="bottom"/>
                <w:hideMark/>
              </w:tcPr>
            </w:tcPrChange>
          </w:tcPr>
          <w:p w:rsidR="00C97A89" w:rsidRPr="00C97A89" w:rsidRDefault="004C5EBF" w:rsidP="00C97A89">
            <w:pPr>
              <w:spacing w:line="240" w:lineRule="auto"/>
              <w:ind w:firstLine="0"/>
              <w:jc w:val="center"/>
              <w:rPr>
                <w:ins w:id="219" w:author="Nick.Tolimieri [2]" w:date="2022-09-06T13:51:00Z"/>
                <w:color w:val="000000"/>
                <w:sz w:val="20"/>
                <w:szCs w:val="20"/>
                <w:lang w:val="en-US"/>
              </w:rPr>
            </w:pPr>
            <w:ins w:id="220" w:author="Nick.Tolimieri [2]" w:date="2022-09-13T12:47:00Z">
              <w:r>
                <w:rPr>
                  <w:color w:val="000000"/>
                  <w:sz w:val="20"/>
                  <w:szCs w:val="20"/>
                  <w:lang w:val="en-US"/>
                </w:rPr>
                <w:t>M</w:t>
              </w:r>
            </w:ins>
            <w:ins w:id="221" w:author="Nick.Tolimieri [2]" w:date="2022-09-06T13:51:00Z">
              <w:r w:rsidR="00C97A89" w:rsidRPr="00C97A89">
                <w:rPr>
                  <w:color w:val="000000"/>
                  <w:sz w:val="20"/>
                  <w:szCs w:val="20"/>
                  <w:lang w:val="en-US"/>
                </w:rPr>
                <w:t>HW days (5+)</w:t>
              </w:r>
            </w:ins>
          </w:p>
        </w:tc>
        <w:tc>
          <w:tcPr>
            <w:tcW w:w="700" w:type="dxa"/>
            <w:tcBorders>
              <w:top w:val="nil"/>
              <w:left w:val="nil"/>
              <w:bottom w:val="single" w:sz="4" w:space="0" w:color="auto"/>
              <w:right w:val="nil"/>
            </w:tcBorders>
            <w:shd w:val="clear" w:color="auto" w:fill="auto"/>
            <w:vAlign w:val="bottom"/>
            <w:hideMark/>
            <w:tcPrChange w:id="222" w:author="Nick.Tolimieri [2]" w:date="2022-09-13T12:47:00Z">
              <w:tcPr>
                <w:tcW w:w="70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3" w:author="Nick.Tolimieri [2]" w:date="2022-09-06T13:51:00Z"/>
                <w:color w:val="000000"/>
                <w:sz w:val="20"/>
                <w:szCs w:val="20"/>
                <w:lang w:val="en-US"/>
              </w:rPr>
            </w:pPr>
            <w:ins w:id="224" w:author="Nick.Tolimieri [2]" w:date="2022-09-06T13:51:00Z">
              <w:r w:rsidRPr="00C97A89">
                <w:rPr>
                  <w:color w:val="000000"/>
                  <w:sz w:val="20"/>
                  <w:szCs w:val="20"/>
                  <w:lang w:val="en-US"/>
                </w:rPr>
                <w:t>Min days</w:t>
              </w:r>
            </w:ins>
          </w:p>
        </w:tc>
        <w:tc>
          <w:tcPr>
            <w:tcW w:w="640" w:type="dxa"/>
            <w:tcBorders>
              <w:top w:val="nil"/>
              <w:left w:val="nil"/>
              <w:bottom w:val="single" w:sz="4" w:space="0" w:color="auto"/>
              <w:right w:val="nil"/>
            </w:tcBorders>
            <w:shd w:val="clear" w:color="auto" w:fill="auto"/>
            <w:vAlign w:val="bottom"/>
            <w:hideMark/>
            <w:tcPrChange w:id="225" w:author="Nick.Tolimieri [2]" w:date="2022-09-13T12:47:00Z">
              <w:tcPr>
                <w:tcW w:w="640"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6" w:author="Nick.Tolimieri [2]" w:date="2022-09-06T13:51:00Z"/>
                <w:color w:val="000000"/>
                <w:sz w:val="20"/>
                <w:szCs w:val="20"/>
                <w:lang w:val="en-US"/>
              </w:rPr>
            </w:pPr>
            <w:ins w:id="227" w:author="Nick.Tolimieri [2]" w:date="2022-09-06T13:51:00Z">
              <w:r w:rsidRPr="00C97A89">
                <w:rPr>
                  <w:color w:val="000000"/>
                  <w:sz w:val="20"/>
                  <w:szCs w:val="20"/>
                  <w:lang w:val="en-US"/>
                </w:rPr>
                <w:t>Max days</w:t>
              </w:r>
            </w:ins>
          </w:p>
        </w:tc>
        <w:tc>
          <w:tcPr>
            <w:tcW w:w="905" w:type="dxa"/>
            <w:tcBorders>
              <w:top w:val="nil"/>
              <w:left w:val="nil"/>
              <w:bottom w:val="single" w:sz="4" w:space="0" w:color="auto"/>
              <w:right w:val="nil"/>
            </w:tcBorders>
            <w:shd w:val="clear" w:color="auto" w:fill="auto"/>
            <w:vAlign w:val="bottom"/>
            <w:hideMark/>
            <w:tcPrChange w:id="228"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29" w:author="Nick.Tolimieri [2]" w:date="2022-09-06T13:51:00Z"/>
                <w:color w:val="000000"/>
                <w:sz w:val="20"/>
                <w:szCs w:val="20"/>
                <w:lang w:val="en-US"/>
              </w:rPr>
            </w:pPr>
            <w:ins w:id="230" w:author="Nick.Tolimieri [2]" w:date="2022-09-06T13:51:00Z">
              <w:r w:rsidRPr="00C97A89">
                <w:rPr>
                  <w:color w:val="000000"/>
                  <w:sz w:val="20"/>
                  <w:szCs w:val="20"/>
                  <w:lang w:val="en-US"/>
                </w:rPr>
                <w:t>Mean intensity</w:t>
              </w:r>
            </w:ins>
          </w:p>
        </w:tc>
        <w:tc>
          <w:tcPr>
            <w:tcW w:w="905" w:type="dxa"/>
            <w:tcBorders>
              <w:top w:val="nil"/>
              <w:left w:val="nil"/>
              <w:bottom w:val="single" w:sz="4" w:space="0" w:color="auto"/>
              <w:right w:val="nil"/>
            </w:tcBorders>
            <w:shd w:val="clear" w:color="auto" w:fill="auto"/>
            <w:vAlign w:val="bottom"/>
            <w:hideMark/>
            <w:tcPrChange w:id="231"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2" w:author="Nick.Tolimieri [2]" w:date="2022-09-06T13:51:00Z"/>
                <w:color w:val="000000"/>
                <w:sz w:val="20"/>
                <w:szCs w:val="20"/>
                <w:lang w:val="en-US"/>
              </w:rPr>
            </w:pPr>
            <w:proofErr w:type="spellStart"/>
            <w:ins w:id="233" w:author="Nick.Tolimieri [2]" w:date="2022-09-06T13:51:00Z">
              <w:r w:rsidRPr="00C97A89">
                <w:rPr>
                  <w:color w:val="000000"/>
                  <w:sz w:val="20"/>
                  <w:szCs w:val="20"/>
                  <w:lang w:val="en-US"/>
                </w:rPr>
                <w:t>Var</w:t>
              </w:r>
              <w:proofErr w:type="spellEnd"/>
              <w:r w:rsidRPr="00C97A89">
                <w:rPr>
                  <w:color w:val="000000"/>
                  <w:sz w:val="20"/>
                  <w:szCs w:val="20"/>
                  <w:lang w:val="en-US"/>
                </w:rPr>
                <w:t xml:space="preserve"> intensity</w:t>
              </w:r>
            </w:ins>
          </w:p>
        </w:tc>
        <w:tc>
          <w:tcPr>
            <w:tcW w:w="905" w:type="dxa"/>
            <w:tcBorders>
              <w:top w:val="nil"/>
              <w:left w:val="nil"/>
              <w:bottom w:val="single" w:sz="4" w:space="0" w:color="auto"/>
              <w:right w:val="nil"/>
            </w:tcBorders>
            <w:shd w:val="clear" w:color="auto" w:fill="auto"/>
            <w:vAlign w:val="bottom"/>
            <w:hideMark/>
            <w:tcPrChange w:id="234" w:author="Nick.Tolimieri [2]" w:date="2022-09-13T12:47:00Z">
              <w:tcPr>
                <w:tcW w:w="905" w:type="dxa"/>
                <w:gridSpan w:val="2"/>
                <w:tcBorders>
                  <w:top w:val="nil"/>
                  <w:left w:val="nil"/>
                  <w:bottom w:val="single" w:sz="4" w:space="0" w:color="auto"/>
                  <w:right w:val="nil"/>
                </w:tcBorders>
                <w:shd w:val="clear" w:color="auto" w:fill="auto"/>
                <w:vAlign w:val="bottom"/>
                <w:hideMark/>
              </w:tcPr>
            </w:tcPrChange>
          </w:tcPr>
          <w:p w:rsidR="00C97A89" w:rsidRPr="00C97A89" w:rsidRDefault="00C97A89" w:rsidP="00C97A89">
            <w:pPr>
              <w:spacing w:line="240" w:lineRule="auto"/>
              <w:ind w:firstLine="0"/>
              <w:jc w:val="center"/>
              <w:rPr>
                <w:ins w:id="235" w:author="Nick.Tolimieri [2]" w:date="2022-09-06T13:51:00Z"/>
                <w:color w:val="000000"/>
                <w:sz w:val="20"/>
                <w:szCs w:val="20"/>
                <w:lang w:val="en-US"/>
              </w:rPr>
            </w:pPr>
            <w:ins w:id="236" w:author="Nick.Tolimieri [2]" w:date="2022-09-06T13:51:00Z">
              <w:r w:rsidRPr="00C97A89">
                <w:rPr>
                  <w:color w:val="000000"/>
                  <w:sz w:val="20"/>
                  <w:szCs w:val="20"/>
                  <w:lang w:val="en-US"/>
                </w:rPr>
                <w:t>Max intensity</w:t>
              </w:r>
            </w:ins>
          </w:p>
        </w:tc>
      </w:tr>
      <w:tr w:rsidR="00C97A89" w:rsidRPr="00C97A89" w:rsidTr="004C5EBF">
        <w:tblPrEx>
          <w:tblPrExChange w:id="237" w:author="Nick.Tolimieri [2]" w:date="2022-09-13T12:47:00Z">
            <w:tblPrEx>
              <w:tblW w:w="10017" w:type="dxa"/>
            </w:tblPrEx>
          </w:tblPrExChange>
        </w:tblPrEx>
        <w:trPr>
          <w:trHeight w:val="255"/>
          <w:ins w:id="238" w:author="Nick.Tolimieri [2]" w:date="2022-09-06T13:51:00Z"/>
          <w:trPrChange w:id="2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1" w:author="Nick.Tolimieri [2]" w:date="2022-09-06T13:51:00Z"/>
                <w:color w:val="000000"/>
                <w:sz w:val="20"/>
                <w:szCs w:val="20"/>
                <w:lang w:val="en-US"/>
              </w:rPr>
            </w:pPr>
            <w:proofErr w:type="spellStart"/>
            <w:ins w:id="24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 w:author="Nick.Tolimieri [2]" w:date="2022-09-06T13:51:00Z"/>
                <w:color w:val="000000"/>
                <w:sz w:val="20"/>
                <w:szCs w:val="20"/>
                <w:lang w:val="en-US"/>
              </w:rPr>
            </w:pPr>
            <w:ins w:id="24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 w:author="Nick.Tolimieri [2]" w:date="2022-09-06T13:51:00Z"/>
                <w:color w:val="000000"/>
                <w:sz w:val="20"/>
                <w:szCs w:val="20"/>
                <w:lang w:val="en-US"/>
              </w:rPr>
            </w:pPr>
            <w:ins w:id="24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 w:author="Nick.Tolimieri [2]" w:date="2022-09-06T13:51:00Z"/>
                <w:color w:val="000000"/>
                <w:sz w:val="20"/>
                <w:szCs w:val="20"/>
                <w:lang w:val="en-US"/>
              </w:rPr>
            </w:pPr>
            <w:ins w:id="251" w:author="Nick.Tolimieri [2]" w:date="2022-09-06T13:51:00Z">
              <w:r w:rsidRPr="00C97A89">
                <w:rPr>
                  <w:color w:val="000000"/>
                  <w:sz w:val="20"/>
                  <w:szCs w:val="20"/>
                  <w:lang w:val="en-US"/>
                </w:rPr>
                <w:t>44</w:t>
              </w:r>
            </w:ins>
          </w:p>
        </w:tc>
        <w:tc>
          <w:tcPr>
            <w:tcW w:w="728" w:type="dxa"/>
            <w:tcBorders>
              <w:top w:val="nil"/>
              <w:left w:val="nil"/>
              <w:bottom w:val="nil"/>
              <w:right w:val="nil"/>
            </w:tcBorders>
            <w:shd w:val="clear" w:color="auto" w:fill="auto"/>
            <w:noWrap/>
            <w:vAlign w:val="bottom"/>
            <w:hideMark/>
            <w:tcPrChange w:id="2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 w:author="Nick.Tolimieri [2]" w:date="2022-09-06T13:51:00Z"/>
                <w:color w:val="000000"/>
                <w:sz w:val="20"/>
                <w:szCs w:val="20"/>
                <w:lang w:val="en-US"/>
              </w:rPr>
            </w:pPr>
            <w:ins w:id="25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 w:author="Nick.Tolimieri [2]" w:date="2022-09-06T13:51:00Z"/>
                <w:color w:val="000000"/>
                <w:sz w:val="20"/>
                <w:szCs w:val="20"/>
                <w:lang w:val="en-US"/>
              </w:rPr>
            </w:pPr>
            <w:ins w:id="257" w:author="Nick.Tolimieri [2]" w:date="2022-09-06T13:51:00Z">
              <w:r w:rsidRPr="00C97A89">
                <w:rPr>
                  <w:color w:val="000000"/>
                  <w:sz w:val="20"/>
                  <w:szCs w:val="20"/>
                  <w:lang w:val="en-US"/>
                </w:rPr>
                <w:t>33</w:t>
              </w:r>
            </w:ins>
          </w:p>
        </w:tc>
        <w:tc>
          <w:tcPr>
            <w:tcW w:w="700" w:type="dxa"/>
            <w:tcBorders>
              <w:top w:val="nil"/>
              <w:left w:val="nil"/>
              <w:bottom w:val="nil"/>
              <w:right w:val="nil"/>
            </w:tcBorders>
            <w:shd w:val="clear" w:color="auto" w:fill="auto"/>
            <w:noWrap/>
            <w:vAlign w:val="bottom"/>
            <w:hideMark/>
            <w:tcPrChange w:id="2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 w:author="Nick.Tolimieri [2]" w:date="2022-09-06T13:51:00Z"/>
                <w:color w:val="000000"/>
                <w:sz w:val="20"/>
                <w:szCs w:val="20"/>
                <w:lang w:val="en-US"/>
              </w:rPr>
            </w:pPr>
            <w:ins w:id="26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 w:author="Nick.Tolimieri [2]" w:date="2022-09-06T13:51:00Z"/>
                <w:color w:val="000000"/>
                <w:sz w:val="20"/>
                <w:szCs w:val="20"/>
                <w:lang w:val="en-US"/>
              </w:rPr>
            </w:pPr>
            <w:ins w:id="263"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 w:author="Nick.Tolimieri [2]" w:date="2022-09-06T13:51:00Z"/>
                <w:color w:val="000000"/>
                <w:sz w:val="20"/>
                <w:szCs w:val="20"/>
                <w:lang w:val="en-US"/>
              </w:rPr>
            </w:pPr>
            <w:ins w:id="266" w:author="Nick.Tolimieri [2]" w:date="2022-09-06T13:51:00Z">
              <w:r w:rsidRPr="00C97A89">
                <w:rPr>
                  <w:color w:val="000000"/>
                  <w:sz w:val="20"/>
                  <w:szCs w:val="20"/>
                  <w:lang w:val="en-US"/>
                </w:rPr>
                <w:t>2.03</w:t>
              </w:r>
            </w:ins>
          </w:p>
        </w:tc>
        <w:tc>
          <w:tcPr>
            <w:tcW w:w="905" w:type="dxa"/>
            <w:tcBorders>
              <w:top w:val="nil"/>
              <w:left w:val="nil"/>
              <w:bottom w:val="nil"/>
              <w:right w:val="nil"/>
            </w:tcBorders>
            <w:shd w:val="clear" w:color="auto" w:fill="auto"/>
            <w:noWrap/>
            <w:vAlign w:val="bottom"/>
            <w:hideMark/>
            <w:tcPrChange w:id="2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8" w:author="Nick.Tolimieri [2]" w:date="2022-09-06T13:51:00Z"/>
                <w:color w:val="000000"/>
                <w:sz w:val="20"/>
                <w:szCs w:val="20"/>
                <w:lang w:val="en-US"/>
              </w:rPr>
            </w:pPr>
            <w:ins w:id="269"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1" w:author="Nick.Tolimieri [2]" w:date="2022-09-06T13:51:00Z"/>
                <w:color w:val="000000"/>
                <w:sz w:val="20"/>
                <w:szCs w:val="20"/>
                <w:lang w:val="en-US"/>
              </w:rPr>
            </w:pPr>
            <w:ins w:id="272" w:author="Nick.Tolimieri [2]" w:date="2022-09-06T13:51:00Z">
              <w:r w:rsidRPr="00C97A89">
                <w:rPr>
                  <w:color w:val="000000"/>
                  <w:sz w:val="20"/>
                  <w:szCs w:val="20"/>
                  <w:lang w:val="en-US"/>
                </w:rPr>
                <w:t>3.34</w:t>
              </w:r>
            </w:ins>
          </w:p>
        </w:tc>
      </w:tr>
      <w:tr w:rsidR="00C97A89" w:rsidRPr="00C97A89" w:rsidTr="004C5EBF">
        <w:tblPrEx>
          <w:tblPrExChange w:id="273" w:author="Nick.Tolimieri [2]" w:date="2022-09-13T12:47:00Z">
            <w:tblPrEx>
              <w:tblW w:w="10017" w:type="dxa"/>
            </w:tblPrEx>
          </w:tblPrExChange>
        </w:tblPrEx>
        <w:trPr>
          <w:trHeight w:val="255"/>
          <w:ins w:id="274" w:author="Nick.Tolimieri [2]" w:date="2022-09-06T13:51:00Z"/>
          <w:trPrChange w:id="2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 w:author="Nick.Tolimieri [2]" w:date="2022-09-06T13:51:00Z"/>
                <w:color w:val="000000"/>
                <w:sz w:val="20"/>
                <w:szCs w:val="20"/>
                <w:lang w:val="en-US"/>
              </w:rPr>
            </w:pPr>
            <w:proofErr w:type="spellStart"/>
            <w:ins w:id="27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2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 w:author="Nick.Tolimieri [2]" w:date="2022-09-06T13:51:00Z"/>
                <w:color w:val="000000"/>
                <w:sz w:val="20"/>
                <w:szCs w:val="20"/>
                <w:lang w:val="en-US"/>
              </w:rPr>
            </w:pPr>
            <w:ins w:id="28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 w:author="Nick.Tolimieri [2]" w:date="2022-09-06T13:51:00Z"/>
                <w:color w:val="000000"/>
                <w:sz w:val="20"/>
                <w:szCs w:val="20"/>
                <w:lang w:val="en-US"/>
              </w:rPr>
            </w:pPr>
            <w:ins w:id="284"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2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6" w:author="Nick.Tolimieri [2]" w:date="2022-09-06T13:51:00Z"/>
                <w:color w:val="000000"/>
                <w:sz w:val="20"/>
                <w:szCs w:val="20"/>
                <w:lang w:val="en-US"/>
              </w:rPr>
            </w:pPr>
            <w:ins w:id="287" w:author="Nick.Tolimieri [2]" w:date="2022-09-06T13:51:00Z">
              <w:r w:rsidRPr="00C97A89">
                <w:rPr>
                  <w:color w:val="000000"/>
                  <w:sz w:val="20"/>
                  <w:szCs w:val="20"/>
                  <w:lang w:val="en-US"/>
                </w:rPr>
                <w:t>42</w:t>
              </w:r>
            </w:ins>
          </w:p>
        </w:tc>
        <w:tc>
          <w:tcPr>
            <w:tcW w:w="728" w:type="dxa"/>
            <w:tcBorders>
              <w:top w:val="nil"/>
              <w:left w:val="nil"/>
              <w:bottom w:val="nil"/>
              <w:right w:val="nil"/>
            </w:tcBorders>
            <w:shd w:val="clear" w:color="auto" w:fill="auto"/>
            <w:noWrap/>
            <w:vAlign w:val="bottom"/>
            <w:hideMark/>
            <w:tcPrChange w:id="2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 w:author="Nick.Tolimieri [2]" w:date="2022-09-06T13:51:00Z"/>
                <w:color w:val="000000"/>
                <w:sz w:val="20"/>
                <w:szCs w:val="20"/>
                <w:lang w:val="en-US"/>
              </w:rPr>
            </w:pPr>
            <w:ins w:id="2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 w:author="Nick.Tolimieri [2]" w:date="2022-09-06T13:51:00Z"/>
                <w:color w:val="000000"/>
                <w:sz w:val="20"/>
                <w:szCs w:val="20"/>
                <w:lang w:val="en-US"/>
              </w:rPr>
            </w:pPr>
            <w:ins w:id="293"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2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 w:author="Nick.Tolimieri [2]" w:date="2022-09-06T13:51:00Z"/>
                <w:color w:val="000000"/>
                <w:sz w:val="20"/>
                <w:szCs w:val="20"/>
                <w:lang w:val="en-US"/>
              </w:rPr>
            </w:pPr>
            <w:ins w:id="296"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 w:author="Nick.Tolimieri [2]" w:date="2022-09-06T13:51:00Z"/>
                <w:color w:val="000000"/>
                <w:sz w:val="20"/>
                <w:szCs w:val="20"/>
                <w:lang w:val="en-US"/>
              </w:rPr>
            </w:pPr>
            <w:ins w:id="299"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 w:author="Nick.Tolimieri [2]" w:date="2022-09-06T13:51:00Z"/>
                <w:color w:val="000000"/>
                <w:sz w:val="20"/>
                <w:szCs w:val="20"/>
                <w:lang w:val="en-US"/>
              </w:rPr>
            </w:pPr>
            <w:ins w:id="302"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4" w:author="Nick.Tolimieri [2]" w:date="2022-09-06T13:51:00Z"/>
                <w:color w:val="000000"/>
                <w:sz w:val="20"/>
                <w:szCs w:val="20"/>
                <w:lang w:val="en-US"/>
              </w:rPr>
            </w:pPr>
            <w:ins w:id="305" w:author="Nick.Tolimieri [2]" w:date="2022-09-06T13:51:00Z">
              <w:r w:rsidRPr="00C97A89">
                <w:rPr>
                  <w:color w:val="000000"/>
                  <w:sz w:val="20"/>
                  <w:szCs w:val="20"/>
                  <w:lang w:val="en-US"/>
                </w:rPr>
                <w:t>0.42</w:t>
              </w:r>
            </w:ins>
          </w:p>
        </w:tc>
        <w:tc>
          <w:tcPr>
            <w:tcW w:w="905" w:type="dxa"/>
            <w:tcBorders>
              <w:top w:val="nil"/>
              <w:left w:val="nil"/>
              <w:bottom w:val="nil"/>
              <w:right w:val="nil"/>
            </w:tcBorders>
            <w:shd w:val="clear" w:color="auto" w:fill="auto"/>
            <w:noWrap/>
            <w:vAlign w:val="bottom"/>
            <w:hideMark/>
            <w:tcPrChange w:id="3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 w:author="Nick.Tolimieri [2]" w:date="2022-09-06T13:51:00Z"/>
                <w:color w:val="000000"/>
                <w:sz w:val="20"/>
                <w:szCs w:val="20"/>
                <w:lang w:val="en-US"/>
              </w:rPr>
            </w:pPr>
            <w:ins w:id="308" w:author="Nick.Tolimieri [2]" w:date="2022-09-06T13:51:00Z">
              <w:r w:rsidRPr="00C97A89">
                <w:rPr>
                  <w:color w:val="000000"/>
                  <w:sz w:val="20"/>
                  <w:szCs w:val="20"/>
                  <w:lang w:val="en-US"/>
                </w:rPr>
                <w:t>4.3</w:t>
              </w:r>
            </w:ins>
          </w:p>
        </w:tc>
      </w:tr>
      <w:tr w:rsidR="00C97A89" w:rsidRPr="00C97A89" w:rsidTr="004C5EBF">
        <w:tblPrEx>
          <w:tblPrExChange w:id="309" w:author="Nick.Tolimieri [2]" w:date="2022-09-13T12:47:00Z">
            <w:tblPrEx>
              <w:tblW w:w="10017" w:type="dxa"/>
            </w:tblPrEx>
          </w:tblPrExChange>
        </w:tblPrEx>
        <w:trPr>
          <w:trHeight w:val="255"/>
          <w:ins w:id="310" w:author="Nick.Tolimieri [2]" w:date="2022-09-06T13:51:00Z"/>
          <w:trPrChange w:id="3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 w:author="Nick.Tolimieri [2]" w:date="2022-09-06T13:51:00Z"/>
                <w:color w:val="000000"/>
                <w:sz w:val="20"/>
                <w:szCs w:val="20"/>
                <w:lang w:val="en-US"/>
              </w:rPr>
            </w:pPr>
            <w:proofErr w:type="spellStart"/>
            <w:ins w:id="31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 w:author="Nick.Tolimieri [2]" w:date="2022-09-06T13:51:00Z"/>
                <w:color w:val="000000"/>
                <w:sz w:val="20"/>
                <w:szCs w:val="20"/>
                <w:lang w:val="en-US"/>
              </w:rPr>
            </w:pPr>
            <w:ins w:id="31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 w:author="Nick.Tolimieri [2]" w:date="2022-09-06T13:51:00Z"/>
                <w:color w:val="000000"/>
                <w:sz w:val="20"/>
                <w:szCs w:val="20"/>
                <w:lang w:val="en-US"/>
              </w:rPr>
            </w:pPr>
            <w:ins w:id="320"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3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 w:author="Nick.Tolimieri [2]" w:date="2022-09-06T13:51:00Z"/>
                <w:color w:val="000000"/>
                <w:sz w:val="20"/>
                <w:szCs w:val="20"/>
                <w:lang w:val="en-US"/>
              </w:rPr>
            </w:pPr>
            <w:ins w:id="323" w:author="Nick.Tolimieri [2]" w:date="2022-09-06T13:51:00Z">
              <w:r w:rsidRPr="00C97A89">
                <w:rPr>
                  <w:color w:val="000000"/>
                  <w:sz w:val="20"/>
                  <w:szCs w:val="20"/>
                  <w:lang w:val="en-US"/>
                </w:rPr>
                <w:t>47</w:t>
              </w:r>
            </w:ins>
          </w:p>
        </w:tc>
        <w:tc>
          <w:tcPr>
            <w:tcW w:w="728" w:type="dxa"/>
            <w:tcBorders>
              <w:top w:val="nil"/>
              <w:left w:val="nil"/>
              <w:bottom w:val="nil"/>
              <w:right w:val="nil"/>
            </w:tcBorders>
            <w:shd w:val="clear" w:color="auto" w:fill="auto"/>
            <w:noWrap/>
            <w:vAlign w:val="bottom"/>
            <w:hideMark/>
            <w:tcPrChange w:id="3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 w:author="Nick.Tolimieri [2]" w:date="2022-09-06T13:51:00Z"/>
                <w:color w:val="000000"/>
                <w:sz w:val="20"/>
                <w:szCs w:val="20"/>
                <w:lang w:val="en-US"/>
              </w:rPr>
            </w:pPr>
            <w:ins w:id="32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 w:author="Nick.Tolimieri [2]" w:date="2022-09-06T13:51:00Z"/>
                <w:color w:val="000000"/>
                <w:sz w:val="20"/>
                <w:szCs w:val="20"/>
                <w:lang w:val="en-US"/>
              </w:rPr>
            </w:pPr>
            <w:ins w:id="329"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 w:author="Nick.Tolimieri [2]" w:date="2022-09-06T13:51:00Z"/>
                <w:color w:val="000000"/>
                <w:sz w:val="20"/>
                <w:szCs w:val="20"/>
                <w:lang w:val="en-US"/>
              </w:rPr>
            </w:pPr>
            <w:ins w:id="332" w:author="Nick.Tolimieri [2]" w:date="2022-09-06T13:51:00Z">
              <w:r w:rsidRPr="00C97A89">
                <w:rPr>
                  <w:color w:val="000000"/>
                  <w:sz w:val="20"/>
                  <w:szCs w:val="20"/>
                  <w:lang w:val="en-US"/>
                </w:rPr>
                <w:t>30</w:t>
              </w:r>
            </w:ins>
          </w:p>
        </w:tc>
        <w:tc>
          <w:tcPr>
            <w:tcW w:w="640" w:type="dxa"/>
            <w:tcBorders>
              <w:top w:val="nil"/>
              <w:left w:val="nil"/>
              <w:bottom w:val="nil"/>
              <w:right w:val="nil"/>
            </w:tcBorders>
            <w:shd w:val="clear" w:color="auto" w:fill="auto"/>
            <w:noWrap/>
            <w:vAlign w:val="bottom"/>
            <w:hideMark/>
            <w:tcPrChange w:id="3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 w:author="Nick.Tolimieri [2]" w:date="2022-09-06T13:51:00Z"/>
                <w:color w:val="000000"/>
                <w:sz w:val="20"/>
                <w:szCs w:val="20"/>
                <w:lang w:val="en-US"/>
              </w:rPr>
            </w:pPr>
            <w:ins w:id="335" w:author="Nick.Tolimieri [2]" w:date="2022-09-06T13:51:00Z">
              <w:r w:rsidRPr="00C97A89">
                <w:rPr>
                  <w:color w:val="000000"/>
                  <w:sz w:val="20"/>
                  <w:szCs w:val="20"/>
                  <w:lang w:val="en-US"/>
                </w:rPr>
                <w:t>30</w:t>
              </w:r>
            </w:ins>
          </w:p>
        </w:tc>
        <w:tc>
          <w:tcPr>
            <w:tcW w:w="905" w:type="dxa"/>
            <w:tcBorders>
              <w:top w:val="nil"/>
              <w:left w:val="nil"/>
              <w:bottom w:val="nil"/>
              <w:right w:val="nil"/>
            </w:tcBorders>
            <w:shd w:val="clear" w:color="auto" w:fill="auto"/>
            <w:noWrap/>
            <w:vAlign w:val="bottom"/>
            <w:hideMark/>
            <w:tcPrChange w:id="3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 w:author="Nick.Tolimieri [2]" w:date="2022-09-06T13:51:00Z"/>
                <w:color w:val="000000"/>
                <w:sz w:val="20"/>
                <w:szCs w:val="20"/>
                <w:lang w:val="en-US"/>
              </w:rPr>
            </w:pPr>
            <w:ins w:id="338" w:author="Nick.Tolimieri [2]" w:date="2022-09-06T13:51:00Z">
              <w:r w:rsidRPr="00C97A89">
                <w:rPr>
                  <w:color w:val="000000"/>
                  <w:sz w:val="20"/>
                  <w:szCs w:val="20"/>
                  <w:lang w:val="en-US"/>
                </w:rPr>
                <w:t>2.64</w:t>
              </w:r>
            </w:ins>
          </w:p>
        </w:tc>
        <w:tc>
          <w:tcPr>
            <w:tcW w:w="905" w:type="dxa"/>
            <w:tcBorders>
              <w:top w:val="nil"/>
              <w:left w:val="nil"/>
              <w:bottom w:val="nil"/>
              <w:right w:val="nil"/>
            </w:tcBorders>
            <w:shd w:val="clear" w:color="auto" w:fill="auto"/>
            <w:noWrap/>
            <w:vAlign w:val="bottom"/>
            <w:hideMark/>
            <w:tcPrChange w:id="3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 w:author="Nick.Tolimieri [2]" w:date="2022-09-06T13:51:00Z"/>
                <w:color w:val="000000"/>
                <w:sz w:val="20"/>
                <w:szCs w:val="20"/>
                <w:lang w:val="en-US"/>
              </w:rPr>
            </w:pPr>
            <w:ins w:id="341" w:author="Nick.Tolimieri [2]" w:date="2022-09-06T13:51:00Z">
              <w:r w:rsidRPr="00C97A89">
                <w:rPr>
                  <w:color w:val="000000"/>
                  <w:sz w:val="20"/>
                  <w:szCs w:val="20"/>
                  <w:lang w:val="en-US"/>
                </w:rPr>
                <w:t>0.71</w:t>
              </w:r>
            </w:ins>
          </w:p>
        </w:tc>
        <w:tc>
          <w:tcPr>
            <w:tcW w:w="905" w:type="dxa"/>
            <w:tcBorders>
              <w:top w:val="nil"/>
              <w:left w:val="nil"/>
              <w:bottom w:val="nil"/>
              <w:right w:val="nil"/>
            </w:tcBorders>
            <w:shd w:val="clear" w:color="auto" w:fill="auto"/>
            <w:noWrap/>
            <w:vAlign w:val="bottom"/>
            <w:hideMark/>
            <w:tcPrChange w:id="3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 w:author="Nick.Tolimieri [2]" w:date="2022-09-06T13:51:00Z"/>
                <w:color w:val="000000"/>
                <w:sz w:val="20"/>
                <w:szCs w:val="20"/>
                <w:lang w:val="en-US"/>
              </w:rPr>
            </w:pPr>
            <w:ins w:id="344" w:author="Nick.Tolimieri [2]" w:date="2022-09-06T13:51:00Z">
              <w:r w:rsidRPr="00C97A89">
                <w:rPr>
                  <w:color w:val="000000"/>
                  <w:sz w:val="20"/>
                  <w:szCs w:val="20"/>
                  <w:lang w:val="en-US"/>
                </w:rPr>
                <w:t>4.14</w:t>
              </w:r>
            </w:ins>
          </w:p>
        </w:tc>
      </w:tr>
      <w:tr w:rsidR="00C97A89" w:rsidRPr="00C97A89" w:rsidTr="004C5EBF">
        <w:tblPrEx>
          <w:tblPrExChange w:id="345" w:author="Nick.Tolimieri [2]" w:date="2022-09-13T12:47:00Z">
            <w:tblPrEx>
              <w:tblW w:w="10017" w:type="dxa"/>
            </w:tblPrEx>
          </w:tblPrExChange>
        </w:tblPrEx>
        <w:trPr>
          <w:trHeight w:val="255"/>
          <w:ins w:id="346" w:author="Nick.Tolimieri [2]" w:date="2022-09-06T13:51:00Z"/>
          <w:trPrChange w:id="3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9" w:author="Nick.Tolimieri [2]" w:date="2022-09-06T13:51:00Z"/>
                <w:color w:val="000000"/>
                <w:sz w:val="20"/>
                <w:szCs w:val="20"/>
                <w:lang w:val="en-US"/>
              </w:rPr>
            </w:pPr>
            <w:proofErr w:type="spellStart"/>
            <w:ins w:id="35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 w:author="Nick.Tolimieri [2]" w:date="2022-09-06T13:51:00Z"/>
                <w:color w:val="000000"/>
                <w:sz w:val="20"/>
                <w:szCs w:val="20"/>
                <w:lang w:val="en-US"/>
              </w:rPr>
            </w:pPr>
            <w:ins w:id="35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 w:author="Nick.Tolimieri [2]" w:date="2022-09-06T13:51:00Z"/>
                <w:color w:val="000000"/>
                <w:sz w:val="20"/>
                <w:szCs w:val="20"/>
                <w:lang w:val="en-US"/>
              </w:rPr>
            </w:pPr>
            <w:ins w:id="356"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 w:author="Nick.Tolimieri [2]" w:date="2022-09-06T13:51:00Z"/>
                <w:color w:val="000000"/>
                <w:sz w:val="20"/>
                <w:szCs w:val="20"/>
                <w:lang w:val="en-US"/>
              </w:rPr>
            </w:pPr>
            <w:ins w:id="359" w:author="Nick.Tolimieri [2]" w:date="2022-09-06T13:51:00Z">
              <w:r w:rsidRPr="00C97A89">
                <w:rPr>
                  <w:color w:val="000000"/>
                  <w:sz w:val="20"/>
                  <w:szCs w:val="20"/>
                  <w:lang w:val="en-US"/>
                </w:rPr>
                <w:t>59</w:t>
              </w:r>
            </w:ins>
          </w:p>
        </w:tc>
        <w:tc>
          <w:tcPr>
            <w:tcW w:w="728" w:type="dxa"/>
            <w:tcBorders>
              <w:top w:val="nil"/>
              <w:left w:val="nil"/>
              <w:bottom w:val="nil"/>
              <w:right w:val="nil"/>
            </w:tcBorders>
            <w:shd w:val="clear" w:color="auto" w:fill="auto"/>
            <w:noWrap/>
            <w:vAlign w:val="bottom"/>
            <w:hideMark/>
            <w:tcPrChange w:id="3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 w:author="Nick.Tolimieri [2]" w:date="2022-09-06T13:51:00Z"/>
                <w:color w:val="000000"/>
                <w:sz w:val="20"/>
                <w:szCs w:val="20"/>
                <w:lang w:val="en-US"/>
              </w:rPr>
            </w:pPr>
            <w:ins w:id="36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 w:author="Nick.Tolimieri [2]" w:date="2022-09-06T13:51:00Z"/>
                <w:color w:val="000000"/>
                <w:sz w:val="20"/>
                <w:szCs w:val="20"/>
                <w:lang w:val="en-US"/>
              </w:rPr>
            </w:pPr>
            <w:ins w:id="365"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 w:author="Nick.Tolimieri [2]" w:date="2022-09-06T13:51:00Z"/>
                <w:color w:val="000000"/>
                <w:sz w:val="20"/>
                <w:szCs w:val="20"/>
                <w:lang w:val="en-US"/>
              </w:rPr>
            </w:pPr>
            <w:ins w:id="3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 w:author="Nick.Tolimieri [2]" w:date="2022-09-06T13:51:00Z"/>
                <w:color w:val="000000"/>
                <w:sz w:val="20"/>
                <w:szCs w:val="20"/>
                <w:lang w:val="en-US"/>
              </w:rPr>
            </w:pPr>
            <w:ins w:id="37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3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 w:author="Nick.Tolimieri [2]" w:date="2022-09-06T13:51:00Z"/>
                <w:color w:val="000000"/>
                <w:sz w:val="20"/>
                <w:szCs w:val="20"/>
                <w:lang w:val="en-US"/>
              </w:rPr>
            </w:pPr>
            <w:ins w:id="374" w:author="Nick.Tolimieri [2]" w:date="2022-09-06T13:51:00Z">
              <w:r w:rsidRPr="00C97A89">
                <w:rPr>
                  <w:color w:val="000000"/>
                  <w:sz w:val="20"/>
                  <w:szCs w:val="20"/>
                  <w:lang w:val="en-US"/>
                </w:rPr>
                <w:t>2.14</w:t>
              </w:r>
            </w:ins>
          </w:p>
        </w:tc>
        <w:tc>
          <w:tcPr>
            <w:tcW w:w="905" w:type="dxa"/>
            <w:tcBorders>
              <w:top w:val="nil"/>
              <w:left w:val="nil"/>
              <w:bottom w:val="nil"/>
              <w:right w:val="nil"/>
            </w:tcBorders>
            <w:shd w:val="clear" w:color="auto" w:fill="auto"/>
            <w:noWrap/>
            <w:vAlign w:val="bottom"/>
            <w:hideMark/>
            <w:tcPrChange w:id="3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6" w:author="Nick.Tolimieri [2]" w:date="2022-09-06T13:51:00Z"/>
                <w:color w:val="000000"/>
                <w:sz w:val="20"/>
                <w:szCs w:val="20"/>
                <w:lang w:val="en-US"/>
              </w:rPr>
            </w:pPr>
            <w:ins w:id="377"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9" w:author="Nick.Tolimieri [2]" w:date="2022-09-06T13:51:00Z"/>
                <w:color w:val="000000"/>
                <w:sz w:val="20"/>
                <w:szCs w:val="20"/>
                <w:lang w:val="en-US"/>
              </w:rPr>
            </w:pPr>
            <w:ins w:id="380" w:author="Nick.Tolimieri [2]" w:date="2022-09-06T13:51:00Z">
              <w:r w:rsidRPr="00C97A89">
                <w:rPr>
                  <w:color w:val="000000"/>
                  <w:sz w:val="20"/>
                  <w:szCs w:val="20"/>
                  <w:lang w:val="en-US"/>
                </w:rPr>
                <w:t>5.18</w:t>
              </w:r>
            </w:ins>
          </w:p>
        </w:tc>
      </w:tr>
      <w:tr w:rsidR="00C97A89" w:rsidRPr="00C97A89" w:rsidTr="004C5EBF">
        <w:tblPrEx>
          <w:tblPrExChange w:id="381" w:author="Nick.Tolimieri [2]" w:date="2022-09-13T12:47:00Z">
            <w:tblPrEx>
              <w:tblW w:w="10017" w:type="dxa"/>
            </w:tblPrEx>
          </w:tblPrExChange>
        </w:tblPrEx>
        <w:trPr>
          <w:trHeight w:val="255"/>
          <w:ins w:id="382" w:author="Nick.Tolimieri [2]" w:date="2022-09-06T13:51:00Z"/>
          <w:trPrChange w:id="3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 w:author="Nick.Tolimieri [2]" w:date="2022-09-06T13:51:00Z"/>
                <w:color w:val="000000"/>
                <w:sz w:val="20"/>
                <w:szCs w:val="20"/>
                <w:lang w:val="en-US"/>
              </w:rPr>
            </w:pPr>
            <w:proofErr w:type="spellStart"/>
            <w:ins w:id="38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3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 w:author="Nick.Tolimieri [2]" w:date="2022-09-06T13:51:00Z"/>
                <w:color w:val="000000"/>
                <w:sz w:val="20"/>
                <w:szCs w:val="20"/>
                <w:lang w:val="en-US"/>
              </w:rPr>
            </w:pPr>
            <w:ins w:id="38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 w:author="Nick.Tolimieri [2]" w:date="2022-09-06T13:51:00Z"/>
                <w:color w:val="000000"/>
                <w:sz w:val="20"/>
                <w:szCs w:val="20"/>
                <w:lang w:val="en-US"/>
              </w:rPr>
            </w:pPr>
            <w:ins w:id="3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 w:author="Nick.Tolimieri [2]" w:date="2022-09-06T13:51:00Z"/>
                <w:color w:val="000000"/>
                <w:sz w:val="20"/>
                <w:szCs w:val="20"/>
                <w:lang w:val="en-US"/>
              </w:rPr>
            </w:pPr>
            <w:ins w:id="395"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 w:author="Nick.Tolimieri [2]" w:date="2022-09-06T13:51:00Z"/>
                <w:color w:val="000000"/>
                <w:sz w:val="20"/>
                <w:szCs w:val="20"/>
                <w:lang w:val="en-US"/>
              </w:rPr>
            </w:pPr>
            <w:ins w:id="39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 w:author="Nick.Tolimieri [2]" w:date="2022-09-06T13:51:00Z"/>
                <w:color w:val="000000"/>
                <w:sz w:val="20"/>
                <w:szCs w:val="20"/>
                <w:lang w:val="en-US"/>
              </w:rPr>
            </w:pPr>
            <w:ins w:id="401"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4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 w:author="Nick.Tolimieri [2]" w:date="2022-09-06T13:51:00Z"/>
                <w:color w:val="000000"/>
                <w:sz w:val="20"/>
                <w:szCs w:val="20"/>
                <w:lang w:val="en-US"/>
              </w:rPr>
            </w:pPr>
            <w:ins w:id="404"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 w:author="Nick.Tolimieri [2]" w:date="2022-09-06T13:51:00Z"/>
                <w:color w:val="000000"/>
                <w:sz w:val="20"/>
                <w:szCs w:val="20"/>
                <w:lang w:val="en-US"/>
              </w:rPr>
            </w:pPr>
            <w:ins w:id="407"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4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 w:author="Nick.Tolimieri [2]" w:date="2022-09-06T13:51:00Z"/>
                <w:color w:val="000000"/>
                <w:sz w:val="20"/>
                <w:szCs w:val="20"/>
                <w:lang w:val="en-US"/>
              </w:rPr>
            </w:pPr>
            <w:ins w:id="410" w:author="Nick.Tolimieri [2]" w:date="2022-09-06T13:51:00Z">
              <w:r w:rsidRPr="00C97A89">
                <w:rPr>
                  <w:color w:val="000000"/>
                  <w:sz w:val="20"/>
                  <w:szCs w:val="20"/>
                  <w:lang w:val="en-US"/>
                </w:rPr>
                <w:t>1.78</w:t>
              </w:r>
            </w:ins>
          </w:p>
        </w:tc>
        <w:tc>
          <w:tcPr>
            <w:tcW w:w="905" w:type="dxa"/>
            <w:tcBorders>
              <w:top w:val="nil"/>
              <w:left w:val="nil"/>
              <w:bottom w:val="nil"/>
              <w:right w:val="nil"/>
            </w:tcBorders>
            <w:shd w:val="clear" w:color="auto" w:fill="auto"/>
            <w:noWrap/>
            <w:vAlign w:val="bottom"/>
            <w:hideMark/>
            <w:tcPrChange w:id="4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2" w:author="Nick.Tolimieri [2]" w:date="2022-09-06T13:51:00Z"/>
                <w:color w:val="000000"/>
                <w:sz w:val="20"/>
                <w:szCs w:val="20"/>
                <w:lang w:val="en-US"/>
              </w:rPr>
            </w:pPr>
            <w:ins w:id="413"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4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5" w:author="Nick.Tolimieri [2]" w:date="2022-09-06T13:51:00Z"/>
                <w:color w:val="000000"/>
                <w:sz w:val="20"/>
                <w:szCs w:val="20"/>
                <w:lang w:val="en-US"/>
              </w:rPr>
            </w:pPr>
            <w:ins w:id="416" w:author="Nick.Tolimieri [2]" w:date="2022-09-06T13:51:00Z">
              <w:r w:rsidRPr="00C97A89">
                <w:rPr>
                  <w:color w:val="000000"/>
                  <w:sz w:val="20"/>
                  <w:szCs w:val="20"/>
                  <w:lang w:val="en-US"/>
                </w:rPr>
                <w:t>1.98</w:t>
              </w:r>
            </w:ins>
          </w:p>
        </w:tc>
      </w:tr>
      <w:tr w:rsidR="00C97A89" w:rsidRPr="00C97A89" w:rsidTr="004C5EBF">
        <w:tblPrEx>
          <w:tblPrExChange w:id="417" w:author="Nick.Tolimieri [2]" w:date="2022-09-13T12:47:00Z">
            <w:tblPrEx>
              <w:tblW w:w="10017" w:type="dxa"/>
            </w:tblPrEx>
          </w:tblPrExChange>
        </w:tblPrEx>
        <w:trPr>
          <w:trHeight w:val="255"/>
          <w:ins w:id="418" w:author="Nick.Tolimieri [2]" w:date="2022-09-06T13:51:00Z"/>
          <w:trPrChange w:id="4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1" w:author="Nick.Tolimieri [2]" w:date="2022-09-06T13:51:00Z"/>
                <w:color w:val="000000"/>
                <w:sz w:val="20"/>
                <w:szCs w:val="20"/>
                <w:lang w:val="en-US"/>
              </w:rPr>
            </w:pPr>
            <w:proofErr w:type="spellStart"/>
            <w:ins w:id="42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 w:author="Nick.Tolimieri [2]" w:date="2022-09-06T13:51:00Z"/>
                <w:color w:val="000000"/>
                <w:sz w:val="20"/>
                <w:szCs w:val="20"/>
                <w:lang w:val="en-US"/>
              </w:rPr>
            </w:pPr>
            <w:ins w:id="42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4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 w:author="Nick.Tolimieri [2]" w:date="2022-09-06T13:51:00Z"/>
                <w:color w:val="000000"/>
                <w:sz w:val="20"/>
                <w:szCs w:val="20"/>
                <w:lang w:val="en-US"/>
              </w:rPr>
            </w:pPr>
            <w:ins w:id="428" w:author="Nick.Tolimieri [2]" w:date="2022-09-06T13:51:00Z">
              <w:r w:rsidRPr="00C97A89">
                <w:rPr>
                  <w:color w:val="000000"/>
                  <w:sz w:val="20"/>
                  <w:szCs w:val="20"/>
                  <w:lang w:val="en-US"/>
                </w:rPr>
                <w:t>30</w:t>
              </w:r>
            </w:ins>
          </w:p>
        </w:tc>
        <w:tc>
          <w:tcPr>
            <w:tcW w:w="736" w:type="dxa"/>
            <w:tcBorders>
              <w:top w:val="nil"/>
              <w:left w:val="nil"/>
              <w:bottom w:val="nil"/>
              <w:right w:val="nil"/>
            </w:tcBorders>
            <w:shd w:val="clear" w:color="auto" w:fill="auto"/>
            <w:noWrap/>
            <w:vAlign w:val="bottom"/>
            <w:hideMark/>
            <w:tcPrChange w:id="4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 w:author="Nick.Tolimieri [2]" w:date="2022-09-06T13:51:00Z"/>
                <w:color w:val="000000"/>
                <w:sz w:val="20"/>
                <w:szCs w:val="20"/>
                <w:lang w:val="en-US"/>
              </w:rPr>
            </w:pPr>
            <w:ins w:id="431"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4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 w:author="Nick.Tolimieri [2]" w:date="2022-09-06T13:51:00Z"/>
                <w:color w:val="000000"/>
                <w:sz w:val="20"/>
                <w:szCs w:val="20"/>
                <w:lang w:val="en-US"/>
              </w:rPr>
            </w:pPr>
            <w:ins w:id="43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 w:author="Nick.Tolimieri [2]" w:date="2022-09-06T13:51:00Z"/>
                <w:color w:val="000000"/>
                <w:sz w:val="20"/>
                <w:szCs w:val="20"/>
                <w:lang w:val="en-US"/>
              </w:rPr>
            </w:pPr>
            <w:ins w:id="437"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4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 w:author="Nick.Tolimieri [2]" w:date="2022-09-06T13:51:00Z"/>
                <w:color w:val="000000"/>
                <w:sz w:val="20"/>
                <w:szCs w:val="20"/>
                <w:lang w:val="en-US"/>
              </w:rPr>
            </w:pPr>
            <w:ins w:id="440"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4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 w:author="Nick.Tolimieri [2]" w:date="2022-09-06T13:51:00Z"/>
                <w:color w:val="000000"/>
                <w:sz w:val="20"/>
                <w:szCs w:val="20"/>
                <w:lang w:val="en-US"/>
              </w:rPr>
            </w:pPr>
            <w:ins w:id="44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4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 w:author="Nick.Tolimieri [2]" w:date="2022-09-06T13:51:00Z"/>
                <w:color w:val="000000"/>
                <w:sz w:val="20"/>
                <w:szCs w:val="20"/>
                <w:lang w:val="en-US"/>
              </w:rPr>
            </w:pPr>
            <w:ins w:id="446"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4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 w:author="Nick.Tolimieri [2]" w:date="2022-09-06T13:51:00Z"/>
                <w:color w:val="000000"/>
                <w:sz w:val="20"/>
                <w:szCs w:val="20"/>
                <w:lang w:val="en-US"/>
              </w:rPr>
            </w:pPr>
            <w:ins w:id="449"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4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 w:author="Nick.Tolimieri [2]" w:date="2022-09-06T13:51:00Z"/>
                <w:color w:val="000000"/>
                <w:sz w:val="20"/>
                <w:szCs w:val="20"/>
                <w:lang w:val="en-US"/>
              </w:rPr>
            </w:pPr>
            <w:ins w:id="452" w:author="Nick.Tolimieri [2]" w:date="2022-09-06T13:51:00Z">
              <w:r w:rsidRPr="00C97A89">
                <w:rPr>
                  <w:color w:val="000000"/>
                  <w:sz w:val="20"/>
                  <w:szCs w:val="20"/>
                  <w:lang w:val="en-US"/>
                </w:rPr>
                <w:t>4.25</w:t>
              </w:r>
            </w:ins>
          </w:p>
        </w:tc>
      </w:tr>
      <w:tr w:rsidR="00C97A89" w:rsidRPr="00C97A89" w:rsidTr="004C5EBF">
        <w:tblPrEx>
          <w:tblPrExChange w:id="453" w:author="Nick.Tolimieri [2]" w:date="2022-09-13T12:47:00Z">
            <w:tblPrEx>
              <w:tblW w:w="10017" w:type="dxa"/>
            </w:tblPrEx>
          </w:tblPrExChange>
        </w:tblPrEx>
        <w:trPr>
          <w:trHeight w:val="255"/>
          <w:ins w:id="454" w:author="Nick.Tolimieri [2]" w:date="2022-09-06T13:51:00Z"/>
          <w:trPrChange w:id="4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57" w:author="Nick.Tolimieri [2]" w:date="2022-09-06T13:51:00Z"/>
                <w:color w:val="000000"/>
                <w:sz w:val="20"/>
                <w:szCs w:val="20"/>
                <w:lang w:val="en-US"/>
              </w:rPr>
            </w:pPr>
            <w:proofErr w:type="spellStart"/>
            <w:ins w:id="45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0" w:author="Nick.Tolimieri [2]" w:date="2022-09-06T13:51:00Z"/>
                <w:color w:val="000000"/>
                <w:sz w:val="20"/>
                <w:szCs w:val="20"/>
                <w:lang w:val="en-US"/>
              </w:rPr>
            </w:pPr>
            <w:ins w:id="46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4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3" w:author="Nick.Tolimieri [2]" w:date="2022-09-06T13:51:00Z"/>
                <w:color w:val="000000"/>
                <w:sz w:val="20"/>
                <w:szCs w:val="20"/>
                <w:lang w:val="en-US"/>
              </w:rPr>
            </w:pPr>
            <w:ins w:id="464"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4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6" w:author="Nick.Tolimieri [2]" w:date="2022-09-06T13:51:00Z"/>
                <w:color w:val="000000"/>
                <w:sz w:val="20"/>
                <w:szCs w:val="20"/>
                <w:lang w:val="en-US"/>
              </w:rPr>
            </w:pPr>
            <w:ins w:id="467" w:author="Nick.Tolimieri [2]" w:date="2022-09-06T13:51:00Z">
              <w:r w:rsidRPr="00C97A89">
                <w:rPr>
                  <w:color w:val="000000"/>
                  <w:sz w:val="20"/>
                  <w:szCs w:val="20"/>
                  <w:lang w:val="en-US"/>
                </w:rPr>
                <w:t>144</w:t>
              </w:r>
            </w:ins>
          </w:p>
        </w:tc>
        <w:tc>
          <w:tcPr>
            <w:tcW w:w="728" w:type="dxa"/>
            <w:tcBorders>
              <w:top w:val="nil"/>
              <w:left w:val="nil"/>
              <w:bottom w:val="nil"/>
              <w:right w:val="nil"/>
            </w:tcBorders>
            <w:shd w:val="clear" w:color="auto" w:fill="auto"/>
            <w:noWrap/>
            <w:vAlign w:val="bottom"/>
            <w:hideMark/>
            <w:tcPrChange w:id="4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69" w:author="Nick.Tolimieri [2]" w:date="2022-09-06T13:51:00Z"/>
                <w:color w:val="000000"/>
                <w:sz w:val="20"/>
                <w:szCs w:val="20"/>
                <w:lang w:val="en-US"/>
              </w:rPr>
            </w:pPr>
            <w:ins w:id="470"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2" w:author="Nick.Tolimieri [2]" w:date="2022-09-06T13:51:00Z"/>
                <w:color w:val="000000"/>
                <w:sz w:val="20"/>
                <w:szCs w:val="20"/>
                <w:lang w:val="en-US"/>
              </w:rPr>
            </w:pPr>
            <w:ins w:id="473" w:author="Nick.Tolimieri [2]" w:date="2022-09-06T13:51:00Z">
              <w:r w:rsidRPr="00C97A89">
                <w:rPr>
                  <w:color w:val="000000"/>
                  <w:sz w:val="20"/>
                  <w:szCs w:val="20"/>
                  <w:lang w:val="en-US"/>
                </w:rPr>
                <w:t>135</w:t>
              </w:r>
            </w:ins>
          </w:p>
        </w:tc>
        <w:tc>
          <w:tcPr>
            <w:tcW w:w="700" w:type="dxa"/>
            <w:tcBorders>
              <w:top w:val="nil"/>
              <w:left w:val="nil"/>
              <w:bottom w:val="nil"/>
              <w:right w:val="nil"/>
            </w:tcBorders>
            <w:shd w:val="clear" w:color="auto" w:fill="auto"/>
            <w:noWrap/>
            <w:vAlign w:val="bottom"/>
            <w:hideMark/>
            <w:tcPrChange w:id="4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5" w:author="Nick.Tolimieri [2]" w:date="2022-09-06T13:51:00Z"/>
                <w:color w:val="000000"/>
                <w:sz w:val="20"/>
                <w:szCs w:val="20"/>
                <w:lang w:val="en-US"/>
              </w:rPr>
            </w:pPr>
            <w:ins w:id="476"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78" w:author="Nick.Tolimieri [2]" w:date="2022-09-06T13:51:00Z"/>
                <w:color w:val="000000"/>
                <w:sz w:val="20"/>
                <w:szCs w:val="20"/>
                <w:lang w:val="en-US"/>
              </w:rPr>
            </w:pPr>
            <w:ins w:id="479" w:author="Nick.Tolimieri [2]" w:date="2022-09-06T13:51:00Z">
              <w:r w:rsidRPr="00C97A89">
                <w:rPr>
                  <w:color w:val="000000"/>
                  <w:sz w:val="20"/>
                  <w:szCs w:val="20"/>
                  <w:lang w:val="en-US"/>
                </w:rPr>
                <w:t>40</w:t>
              </w:r>
            </w:ins>
          </w:p>
        </w:tc>
        <w:tc>
          <w:tcPr>
            <w:tcW w:w="905" w:type="dxa"/>
            <w:tcBorders>
              <w:top w:val="nil"/>
              <w:left w:val="nil"/>
              <w:bottom w:val="nil"/>
              <w:right w:val="nil"/>
            </w:tcBorders>
            <w:shd w:val="clear" w:color="auto" w:fill="auto"/>
            <w:noWrap/>
            <w:vAlign w:val="bottom"/>
            <w:hideMark/>
            <w:tcPrChange w:id="4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1" w:author="Nick.Tolimieri [2]" w:date="2022-09-06T13:51:00Z"/>
                <w:color w:val="000000"/>
                <w:sz w:val="20"/>
                <w:szCs w:val="20"/>
                <w:lang w:val="en-US"/>
              </w:rPr>
            </w:pPr>
            <w:ins w:id="482"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4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4" w:author="Nick.Tolimieri [2]" w:date="2022-09-06T13:51:00Z"/>
                <w:color w:val="000000"/>
                <w:sz w:val="20"/>
                <w:szCs w:val="20"/>
                <w:lang w:val="en-US"/>
              </w:rPr>
            </w:pPr>
            <w:ins w:id="485"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4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87" w:author="Nick.Tolimieri [2]" w:date="2022-09-06T13:51:00Z"/>
                <w:color w:val="000000"/>
                <w:sz w:val="20"/>
                <w:szCs w:val="20"/>
                <w:lang w:val="en-US"/>
              </w:rPr>
            </w:pPr>
            <w:ins w:id="488" w:author="Nick.Tolimieri [2]" w:date="2022-09-06T13:51:00Z">
              <w:r w:rsidRPr="00C97A89">
                <w:rPr>
                  <w:color w:val="000000"/>
                  <w:sz w:val="20"/>
                  <w:szCs w:val="20"/>
                  <w:lang w:val="en-US"/>
                </w:rPr>
                <w:t>3.81</w:t>
              </w:r>
            </w:ins>
          </w:p>
        </w:tc>
      </w:tr>
      <w:tr w:rsidR="00C97A89" w:rsidRPr="00C97A89" w:rsidTr="004C5EBF">
        <w:tblPrEx>
          <w:tblPrExChange w:id="489" w:author="Nick.Tolimieri [2]" w:date="2022-09-13T12:47:00Z">
            <w:tblPrEx>
              <w:tblW w:w="10017" w:type="dxa"/>
            </w:tblPrEx>
          </w:tblPrExChange>
        </w:tblPrEx>
        <w:trPr>
          <w:trHeight w:val="255"/>
          <w:ins w:id="490" w:author="Nick.Tolimieri [2]" w:date="2022-09-06T13:51:00Z"/>
          <w:trPrChange w:id="4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93" w:author="Nick.Tolimieri [2]" w:date="2022-09-06T13:51:00Z"/>
                <w:color w:val="000000"/>
                <w:sz w:val="20"/>
                <w:szCs w:val="20"/>
                <w:lang w:val="en-US"/>
              </w:rPr>
            </w:pPr>
            <w:proofErr w:type="spellStart"/>
            <w:ins w:id="49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4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6" w:author="Nick.Tolimieri [2]" w:date="2022-09-06T13:51:00Z"/>
                <w:color w:val="000000"/>
                <w:sz w:val="20"/>
                <w:szCs w:val="20"/>
                <w:lang w:val="en-US"/>
              </w:rPr>
            </w:pPr>
            <w:ins w:id="49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4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99" w:author="Nick.Tolimieri [2]" w:date="2022-09-06T13:51:00Z"/>
                <w:color w:val="000000"/>
                <w:sz w:val="20"/>
                <w:szCs w:val="20"/>
                <w:lang w:val="en-US"/>
              </w:rPr>
            </w:pPr>
            <w:ins w:id="50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2" w:author="Nick.Tolimieri [2]" w:date="2022-09-06T13:51:00Z"/>
                <w:color w:val="000000"/>
                <w:sz w:val="20"/>
                <w:szCs w:val="20"/>
                <w:lang w:val="en-US"/>
              </w:rPr>
            </w:pPr>
            <w:ins w:id="50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5" w:author="Nick.Tolimieri [2]" w:date="2022-09-06T13:51:00Z"/>
                <w:color w:val="000000"/>
                <w:sz w:val="20"/>
                <w:szCs w:val="20"/>
                <w:lang w:val="en-US"/>
              </w:rPr>
            </w:pPr>
            <w:ins w:id="50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08" w:author="Nick.Tolimieri [2]" w:date="2022-09-06T13:51:00Z"/>
                <w:color w:val="000000"/>
                <w:sz w:val="20"/>
                <w:szCs w:val="20"/>
                <w:lang w:val="en-US"/>
              </w:rPr>
            </w:pPr>
            <w:ins w:id="50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1" w:author="Nick.Tolimieri [2]" w:date="2022-09-06T13:51:00Z"/>
                <w:color w:val="000000"/>
                <w:sz w:val="20"/>
                <w:szCs w:val="20"/>
                <w:lang w:val="en-US"/>
              </w:rPr>
            </w:pPr>
            <w:ins w:id="51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4" w:author="Nick.Tolimieri [2]" w:date="2022-09-06T13:51:00Z"/>
                <w:color w:val="000000"/>
                <w:sz w:val="20"/>
                <w:szCs w:val="20"/>
                <w:lang w:val="en-US"/>
              </w:rPr>
            </w:pPr>
            <w:ins w:id="5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17" w:author="Nick.Tolimieri [2]" w:date="2022-09-06T13:51:00Z"/>
                <w:color w:val="000000"/>
                <w:sz w:val="20"/>
                <w:szCs w:val="20"/>
                <w:lang w:val="en-US"/>
              </w:rPr>
            </w:pPr>
            <w:ins w:id="5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0" w:author="Nick.Tolimieri [2]" w:date="2022-09-06T13:51:00Z"/>
                <w:color w:val="000000"/>
                <w:sz w:val="20"/>
                <w:szCs w:val="20"/>
                <w:lang w:val="en-US"/>
              </w:rPr>
            </w:pPr>
            <w:ins w:id="52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3" w:author="Nick.Tolimieri [2]" w:date="2022-09-06T13:51:00Z"/>
                <w:color w:val="000000"/>
                <w:sz w:val="20"/>
                <w:szCs w:val="20"/>
                <w:lang w:val="en-US"/>
              </w:rPr>
            </w:pPr>
            <w:ins w:id="524" w:author="Nick.Tolimieri [2]" w:date="2022-09-06T13:51:00Z">
              <w:r w:rsidRPr="00C97A89">
                <w:rPr>
                  <w:color w:val="000000"/>
                  <w:sz w:val="20"/>
                  <w:szCs w:val="20"/>
                  <w:lang w:val="en-US"/>
                </w:rPr>
                <w:t>-</w:t>
              </w:r>
            </w:ins>
          </w:p>
        </w:tc>
      </w:tr>
      <w:tr w:rsidR="00C97A89" w:rsidRPr="00C97A89" w:rsidTr="004C5EBF">
        <w:tblPrEx>
          <w:tblPrExChange w:id="525" w:author="Nick.Tolimieri [2]" w:date="2022-09-13T12:47:00Z">
            <w:tblPrEx>
              <w:tblW w:w="10017" w:type="dxa"/>
            </w:tblPrEx>
          </w:tblPrExChange>
        </w:tblPrEx>
        <w:trPr>
          <w:trHeight w:val="255"/>
          <w:ins w:id="526" w:author="Nick.Tolimieri [2]" w:date="2022-09-06T13:51:00Z"/>
          <w:trPrChange w:id="5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29" w:author="Nick.Tolimieri [2]" w:date="2022-09-06T13:51:00Z"/>
                <w:color w:val="000000"/>
                <w:sz w:val="20"/>
                <w:szCs w:val="20"/>
                <w:lang w:val="en-US"/>
              </w:rPr>
            </w:pPr>
            <w:proofErr w:type="spellStart"/>
            <w:ins w:id="53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2" w:author="Nick.Tolimieri [2]" w:date="2022-09-06T13:51:00Z"/>
                <w:color w:val="000000"/>
                <w:sz w:val="20"/>
                <w:szCs w:val="20"/>
                <w:lang w:val="en-US"/>
              </w:rPr>
            </w:pPr>
            <w:ins w:id="53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5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5" w:author="Nick.Tolimieri [2]" w:date="2022-09-06T13:51:00Z"/>
                <w:color w:val="000000"/>
                <w:sz w:val="20"/>
                <w:szCs w:val="20"/>
                <w:lang w:val="en-US"/>
              </w:rPr>
            </w:pPr>
            <w:ins w:id="5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38" w:author="Nick.Tolimieri [2]" w:date="2022-09-06T13:51:00Z"/>
                <w:color w:val="000000"/>
                <w:sz w:val="20"/>
                <w:szCs w:val="20"/>
                <w:lang w:val="en-US"/>
              </w:rPr>
            </w:pPr>
            <w:ins w:id="53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1" w:author="Nick.Tolimieri [2]" w:date="2022-09-06T13:51:00Z"/>
                <w:color w:val="000000"/>
                <w:sz w:val="20"/>
                <w:szCs w:val="20"/>
                <w:lang w:val="en-US"/>
              </w:rPr>
            </w:pPr>
            <w:ins w:id="54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44" w:author="Nick.Tolimieri [2]" w:date="2022-09-06T13:51:00Z"/>
                <w:color w:val="000000"/>
                <w:sz w:val="20"/>
                <w:szCs w:val="20"/>
                <w:lang w:val="en-US"/>
              </w:rPr>
            </w:pPr>
            <w:ins w:id="54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47" w:author="Nick.Tolimieri [2]" w:date="2022-09-06T13:51:00Z"/>
                <w:color w:val="000000"/>
                <w:sz w:val="20"/>
                <w:szCs w:val="20"/>
                <w:lang w:val="en-US"/>
              </w:rPr>
            </w:pPr>
            <w:ins w:id="54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0" w:author="Nick.Tolimieri [2]" w:date="2022-09-06T13:51:00Z"/>
                <w:color w:val="000000"/>
                <w:sz w:val="20"/>
                <w:szCs w:val="20"/>
                <w:lang w:val="en-US"/>
              </w:rPr>
            </w:pPr>
            <w:ins w:id="5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3" w:author="Nick.Tolimieri [2]" w:date="2022-09-06T13:51:00Z"/>
                <w:color w:val="000000"/>
                <w:sz w:val="20"/>
                <w:szCs w:val="20"/>
                <w:lang w:val="en-US"/>
              </w:rPr>
            </w:pPr>
            <w:ins w:id="5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6" w:author="Nick.Tolimieri [2]" w:date="2022-09-06T13:51:00Z"/>
                <w:color w:val="000000"/>
                <w:sz w:val="20"/>
                <w:szCs w:val="20"/>
                <w:lang w:val="en-US"/>
              </w:rPr>
            </w:pPr>
            <w:ins w:id="55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59" w:author="Nick.Tolimieri [2]" w:date="2022-09-06T13:51:00Z"/>
                <w:color w:val="000000"/>
                <w:sz w:val="20"/>
                <w:szCs w:val="20"/>
                <w:lang w:val="en-US"/>
              </w:rPr>
            </w:pPr>
            <w:ins w:id="560" w:author="Nick.Tolimieri [2]" w:date="2022-09-06T13:51:00Z">
              <w:r w:rsidRPr="00C97A89">
                <w:rPr>
                  <w:color w:val="000000"/>
                  <w:sz w:val="20"/>
                  <w:szCs w:val="20"/>
                  <w:lang w:val="en-US"/>
                </w:rPr>
                <w:t>-</w:t>
              </w:r>
            </w:ins>
          </w:p>
        </w:tc>
      </w:tr>
      <w:tr w:rsidR="00C97A89" w:rsidRPr="00C97A89" w:rsidTr="004C5EBF">
        <w:tblPrEx>
          <w:tblPrExChange w:id="561" w:author="Nick.Tolimieri [2]" w:date="2022-09-13T12:47:00Z">
            <w:tblPrEx>
              <w:tblW w:w="10017" w:type="dxa"/>
            </w:tblPrEx>
          </w:tblPrExChange>
        </w:tblPrEx>
        <w:trPr>
          <w:trHeight w:val="255"/>
          <w:ins w:id="562" w:author="Nick.Tolimieri [2]" w:date="2022-09-06T13:51:00Z"/>
          <w:trPrChange w:id="5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5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65" w:author="Nick.Tolimieri [2]" w:date="2022-09-06T13:51:00Z"/>
                <w:color w:val="000000"/>
                <w:sz w:val="20"/>
                <w:szCs w:val="20"/>
                <w:lang w:val="en-US"/>
              </w:rPr>
            </w:pPr>
            <w:proofErr w:type="spellStart"/>
            <w:ins w:id="56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5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68" w:author="Nick.Tolimieri [2]" w:date="2022-09-06T13:51:00Z"/>
                <w:color w:val="000000"/>
                <w:sz w:val="20"/>
                <w:szCs w:val="20"/>
                <w:lang w:val="en-US"/>
              </w:rPr>
            </w:pPr>
            <w:ins w:id="56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5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1" w:author="Nick.Tolimieri [2]" w:date="2022-09-06T13:51:00Z"/>
                <w:color w:val="000000"/>
                <w:sz w:val="20"/>
                <w:szCs w:val="20"/>
                <w:lang w:val="en-US"/>
              </w:rPr>
            </w:pPr>
            <w:ins w:id="5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5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4" w:author="Nick.Tolimieri [2]" w:date="2022-09-06T13:51:00Z"/>
                <w:color w:val="000000"/>
                <w:sz w:val="20"/>
                <w:szCs w:val="20"/>
                <w:lang w:val="en-US"/>
              </w:rPr>
            </w:pPr>
            <w:ins w:id="57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5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77" w:author="Nick.Tolimieri [2]" w:date="2022-09-06T13:51:00Z"/>
                <w:color w:val="000000"/>
                <w:sz w:val="20"/>
                <w:szCs w:val="20"/>
                <w:lang w:val="en-US"/>
              </w:rPr>
            </w:pPr>
            <w:ins w:id="57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5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580" w:author="Nick.Tolimieri [2]" w:date="2022-09-06T13:51:00Z"/>
                <w:color w:val="000000"/>
                <w:sz w:val="20"/>
                <w:szCs w:val="20"/>
                <w:lang w:val="en-US"/>
              </w:rPr>
            </w:pPr>
            <w:ins w:id="58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5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3" w:author="Nick.Tolimieri [2]" w:date="2022-09-06T13:51:00Z"/>
                <w:color w:val="000000"/>
                <w:sz w:val="20"/>
                <w:szCs w:val="20"/>
                <w:lang w:val="en-US"/>
              </w:rPr>
            </w:pPr>
            <w:ins w:id="58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5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6" w:author="Nick.Tolimieri [2]" w:date="2022-09-06T13:51:00Z"/>
                <w:color w:val="000000"/>
                <w:sz w:val="20"/>
                <w:szCs w:val="20"/>
                <w:lang w:val="en-US"/>
              </w:rPr>
            </w:pPr>
            <w:ins w:id="5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89" w:author="Nick.Tolimieri [2]" w:date="2022-09-06T13:51:00Z"/>
                <w:color w:val="000000"/>
                <w:sz w:val="20"/>
                <w:szCs w:val="20"/>
                <w:lang w:val="en-US"/>
              </w:rPr>
            </w:pPr>
            <w:ins w:id="5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2" w:author="Nick.Tolimieri [2]" w:date="2022-09-06T13:51:00Z"/>
                <w:color w:val="000000"/>
                <w:sz w:val="20"/>
                <w:szCs w:val="20"/>
                <w:lang w:val="en-US"/>
              </w:rPr>
            </w:pPr>
            <w:ins w:id="59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5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595" w:author="Nick.Tolimieri [2]" w:date="2022-09-06T13:51:00Z"/>
                <w:color w:val="000000"/>
                <w:sz w:val="20"/>
                <w:szCs w:val="20"/>
                <w:lang w:val="en-US"/>
              </w:rPr>
            </w:pPr>
            <w:ins w:id="596" w:author="Nick.Tolimieri [2]" w:date="2022-09-06T13:51:00Z">
              <w:r w:rsidRPr="00C97A89">
                <w:rPr>
                  <w:color w:val="000000"/>
                  <w:sz w:val="20"/>
                  <w:szCs w:val="20"/>
                  <w:lang w:val="en-US"/>
                </w:rPr>
                <w:t>-</w:t>
              </w:r>
            </w:ins>
          </w:p>
        </w:tc>
      </w:tr>
      <w:tr w:rsidR="00C97A89" w:rsidRPr="00C97A89" w:rsidTr="004C5EBF">
        <w:tblPrEx>
          <w:tblPrExChange w:id="597" w:author="Nick.Tolimieri [2]" w:date="2022-09-13T12:47:00Z">
            <w:tblPrEx>
              <w:tblW w:w="10017" w:type="dxa"/>
            </w:tblPrEx>
          </w:tblPrExChange>
        </w:tblPrEx>
        <w:trPr>
          <w:trHeight w:val="255"/>
          <w:ins w:id="598" w:author="Nick.Tolimieri [2]" w:date="2022-09-06T13:51:00Z"/>
          <w:trPrChange w:id="5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01" w:author="Nick.Tolimieri [2]" w:date="2022-09-06T13:51:00Z"/>
                <w:color w:val="000000"/>
                <w:sz w:val="20"/>
                <w:szCs w:val="20"/>
                <w:lang w:val="en-US"/>
              </w:rPr>
            </w:pPr>
            <w:proofErr w:type="spellStart"/>
            <w:ins w:id="60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4" w:author="Nick.Tolimieri [2]" w:date="2022-09-06T13:51:00Z"/>
                <w:color w:val="000000"/>
                <w:sz w:val="20"/>
                <w:szCs w:val="20"/>
                <w:lang w:val="en-US"/>
              </w:rPr>
            </w:pPr>
            <w:ins w:id="60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6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07" w:author="Nick.Tolimieri [2]" w:date="2022-09-06T13:51:00Z"/>
                <w:color w:val="000000"/>
                <w:sz w:val="20"/>
                <w:szCs w:val="20"/>
                <w:lang w:val="en-US"/>
              </w:rPr>
            </w:pPr>
            <w:ins w:id="60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0" w:author="Nick.Tolimieri [2]" w:date="2022-09-06T13:51:00Z"/>
                <w:color w:val="000000"/>
                <w:sz w:val="20"/>
                <w:szCs w:val="20"/>
                <w:lang w:val="en-US"/>
              </w:rPr>
            </w:pPr>
            <w:ins w:id="611" w:author="Nick.Tolimieri [2]" w:date="2022-09-06T13:51:00Z">
              <w:r w:rsidRPr="00C97A89">
                <w:rPr>
                  <w:color w:val="000000"/>
                  <w:sz w:val="20"/>
                  <w:szCs w:val="20"/>
                  <w:lang w:val="en-US"/>
                </w:rPr>
                <w:t>12</w:t>
              </w:r>
            </w:ins>
          </w:p>
        </w:tc>
        <w:tc>
          <w:tcPr>
            <w:tcW w:w="728" w:type="dxa"/>
            <w:tcBorders>
              <w:top w:val="nil"/>
              <w:left w:val="nil"/>
              <w:bottom w:val="nil"/>
              <w:right w:val="nil"/>
            </w:tcBorders>
            <w:shd w:val="clear" w:color="auto" w:fill="auto"/>
            <w:noWrap/>
            <w:vAlign w:val="bottom"/>
            <w:hideMark/>
            <w:tcPrChange w:id="6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3" w:author="Nick.Tolimieri [2]" w:date="2022-09-06T13:51:00Z"/>
                <w:color w:val="000000"/>
                <w:sz w:val="20"/>
                <w:szCs w:val="20"/>
                <w:lang w:val="en-US"/>
              </w:rPr>
            </w:pPr>
            <w:ins w:id="61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6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6" w:author="Nick.Tolimieri [2]" w:date="2022-09-06T13:51:00Z"/>
                <w:color w:val="000000"/>
                <w:sz w:val="20"/>
                <w:szCs w:val="20"/>
                <w:lang w:val="en-US"/>
              </w:rPr>
            </w:pPr>
            <w:ins w:id="617"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6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19" w:author="Nick.Tolimieri [2]" w:date="2022-09-06T13:51:00Z"/>
                <w:color w:val="000000"/>
                <w:sz w:val="20"/>
                <w:szCs w:val="20"/>
                <w:lang w:val="en-US"/>
              </w:rPr>
            </w:pPr>
            <w:ins w:id="620" w:author="Nick.Tolimieri [2]" w:date="2022-09-06T13:51:00Z">
              <w:r w:rsidRPr="00C97A89">
                <w:rPr>
                  <w:color w:val="000000"/>
                  <w:sz w:val="20"/>
                  <w:szCs w:val="20"/>
                  <w:lang w:val="en-US"/>
                </w:rPr>
                <w:t>13</w:t>
              </w:r>
            </w:ins>
          </w:p>
        </w:tc>
        <w:tc>
          <w:tcPr>
            <w:tcW w:w="640" w:type="dxa"/>
            <w:tcBorders>
              <w:top w:val="nil"/>
              <w:left w:val="nil"/>
              <w:bottom w:val="nil"/>
              <w:right w:val="nil"/>
            </w:tcBorders>
            <w:shd w:val="clear" w:color="auto" w:fill="auto"/>
            <w:noWrap/>
            <w:vAlign w:val="bottom"/>
            <w:hideMark/>
            <w:tcPrChange w:id="6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2" w:author="Nick.Tolimieri [2]" w:date="2022-09-06T13:51:00Z"/>
                <w:color w:val="000000"/>
                <w:sz w:val="20"/>
                <w:szCs w:val="20"/>
                <w:lang w:val="en-US"/>
              </w:rPr>
            </w:pPr>
            <w:ins w:id="623"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6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5" w:author="Nick.Tolimieri [2]" w:date="2022-09-06T13:51:00Z"/>
                <w:color w:val="000000"/>
                <w:sz w:val="20"/>
                <w:szCs w:val="20"/>
                <w:lang w:val="en-US"/>
              </w:rPr>
            </w:pPr>
            <w:ins w:id="626" w:author="Nick.Tolimieri [2]" w:date="2022-09-06T13:51:00Z">
              <w:r w:rsidRPr="00C97A89">
                <w:rPr>
                  <w:color w:val="000000"/>
                  <w:sz w:val="20"/>
                  <w:szCs w:val="20"/>
                  <w:lang w:val="en-US"/>
                </w:rPr>
                <w:t>1.55</w:t>
              </w:r>
            </w:ins>
          </w:p>
        </w:tc>
        <w:tc>
          <w:tcPr>
            <w:tcW w:w="905" w:type="dxa"/>
            <w:tcBorders>
              <w:top w:val="nil"/>
              <w:left w:val="nil"/>
              <w:bottom w:val="nil"/>
              <w:right w:val="nil"/>
            </w:tcBorders>
            <w:shd w:val="clear" w:color="auto" w:fill="auto"/>
            <w:noWrap/>
            <w:vAlign w:val="bottom"/>
            <w:hideMark/>
            <w:tcPrChange w:id="6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28" w:author="Nick.Tolimieri [2]" w:date="2022-09-06T13:51:00Z"/>
                <w:color w:val="000000"/>
                <w:sz w:val="20"/>
                <w:szCs w:val="20"/>
                <w:lang w:val="en-US"/>
              </w:rPr>
            </w:pPr>
            <w:ins w:id="629"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6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31" w:author="Nick.Tolimieri [2]" w:date="2022-09-06T13:51:00Z"/>
                <w:color w:val="000000"/>
                <w:sz w:val="20"/>
                <w:szCs w:val="20"/>
                <w:lang w:val="en-US"/>
              </w:rPr>
            </w:pPr>
            <w:ins w:id="632" w:author="Nick.Tolimieri [2]" w:date="2022-09-06T13:51:00Z">
              <w:r w:rsidRPr="00C97A89">
                <w:rPr>
                  <w:color w:val="000000"/>
                  <w:sz w:val="20"/>
                  <w:szCs w:val="20"/>
                  <w:lang w:val="en-US"/>
                </w:rPr>
                <w:t>1.92</w:t>
              </w:r>
            </w:ins>
          </w:p>
        </w:tc>
      </w:tr>
      <w:tr w:rsidR="00C97A89" w:rsidRPr="00C97A89" w:rsidTr="004C5EBF">
        <w:tblPrEx>
          <w:tblPrExChange w:id="633" w:author="Nick.Tolimieri [2]" w:date="2022-09-13T12:47:00Z">
            <w:tblPrEx>
              <w:tblW w:w="10017" w:type="dxa"/>
            </w:tblPrEx>
          </w:tblPrExChange>
        </w:tblPrEx>
        <w:trPr>
          <w:trHeight w:val="255"/>
          <w:ins w:id="634" w:author="Nick.Tolimieri [2]" w:date="2022-09-06T13:51:00Z"/>
          <w:trPrChange w:id="6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37" w:author="Nick.Tolimieri [2]" w:date="2022-09-06T13:51:00Z"/>
                <w:color w:val="000000"/>
                <w:sz w:val="20"/>
                <w:szCs w:val="20"/>
                <w:lang w:val="en-US"/>
              </w:rPr>
            </w:pPr>
            <w:proofErr w:type="spellStart"/>
            <w:ins w:id="63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0" w:author="Nick.Tolimieri [2]" w:date="2022-09-06T13:51:00Z"/>
                <w:color w:val="000000"/>
                <w:sz w:val="20"/>
                <w:szCs w:val="20"/>
                <w:lang w:val="en-US"/>
              </w:rPr>
            </w:pPr>
            <w:ins w:id="64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6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3" w:author="Nick.Tolimieri [2]" w:date="2022-09-06T13:51:00Z"/>
                <w:color w:val="000000"/>
                <w:sz w:val="20"/>
                <w:szCs w:val="20"/>
                <w:lang w:val="en-US"/>
              </w:rPr>
            </w:pPr>
            <w:ins w:id="64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6" w:author="Nick.Tolimieri [2]" w:date="2022-09-06T13:51:00Z"/>
                <w:color w:val="000000"/>
                <w:sz w:val="20"/>
                <w:szCs w:val="20"/>
                <w:lang w:val="en-US"/>
              </w:rPr>
            </w:pPr>
            <w:ins w:id="647" w:author="Nick.Tolimieri [2]" w:date="2022-09-06T13:51:00Z">
              <w:r w:rsidRPr="00C97A89">
                <w:rPr>
                  <w:color w:val="000000"/>
                  <w:sz w:val="20"/>
                  <w:szCs w:val="20"/>
                  <w:lang w:val="en-US"/>
                </w:rPr>
                <w:t>31</w:t>
              </w:r>
            </w:ins>
          </w:p>
        </w:tc>
        <w:tc>
          <w:tcPr>
            <w:tcW w:w="728" w:type="dxa"/>
            <w:tcBorders>
              <w:top w:val="nil"/>
              <w:left w:val="nil"/>
              <w:bottom w:val="nil"/>
              <w:right w:val="nil"/>
            </w:tcBorders>
            <w:shd w:val="clear" w:color="auto" w:fill="auto"/>
            <w:noWrap/>
            <w:vAlign w:val="bottom"/>
            <w:hideMark/>
            <w:tcPrChange w:id="6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49" w:author="Nick.Tolimieri [2]" w:date="2022-09-06T13:51:00Z"/>
                <w:color w:val="000000"/>
                <w:sz w:val="20"/>
                <w:szCs w:val="20"/>
                <w:lang w:val="en-US"/>
              </w:rPr>
            </w:pPr>
            <w:ins w:id="650"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6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2" w:author="Nick.Tolimieri [2]" w:date="2022-09-06T13:51:00Z"/>
                <w:color w:val="000000"/>
                <w:sz w:val="20"/>
                <w:szCs w:val="20"/>
                <w:lang w:val="en-US"/>
              </w:rPr>
            </w:pPr>
            <w:ins w:id="653" w:author="Nick.Tolimieri [2]" w:date="2022-09-06T13:51:00Z">
              <w:r w:rsidRPr="00C97A89">
                <w:rPr>
                  <w:color w:val="000000"/>
                  <w:sz w:val="20"/>
                  <w:szCs w:val="20"/>
                  <w:lang w:val="en-US"/>
                </w:rPr>
                <w:t>23</w:t>
              </w:r>
            </w:ins>
          </w:p>
        </w:tc>
        <w:tc>
          <w:tcPr>
            <w:tcW w:w="700" w:type="dxa"/>
            <w:tcBorders>
              <w:top w:val="nil"/>
              <w:left w:val="nil"/>
              <w:bottom w:val="nil"/>
              <w:right w:val="nil"/>
            </w:tcBorders>
            <w:shd w:val="clear" w:color="auto" w:fill="auto"/>
            <w:noWrap/>
            <w:vAlign w:val="bottom"/>
            <w:hideMark/>
            <w:tcPrChange w:id="6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5" w:author="Nick.Tolimieri [2]" w:date="2022-09-06T13:51:00Z"/>
                <w:color w:val="000000"/>
                <w:sz w:val="20"/>
                <w:szCs w:val="20"/>
                <w:lang w:val="en-US"/>
              </w:rPr>
            </w:pPr>
            <w:ins w:id="6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6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58" w:author="Nick.Tolimieri [2]" w:date="2022-09-06T13:51:00Z"/>
                <w:color w:val="000000"/>
                <w:sz w:val="20"/>
                <w:szCs w:val="20"/>
                <w:lang w:val="en-US"/>
              </w:rPr>
            </w:pPr>
            <w:ins w:id="659"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6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1" w:author="Nick.Tolimieri [2]" w:date="2022-09-06T13:51:00Z"/>
                <w:color w:val="000000"/>
                <w:sz w:val="20"/>
                <w:szCs w:val="20"/>
                <w:lang w:val="en-US"/>
              </w:rPr>
            </w:pPr>
            <w:ins w:id="662"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6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4" w:author="Nick.Tolimieri [2]" w:date="2022-09-06T13:51:00Z"/>
                <w:color w:val="000000"/>
                <w:sz w:val="20"/>
                <w:szCs w:val="20"/>
                <w:lang w:val="en-US"/>
              </w:rPr>
            </w:pPr>
            <w:ins w:id="665"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6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67" w:author="Nick.Tolimieri [2]" w:date="2022-09-06T13:51:00Z"/>
                <w:color w:val="000000"/>
                <w:sz w:val="20"/>
                <w:szCs w:val="20"/>
                <w:lang w:val="en-US"/>
              </w:rPr>
            </w:pPr>
            <w:ins w:id="668" w:author="Nick.Tolimieri [2]" w:date="2022-09-06T13:51:00Z">
              <w:r w:rsidRPr="00C97A89">
                <w:rPr>
                  <w:color w:val="000000"/>
                  <w:sz w:val="20"/>
                  <w:szCs w:val="20"/>
                  <w:lang w:val="en-US"/>
                </w:rPr>
                <w:t>2.51</w:t>
              </w:r>
            </w:ins>
          </w:p>
        </w:tc>
      </w:tr>
      <w:tr w:rsidR="00C97A89" w:rsidRPr="00C97A89" w:rsidTr="004C5EBF">
        <w:tblPrEx>
          <w:tblPrExChange w:id="669" w:author="Nick.Tolimieri [2]" w:date="2022-09-13T12:47:00Z">
            <w:tblPrEx>
              <w:tblW w:w="10017" w:type="dxa"/>
            </w:tblPrEx>
          </w:tblPrExChange>
        </w:tblPrEx>
        <w:trPr>
          <w:trHeight w:val="255"/>
          <w:ins w:id="670" w:author="Nick.Tolimieri [2]" w:date="2022-09-06T13:51:00Z"/>
          <w:trPrChange w:id="6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6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73" w:author="Nick.Tolimieri [2]" w:date="2022-09-06T13:51:00Z"/>
                <w:color w:val="000000"/>
                <w:sz w:val="20"/>
                <w:szCs w:val="20"/>
                <w:lang w:val="en-US"/>
              </w:rPr>
            </w:pPr>
            <w:proofErr w:type="spellStart"/>
            <w:ins w:id="67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6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6" w:author="Nick.Tolimieri [2]" w:date="2022-09-06T13:51:00Z"/>
                <w:color w:val="000000"/>
                <w:sz w:val="20"/>
                <w:szCs w:val="20"/>
                <w:lang w:val="en-US"/>
              </w:rPr>
            </w:pPr>
            <w:ins w:id="67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6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79" w:author="Nick.Tolimieri [2]" w:date="2022-09-06T13:51:00Z"/>
                <w:color w:val="000000"/>
                <w:sz w:val="20"/>
                <w:szCs w:val="20"/>
                <w:lang w:val="en-US"/>
              </w:rPr>
            </w:pPr>
            <w:ins w:id="68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6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2" w:author="Nick.Tolimieri [2]" w:date="2022-09-06T13:51:00Z"/>
                <w:color w:val="000000"/>
                <w:sz w:val="20"/>
                <w:szCs w:val="20"/>
                <w:lang w:val="en-US"/>
              </w:rPr>
            </w:pPr>
            <w:ins w:id="68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6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5" w:author="Nick.Tolimieri [2]" w:date="2022-09-06T13:51:00Z"/>
                <w:color w:val="000000"/>
                <w:sz w:val="20"/>
                <w:szCs w:val="20"/>
                <w:lang w:val="en-US"/>
              </w:rPr>
            </w:pPr>
            <w:ins w:id="68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6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688" w:author="Nick.Tolimieri [2]" w:date="2022-09-06T13:51:00Z"/>
                <w:color w:val="000000"/>
                <w:sz w:val="20"/>
                <w:szCs w:val="20"/>
                <w:lang w:val="en-US"/>
              </w:rPr>
            </w:pPr>
            <w:ins w:id="68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6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1" w:author="Nick.Tolimieri [2]" w:date="2022-09-06T13:51:00Z"/>
                <w:color w:val="000000"/>
                <w:sz w:val="20"/>
                <w:szCs w:val="20"/>
                <w:lang w:val="en-US"/>
              </w:rPr>
            </w:pPr>
            <w:ins w:id="69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6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4" w:author="Nick.Tolimieri [2]" w:date="2022-09-06T13:51:00Z"/>
                <w:color w:val="000000"/>
                <w:sz w:val="20"/>
                <w:szCs w:val="20"/>
                <w:lang w:val="en-US"/>
              </w:rPr>
            </w:pPr>
            <w:ins w:id="6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697" w:author="Nick.Tolimieri [2]" w:date="2022-09-06T13:51:00Z"/>
                <w:color w:val="000000"/>
                <w:sz w:val="20"/>
                <w:szCs w:val="20"/>
                <w:lang w:val="en-US"/>
              </w:rPr>
            </w:pPr>
            <w:ins w:id="6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6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0" w:author="Nick.Tolimieri [2]" w:date="2022-09-06T13:51:00Z"/>
                <w:color w:val="000000"/>
                <w:sz w:val="20"/>
                <w:szCs w:val="20"/>
                <w:lang w:val="en-US"/>
              </w:rPr>
            </w:pPr>
            <w:ins w:id="70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7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3" w:author="Nick.Tolimieri [2]" w:date="2022-09-06T13:51:00Z"/>
                <w:color w:val="000000"/>
                <w:sz w:val="20"/>
                <w:szCs w:val="20"/>
                <w:lang w:val="en-US"/>
              </w:rPr>
            </w:pPr>
            <w:ins w:id="704" w:author="Nick.Tolimieri [2]" w:date="2022-09-06T13:51:00Z">
              <w:r w:rsidRPr="00C97A89">
                <w:rPr>
                  <w:color w:val="000000"/>
                  <w:sz w:val="20"/>
                  <w:szCs w:val="20"/>
                  <w:lang w:val="en-US"/>
                </w:rPr>
                <w:t>-</w:t>
              </w:r>
            </w:ins>
          </w:p>
        </w:tc>
      </w:tr>
      <w:tr w:rsidR="00C97A89" w:rsidRPr="00C97A89" w:rsidTr="004C5EBF">
        <w:tblPrEx>
          <w:tblPrExChange w:id="705" w:author="Nick.Tolimieri [2]" w:date="2022-09-13T12:47:00Z">
            <w:tblPrEx>
              <w:tblW w:w="10017" w:type="dxa"/>
            </w:tblPrEx>
          </w:tblPrExChange>
        </w:tblPrEx>
        <w:trPr>
          <w:trHeight w:val="255"/>
          <w:ins w:id="706" w:author="Nick.Tolimieri [2]" w:date="2022-09-06T13:51:00Z"/>
          <w:trPrChange w:id="7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09" w:author="Nick.Tolimieri [2]" w:date="2022-09-06T13:51:00Z"/>
                <w:color w:val="000000"/>
                <w:sz w:val="20"/>
                <w:szCs w:val="20"/>
                <w:lang w:val="en-US"/>
              </w:rPr>
            </w:pPr>
            <w:proofErr w:type="spellStart"/>
            <w:ins w:id="71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2" w:author="Nick.Tolimieri [2]" w:date="2022-09-06T13:51:00Z"/>
                <w:color w:val="000000"/>
                <w:sz w:val="20"/>
                <w:szCs w:val="20"/>
                <w:lang w:val="en-US"/>
              </w:rPr>
            </w:pPr>
            <w:ins w:id="71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7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5" w:author="Nick.Tolimieri [2]" w:date="2022-09-06T13:51:00Z"/>
                <w:color w:val="000000"/>
                <w:sz w:val="20"/>
                <w:szCs w:val="20"/>
                <w:lang w:val="en-US"/>
              </w:rPr>
            </w:pPr>
            <w:ins w:id="7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18" w:author="Nick.Tolimieri [2]" w:date="2022-09-06T13:51:00Z"/>
                <w:color w:val="000000"/>
                <w:sz w:val="20"/>
                <w:szCs w:val="20"/>
                <w:lang w:val="en-US"/>
              </w:rPr>
            </w:pPr>
            <w:ins w:id="719" w:author="Nick.Tolimieri [2]" w:date="2022-09-06T13:51:00Z">
              <w:r w:rsidRPr="00C97A89">
                <w:rPr>
                  <w:color w:val="000000"/>
                  <w:sz w:val="20"/>
                  <w:szCs w:val="20"/>
                  <w:lang w:val="en-US"/>
                </w:rPr>
                <w:t>39</w:t>
              </w:r>
            </w:ins>
          </w:p>
        </w:tc>
        <w:tc>
          <w:tcPr>
            <w:tcW w:w="728" w:type="dxa"/>
            <w:tcBorders>
              <w:top w:val="nil"/>
              <w:left w:val="nil"/>
              <w:bottom w:val="nil"/>
              <w:right w:val="nil"/>
            </w:tcBorders>
            <w:shd w:val="clear" w:color="auto" w:fill="auto"/>
            <w:noWrap/>
            <w:vAlign w:val="bottom"/>
            <w:hideMark/>
            <w:tcPrChange w:id="7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1" w:author="Nick.Tolimieri [2]" w:date="2022-09-06T13:51:00Z"/>
                <w:color w:val="000000"/>
                <w:sz w:val="20"/>
                <w:szCs w:val="20"/>
                <w:lang w:val="en-US"/>
              </w:rPr>
            </w:pPr>
            <w:ins w:id="7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4" w:author="Nick.Tolimieri [2]" w:date="2022-09-06T13:51:00Z"/>
                <w:color w:val="000000"/>
                <w:sz w:val="20"/>
                <w:szCs w:val="20"/>
                <w:lang w:val="en-US"/>
              </w:rPr>
            </w:pPr>
            <w:ins w:id="72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7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27" w:author="Nick.Tolimieri [2]" w:date="2022-09-06T13:51:00Z"/>
                <w:color w:val="000000"/>
                <w:sz w:val="20"/>
                <w:szCs w:val="20"/>
                <w:lang w:val="en-US"/>
              </w:rPr>
            </w:pPr>
            <w:ins w:id="728"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7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0" w:author="Nick.Tolimieri [2]" w:date="2022-09-06T13:51:00Z"/>
                <w:color w:val="000000"/>
                <w:sz w:val="20"/>
                <w:szCs w:val="20"/>
                <w:lang w:val="en-US"/>
              </w:rPr>
            </w:pPr>
            <w:ins w:id="731"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7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3" w:author="Nick.Tolimieri [2]" w:date="2022-09-06T13:51:00Z"/>
                <w:color w:val="000000"/>
                <w:sz w:val="20"/>
                <w:szCs w:val="20"/>
                <w:lang w:val="en-US"/>
              </w:rPr>
            </w:pPr>
            <w:ins w:id="734"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7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6" w:author="Nick.Tolimieri [2]" w:date="2022-09-06T13:51:00Z"/>
                <w:color w:val="000000"/>
                <w:sz w:val="20"/>
                <w:szCs w:val="20"/>
                <w:lang w:val="en-US"/>
              </w:rPr>
            </w:pPr>
            <w:ins w:id="737"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7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39" w:author="Nick.Tolimieri [2]" w:date="2022-09-06T13:51:00Z"/>
                <w:color w:val="000000"/>
                <w:sz w:val="20"/>
                <w:szCs w:val="20"/>
                <w:lang w:val="en-US"/>
              </w:rPr>
            </w:pPr>
            <w:ins w:id="740" w:author="Nick.Tolimieri [2]" w:date="2022-09-06T13:51:00Z">
              <w:r w:rsidRPr="00C97A89">
                <w:rPr>
                  <w:color w:val="000000"/>
                  <w:sz w:val="20"/>
                  <w:szCs w:val="20"/>
                  <w:lang w:val="en-US"/>
                </w:rPr>
                <w:t>2.58</w:t>
              </w:r>
            </w:ins>
          </w:p>
        </w:tc>
      </w:tr>
      <w:tr w:rsidR="00C97A89" w:rsidRPr="00C97A89" w:rsidTr="004C5EBF">
        <w:tblPrEx>
          <w:tblPrExChange w:id="741" w:author="Nick.Tolimieri [2]" w:date="2022-09-13T12:47:00Z">
            <w:tblPrEx>
              <w:tblW w:w="10017" w:type="dxa"/>
            </w:tblPrEx>
          </w:tblPrExChange>
        </w:tblPrEx>
        <w:trPr>
          <w:trHeight w:val="255"/>
          <w:ins w:id="742" w:author="Nick.Tolimieri [2]" w:date="2022-09-06T13:51:00Z"/>
          <w:trPrChange w:id="7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45" w:author="Nick.Tolimieri [2]" w:date="2022-09-06T13:51:00Z"/>
                <w:color w:val="000000"/>
                <w:sz w:val="20"/>
                <w:szCs w:val="20"/>
                <w:lang w:val="en-US"/>
              </w:rPr>
            </w:pPr>
            <w:proofErr w:type="spellStart"/>
            <w:ins w:id="74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48" w:author="Nick.Tolimieri [2]" w:date="2022-09-06T13:51:00Z"/>
                <w:color w:val="000000"/>
                <w:sz w:val="20"/>
                <w:szCs w:val="20"/>
                <w:lang w:val="en-US"/>
              </w:rPr>
            </w:pPr>
            <w:ins w:id="74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7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1" w:author="Nick.Tolimieri [2]" w:date="2022-09-06T13:51:00Z"/>
                <w:color w:val="000000"/>
                <w:sz w:val="20"/>
                <w:szCs w:val="20"/>
                <w:lang w:val="en-US"/>
              </w:rPr>
            </w:pPr>
            <w:ins w:id="7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7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4" w:author="Nick.Tolimieri [2]" w:date="2022-09-06T13:51:00Z"/>
                <w:color w:val="000000"/>
                <w:sz w:val="20"/>
                <w:szCs w:val="20"/>
                <w:lang w:val="en-US"/>
              </w:rPr>
            </w:pPr>
            <w:ins w:id="755"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7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57" w:author="Nick.Tolimieri [2]" w:date="2022-09-06T13:51:00Z"/>
                <w:color w:val="000000"/>
                <w:sz w:val="20"/>
                <w:szCs w:val="20"/>
                <w:lang w:val="en-US"/>
              </w:rPr>
            </w:pPr>
            <w:ins w:id="75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0" w:author="Nick.Tolimieri [2]" w:date="2022-09-06T13:51:00Z"/>
                <w:color w:val="000000"/>
                <w:sz w:val="20"/>
                <w:szCs w:val="20"/>
                <w:lang w:val="en-US"/>
              </w:rPr>
            </w:pPr>
            <w:ins w:id="761"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7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3" w:author="Nick.Tolimieri [2]" w:date="2022-09-06T13:51:00Z"/>
                <w:color w:val="000000"/>
                <w:sz w:val="20"/>
                <w:szCs w:val="20"/>
                <w:lang w:val="en-US"/>
              </w:rPr>
            </w:pPr>
            <w:ins w:id="764"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7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6" w:author="Nick.Tolimieri [2]" w:date="2022-09-06T13:51:00Z"/>
                <w:color w:val="000000"/>
                <w:sz w:val="20"/>
                <w:szCs w:val="20"/>
                <w:lang w:val="en-US"/>
              </w:rPr>
            </w:pPr>
            <w:ins w:id="767"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7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69" w:author="Nick.Tolimieri [2]" w:date="2022-09-06T13:51:00Z"/>
                <w:color w:val="000000"/>
                <w:sz w:val="20"/>
                <w:szCs w:val="20"/>
                <w:lang w:val="en-US"/>
              </w:rPr>
            </w:pPr>
            <w:ins w:id="770"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7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2" w:author="Nick.Tolimieri [2]" w:date="2022-09-06T13:51:00Z"/>
                <w:color w:val="000000"/>
                <w:sz w:val="20"/>
                <w:szCs w:val="20"/>
                <w:lang w:val="en-US"/>
              </w:rPr>
            </w:pPr>
            <w:ins w:id="773"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7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75" w:author="Nick.Tolimieri [2]" w:date="2022-09-06T13:51:00Z"/>
                <w:color w:val="000000"/>
                <w:sz w:val="20"/>
                <w:szCs w:val="20"/>
                <w:lang w:val="en-US"/>
              </w:rPr>
            </w:pPr>
            <w:ins w:id="776" w:author="Nick.Tolimieri [2]" w:date="2022-09-06T13:51:00Z">
              <w:r w:rsidRPr="00C97A89">
                <w:rPr>
                  <w:color w:val="000000"/>
                  <w:sz w:val="20"/>
                  <w:szCs w:val="20"/>
                  <w:lang w:val="en-US"/>
                </w:rPr>
                <w:t>2.38</w:t>
              </w:r>
            </w:ins>
          </w:p>
        </w:tc>
      </w:tr>
      <w:tr w:rsidR="00C97A89" w:rsidRPr="00C97A89" w:rsidTr="004C5EBF">
        <w:tblPrEx>
          <w:tblPrExChange w:id="777" w:author="Nick.Tolimieri [2]" w:date="2022-09-13T12:47:00Z">
            <w:tblPrEx>
              <w:tblW w:w="10017" w:type="dxa"/>
            </w:tblPrEx>
          </w:tblPrExChange>
        </w:tblPrEx>
        <w:trPr>
          <w:trHeight w:val="255"/>
          <w:ins w:id="778" w:author="Nick.Tolimieri [2]" w:date="2022-09-06T13:51:00Z"/>
          <w:trPrChange w:id="7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7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781" w:author="Nick.Tolimieri [2]" w:date="2022-09-06T13:51:00Z"/>
                <w:color w:val="000000"/>
                <w:sz w:val="20"/>
                <w:szCs w:val="20"/>
                <w:lang w:val="en-US"/>
              </w:rPr>
            </w:pPr>
            <w:proofErr w:type="spellStart"/>
            <w:ins w:id="78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7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4" w:author="Nick.Tolimieri [2]" w:date="2022-09-06T13:51:00Z"/>
                <w:color w:val="000000"/>
                <w:sz w:val="20"/>
                <w:szCs w:val="20"/>
                <w:lang w:val="en-US"/>
              </w:rPr>
            </w:pPr>
            <w:ins w:id="78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7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87" w:author="Nick.Tolimieri [2]" w:date="2022-09-06T13:51:00Z"/>
                <w:color w:val="000000"/>
                <w:sz w:val="20"/>
                <w:szCs w:val="20"/>
                <w:lang w:val="en-US"/>
              </w:rPr>
            </w:pPr>
            <w:ins w:id="788"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7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0" w:author="Nick.Tolimieri [2]" w:date="2022-09-06T13:51:00Z"/>
                <w:color w:val="000000"/>
                <w:sz w:val="20"/>
                <w:szCs w:val="20"/>
                <w:lang w:val="en-US"/>
              </w:rPr>
            </w:pPr>
            <w:ins w:id="791" w:author="Nick.Tolimieri [2]" w:date="2022-09-06T13:51:00Z">
              <w:r w:rsidRPr="00C97A89">
                <w:rPr>
                  <w:color w:val="000000"/>
                  <w:sz w:val="20"/>
                  <w:szCs w:val="20"/>
                  <w:lang w:val="en-US"/>
                </w:rPr>
                <w:t>8</w:t>
              </w:r>
            </w:ins>
          </w:p>
        </w:tc>
        <w:tc>
          <w:tcPr>
            <w:tcW w:w="728" w:type="dxa"/>
            <w:tcBorders>
              <w:top w:val="nil"/>
              <w:left w:val="nil"/>
              <w:bottom w:val="nil"/>
              <w:right w:val="nil"/>
            </w:tcBorders>
            <w:shd w:val="clear" w:color="auto" w:fill="auto"/>
            <w:noWrap/>
            <w:vAlign w:val="bottom"/>
            <w:hideMark/>
            <w:tcPrChange w:id="7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3" w:author="Nick.Tolimieri [2]" w:date="2022-09-06T13:51:00Z"/>
                <w:color w:val="000000"/>
                <w:sz w:val="20"/>
                <w:szCs w:val="20"/>
                <w:lang w:val="en-US"/>
              </w:rPr>
            </w:pPr>
            <w:ins w:id="79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7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6" w:author="Nick.Tolimieri [2]" w:date="2022-09-06T13:51:00Z"/>
                <w:color w:val="000000"/>
                <w:sz w:val="20"/>
                <w:szCs w:val="20"/>
                <w:lang w:val="en-US"/>
              </w:rPr>
            </w:pPr>
            <w:ins w:id="797"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7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799" w:author="Nick.Tolimieri [2]" w:date="2022-09-06T13:51:00Z"/>
                <w:color w:val="000000"/>
                <w:sz w:val="20"/>
                <w:szCs w:val="20"/>
                <w:lang w:val="en-US"/>
              </w:rPr>
            </w:pPr>
            <w:ins w:id="800"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8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2" w:author="Nick.Tolimieri [2]" w:date="2022-09-06T13:51:00Z"/>
                <w:color w:val="000000"/>
                <w:sz w:val="20"/>
                <w:szCs w:val="20"/>
                <w:lang w:val="en-US"/>
              </w:rPr>
            </w:pPr>
            <w:ins w:id="803"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8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5" w:author="Nick.Tolimieri [2]" w:date="2022-09-06T13:51:00Z"/>
                <w:color w:val="000000"/>
                <w:sz w:val="20"/>
                <w:szCs w:val="20"/>
                <w:lang w:val="en-US"/>
              </w:rPr>
            </w:pPr>
            <w:ins w:id="806" w:author="Nick.Tolimieri [2]" w:date="2022-09-06T13:51:00Z">
              <w:r w:rsidRPr="00C97A89">
                <w:rPr>
                  <w:color w:val="000000"/>
                  <w:sz w:val="20"/>
                  <w:szCs w:val="20"/>
                  <w:lang w:val="en-US"/>
                </w:rPr>
                <w:t>2.58</w:t>
              </w:r>
            </w:ins>
          </w:p>
        </w:tc>
        <w:tc>
          <w:tcPr>
            <w:tcW w:w="905" w:type="dxa"/>
            <w:tcBorders>
              <w:top w:val="nil"/>
              <w:left w:val="nil"/>
              <w:bottom w:val="nil"/>
              <w:right w:val="nil"/>
            </w:tcBorders>
            <w:shd w:val="clear" w:color="auto" w:fill="auto"/>
            <w:noWrap/>
            <w:vAlign w:val="bottom"/>
            <w:hideMark/>
            <w:tcPrChange w:id="8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08" w:author="Nick.Tolimieri [2]" w:date="2022-09-06T13:51:00Z"/>
                <w:color w:val="000000"/>
                <w:sz w:val="20"/>
                <w:szCs w:val="20"/>
                <w:lang w:val="en-US"/>
              </w:rPr>
            </w:pPr>
            <w:ins w:id="809" w:author="Nick.Tolimieri [2]" w:date="2022-09-06T13:51:00Z">
              <w:r w:rsidRPr="00C97A89">
                <w:rPr>
                  <w:color w:val="000000"/>
                  <w:sz w:val="20"/>
                  <w:szCs w:val="20"/>
                  <w:lang w:val="en-US"/>
                </w:rPr>
                <w:t>0.67</w:t>
              </w:r>
            </w:ins>
          </w:p>
        </w:tc>
        <w:tc>
          <w:tcPr>
            <w:tcW w:w="905" w:type="dxa"/>
            <w:tcBorders>
              <w:top w:val="nil"/>
              <w:left w:val="nil"/>
              <w:bottom w:val="nil"/>
              <w:right w:val="nil"/>
            </w:tcBorders>
            <w:shd w:val="clear" w:color="auto" w:fill="auto"/>
            <w:noWrap/>
            <w:vAlign w:val="bottom"/>
            <w:hideMark/>
            <w:tcPrChange w:id="8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11" w:author="Nick.Tolimieri [2]" w:date="2022-09-06T13:51:00Z"/>
                <w:color w:val="000000"/>
                <w:sz w:val="20"/>
                <w:szCs w:val="20"/>
                <w:lang w:val="en-US"/>
              </w:rPr>
            </w:pPr>
            <w:ins w:id="812" w:author="Nick.Tolimieri [2]" w:date="2022-09-06T13:51:00Z">
              <w:r w:rsidRPr="00C97A89">
                <w:rPr>
                  <w:color w:val="000000"/>
                  <w:sz w:val="20"/>
                  <w:szCs w:val="20"/>
                  <w:lang w:val="en-US"/>
                </w:rPr>
                <w:t>3.33</w:t>
              </w:r>
            </w:ins>
          </w:p>
        </w:tc>
      </w:tr>
      <w:tr w:rsidR="00C97A89" w:rsidRPr="00C97A89" w:rsidTr="004C5EBF">
        <w:tblPrEx>
          <w:tblPrExChange w:id="813" w:author="Nick.Tolimieri [2]" w:date="2022-09-13T12:47:00Z">
            <w:tblPrEx>
              <w:tblW w:w="10017" w:type="dxa"/>
            </w:tblPrEx>
          </w:tblPrExChange>
        </w:tblPrEx>
        <w:trPr>
          <w:trHeight w:val="255"/>
          <w:ins w:id="814" w:author="Nick.Tolimieri [2]" w:date="2022-09-06T13:51:00Z"/>
          <w:trPrChange w:id="8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17" w:author="Nick.Tolimieri [2]" w:date="2022-09-06T13:51:00Z"/>
                <w:color w:val="000000"/>
                <w:sz w:val="20"/>
                <w:szCs w:val="20"/>
                <w:lang w:val="en-US"/>
              </w:rPr>
            </w:pPr>
            <w:proofErr w:type="spellStart"/>
            <w:ins w:id="81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0" w:author="Nick.Tolimieri [2]" w:date="2022-09-06T13:51:00Z"/>
                <w:color w:val="000000"/>
                <w:sz w:val="20"/>
                <w:szCs w:val="20"/>
                <w:lang w:val="en-US"/>
              </w:rPr>
            </w:pPr>
            <w:ins w:id="82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8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3" w:author="Nick.Tolimieri [2]" w:date="2022-09-06T13:51:00Z"/>
                <w:color w:val="000000"/>
                <w:sz w:val="20"/>
                <w:szCs w:val="20"/>
                <w:lang w:val="en-US"/>
              </w:rPr>
            </w:pPr>
            <w:ins w:id="82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6" w:author="Nick.Tolimieri [2]" w:date="2022-09-06T13:51:00Z"/>
                <w:color w:val="000000"/>
                <w:sz w:val="20"/>
                <w:szCs w:val="20"/>
                <w:lang w:val="en-US"/>
              </w:rPr>
            </w:pPr>
            <w:ins w:id="82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29" w:author="Nick.Tolimieri [2]" w:date="2022-09-06T13:51:00Z"/>
                <w:color w:val="000000"/>
                <w:sz w:val="20"/>
                <w:szCs w:val="20"/>
                <w:lang w:val="en-US"/>
              </w:rPr>
            </w:pPr>
            <w:ins w:id="83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32" w:author="Nick.Tolimieri [2]" w:date="2022-09-06T13:51:00Z"/>
                <w:color w:val="000000"/>
                <w:sz w:val="20"/>
                <w:szCs w:val="20"/>
                <w:lang w:val="en-US"/>
              </w:rPr>
            </w:pPr>
            <w:ins w:id="83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5" w:author="Nick.Tolimieri [2]" w:date="2022-09-06T13:51:00Z"/>
                <w:color w:val="000000"/>
                <w:sz w:val="20"/>
                <w:szCs w:val="20"/>
                <w:lang w:val="en-US"/>
              </w:rPr>
            </w:pPr>
            <w:ins w:id="83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38" w:author="Nick.Tolimieri [2]" w:date="2022-09-06T13:51:00Z"/>
                <w:color w:val="000000"/>
                <w:sz w:val="20"/>
                <w:szCs w:val="20"/>
                <w:lang w:val="en-US"/>
              </w:rPr>
            </w:pPr>
            <w:ins w:id="83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1" w:author="Nick.Tolimieri [2]" w:date="2022-09-06T13:51:00Z"/>
                <w:color w:val="000000"/>
                <w:sz w:val="20"/>
                <w:szCs w:val="20"/>
                <w:lang w:val="en-US"/>
              </w:rPr>
            </w:pPr>
            <w:ins w:id="84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4" w:author="Nick.Tolimieri [2]" w:date="2022-09-06T13:51:00Z"/>
                <w:color w:val="000000"/>
                <w:sz w:val="20"/>
                <w:szCs w:val="20"/>
                <w:lang w:val="en-US"/>
              </w:rPr>
            </w:pPr>
            <w:ins w:id="84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47" w:author="Nick.Tolimieri [2]" w:date="2022-09-06T13:51:00Z"/>
                <w:color w:val="000000"/>
                <w:sz w:val="20"/>
                <w:szCs w:val="20"/>
                <w:lang w:val="en-US"/>
              </w:rPr>
            </w:pPr>
            <w:ins w:id="848" w:author="Nick.Tolimieri [2]" w:date="2022-09-06T13:51:00Z">
              <w:r w:rsidRPr="00C97A89">
                <w:rPr>
                  <w:color w:val="000000"/>
                  <w:sz w:val="20"/>
                  <w:szCs w:val="20"/>
                  <w:lang w:val="en-US"/>
                </w:rPr>
                <w:t>-</w:t>
              </w:r>
            </w:ins>
          </w:p>
        </w:tc>
      </w:tr>
      <w:tr w:rsidR="00C97A89" w:rsidRPr="00C97A89" w:rsidTr="004C5EBF">
        <w:tblPrEx>
          <w:tblPrExChange w:id="849" w:author="Nick.Tolimieri [2]" w:date="2022-09-13T12:47:00Z">
            <w:tblPrEx>
              <w:tblW w:w="10017" w:type="dxa"/>
            </w:tblPrEx>
          </w:tblPrExChange>
        </w:tblPrEx>
        <w:trPr>
          <w:trHeight w:val="255"/>
          <w:ins w:id="850" w:author="Nick.Tolimieri [2]" w:date="2022-09-06T13:51:00Z"/>
          <w:trPrChange w:id="8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53" w:author="Nick.Tolimieri [2]" w:date="2022-09-06T13:51:00Z"/>
                <w:color w:val="000000"/>
                <w:sz w:val="20"/>
                <w:szCs w:val="20"/>
                <w:lang w:val="en-US"/>
              </w:rPr>
            </w:pPr>
            <w:proofErr w:type="spellStart"/>
            <w:ins w:id="85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6" w:author="Nick.Tolimieri [2]" w:date="2022-09-06T13:51:00Z"/>
                <w:color w:val="000000"/>
                <w:sz w:val="20"/>
                <w:szCs w:val="20"/>
                <w:lang w:val="en-US"/>
              </w:rPr>
            </w:pPr>
            <w:ins w:id="85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8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59" w:author="Nick.Tolimieri [2]" w:date="2022-09-06T13:51:00Z"/>
                <w:color w:val="000000"/>
                <w:sz w:val="20"/>
                <w:szCs w:val="20"/>
                <w:lang w:val="en-US"/>
              </w:rPr>
            </w:pPr>
            <w:ins w:id="86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2" w:author="Nick.Tolimieri [2]" w:date="2022-09-06T13:51:00Z"/>
                <w:color w:val="000000"/>
                <w:sz w:val="20"/>
                <w:szCs w:val="20"/>
                <w:lang w:val="en-US"/>
              </w:rPr>
            </w:pPr>
            <w:ins w:id="86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8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5" w:author="Nick.Tolimieri [2]" w:date="2022-09-06T13:51:00Z"/>
                <w:color w:val="000000"/>
                <w:sz w:val="20"/>
                <w:szCs w:val="20"/>
                <w:lang w:val="en-US"/>
              </w:rPr>
            </w:pPr>
            <w:ins w:id="86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8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68" w:author="Nick.Tolimieri [2]" w:date="2022-09-06T13:51:00Z"/>
                <w:color w:val="000000"/>
                <w:sz w:val="20"/>
                <w:szCs w:val="20"/>
                <w:lang w:val="en-US"/>
              </w:rPr>
            </w:pPr>
            <w:ins w:id="86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8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1" w:author="Nick.Tolimieri [2]" w:date="2022-09-06T13:51:00Z"/>
                <w:color w:val="000000"/>
                <w:sz w:val="20"/>
                <w:szCs w:val="20"/>
                <w:lang w:val="en-US"/>
              </w:rPr>
            </w:pPr>
            <w:ins w:id="87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8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4" w:author="Nick.Tolimieri [2]" w:date="2022-09-06T13:51:00Z"/>
                <w:color w:val="000000"/>
                <w:sz w:val="20"/>
                <w:szCs w:val="20"/>
                <w:lang w:val="en-US"/>
              </w:rPr>
            </w:pPr>
            <w:ins w:id="87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77" w:author="Nick.Tolimieri [2]" w:date="2022-09-06T13:51:00Z"/>
                <w:color w:val="000000"/>
                <w:sz w:val="20"/>
                <w:szCs w:val="20"/>
                <w:lang w:val="en-US"/>
              </w:rPr>
            </w:pPr>
            <w:ins w:id="87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0" w:author="Nick.Tolimieri [2]" w:date="2022-09-06T13:51:00Z"/>
                <w:color w:val="000000"/>
                <w:sz w:val="20"/>
                <w:szCs w:val="20"/>
                <w:lang w:val="en-US"/>
              </w:rPr>
            </w:pPr>
            <w:ins w:id="88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8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3" w:author="Nick.Tolimieri [2]" w:date="2022-09-06T13:51:00Z"/>
                <w:color w:val="000000"/>
                <w:sz w:val="20"/>
                <w:szCs w:val="20"/>
                <w:lang w:val="en-US"/>
              </w:rPr>
            </w:pPr>
            <w:ins w:id="884" w:author="Nick.Tolimieri [2]" w:date="2022-09-06T13:51:00Z">
              <w:r w:rsidRPr="00C97A89">
                <w:rPr>
                  <w:color w:val="000000"/>
                  <w:sz w:val="20"/>
                  <w:szCs w:val="20"/>
                  <w:lang w:val="en-US"/>
                </w:rPr>
                <w:t>-</w:t>
              </w:r>
            </w:ins>
          </w:p>
        </w:tc>
      </w:tr>
      <w:tr w:rsidR="00C97A89" w:rsidRPr="00C97A89" w:rsidTr="004C5EBF">
        <w:tblPrEx>
          <w:tblPrExChange w:id="885" w:author="Nick.Tolimieri [2]" w:date="2022-09-13T12:47:00Z">
            <w:tblPrEx>
              <w:tblW w:w="10017" w:type="dxa"/>
            </w:tblPrEx>
          </w:tblPrExChange>
        </w:tblPrEx>
        <w:trPr>
          <w:trHeight w:val="255"/>
          <w:ins w:id="886" w:author="Nick.Tolimieri [2]" w:date="2022-09-06T13:51:00Z"/>
          <w:trPrChange w:id="8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8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889" w:author="Nick.Tolimieri [2]" w:date="2022-09-06T13:51:00Z"/>
                <w:color w:val="000000"/>
                <w:sz w:val="20"/>
                <w:szCs w:val="20"/>
                <w:lang w:val="en-US"/>
              </w:rPr>
            </w:pPr>
            <w:proofErr w:type="spellStart"/>
            <w:ins w:id="89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8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2" w:author="Nick.Tolimieri [2]" w:date="2022-09-06T13:51:00Z"/>
                <w:color w:val="000000"/>
                <w:sz w:val="20"/>
                <w:szCs w:val="20"/>
                <w:lang w:val="en-US"/>
              </w:rPr>
            </w:pPr>
            <w:ins w:id="89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8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5" w:author="Nick.Tolimieri [2]" w:date="2022-09-06T13:51:00Z"/>
                <w:color w:val="000000"/>
                <w:sz w:val="20"/>
                <w:szCs w:val="20"/>
                <w:lang w:val="en-US"/>
              </w:rPr>
            </w:pPr>
            <w:ins w:id="8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8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898" w:author="Nick.Tolimieri [2]" w:date="2022-09-06T13:51:00Z"/>
                <w:color w:val="000000"/>
                <w:sz w:val="20"/>
                <w:szCs w:val="20"/>
                <w:lang w:val="en-US"/>
              </w:rPr>
            </w:pPr>
            <w:ins w:id="899"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9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1" w:author="Nick.Tolimieri [2]" w:date="2022-09-06T13:51:00Z"/>
                <w:color w:val="000000"/>
                <w:sz w:val="20"/>
                <w:szCs w:val="20"/>
                <w:lang w:val="en-US"/>
              </w:rPr>
            </w:pPr>
            <w:ins w:id="90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9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4" w:author="Nick.Tolimieri [2]" w:date="2022-09-06T13:51:00Z"/>
                <w:color w:val="000000"/>
                <w:sz w:val="20"/>
                <w:szCs w:val="20"/>
                <w:lang w:val="en-US"/>
              </w:rPr>
            </w:pPr>
            <w:ins w:id="90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9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07" w:author="Nick.Tolimieri [2]" w:date="2022-09-06T13:51:00Z"/>
                <w:color w:val="000000"/>
                <w:sz w:val="20"/>
                <w:szCs w:val="20"/>
                <w:lang w:val="en-US"/>
              </w:rPr>
            </w:pPr>
            <w:ins w:id="9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0" w:author="Nick.Tolimieri [2]" w:date="2022-09-06T13:51:00Z"/>
                <w:color w:val="000000"/>
                <w:sz w:val="20"/>
                <w:szCs w:val="20"/>
                <w:lang w:val="en-US"/>
              </w:rPr>
            </w:pPr>
            <w:ins w:id="911"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9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3" w:author="Nick.Tolimieri [2]" w:date="2022-09-06T13:51:00Z"/>
                <w:color w:val="000000"/>
                <w:sz w:val="20"/>
                <w:szCs w:val="20"/>
                <w:lang w:val="en-US"/>
              </w:rPr>
            </w:pPr>
            <w:ins w:id="914" w:author="Nick.Tolimieri [2]" w:date="2022-09-06T13:51:00Z">
              <w:r w:rsidRPr="00C97A89">
                <w:rPr>
                  <w:color w:val="000000"/>
                  <w:sz w:val="20"/>
                  <w:szCs w:val="20"/>
                  <w:lang w:val="en-US"/>
                </w:rPr>
                <w:t>1.51</w:t>
              </w:r>
            </w:ins>
          </w:p>
        </w:tc>
        <w:tc>
          <w:tcPr>
            <w:tcW w:w="905" w:type="dxa"/>
            <w:tcBorders>
              <w:top w:val="nil"/>
              <w:left w:val="nil"/>
              <w:bottom w:val="nil"/>
              <w:right w:val="nil"/>
            </w:tcBorders>
            <w:shd w:val="clear" w:color="auto" w:fill="auto"/>
            <w:noWrap/>
            <w:vAlign w:val="bottom"/>
            <w:hideMark/>
            <w:tcPrChange w:id="9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6" w:author="Nick.Tolimieri [2]" w:date="2022-09-06T13:51:00Z"/>
                <w:color w:val="000000"/>
                <w:sz w:val="20"/>
                <w:szCs w:val="20"/>
                <w:lang w:val="en-US"/>
              </w:rPr>
            </w:pPr>
            <w:ins w:id="917" w:author="Nick.Tolimieri [2]" w:date="2022-09-06T13:51:00Z">
              <w:r w:rsidRPr="00C97A89">
                <w:rPr>
                  <w:color w:val="000000"/>
                  <w:sz w:val="20"/>
                  <w:szCs w:val="20"/>
                  <w:lang w:val="en-US"/>
                </w:rPr>
                <w:t>0.09</w:t>
              </w:r>
            </w:ins>
          </w:p>
        </w:tc>
        <w:tc>
          <w:tcPr>
            <w:tcW w:w="905" w:type="dxa"/>
            <w:tcBorders>
              <w:top w:val="nil"/>
              <w:left w:val="nil"/>
              <w:bottom w:val="nil"/>
              <w:right w:val="nil"/>
            </w:tcBorders>
            <w:shd w:val="clear" w:color="auto" w:fill="auto"/>
            <w:noWrap/>
            <w:vAlign w:val="bottom"/>
            <w:hideMark/>
            <w:tcPrChange w:id="9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19" w:author="Nick.Tolimieri [2]" w:date="2022-09-06T13:51:00Z"/>
                <w:color w:val="000000"/>
                <w:sz w:val="20"/>
                <w:szCs w:val="20"/>
                <w:lang w:val="en-US"/>
              </w:rPr>
            </w:pPr>
            <w:ins w:id="920" w:author="Nick.Tolimieri [2]" w:date="2022-09-06T13:51:00Z">
              <w:r w:rsidRPr="00C97A89">
                <w:rPr>
                  <w:color w:val="000000"/>
                  <w:sz w:val="20"/>
                  <w:szCs w:val="20"/>
                  <w:lang w:val="en-US"/>
                </w:rPr>
                <w:t>1.75</w:t>
              </w:r>
            </w:ins>
          </w:p>
        </w:tc>
      </w:tr>
      <w:tr w:rsidR="00C97A89" w:rsidRPr="00C97A89" w:rsidTr="004C5EBF">
        <w:tblPrEx>
          <w:tblPrExChange w:id="921" w:author="Nick.Tolimieri [2]" w:date="2022-09-13T12:47:00Z">
            <w:tblPrEx>
              <w:tblW w:w="10017" w:type="dxa"/>
            </w:tblPrEx>
          </w:tblPrExChange>
        </w:tblPrEx>
        <w:trPr>
          <w:trHeight w:val="255"/>
          <w:ins w:id="922" w:author="Nick.Tolimieri [2]" w:date="2022-09-06T13:51:00Z"/>
          <w:trPrChange w:id="9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25" w:author="Nick.Tolimieri [2]" w:date="2022-09-06T13:51:00Z"/>
                <w:color w:val="000000"/>
                <w:sz w:val="20"/>
                <w:szCs w:val="20"/>
                <w:lang w:val="en-US"/>
              </w:rPr>
            </w:pPr>
            <w:proofErr w:type="spellStart"/>
            <w:ins w:id="92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28" w:author="Nick.Tolimieri [2]" w:date="2022-09-06T13:51:00Z"/>
                <w:color w:val="000000"/>
                <w:sz w:val="20"/>
                <w:szCs w:val="20"/>
                <w:lang w:val="en-US"/>
              </w:rPr>
            </w:pPr>
            <w:ins w:id="92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9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1" w:author="Nick.Tolimieri [2]" w:date="2022-09-06T13:51:00Z"/>
                <w:color w:val="000000"/>
                <w:sz w:val="20"/>
                <w:szCs w:val="20"/>
                <w:lang w:val="en-US"/>
              </w:rPr>
            </w:pPr>
            <w:ins w:id="9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4" w:author="Nick.Tolimieri [2]" w:date="2022-09-06T13:51:00Z"/>
                <w:color w:val="000000"/>
                <w:sz w:val="20"/>
                <w:szCs w:val="20"/>
                <w:lang w:val="en-US"/>
              </w:rPr>
            </w:pPr>
            <w:ins w:id="935"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9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37" w:author="Nick.Tolimieri [2]" w:date="2022-09-06T13:51:00Z"/>
                <w:color w:val="000000"/>
                <w:sz w:val="20"/>
                <w:szCs w:val="20"/>
                <w:lang w:val="en-US"/>
              </w:rPr>
            </w:pPr>
            <w:ins w:id="93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9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0" w:author="Nick.Tolimieri [2]" w:date="2022-09-06T13:51:00Z"/>
                <w:color w:val="000000"/>
                <w:sz w:val="20"/>
                <w:szCs w:val="20"/>
                <w:lang w:val="en-US"/>
              </w:rPr>
            </w:pPr>
            <w:ins w:id="941"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9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3" w:author="Nick.Tolimieri [2]" w:date="2022-09-06T13:51:00Z"/>
                <w:color w:val="000000"/>
                <w:sz w:val="20"/>
                <w:szCs w:val="20"/>
                <w:lang w:val="en-US"/>
              </w:rPr>
            </w:pPr>
            <w:ins w:id="944"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9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6" w:author="Nick.Tolimieri [2]" w:date="2022-09-06T13:51:00Z"/>
                <w:color w:val="000000"/>
                <w:sz w:val="20"/>
                <w:szCs w:val="20"/>
                <w:lang w:val="en-US"/>
              </w:rPr>
            </w:pPr>
            <w:ins w:id="947"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9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49" w:author="Nick.Tolimieri [2]" w:date="2022-09-06T13:51:00Z"/>
                <w:color w:val="000000"/>
                <w:sz w:val="20"/>
                <w:szCs w:val="20"/>
                <w:lang w:val="en-US"/>
              </w:rPr>
            </w:pPr>
            <w:ins w:id="950"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9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2" w:author="Nick.Tolimieri [2]" w:date="2022-09-06T13:51:00Z"/>
                <w:color w:val="000000"/>
                <w:sz w:val="20"/>
                <w:szCs w:val="20"/>
                <w:lang w:val="en-US"/>
              </w:rPr>
            </w:pPr>
            <w:ins w:id="953"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9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55" w:author="Nick.Tolimieri [2]" w:date="2022-09-06T13:51:00Z"/>
                <w:color w:val="000000"/>
                <w:sz w:val="20"/>
                <w:szCs w:val="20"/>
                <w:lang w:val="en-US"/>
              </w:rPr>
            </w:pPr>
            <w:ins w:id="956" w:author="Nick.Tolimieri [2]" w:date="2022-09-06T13:51:00Z">
              <w:r w:rsidRPr="00C97A89">
                <w:rPr>
                  <w:color w:val="000000"/>
                  <w:sz w:val="20"/>
                  <w:szCs w:val="20"/>
                  <w:lang w:val="en-US"/>
                </w:rPr>
                <w:t>2.05</w:t>
              </w:r>
            </w:ins>
          </w:p>
        </w:tc>
      </w:tr>
      <w:tr w:rsidR="00C97A89" w:rsidRPr="00C97A89" w:rsidTr="004C5EBF">
        <w:tblPrEx>
          <w:tblPrExChange w:id="957" w:author="Nick.Tolimieri [2]" w:date="2022-09-13T12:47:00Z">
            <w:tblPrEx>
              <w:tblW w:w="10017" w:type="dxa"/>
            </w:tblPrEx>
          </w:tblPrExChange>
        </w:tblPrEx>
        <w:trPr>
          <w:trHeight w:val="255"/>
          <w:ins w:id="958" w:author="Nick.Tolimieri [2]" w:date="2022-09-06T13:51:00Z"/>
          <w:trPrChange w:id="9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61" w:author="Nick.Tolimieri [2]" w:date="2022-09-06T13:51:00Z"/>
                <w:color w:val="000000"/>
                <w:sz w:val="20"/>
                <w:szCs w:val="20"/>
                <w:lang w:val="en-US"/>
              </w:rPr>
            </w:pPr>
            <w:proofErr w:type="spellStart"/>
            <w:ins w:id="96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4" w:author="Nick.Tolimieri [2]" w:date="2022-09-06T13:51:00Z"/>
                <w:color w:val="000000"/>
                <w:sz w:val="20"/>
                <w:szCs w:val="20"/>
                <w:lang w:val="en-US"/>
              </w:rPr>
            </w:pPr>
            <w:ins w:id="96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9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67" w:author="Nick.Tolimieri [2]" w:date="2022-09-06T13:51:00Z"/>
                <w:color w:val="000000"/>
                <w:sz w:val="20"/>
                <w:szCs w:val="20"/>
                <w:lang w:val="en-US"/>
              </w:rPr>
            </w:pPr>
            <w:ins w:id="96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9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0" w:author="Nick.Tolimieri [2]" w:date="2022-09-06T13:51:00Z"/>
                <w:color w:val="000000"/>
                <w:sz w:val="20"/>
                <w:szCs w:val="20"/>
                <w:lang w:val="en-US"/>
              </w:rPr>
            </w:pPr>
            <w:ins w:id="97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9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3" w:author="Nick.Tolimieri [2]" w:date="2022-09-06T13:51:00Z"/>
                <w:color w:val="000000"/>
                <w:sz w:val="20"/>
                <w:szCs w:val="20"/>
                <w:lang w:val="en-US"/>
              </w:rPr>
            </w:pPr>
            <w:ins w:id="97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9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976" w:author="Nick.Tolimieri [2]" w:date="2022-09-06T13:51:00Z"/>
                <w:color w:val="000000"/>
                <w:sz w:val="20"/>
                <w:szCs w:val="20"/>
                <w:lang w:val="en-US"/>
              </w:rPr>
            </w:pPr>
            <w:ins w:id="97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9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79" w:author="Nick.Tolimieri [2]" w:date="2022-09-06T13:51:00Z"/>
                <w:color w:val="000000"/>
                <w:sz w:val="20"/>
                <w:szCs w:val="20"/>
                <w:lang w:val="en-US"/>
              </w:rPr>
            </w:pPr>
            <w:ins w:id="98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9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2" w:author="Nick.Tolimieri [2]" w:date="2022-09-06T13:51:00Z"/>
                <w:color w:val="000000"/>
                <w:sz w:val="20"/>
                <w:szCs w:val="20"/>
                <w:lang w:val="en-US"/>
              </w:rPr>
            </w:pPr>
            <w:ins w:id="9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5" w:author="Nick.Tolimieri [2]" w:date="2022-09-06T13:51:00Z"/>
                <w:color w:val="000000"/>
                <w:sz w:val="20"/>
                <w:szCs w:val="20"/>
                <w:lang w:val="en-US"/>
              </w:rPr>
            </w:pPr>
            <w:ins w:id="9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88" w:author="Nick.Tolimieri [2]" w:date="2022-09-06T13:51:00Z"/>
                <w:color w:val="000000"/>
                <w:sz w:val="20"/>
                <w:szCs w:val="20"/>
                <w:lang w:val="en-US"/>
              </w:rPr>
            </w:pPr>
            <w:ins w:id="98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9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1" w:author="Nick.Tolimieri [2]" w:date="2022-09-06T13:51:00Z"/>
                <w:color w:val="000000"/>
                <w:sz w:val="20"/>
                <w:szCs w:val="20"/>
                <w:lang w:val="en-US"/>
              </w:rPr>
            </w:pPr>
            <w:ins w:id="992" w:author="Nick.Tolimieri [2]" w:date="2022-09-06T13:51:00Z">
              <w:r w:rsidRPr="00C97A89">
                <w:rPr>
                  <w:color w:val="000000"/>
                  <w:sz w:val="20"/>
                  <w:szCs w:val="20"/>
                  <w:lang w:val="en-US"/>
                </w:rPr>
                <w:t>-</w:t>
              </w:r>
            </w:ins>
          </w:p>
        </w:tc>
      </w:tr>
      <w:tr w:rsidR="00C97A89" w:rsidRPr="00C97A89" w:rsidTr="004C5EBF">
        <w:tblPrEx>
          <w:tblPrExChange w:id="993" w:author="Nick.Tolimieri [2]" w:date="2022-09-13T12:47:00Z">
            <w:tblPrEx>
              <w:tblW w:w="10017" w:type="dxa"/>
            </w:tblPrEx>
          </w:tblPrExChange>
        </w:tblPrEx>
        <w:trPr>
          <w:trHeight w:val="255"/>
          <w:ins w:id="994" w:author="Nick.Tolimieri [2]" w:date="2022-09-06T13:51:00Z"/>
          <w:trPrChange w:id="9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9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997" w:author="Nick.Tolimieri [2]" w:date="2022-09-06T13:51:00Z"/>
                <w:color w:val="000000"/>
                <w:sz w:val="20"/>
                <w:szCs w:val="20"/>
                <w:lang w:val="en-US"/>
              </w:rPr>
            </w:pPr>
            <w:proofErr w:type="spellStart"/>
            <w:ins w:id="99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9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0" w:author="Nick.Tolimieri [2]" w:date="2022-09-06T13:51:00Z"/>
                <w:color w:val="000000"/>
                <w:sz w:val="20"/>
                <w:szCs w:val="20"/>
                <w:lang w:val="en-US"/>
              </w:rPr>
            </w:pPr>
            <w:ins w:id="100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10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3" w:author="Nick.Tolimieri [2]" w:date="2022-09-06T13:51:00Z"/>
                <w:color w:val="000000"/>
                <w:sz w:val="20"/>
                <w:szCs w:val="20"/>
                <w:lang w:val="en-US"/>
              </w:rPr>
            </w:pPr>
            <w:ins w:id="1004"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10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6" w:author="Nick.Tolimieri [2]" w:date="2022-09-06T13:51:00Z"/>
                <w:color w:val="000000"/>
                <w:sz w:val="20"/>
                <w:szCs w:val="20"/>
                <w:lang w:val="en-US"/>
              </w:rPr>
            </w:pPr>
            <w:ins w:id="1007" w:author="Nick.Tolimieri [2]" w:date="2022-09-06T13:51:00Z">
              <w:r w:rsidRPr="00C97A89">
                <w:rPr>
                  <w:color w:val="000000"/>
                  <w:sz w:val="20"/>
                  <w:szCs w:val="20"/>
                  <w:lang w:val="en-US"/>
                </w:rPr>
                <w:t>26</w:t>
              </w:r>
            </w:ins>
          </w:p>
        </w:tc>
        <w:tc>
          <w:tcPr>
            <w:tcW w:w="728" w:type="dxa"/>
            <w:tcBorders>
              <w:top w:val="nil"/>
              <w:left w:val="nil"/>
              <w:bottom w:val="nil"/>
              <w:right w:val="nil"/>
            </w:tcBorders>
            <w:shd w:val="clear" w:color="auto" w:fill="auto"/>
            <w:noWrap/>
            <w:vAlign w:val="bottom"/>
            <w:hideMark/>
            <w:tcPrChange w:id="10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09" w:author="Nick.Tolimieri [2]" w:date="2022-09-06T13:51:00Z"/>
                <w:color w:val="000000"/>
                <w:sz w:val="20"/>
                <w:szCs w:val="20"/>
                <w:lang w:val="en-US"/>
              </w:rPr>
            </w:pPr>
            <w:ins w:id="1010"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0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2" w:author="Nick.Tolimieri [2]" w:date="2022-09-06T13:51:00Z"/>
                <w:color w:val="000000"/>
                <w:sz w:val="20"/>
                <w:szCs w:val="20"/>
                <w:lang w:val="en-US"/>
              </w:rPr>
            </w:pPr>
            <w:ins w:id="1013"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0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5" w:author="Nick.Tolimieri [2]" w:date="2022-09-06T13:51:00Z"/>
                <w:color w:val="000000"/>
                <w:sz w:val="20"/>
                <w:szCs w:val="20"/>
                <w:lang w:val="en-US"/>
              </w:rPr>
            </w:pPr>
            <w:ins w:id="101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18" w:author="Nick.Tolimieri [2]" w:date="2022-09-06T13:51:00Z"/>
                <w:color w:val="000000"/>
                <w:sz w:val="20"/>
                <w:szCs w:val="20"/>
                <w:lang w:val="en-US"/>
              </w:rPr>
            </w:pPr>
            <w:ins w:id="1019"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0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1" w:author="Nick.Tolimieri [2]" w:date="2022-09-06T13:51:00Z"/>
                <w:color w:val="000000"/>
                <w:sz w:val="20"/>
                <w:szCs w:val="20"/>
                <w:lang w:val="en-US"/>
              </w:rPr>
            </w:pPr>
            <w:ins w:id="1022" w:author="Nick.Tolimieri [2]" w:date="2022-09-06T13:51:00Z">
              <w:r w:rsidRPr="00C97A89">
                <w:rPr>
                  <w:color w:val="000000"/>
                  <w:sz w:val="20"/>
                  <w:szCs w:val="20"/>
                  <w:lang w:val="en-US"/>
                </w:rPr>
                <w:t>2.49</w:t>
              </w:r>
            </w:ins>
          </w:p>
        </w:tc>
        <w:tc>
          <w:tcPr>
            <w:tcW w:w="905" w:type="dxa"/>
            <w:tcBorders>
              <w:top w:val="nil"/>
              <w:left w:val="nil"/>
              <w:bottom w:val="nil"/>
              <w:right w:val="nil"/>
            </w:tcBorders>
            <w:shd w:val="clear" w:color="auto" w:fill="auto"/>
            <w:noWrap/>
            <w:vAlign w:val="bottom"/>
            <w:hideMark/>
            <w:tcPrChange w:id="10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4" w:author="Nick.Tolimieri [2]" w:date="2022-09-06T13:51:00Z"/>
                <w:color w:val="000000"/>
                <w:sz w:val="20"/>
                <w:szCs w:val="20"/>
                <w:lang w:val="en-US"/>
              </w:rPr>
            </w:pPr>
            <w:ins w:id="1025"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0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27" w:author="Nick.Tolimieri [2]" w:date="2022-09-06T13:51:00Z"/>
                <w:color w:val="000000"/>
                <w:sz w:val="20"/>
                <w:szCs w:val="20"/>
                <w:lang w:val="en-US"/>
              </w:rPr>
            </w:pPr>
            <w:ins w:id="1028" w:author="Nick.Tolimieri [2]" w:date="2022-09-06T13:51:00Z">
              <w:r w:rsidRPr="00C97A89">
                <w:rPr>
                  <w:color w:val="000000"/>
                  <w:sz w:val="20"/>
                  <w:szCs w:val="20"/>
                  <w:lang w:val="en-US"/>
                </w:rPr>
                <w:t>4.43</w:t>
              </w:r>
            </w:ins>
          </w:p>
        </w:tc>
      </w:tr>
      <w:tr w:rsidR="00C97A89" w:rsidRPr="00C97A89" w:rsidTr="004C5EBF">
        <w:tblPrEx>
          <w:tblPrExChange w:id="1029" w:author="Nick.Tolimieri [2]" w:date="2022-09-13T12:47:00Z">
            <w:tblPrEx>
              <w:tblW w:w="10017" w:type="dxa"/>
            </w:tblPrEx>
          </w:tblPrExChange>
        </w:tblPrEx>
        <w:trPr>
          <w:trHeight w:val="255"/>
          <w:ins w:id="1030" w:author="Nick.Tolimieri [2]" w:date="2022-09-06T13:51:00Z"/>
          <w:trPrChange w:id="10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33" w:author="Nick.Tolimieri [2]" w:date="2022-09-06T13:51:00Z"/>
                <w:color w:val="000000"/>
                <w:sz w:val="20"/>
                <w:szCs w:val="20"/>
                <w:lang w:val="en-US"/>
              </w:rPr>
            </w:pPr>
            <w:proofErr w:type="spellStart"/>
            <w:ins w:id="103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6" w:author="Nick.Tolimieri [2]" w:date="2022-09-06T13:51:00Z"/>
                <w:color w:val="000000"/>
                <w:sz w:val="20"/>
                <w:szCs w:val="20"/>
                <w:lang w:val="en-US"/>
              </w:rPr>
            </w:pPr>
            <w:ins w:id="103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10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39" w:author="Nick.Tolimieri [2]" w:date="2022-09-06T13:51:00Z"/>
                <w:color w:val="000000"/>
                <w:sz w:val="20"/>
                <w:szCs w:val="20"/>
                <w:lang w:val="en-US"/>
              </w:rPr>
            </w:pPr>
            <w:ins w:id="1040"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10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2" w:author="Nick.Tolimieri [2]" w:date="2022-09-06T13:51:00Z"/>
                <w:color w:val="000000"/>
                <w:sz w:val="20"/>
                <w:szCs w:val="20"/>
                <w:lang w:val="en-US"/>
              </w:rPr>
            </w:pPr>
            <w:ins w:id="1043" w:author="Nick.Tolimieri [2]" w:date="2022-09-06T13:51:00Z">
              <w:r w:rsidRPr="00C97A89">
                <w:rPr>
                  <w:color w:val="000000"/>
                  <w:sz w:val="20"/>
                  <w:szCs w:val="20"/>
                  <w:lang w:val="en-US"/>
                </w:rPr>
                <w:t>83</w:t>
              </w:r>
            </w:ins>
          </w:p>
        </w:tc>
        <w:tc>
          <w:tcPr>
            <w:tcW w:w="728" w:type="dxa"/>
            <w:tcBorders>
              <w:top w:val="nil"/>
              <w:left w:val="nil"/>
              <w:bottom w:val="nil"/>
              <w:right w:val="nil"/>
            </w:tcBorders>
            <w:shd w:val="clear" w:color="auto" w:fill="auto"/>
            <w:noWrap/>
            <w:vAlign w:val="bottom"/>
            <w:hideMark/>
            <w:tcPrChange w:id="10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5" w:author="Nick.Tolimieri [2]" w:date="2022-09-06T13:51:00Z"/>
                <w:color w:val="000000"/>
                <w:sz w:val="20"/>
                <w:szCs w:val="20"/>
                <w:lang w:val="en-US"/>
              </w:rPr>
            </w:pPr>
            <w:ins w:id="104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10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48" w:author="Nick.Tolimieri [2]" w:date="2022-09-06T13:51:00Z"/>
                <w:color w:val="000000"/>
                <w:sz w:val="20"/>
                <w:szCs w:val="20"/>
                <w:lang w:val="en-US"/>
              </w:rPr>
            </w:pPr>
            <w:ins w:id="1049"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1" w:author="Nick.Tolimieri [2]" w:date="2022-09-06T13:51:00Z"/>
                <w:color w:val="000000"/>
                <w:sz w:val="20"/>
                <w:szCs w:val="20"/>
                <w:lang w:val="en-US"/>
              </w:rPr>
            </w:pPr>
            <w:ins w:id="105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0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4" w:author="Nick.Tolimieri [2]" w:date="2022-09-06T13:51:00Z"/>
                <w:color w:val="000000"/>
                <w:sz w:val="20"/>
                <w:szCs w:val="20"/>
                <w:lang w:val="en-US"/>
              </w:rPr>
            </w:pPr>
            <w:ins w:id="1055"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0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57" w:author="Nick.Tolimieri [2]" w:date="2022-09-06T13:51:00Z"/>
                <w:color w:val="000000"/>
                <w:sz w:val="20"/>
                <w:szCs w:val="20"/>
                <w:lang w:val="en-US"/>
              </w:rPr>
            </w:pPr>
            <w:ins w:id="1058" w:author="Nick.Tolimieri [2]" w:date="2022-09-06T13:51:00Z">
              <w:r w:rsidRPr="00C97A89">
                <w:rPr>
                  <w:color w:val="000000"/>
                  <w:sz w:val="20"/>
                  <w:szCs w:val="20"/>
                  <w:lang w:val="en-US"/>
                </w:rPr>
                <w:t>2.59</w:t>
              </w:r>
            </w:ins>
          </w:p>
        </w:tc>
        <w:tc>
          <w:tcPr>
            <w:tcW w:w="905" w:type="dxa"/>
            <w:tcBorders>
              <w:top w:val="nil"/>
              <w:left w:val="nil"/>
              <w:bottom w:val="nil"/>
              <w:right w:val="nil"/>
            </w:tcBorders>
            <w:shd w:val="clear" w:color="auto" w:fill="auto"/>
            <w:noWrap/>
            <w:vAlign w:val="bottom"/>
            <w:hideMark/>
            <w:tcPrChange w:id="10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0" w:author="Nick.Tolimieri [2]" w:date="2022-09-06T13:51:00Z"/>
                <w:color w:val="000000"/>
                <w:sz w:val="20"/>
                <w:szCs w:val="20"/>
                <w:lang w:val="en-US"/>
              </w:rPr>
            </w:pPr>
            <w:ins w:id="1061"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10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63" w:author="Nick.Tolimieri [2]" w:date="2022-09-06T13:51:00Z"/>
                <w:color w:val="000000"/>
                <w:sz w:val="20"/>
                <w:szCs w:val="20"/>
                <w:lang w:val="en-US"/>
              </w:rPr>
            </w:pPr>
            <w:ins w:id="1064" w:author="Nick.Tolimieri [2]" w:date="2022-09-06T13:51:00Z">
              <w:r w:rsidRPr="00C97A89">
                <w:rPr>
                  <w:color w:val="000000"/>
                  <w:sz w:val="20"/>
                  <w:szCs w:val="20"/>
                  <w:lang w:val="en-US"/>
                </w:rPr>
                <w:t>3.73</w:t>
              </w:r>
            </w:ins>
          </w:p>
        </w:tc>
      </w:tr>
      <w:tr w:rsidR="00C97A89" w:rsidRPr="00C97A89" w:rsidTr="004C5EBF">
        <w:tblPrEx>
          <w:tblPrExChange w:id="1065" w:author="Nick.Tolimieri [2]" w:date="2022-09-13T12:47:00Z">
            <w:tblPrEx>
              <w:tblW w:w="10017" w:type="dxa"/>
            </w:tblPrEx>
          </w:tblPrExChange>
        </w:tblPrEx>
        <w:trPr>
          <w:trHeight w:val="255"/>
          <w:ins w:id="1066" w:author="Nick.Tolimieri [2]" w:date="2022-09-06T13:51:00Z"/>
          <w:trPrChange w:id="10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0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069" w:author="Nick.Tolimieri [2]" w:date="2022-09-06T13:51:00Z"/>
                <w:color w:val="000000"/>
                <w:sz w:val="20"/>
                <w:szCs w:val="20"/>
                <w:lang w:val="en-US"/>
              </w:rPr>
            </w:pPr>
            <w:proofErr w:type="spellStart"/>
            <w:ins w:id="107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0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2" w:author="Nick.Tolimieri [2]" w:date="2022-09-06T13:51:00Z"/>
                <w:color w:val="000000"/>
                <w:sz w:val="20"/>
                <w:szCs w:val="20"/>
                <w:lang w:val="en-US"/>
              </w:rPr>
            </w:pPr>
            <w:ins w:id="107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10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5" w:author="Nick.Tolimieri [2]" w:date="2022-09-06T13:51:00Z"/>
                <w:color w:val="000000"/>
                <w:sz w:val="20"/>
                <w:szCs w:val="20"/>
                <w:lang w:val="en-US"/>
              </w:rPr>
            </w:pPr>
            <w:ins w:id="107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0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78" w:author="Nick.Tolimieri [2]" w:date="2022-09-06T13:51:00Z"/>
                <w:color w:val="000000"/>
                <w:sz w:val="20"/>
                <w:szCs w:val="20"/>
                <w:lang w:val="en-US"/>
              </w:rPr>
            </w:pPr>
            <w:ins w:id="1079" w:author="Nick.Tolimieri [2]" w:date="2022-09-06T13:51:00Z">
              <w:r w:rsidRPr="00C97A89">
                <w:rPr>
                  <w:color w:val="000000"/>
                  <w:sz w:val="20"/>
                  <w:szCs w:val="20"/>
                  <w:lang w:val="en-US"/>
                </w:rPr>
                <w:t>98</w:t>
              </w:r>
            </w:ins>
          </w:p>
        </w:tc>
        <w:tc>
          <w:tcPr>
            <w:tcW w:w="728" w:type="dxa"/>
            <w:tcBorders>
              <w:top w:val="nil"/>
              <w:left w:val="nil"/>
              <w:bottom w:val="nil"/>
              <w:right w:val="nil"/>
            </w:tcBorders>
            <w:shd w:val="clear" w:color="auto" w:fill="auto"/>
            <w:noWrap/>
            <w:vAlign w:val="bottom"/>
            <w:hideMark/>
            <w:tcPrChange w:id="10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1" w:author="Nick.Tolimieri [2]" w:date="2022-09-06T13:51:00Z"/>
                <w:color w:val="000000"/>
                <w:sz w:val="20"/>
                <w:szCs w:val="20"/>
                <w:lang w:val="en-US"/>
              </w:rPr>
            </w:pPr>
            <w:ins w:id="108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0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4" w:author="Nick.Tolimieri [2]" w:date="2022-09-06T13:51:00Z"/>
                <w:color w:val="000000"/>
                <w:sz w:val="20"/>
                <w:szCs w:val="20"/>
                <w:lang w:val="en-US"/>
              </w:rPr>
            </w:pPr>
            <w:ins w:id="1085" w:author="Nick.Tolimieri [2]" w:date="2022-09-06T13:51:00Z">
              <w:r w:rsidRPr="00C97A89">
                <w:rPr>
                  <w:color w:val="000000"/>
                  <w:sz w:val="20"/>
                  <w:szCs w:val="20"/>
                  <w:lang w:val="en-US"/>
                </w:rPr>
                <w:t>77</w:t>
              </w:r>
            </w:ins>
          </w:p>
        </w:tc>
        <w:tc>
          <w:tcPr>
            <w:tcW w:w="700" w:type="dxa"/>
            <w:tcBorders>
              <w:top w:val="nil"/>
              <w:left w:val="nil"/>
              <w:bottom w:val="nil"/>
              <w:right w:val="nil"/>
            </w:tcBorders>
            <w:shd w:val="clear" w:color="auto" w:fill="auto"/>
            <w:noWrap/>
            <w:vAlign w:val="bottom"/>
            <w:hideMark/>
            <w:tcPrChange w:id="10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87" w:author="Nick.Tolimieri [2]" w:date="2022-09-06T13:51:00Z"/>
                <w:color w:val="000000"/>
                <w:sz w:val="20"/>
                <w:szCs w:val="20"/>
                <w:lang w:val="en-US"/>
              </w:rPr>
            </w:pPr>
            <w:ins w:id="10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0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0" w:author="Nick.Tolimieri [2]" w:date="2022-09-06T13:51:00Z"/>
                <w:color w:val="000000"/>
                <w:sz w:val="20"/>
                <w:szCs w:val="20"/>
                <w:lang w:val="en-US"/>
              </w:rPr>
            </w:pPr>
            <w:ins w:id="1091"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10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3" w:author="Nick.Tolimieri [2]" w:date="2022-09-06T13:51:00Z"/>
                <w:color w:val="000000"/>
                <w:sz w:val="20"/>
                <w:szCs w:val="20"/>
                <w:lang w:val="en-US"/>
              </w:rPr>
            </w:pPr>
            <w:ins w:id="1094" w:author="Nick.Tolimieri [2]" w:date="2022-09-06T13:51:00Z">
              <w:r w:rsidRPr="00C97A89">
                <w:rPr>
                  <w:color w:val="000000"/>
                  <w:sz w:val="20"/>
                  <w:szCs w:val="20"/>
                  <w:lang w:val="en-US"/>
                </w:rPr>
                <w:t>1.73</w:t>
              </w:r>
            </w:ins>
          </w:p>
        </w:tc>
        <w:tc>
          <w:tcPr>
            <w:tcW w:w="905" w:type="dxa"/>
            <w:tcBorders>
              <w:top w:val="nil"/>
              <w:left w:val="nil"/>
              <w:bottom w:val="nil"/>
              <w:right w:val="nil"/>
            </w:tcBorders>
            <w:shd w:val="clear" w:color="auto" w:fill="auto"/>
            <w:noWrap/>
            <w:vAlign w:val="bottom"/>
            <w:hideMark/>
            <w:tcPrChange w:id="10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6" w:author="Nick.Tolimieri [2]" w:date="2022-09-06T13:51:00Z"/>
                <w:color w:val="000000"/>
                <w:sz w:val="20"/>
                <w:szCs w:val="20"/>
                <w:lang w:val="en-US"/>
              </w:rPr>
            </w:pPr>
            <w:ins w:id="1097"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0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099" w:author="Nick.Tolimieri [2]" w:date="2022-09-06T13:51:00Z"/>
                <w:color w:val="000000"/>
                <w:sz w:val="20"/>
                <w:szCs w:val="20"/>
                <w:lang w:val="en-US"/>
              </w:rPr>
            </w:pPr>
            <w:ins w:id="1100" w:author="Nick.Tolimieri [2]" w:date="2022-09-06T13:51:00Z">
              <w:r w:rsidRPr="00C97A89">
                <w:rPr>
                  <w:color w:val="000000"/>
                  <w:sz w:val="20"/>
                  <w:szCs w:val="20"/>
                  <w:lang w:val="en-US"/>
                </w:rPr>
                <w:t>2.41</w:t>
              </w:r>
            </w:ins>
          </w:p>
        </w:tc>
      </w:tr>
      <w:tr w:rsidR="00C97A89" w:rsidRPr="00C97A89" w:rsidTr="004C5EBF">
        <w:tblPrEx>
          <w:tblPrExChange w:id="1101" w:author="Nick.Tolimieri [2]" w:date="2022-09-13T12:47:00Z">
            <w:tblPrEx>
              <w:tblW w:w="10017" w:type="dxa"/>
            </w:tblPrEx>
          </w:tblPrExChange>
        </w:tblPrEx>
        <w:trPr>
          <w:trHeight w:val="255"/>
          <w:ins w:id="1102" w:author="Nick.Tolimieri [2]" w:date="2022-09-06T13:51:00Z"/>
          <w:trPrChange w:id="11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05" w:author="Nick.Tolimieri [2]" w:date="2022-09-06T13:51:00Z"/>
                <w:color w:val="000000"/>
                <w:sz w:val="20"/>
                <w:szCs w:val="20"/>
                <w:lang w:val="en-US"/>
              </w:rPr>
            </w:pPr>
            <w:proofErr w:type="spellStart"/>
            <w:ins w:id="110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08" w:author="Nick.Tolimieri [2]" w:date="2022-09-06T13:51:00Z"/>
                <w:color w:val="000000"/>
                <w:sz w:val="20"/>
                <w:szCs w:val="20"/>
                <w:lang w:val="en-US"/>
              </w:rPr>
            </w:pPr>
            <w:ins w:id="110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11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1" w:author="Nick.Tolimieri [2]" w:date="2022-09-06T13:51:00Z"/>
                <w:color w:val="000000"/>
                <w:sz w:val="20"/>
                <w:szCs w:val="20"/>
                <w:lang w:val="en-US"/>
              </w:rPr>
            </w:pPr>
            <w:ins w:id="11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4" w:author="Nick.Tolimieri [2]" w:date="2022-09-06T13:51:00Z"/>
                <w:color w:val="000000"/>
                <w:sz w:val="20"/>
                <w:szCs w:val="20"/>
                <w:lang w:val="en-US"/>
              </w:rPr>
            </w:pPr>
            <w:ins w:id="1115" w:author="Nick.Tolimieri [2]" w:date="2022-09-06T13:51:00Z">
              <w:r w:rsidRPr="00C97A89">
                <w:rPr>
                  <w:color w:val="000000"/>
                  <w:sz w:val="20"/>
                  <w:szCs w:val="20"/>
                  <w:lang w:val="en-US"/>
                </w:rPr>
                <w:t>116</w:t>
              </w:r>
            </w:ins>
          </w:p>
        </w:tc>
        <w:tc>
          <w:tcPr>
            <w:tcW w:w="728" w:type="dxa"/>
            <w:tcBorders>
              <w:top w:val="nil"/>
              <w:left w:val="nil"/>
              <w:bottom w:val="nil"/>
              <w:right w:val="nil"/>
            </w:tcBorders>
            <w:shd w:val="clear" w:color="auto" w:fill="auto"/>
            <w:noWrap/>
            <w:vAlign w:val="bottom"/>
            <w:hideMark/>
            <w:tcPrChange w:id="11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17" w:author="Nick.Tolimieri [2]" w:date="2022-09-06T13:51:00Z"/>
                <w:color w:val="000000"/>
                <w:sz w:val="20"/>
                <w:szCs w:val="20"/>
                <w:lang w:val="en-US"/>
              </w:rPr>
            </w:pPr>
            <w:ins w:id="111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1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0" w:author="Nick.Tolimieri [2]" w:date="2022-09-06T13:51:00Z"/>
                <w:color w:val="000000"/>
                <w:sz w:val="20"/>
                <w:szCs w:val="20"/>
                <w:lang w:val="en-US"/>
              </w:rPr>
            </w:pPr>
            <w:ins w:id="1121"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1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3" w:author="Nick.Tolimieri [2]" w:date="2022-09-06T13:51:00Z"/>
                <w:color w:val="000000"/>
                <w:sz w:val="20"/>
                <w:szCs w:val="20"/>
                <w:lang w:val="en-US"/>
              </w:rPr>
            </w:pPr>
            <w:ins w:id="112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1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6" w:author="Nick.Tolimieri [2]" w:date="2022-09-06T13:51:00Z"/>
                <w:color w:val="000000"/>
                <w:sz w:val="20"/>
                <w:szCs w:val="20"/>
                <w:lang w:val="en-US"/>
              </w:rPr>
            </w:pPr>
            <w:ins w:id="1127"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11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29" w:author="Nick.Tolimieri [2]" w:date="2022-09-06T13:51:00Z"/>
                <w:color w:val="000000"/>
                <w:sz w:val="20"/>
                <w:szCs w:val="20"/>
                <w:lang w:val="en-US"/>
              </w:rPr>
            </w:pPr>
            <w:ins w:id="1130" w:author="Nick.Tolimieri [2]" w:date="2022-09-06T13:51:00Z">
              <w:r w:rsidRPr="00C97A89">
                <w:rPr>
                  <w:color w:val="000000"/>
                  <w:sz w:val="20"/>
                  <w:szCs w:val="20"/>
                  <w:lang w:val="en-US"/>
                </w:rPr>
                <w:t>1.72</w:t>
              </w:r>
            </w:ins>
          </w:p>
        </w:tc>
        <w:tc>
          <w:tcPr>
            <w:tcW w:w="905" w:type="dxa"/>
            <w:tcBorders>
              <w:top w:val="nil"/>
              <w:left w:val="nil"/>
              <w:bottom w:val="nil"/>
              <w:right w:val="nil"/>
            </w:tcBorders>
            <w:shd w:val="clear" w:color="auto" w:fill="auto"/>
            <w:noWrap/>
            <w:vAlign w:val="bottom"/>
            <w:hideMark/>
            <w:tcPrChange w:id="11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2" w:author="Nick.Tolimieri [2]" w:date="2022-09-06T13:51:00Z"/>
                <w:color w:val="000000"/>
                <w:sz w:val="20"/>
                <w:szCs w:val="20"/>
                <w:lang w:val="en-US"/>
              </w:rPr>
            </w:pPr>
            <w:ins w:id="1133"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11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35" w:author="Nick.Tolimieri [2]" w:date="2022-09-06T13:51:00Z"/>
                <w:color w:val="000000"/>
                <w:sz w:val="20"/>
                <w:szCs w:val="20"/>
                <w:lang w:val="en-US"/>
              </w:rPr>
            </w:pPr>
            <w:ins w:id="1136" w:author="Nick.Tolimieri [2]" w:date="2022-09-06T13:51:00Z">
              <w:r w:rsidRPr="00C97A89">
                <w:rPr>
                  <w:color w:val="000000"/>
                  <w:sz w:val="20"/>
                  <w:szCs w:val="20"/>
                  <w:lang w:val="en-US"/>
                </w:rPr>
                <w:t>3.37</w:t>
              </w:r>
            </w:ins>
          </w:p>
        </w:tc>
      </w:tr>
      <w:tr w:rsidR="00C97A89" w:rsidRPr="00C97A89" w:rsidTr="004C5EBF">
        <w:tblPrEx>
          <w:tblPrExChange w:id="1137" w:author="Nick.Tolimieri [2]" w:date="2022-09-13T12:47:00Z">
            <w:tblPrEx>
              <w:tblW w:w="10017" w:type="dxa"/>
            </w:tblPrEx>
          </w:tblPrExChange>
        </w:tblPrEx>
        <w:trPr>
          <w:trHeight w:val="255"/>
          <w:ins w:id="1138" w:author="Nick.Tolimieri [2]" w:date="2022-09-06T13:51:00Z"/>
          <w:trPrChange w:id="11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41" w:author="Nick.Tolimieri [2]" w:date="2022-09-06T13:51:00Z"/>
                <w:color w:val="000000"/>
                <w:sz w:val="20"/>
                <w:szCs w:val="20"/>
                <w:lang w:val="en-US"/>
              </w:rPr>
            </w:pPr>
            <w:proofErr w:type="spellStart"/>
            <w:ins w:id="1142"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4" w:author="Nick.Tolimieri [2]" w:date="2022-09-06T13:51:00Z"/>
                <w:color w:val="000000"/>
                <w:sz w:val="20"/>
                <w:szCs w:val="20"/>
                <w:lang w:val="en-US"/>
              </w:rPr>
            </w:pPr>
            <w:ins w:id="114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11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47" w:author="Nick.Tolimieri [2]" w:date="2022-09-06T13:51:00Z"/>
                <w:color w:val="000000"/>
                <w:sz w:val="20"/>
                <w:szCs w:val="20"/>
                <w:lang w:val="en-US"/>
              </w:rPr>
            </w:pPr>
            <w:ins w:id="114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0" w:author="Nick.Tolimieri [2]" w:date="2022-09-06T13:51:00Z"/>
                <w:color w:val="000000"/>
                <w:sz w:val="20"/>
                <w:szCs w:val="20"/>
                <w:lang w:val="en-US"/>
              </w:rPr>
            </w:pPr>
            <w:ins w:id="11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3" w:author="Nick.Tolimieri [2]" w:date="2022-09-06T13:51:00Z"/>
                <w:color w:val="000000"/>
                <w:sz w:val="20"/>
                <w:szCs w:val="20"/>
                <w:lang w:val="en-US"/>
              </w:rPr>
            </w:pPr>
            <w:ins w:id="11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56" w:author="Nick.Tolimieri [2]" w:date="2022-09-06T13:51:00Z"/>
                <w:color w:val="000000"/>
                <w:sz w:val="20"/>
                <w:szCs w:val="20"/>
                <w:lang w:val="en-US"/>
              </w:rPr>
            </w:pPr>
            <w:ins w:id="11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59" w:author="Nick.Tolimieri [2]" w:date="2022-09-06T13:51:00Z"/>
                <w:color w:val="000000"/>
                <w:sz w:val="20"/>
                <w:szCs w:val="20"/>
                <w:lang w:val="en-US"/>
              </w:rPr>
            </w:pPr>
            <w:ins w:id="11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2" w:author="Nick.Tolimieri [2]" w:date="2022-09-06T13:51:00Z"/>
                <w:color w:val="000000"/>
                <w:sz w:val="20"/>
                <w:szCs w:val="20"/>
                <w:lang w:val="en-US"/>
              </w:rPr>
            </w:pPr>
            <w:ins w:id="11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5" w:author="Nick.Tolimieri [2]" w:date="2022-09-06T13:51:00Z"/>
                <w:color w:val="000000"/>
                <w:sz w:val="20"/>
                <w:szCs w:val="20"/>
                <w:lang w:val="en-US"/>
              </w:rPr>
            </w:pPr>
            <w:ins w:id="11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68" w:author="Nick.Tolimieri [2]" w:date="2022-09-06T13:51:00Z"/>
                <w:color w:val="000000"/>
                <w:sz w:val="20"/>
                <w:szCs w:val="20"/>
                <w:lang w:val="en-US"/>
              </w:rPr>
            </w:pPr>
            <w:ins w:id="11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1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1" w:author="Nick.Tolimieri [2]" w:date="2022-09-06T13:51:00Z"/>
                <w:color w:val="000000"/>
                <w:sz w:val="20"/>
                <w:szCs w:val="20"/>
                <w:lang w:val="en-US"/>
              </w:rPr>
            </w:pPr>
            <w:ins w:id="1172" w:author="Nick.Tolimieri [2]" w:date="2022-09-06T13:51:00Z">
              <w:r w:rsidRPr="00C97A89">
                <w:rPr>
                  <w:color w:val="000000"/>
                  <w:sz w:val="20"/>
                  <w:szCs w:val="20"/>
                  <w:lang w:val="en-US"/>
                </w:rPr>
                <w:t>-</w:t>
              </w:r>
            </w:ins>
          </w:p>
        </w:tc>
      </w:tr>
      <w:tr w:rsidR="00C97A89" w:rsidRPr="00C97A89" w:rsidTr="004C5EBF">
        <w:tblPrEx>
          <w:tblPrExChange w:id="1173" w:author="Nick.Tolimieri [2]" w:date="2022-09-13T12:47:00Z">
            <w:tblPrEx>
              <w:tblW w:w="10017" w:type="dxa"/>
            </w:tblPrEx>
          </w:tblPrExChange>
        </w:tblPrEx>
        <w:trPr>
          <w:trHeight w:val="255"/>
          <w:ins w:id="1174" w:author="Nick.Tolimieri [2]" w:date="2022-09-06T13:51:00Z"/>
          <w:trPrChange w:id="11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1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77" w:author="Nick.Tolimieri [2]" w:date="2022-09-06T13:51:00Z"/>
                <w:color w:val="000000"/>
                <w:sz w:val="20"/>
                <w:szCs w:val="20"/>
                <w:lang w:val="en-US"/>
              </w:rPr>
            </w:pPr>
            <w:proofErr w:type="spellStart"/>
            <w:ins w:id="1178"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1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0" w:author="Nick.Tolimieri [2]" w:date="2022-09-06T13:51:00Z"/>
                <w:color w:val="000000"/>
                <w:sz w:val="20"/>
                <w:szCs w:val="20"/>
                <w:lang w:val="en-US"/>
              </w:rPr>
            </w:pPr>
            <w:ins w:id="118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11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3" w:author="Nick.Tolimieri [2]" w:date="2022-09-06T13:51:00Z"/>
                <w:color w:val="000000"/>
                <w:sz w:val="20"/>
                <w:szCs w:val="20"/>
                <w:lang w:val="en-US"/>
              </w:rPr>
            </w:pPr>
            <w:ins w:id="118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1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6" w:author="Nick.Tolimieri [2]" w:date="2022-09-06T13:51:00Z"/>
                <w:color w:val="000000"/>
                <w:sz w:val="20"/>
                <w:szCs w:val="20"/>
                <w:lang w:val="en-US"/>
              </w:rPr>
            </w:pPr>
            <w:ins w:id="118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1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89" w:author="Nick.Tolimieri [2]" w:date="2022-09-06T13:51:00Z"/>
                <w:color w:val="000000"/>
                <w:sz w:val="20"/>
                <w:szCs w:val="20"/>
                <w:lang w:val="en-US"/>
              </w:rPr>
            </w:pPr>
            <w:ins w:id="119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1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192" w:author="Nick.Tolimieri [2]" w:date="2022-09-06T13:51:00Z"/>
                <w:color w:val="000000"/>
                <w:sz w:val="20"/>
                <w:szCs w:val="20"/>
                <w:lang w:val="en-US"/>
              </w:rPr>
            </w:pPr>
            <w:ins w:id="119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1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5" w:author="Nick.Tolimieri [2]" w:date="2022-09-06T13:51:00Z"/>
                <w:color w:val="000000"/>
                <w:sz w:val="20"/>
                <w:szCs w:val="20"/>
                <w:lang w:val="en-US"/>
              </w:rPr>
            </w:pPr>
            <w:ins w:id="119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1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198" w:author="Nick.Tolimieri [2]" w:date="2022-09-06T13:51:00Z"/>
                <w:color w:val="000000"/>
                <w:sz w:val="20"/>
                <w:szCs w:val="20"/>
                <w:lang w:val="en-US"/>
              </w:rPr>
            </w:pPr>
            <w:ins w:id="11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1" w:author="Nick.Tolimieri [2]" w:date="2022-09-06T13:51:00Z"/>
                <w:color w:val="000000"/>
                <w:sz w:val="20"/>
                <w:szCs w:val="20"/>
                <w:lang w:val="en-US"/>
              </w:rPr>
            </w:pPr>
            <w:ins w:id="12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4" w:author="Nick.Tolimieri [2]" w:date="2022-09-06T13:51:00Z"/>
                <w:color w:val="000000"/>
                <w:sz w:val="20"/>
                <w:szCs w:val="20"/>
                <w:lang w:val="en-US"/>
              </w:rPr>
            </w:pPr>
            <w:ins w:id="120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2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07" w:author="Nick.Tolimieri [2]" w:date="2022-09-06T13:51:00Z"/>
                <w:color w:val="000000"/>
                <w:sz w:val="20"/>
                <w:szCs w:val="20"/>
                <w:lang w:val="en-US"/>
              </w:rPr>
            </w:pPr>
            <w:ins w:id="1208" w:author="Nick.Tolimieri [2]" w:date="2022-09-06T13:51:00Z">
              <w:r w:rsidRPr="00C97A89">
                <w:rPr>
                  <w:color w:val="000000"/>
                  <w:sz w:val="20"/>
                  <w:szCs w:val="20"/>
                  <w:lang w:val="en-US"/>
                </w:rPr>
                <w:t>-</w:t>
              </w:r>
            </w:ins>
          </w:p>
        </w:tc>
      </w:tr>
      <w:tr w:rsidR="00C97A89" w:rsidRPr="00C97A89" w:rsidTr="004C5EBF">
        <w:tblPrEx>
          <w:tblPrExChange w:id="1209" w:author="Nick.Tolimieri [2]" w:date="2022-09-13T12:47:00Z">
            <w:tblPrEx>
              <w:tblW w:w="10017" w:type="dxa"/>
            </w:tblPrEx>
          </w:tblPrExChange>
        </w:tblPrEx>
        <w:trPr>
          <w:trHeight w:val="255"/>
          <w:ins w:id="1210" w:author="Nick.Tolimieri [2]" w:date="2022-09-06T13:51:00Z"/>
          <w:trPrChange w:id="12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13" w:author="Nick.Tolimieri [2]" w:date="2022-09-06T13:51:00Z"/>
                <w:color w:val="000000"/>
                <w:sz w:val="20"/>
                <w:szCs w:val="20"/>
                <w:lang w:val="en-US"/>
              </w:rPr>
            </w:pPr>
            <w:proofErr w:type="spellStart"/>
            <w:ins w:id="1214"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6" w:author="Nick.Tolimieri [2]" w:date="2022-09-06T13:51:00Z"/>
                <w:color w:val="000000"/>
                <w:sz w:val="20"/>
                <w:szCs w:val="20"/>
                <w:lang w:val="en-US"/>
              </w:rPr>
            </w:pPr>
            <w:ins w:id="121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12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19" w:author="Nick.Tolimieri [2]" w:date="2022-09-06T13:51:00Z"/>
                <w:color w:val="000000"/>
                <w:sz w:val="20"/>
                <w:szCs w:val="20"/>
                <w:lang w:val="en-US"/>
              </w:rPr>
            </w:pPr>
            <w:ins w:id="1220"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2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2" w:author="Nick.Tolimieri [2]" w:date="2022-09-06T13:51:00Z"/>
                <w:color w:val="000000"/>
                <w:sz w:val="20"/>
                <w:szCs w:val="20"/>
                <w:lang w:val="en-US"/>
              </w:rPr>
            </w:pPr>
            <w:ins w:id="1223"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2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5" w:author="Nick.Tolimieri [2]" w:date="2022-09-06T13:51:00Z"/>
                <w:color w:val="000000"/>
                <w:sz w:val="20"/>
                <w:szCs w:val="20"/>
                <w:lang w:val="en-US"/>
              </w:rPr>
            </w:pPr>
            <w:ins w:id="122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2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28" w:author="Nick.Tolimieri [2]" w:date="2022-09-06T13:51:00Z"/>
                <w:color w:val="000000"/>
                <w:sz w:val="20"/>
                <w:szCs w:val="20"/>
                <w:lang w:val="en-US"/>
              </w:rPr>
            </w:pPr>
            <w:ins w:id="122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2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1" w:author="Nick.Tolimieri [2]" w:date="2022-09-06T13:51:00Z"/>
                <w:color w:val="000000"/>
                <w:sz w:val="20"/>
                <w:szCs w:val="20"/>
                <w:lang w:val="en-US"/>
              </w:rPr>
            </w:pPr>
            <w:ins w:id="123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2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4" w:author="Nick.Tolimieri [2]" w:date="2022-09-06T13:51:00Z"/>
                <w:color w:val="000000"/>
                <w:sz w:val="20"/>
                <w:szCs w:val="20"/>
                <w:lang w:val="en-US"/>
              </w:rPr>
            </w:pPr>
            <w:ins w:id="1235" w:author="Nick.Tolimieri [2]" w:date="2022-09-06T13:51:00Z">
              <w:r w:rsidRPr="00C97A89">
                <w:rPr>
                  <w:color w:val="000000"/>
                  <w:sz w:val="20"/>
                  <w:szCs w:val="20"/>
                  <w:lang w:val="en-US"/>
                </w:rPr>
                <w:t>13</w:t>
              </w:r>
            </w:ins>
          </w:p>
        </w:tc>
        <w:tc>
          <w:tcPr>
            <w:tcW w:w="905" w:type="dxa"/>
            <w:tcBorders>
              <w:top w:val="nil"/>
              <w:left w:val="nil"/>
              <w:bottom w:val="nil"/>
              <w:right w:val="nil"/>
            </w:tcBorders>
            <w:shd w:val="clear" w:color="auto" w:fill="auto"/>
            <w:noWrap/>
            <w:vAlign w:val="bottom"/>
            <w:hideMark/>
            <w:tcPrChange w:id="12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37" w:author="Nick.Tolimieri [2]" w:date="2022-09-06T13:51:00Z"/>
                <w:color w:val="000000"/>
                <w:sz w:val="20"/>
                <w:szCs w:val="20"/>
                <w:lang w:val="en-US"/>
              </w:rPr>
            </w:pPr>
            <w:ins w:id="1238"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12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0" w:author="Nick.Tolimieri [2]" w:date="2022-09-06T13:51:00Z"/>
                <w:color w:val="000000"/>
                <w:sz w:val="20"/>
                <w:szCs w:val="20"/>
                <w:lang w:val="en-US"/>
              </w:rPr>
            </w:pPr>
            <w:ins w:id="1241"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12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43" w:author="Nick.Tolimieri [2]" w:date="2022-09-06T13:51:00Z"/>
                <w:color w:val="000000"/>
                <w:sz w:val="20"/>
                <w:szCs w:val="20"/>
                <w:lang w:val="en-US"/>
              </w:rPr>
            </w:pPr>
            <w:ins w:id="1244" w:author="Nick.Tolimieri [2]" w:date="2022-09-06T13:51:00Z">
              <w:r w:rsidRPr="00C97A89">
                <w:rPr>
                  <w:color w:val="000000"/>
                  <w:sz w:val="20"/>
                  <w:szCs w:val="20"/>
                  <w:lang w:val="en-US"/>
                </w:rPr>
                <w:t>3.83</w:t>
              </w:r>
            </w:ins>
          </w:p>
        </w:tc>
      </w:tr>
      <w:tr w:rsidR="00C97A89" w:rsidRPr="00C97A89" w:rsidTr="004C5EBF">
        <w:tblPrEx>
          <w:tblPrExChange w:id="1245" w:author="Nick.Tolimieri [2]" w:date="2022-09-13T12:47:00Z">
            <w:tblPrEx>
              <w:tblW w:w="10017" w:type="dxa"/>
            </w:tblPrEx>
          </w:tblPrExChange>
        </w:tblPrEx>
        <w:trPr>
          <w:trHeight w:val="255"/>
          <w:ins w:id="1246" w:author="Nick.Tolimieri [2]" w:date="2022-09-06T13:51:00Z"/>
          <w:trPrChange w:id="12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49" w:author="Nick.Tolimieri [2]" w:date="2022-09-06T13:51:00Z"/>
                <w:color w:val="000000"/>
                <w:sz w:val="20"/>
                <w:szCs w:val="20"/>
                <w:lang w:val="en-US"/>
              </w:rPr>
            </w:pPr>
            <w:proofErr w:type="spellStart"/>
            <w:ins w:id="1250"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2" w:author="Nick.Tolimieri [2]" w:date="2022-09-06T13:51:00Z"/>
                <w:color w:val="000000"/>
                <w:sz w:val="20"/>
                <w:szCs w:val="20"/>
                <w:lang w:val="en-US"/>
              </w:rPr>
            </w:pPr>
            <w:ins w:id="125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12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5" w:author="Nick.Tolimieri [2]" w:date="2022-09-06T13:51:00Z"/>
                <w:color w:val="000000"/>
                <w:sz w:val="20"/>
                <w:szCs w:val="20"/>
                <w:lang w:val="en-US"/>
              </w:rPr>
            </w:pPr>
            <w:ins w:id="12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58" w:author="Nick.Tolimieri [2]" w:date="2022-09-06T13:51:00Z"/>
                <w:color w:val="000000"/>
                <w:sz w:val="20"/>
                <w:szCs w:val="20"/>
                <w:lang w:val="en-US"/>
              </w:rPr>
            </w:pPr>
            <w:ins w:id="1259"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12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1" w:author="Nick.Tolimieri [2]" w:date="2022-09-06T13:51:00Z"/>
                <w:color w:val="000000"/>
                <w:sz w:val="20"/>
                <w:szCs w:val="20"/>
                <w:lang w:val="en-US"/>
              </w:rPr>
            </w:pPr>
            <w:ins w:id="126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2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4" w:author="Nick.Tolimieri [2]" w:date="2022-09-06T13:51:00Z"/>
                <w:color w:val="000000"/>
                <w:sz w:val="20"/>
                <w:szCs w:val="20"/>
                <w:lang w:val="en-US"/>
              </w:rPr>
            </w:pPr>
            <w:ins w:id="1265" w:author="Nick.Tolimieri [2]" w:date="2022-09-06T13:51:00Z">
              <w:r w:rsidRPr="00C97A89">
                <w:rPr>
                  <w:color w:val="000000"/>
                  <w:sz w:val="20"/>
                  <w:szCs w:val="20"/>
                  <w:lang w:val="en-US"/>
                </w:rPr>
                <w:t>21</w:t>
              </w:r>
            </w:ins>
          </w:p>
        </w:tc>
        <w:tc>
          <w:tcPr>
            <w:tcW w:w="700" w:type="dxa"/>
            <w:tcBorders>
              <w:top w:val="nil"/>
              <w:left w:val="nil"/>
              <w:bottom w:val="nil"/>
              <w:right w:val="nil"/>
            </w:tcBorders>
            <w:shd w:val="clear" w:color="auto" w:fill="auto"/>
            <w:noWrap/>
            <w:vAlign w:val="bottom"/>
            <w:hideMark/>
            <w:tcPrChange w:id="12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67" w:author="Nick.Tolimieri [2]" w:date="2022-09-06T13:51:00Z"/>
                <w:color w:val="000000"/>
                <w:sz w:val="20"/>
                <w:szCs w:val="20"/>
                <w:lang w:val="en-US"/>
              </w:rPr>
            </w:pPr>
            <w:ins w:id="1268" w:author="Nick.Tolimieri [2]" w:date="2022-09-06T13:51:00Z">
              <w:r w:rsidRPr="00C97A89">
                <w:rPr>
                  <w:color w:val="000000"/>
                  <w:sz w:val="20"/>
                  <w:szCs w:val="20"/>
                  <w:lang w:val="en-US"/>
                </w:rPr>
                <w:t>21</w:t>
              </w:r>
            </w:ins>
          </w:p>
        </w:tc>
        <w:tc>
          <w:tcPr>
            <w:tcW w:w="640" w:type="dxa"/>
            <w:tcBorders>
              <w:top w:val="nil"/>
              <w:left w:val="nil"/>
              <w:bottom w:val="nil"/>
              <w:right w:val="nil"/>
            </w:tcBorders>
            <w:shd w:val="clear" w:color="auto" w:fill="auto"/>
            <w:noWrap/>
            <w:vAlign w:val="bottom"/>
            <w:hideMark/>
            <w:tcPrChange w:id="12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0" w:author="Nick.Tolimieri [2]" w:date="2022-09-06T13:51:00Z"/>
                <w:color w:val="000000"/>
                <w:sz w:val="20"/>
                <w:szCs w:val="20"/>
                <w:lang w:val="en-US"/>
              </w:rPr>
            </w:pPr>
            <w:ins w:id="1271"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12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3" w:author="Nick.Tolimieri [2]" w:date="2022-09-06T13:51:00Z"/>
                <w:color w:val="000000"/>
                <w:sz w:val="20"/>
                <w:szCs w:val="20"/>
                <w:lang w:val="en-US"/>
              </w:rPr>
            </w:pPr>
            <w:ins w:id="1274" w:author="Nick.Tolimieri [2]" w:date="2022-09-06T13:51:00Z">
              <w:r w:rsidRPr="00C97A89">
                <w:rPr>
                  <w:color w:val="000000"/>
                  <w:sz w:val="20"/>
                  <w:szCs w:val="20"/>
                  <w:lang w:val="en-US"/>
                </w:rPr>
                <w:t>1.89</w:t>
              </w:r>
            </w:ins>
          </w:p>
        </w:tc>
        <w:tc>
          <w:tcPr>
            <w:tcW w:w="905" w:type="dxa"/>
            <w:tcBorders>
              <w:top w:val="nil"/>
              <w:left w:val="nil"/>
              <w:bottom w:val="nil"/>
              <w:right w:val="nil"/>
            </w:tcBorders>
            <w:shd w:val="clear" w:color="auto" w:fill="auto"/>
            <w:noWrap/>
            <w:vAlign w:val="bottom"/>
            <w:hideMark/>
            <w:tcPrChange w:id="12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6" w:author="Nick.Tolimieri [2]" w:date="2022-09-06T13:51:00Z"/>
                <w:color w:val="000000"/>
                <w:sz w:val="20"/>
                <w:szCs w:val="20"/>
                <w:lang w:val="en-US"/>
              </w:rPr>
            </w:pPr>
            <w:ins w:id="1277" w:author="Nick.Tolimieri [2]" w:date="2022-09-06T13:51:00Z">
              <w:r w:rsidRPr="00C97A89">
                <w:rPr>
                  <w:color w:val="000000"/>
                  <w:sz w:val="20"/>
                  <w:szCs w:val="20"/>
                  <w:lang w:val="en-US"/>
                </w:rPr>
                <w:t>0.64</w:t>
              </w:r>
            </w:ins>
          </w:p>
        </w:tc>
        <w:tc>
          <w:tcPr>
            <w:tcW w:w="905" w:type="dxa"/>
            <w:tcBorders>
              <w:top w:val="nil"/>
              <w:left w:val="nil"/>
              <w:bottom w:val="nil"/>
              <w:right w:val="nil"/>
            </w:tcBorders>
            <w:shd w:val="clear" w:color="auto" w:fill="auto"/>
            <w:noWrap/>
            <w:vAlign w:val="bottom"/>
            <w:hideMark/>
            <w:tcPrChange w:id="12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79" w:author="Nick.Tolimieri [2]" w:date="2022-09-06T13:51:00Z"/>
                <w:color w:val="000000"/>
                <w:sz w:val="20"/>
                <w:szCs w:val="20"/>
                <w:lang w:val="en-US"/>
              </w:rPr>
            </w:pPr>
            <w:ins w:id="1280" w:author="Nick.Tolimieri [2]" w:date="2022-09-06T13:51:00Z">
              <w:r w:rsidRPr="00C97A89">
                <w:rPr>
                  <w:color w:val="000000"/>
                  <w:sz w:val="20"/>
                  <w:szCs w:val="20"/>
                  <w:lang w:val="en-US"/>
                </w:rPr>
                <w:t>2.9</w:t>
              </w:r>
            </w:ins>
          </w:p>
        </w:tc>
      </w:tr>
      <w:tr w:rsidR="00C97A89" w:rsidRPr="00C97A89" w:rsidTr="004C5EBF">
        <w:tblPrEx>
          <w:tblPrExChange w:id="1281" w:author="Nick.Tolimieri [2]" w:date="2022-09-13T12:47:00Z">
            <w:tblPrEx>
              <w:tblW w:w="10017" w:type="dxa"/>
            </w:tblPrEx>
          </w:tblPrExChange>
        </w:tblPrEx>
        <w:trPr>
          <w:trHeight w:val="255"/>
          <w:ins w:id="1282" w:author="Nick.Tolimieri [2]" w:date="2022-09-06T13:51:00Z"/>
          <w:trPrChange w:id="12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2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285" w:author="Nick.Tolimieri [2]" w:date="2022-09-06T13:51:00Z"/>
                <w:color w:val="000000"/>
                <w:sz w:val="20"/>
                <w:szCs w:val="20"/>
                <w:lang w:val="en-US"/>
              </w:rPr>
            </w:pPr>
            <w:proofErr w:type="spellStart"/>
            <w:ins w:id="1286" w:author="Nick.Tolimieri [2]" w:date="2022-09-06T13:51:00Z">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ins>
          </w:p>
        </w:tc>
        <w:tc>
          <w:tcPr>
            <w:tcW w:w="616" w:type="dxa"/>
            <w:tcBorders>
              <w:top w:val="nil"/>
              <w:left w:val="nil"/>
              <w:bottom w:val="nil"/>
              <w:right w:val="nil"/>
            </w:tcBorders>
            <w:shd w:val="clear" w:color="auto" w:fill="auto"/>
            <w:noWrap/>
            <w:vAlign w:val="bottom"/>
            <w:hideMark/>
            <w:tcPrChange w:id="12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88" w:author="Nick.Tolimieri [2]" w:date="2022-09-06T13:51:00Z"/>
                <w:color w:val="000000"/>
                <w:sz w:val="20"/>
                <w:szCs w:val="20"/>
                <w:lang w:val="en-US"/>
              </w:rPr>
            </w:pPr>
            <w:ins w:id="128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12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1" w:author="Nick.Tolimieri [2]" w:date="2022-09-06T13:51:00Z"/>
                <w:color w:val="000000"/>
                <w:sz w:val="20"/>
                <w:szCs w:val="20"/>
                <w:lang w:val="en-US"/>
              </w:rPr>
            </w:pPr>
            <w:ins w:id="12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2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4" w:author="Nick.Tolimieri [2]" w:date="2022-09-06T13:51:00Z"/>
                <w:color w:val="000000"/>
                <w:sz w:val="20"/>
                <w:szCs w:val="20"/>
                <w:lang w:val="en-US"/>
              </w:rPr>
            </w:pPr>
            <w:ins w:id="1295"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2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297" w:author="Nick.Tolimieri [2]" w:date="2022-09-06T13:51:00Z"/>
                <w:color w:val="000000"/>
                <w:sz w:val="20"/>
                <w:szCs w:val="20"/>
                <w:lang w:val="en-US"/>
              </w:rPr>
            </w:pPr>
            <w:ins w:id="1298"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2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0" w:author="Nick.Tolimieri [2]" w:date="2022-09-06T13:51:00Z"/>
                <w:color w:val="000000"/>
                <w:sz w:val="20"/>
                <w:szCs w:val="20"/>
                <w:lang w:val="en-US"/>
              </w:rPr>
            </w:pPr>
            <w:ins w:id="1301" w:author="Nick.Tolimieri [2]" w:date="2022-09-06T13:51:00Z">
              <w:r w:rsidRPr="00C97A89">
                <w:rPr>
                  <w:color w:val="000000"/>
                  <w:sz w:val="20"/>
                  <w:szCs w:val="20"/>
                  <w:lang w:val="en-US"/>
                </w:rPr>
                <w:t>20</w:t>
              </w:r>
            </w:ins>
          </w:p>
        </w:tc>
        <w:tc>
          <w:tcPr>
            <w:tcW w:w="700" w:type="dxa"/>
            <w:tcBorders>
              <w:top w:val="nil"/>
              <w:left w:val="nil"/>
              <w:bottom w:val="nil"/>
              <w:right w:val="nil"/>
            </w:tcBorders>
            <w:shd w:val="clear" w:color="auto" w:fill="auto"/>
            <w:noWrap/>
            <w:vAlign w:val="bottom"/>
            <w:hideMark/>
            <w:tcPrChange w:id="13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3" w:author="Nick.Tolimieri [2]" w:date="2022-09-06T13:51:00Z"/>
                <w:color w:val="000000"/>
                <w:sz w:val="20"/>
                <w:szCs w:val="20"/>
                <w:lang w:val="en-US"/>
              </w:rPr>
            </w:pPr>
            <w:ins w:id="130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6" w:author="Nick.Tolimieri [2]" w:date="2022-09-06T13:51:00Z"/>
                <w:color w:val="000000"/>
                <w:sz w:val="20"/>
                <w:szCs w:val="20"/>
                <w:lang w:val="en-US"/>
              </w:rPr>
            </w:pPr>
            <w:ins w:id="1307"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3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09" w:author="Nick.Tolimieri [2]" w:date="2022-09-06T13:51:00Z"/>
                <w:color w:val="000000"/>
                <w:sz w:val="20"/>
                <w:szCs w:val="20"/>
                <w:lang w:val="en-US"/>
              </w:rPr>
            </w:pPr>
            <w:ins w:id="1310" w:author="Nick.Tolimieri [2]" w:date="2022-09-06T13:51:00Z">
              <w:r w:rsidRPr="00C97A89">
                <w:rPr>
                  <w:color w:val="000000"/>
                  <w:sz w:val="20"/>
                  <w:szCs w:val="20"/>
                  <w:lang w:val="en-US"/>
                </w:rPr>
                <w:t>1.67</w:t>
              </w:r>
            </w:ins>
          </w:p>
        </w:tc>
        <w:tc>
          <w:tcPr>
            <w:tcW w:w="905" w:type="dxa"/>
            <w:tcBorders>
              <w:top w:val="nil"/>
              <w:left w:val="nil"/>
              <w:bottom w:val="nil"/>
              <w:right w:val="nil"/>
            </w:tcBorders>
            <w:shd w:val="clear" w:color="auto" w:fill="auto"/>
            <w:noWrap/>
            <w:vAlign w:val="bottom"/>
            <w:hideMark/>
            <w:tcPrChange w:id="13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2" w:author="Nick.Tolimieri [2]" w:date="2022-09-06T13:51:00Z"/>
                <w:color w:val="000000"/>
                <w:sz w:val="20"/>
                <w:szCs w:val="20"/>
                <w:lang w:val="en-US"/>
              </w:rPr>
            </w:pPr>
            <w:ins w:id="1313"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13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15" w:author="Nick.Tolimieri [2]" w:date="2022-09-06T13:51:00Z"/>
                <w:color w:val="000000"/>
                <w:sz w:val="20"/>
                <w:szCs w:val="20"/>
                <w:lang w:val="en-US"/>
              </w:rPr>
            </w:pPr>
            <w:ins w:id="1316" w:author="Nick.Tolimieri [2]" w:date="2022-09-06T13:51:00Z">
              <w:r w:rsidRPr="00C97A89">
                <w:rPr>
                  <w:color w:val="000000"/>
                  <w:sz w:val="20"/>
                  <w:szCs w:val="20"/>
                  <w:lang w:val="en-US"/>
                </w:rPr>
                <w:t>2.23</w:t>
              </w:r>
            </w:ins>
          </w:p>
        </w:tc>
      </w:tr>
      <w:tr w:rsidR="00C97A89" w:rsidRPr="00C97A89" w:rsidTr="004C5EBF">
        <w:tblPrEx>
          <w:tblPrExChange w:id="1317" w:author="Nick.Tolimieri [2]" w:date="2022-09-13T12:47:00Z">
            <w:tblPrEx>
              <w:tblW w:w="10017" w:type="dxa"/>
            </w:tblPrEx>
          </w:tblPrExChange>
        </w:tblPrEx>
        <w:trPr>
          <w:trHeight w:val="255"/>
          <w:ins w:id="1318" w:author="Nick.Tolimieri [2]" w:date="2022-09-06T13:51:00Z"/>
          <w:trPrChange w:id="13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21" w:author="Nick.Tolimieri [2]" w:date="2022-09-06T13:51:00Z"/>
                <w:color w:val="000000"/>
                <w:sz w:val="20"/>
                <w:szCs w:val="20"/>
                <w:lang w:val="en-US"/>
              </w:rPr>
            </w:pPr>
            <w:ins w:id="132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4" w:author="Nick.Tolimieri [2]" w:date="2022-09-06T13:51:00Z"/>
                <w:color w:val="000000"/>
                <w:sz w:val="20"/>
                <w:szCs w:val="20"/>
                <w:lang w:val="en-US"/>
              </w:rPr>
            </w:pPr>
            <w:ins w:id="132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13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27" w:author="Nick.Tolimieri [2]" w:date="2022-09-06T13:51:00Z"/>
                <w:color w:val="000000"/>
                <w:sz w:val="20"/>
                <w:szCs w:val="20"/>
                <w:lang w:val="en-US"/>
              </w:rPr>
            </w:pPr>
            <w:ins w:id="132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13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0" w:author="Nick.Tolimieri [2]" w:date="2022-09-06T13:51:00Z"/>
                <w:color w:val="000000"/>
                <w:sz w:val="20"/>
                <w:szCs w:val="20"/>
                <w:lang w:val="en-US"/>
              </w:rPr>
            </w:pPr>
            <w:ins w:id="1331"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13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3" w:author="Nick.Tolimieri [2]" w:date="2022-09-06T13:51:00Z"/>
                <w:color w:val="000000"/>
                <w:sz w:val="20"/>
                <w:szCs w:val="20"/>
                <w:lang w:val="en-US"/>
              </w:rPr>
            </w:pPr>
            <w:ins w:id="1334"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13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6" w:author="Nick.Tolimieri [2]" w:date="2022-09-06T13:51:00Z"/>
                <w:color w:val="000000"/>
                <w:sz w:val="20"/>
                <w:szCs w:val="20"/>
                <w:lang w:val="en-US"/>
              </w:rPr>
            </w:pPr>
            <w:ins w:id="1337" w:author="Nick.Tolimieri [2]" w:date="2022-09-06T13:51:00Z">
              <w:r w:rsidRPr="00C97A89">
                <w:rPr>
                  <w:color w:val="000000"/>
                  <w:sz w:val="20"/>
                  <w:szCs w:val="20"/>
                  <w:lang w:val="en-US"/>
                </w:rPr>
                <w:t>48</w:t>
              </w:r>
            </w:ins>
          </w:p>
        </w:tc>
        <w:tc>
          <w:tcPr>
            <w:tcW w:w="700" w:type="dxa"/>
            <w:tcBorders>
              <w:top w:val="nil"/>
              <w:left w:val="nil"/>
              <w:bottom w:val="nil"/>
              <w:right w:val="nil"/>
            </w:tcBorders>
            <w:shd w:val="clear" w:color="auto" w:fill="auto"/>
            <w:noWrap/>
            <w:vAlign w:val="bottom"/>
            <w:hideMark/>
            <w:tcPrChange w:id="13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39" w:author="Nick.Tolimieri [2]" w:date="2022-09-06T13:51:00Z"/>
                <w:color w:val="000000"/>
                <w:sz w:val="20"/>
                <w:szCs w:val="20"/>
                <w:lang w:val="en-US"/>
              </w:rPr>
            </w:pPr>
            <w:ins w:id="134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3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2" w:author="Nick.Tolimieri [2]" w:date="2022-09-06T13:51:00Z"/>
                <w:color w:val="000000"/>
                <w:sz w:val="20"/>
                <w:szCs w:val="20"/>
                <w:lang w:val="en-US"/>
              </w:rPr>
            </w:pPr>
            <w:ins w:id="1343"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13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5" w:author="Nick.Tolimieri [2]" w:date="2022-09-06T13:51:00Z"/>
                <w:color w:val="000000"/>
                <w:sz w:val="20"/>
                <w:szCs w:val="20"/>
                <w:lang w:val="en-US"/>
              </w:rPr>
            </w:pPr>
            <w:ins w:id="1346"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13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48" w:author="Nick.Tolimieri [2]" w:date="2022-09-06T13:51:00Z"/>
                <w:color w:val="000000"/>
                <w:sz w:val="20"/>
                <w:szCs w:val="20"/>
                <w:lang w:val="en-US"/>
              </w:rPr>
            </w:pPr>
            <w:ins w:id="1349"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13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51" w:author="Nick.Tolimieri [2]" w:date="2022-09-06T13:51:00Z"/>
                <w:color w:val="000000"/>
                <w:sz w:val="20"/>
                <w:szCs w:val="20"/>
                <w:lang w:val="en-US"/>
              </w:rPr>
            </w:pPr>
            <w:ins w:id="1352" w:author="Nick.Tolimieri [2]" w:date="2022-09-06T13:51:00Z">
              <w:r w:rsidRPr="00C97A89">
                <w:rPr>
                  <w:color w:val="000000"/>
                  <w:sz w:val="20"/>
                  <w:szCs w:val="20"/>
                  <w:lang w:val="en-US"/>
                </w:rPr>
                <w:t>2.72</w:t>
              </w:r>
            </w:ins>
          </w:p>
        </w:tc>
      </w:tr>
      <w:tr w:rsidR="00C97A89" w:rsidRPr="00C97A89" w:rsidTr="004C5EBF">
        <w:tblPrEx>
          <w:tblPrExChange w:id="1353" w:author="Nick.Tolimieri [2]" w:date="2022-09-13T12:47:00Z">
            <w:tblPrEx>
              <w:tblW w:w="10017" w:type="dxa"/>
            </w:tblPrEx>
          </w:tblPrExChange>
        </w:tblPrEx>
        <w:trPr>
          <w:trHeight w:val="255"/>
          <w:ins w:id="1354" w:author="Nick.Tolimieri [2]" w:date="2022-09-06T13:51:00Z"/>
          <w:trPrChange w:id="13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57" w:author="Nick.Tolimieri [2]" w:date="2022-09-06T13:51:00Z"/>
                <w:color w:val="000000"/>
                <w:sz w:val="20"/>
                <w:szCs w:val="20"/>
                <w:lang w:val="en-US"/>
              </w:rPr>
            </w:pPr>
            <w:ins w:id="135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0" w:author="Nick.Tolimieri [2]" w:date="2022-09-06T13:51:00Z"/>
                <w:color w:val="000000"/>
                <w:sz w:val="20"/>
                <w:szCs w:val="20"/>
                <w:lang w:val="en-US"/>
              </w:rPr>
            </w:pPr>
            <w:ins w:id="136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13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3" w:author="Nick.Tolimieri [2]" w:date="2022-09-06T13:51:00Z"/>
                <w:color w:val="000000"/>
                <w:sz w:val="20"/>
                <w:szCs w:val="20"/>
                <w:lang w:val="en-US"/>
              </w:rPr>
            </w:pPr>
            <w:ins w:id="1364"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3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6" w:author="Nick.Tolimieri [2]" w:date="2022-09-06T13:51:00Z"/>
                <w:color w:val="000000"/>
                <w:sz w:val="20"/>
                <w:szCs w:val="20"/>
                <w:lang w:val="en-US"/>
              </w:rPr>
            </w:pPr>
            <w:ins w:id="1367"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13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69" w:author="Nick.Tolimieri [2]" w:date="2022-09-06T13:51:00Z"/>
                <w:color w:val="000000"/>
                <w:sz w:val="20"/>
                <w:szCs w:val="20"/>
                <w:lang w:val="en-US"/>
              </w:rPr>
            </w:pPr>
            <w:ins w:id="137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3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2" w:author="Nick.Tolimieri [2]" w:date="2022-09-06T13:51:00Z"/>
                <w:color w:val="000000"/>
                <w:sz w:val="20"/>
                <w:szCs w:val="20"/>
                <w:lang w:val="en-US"/>
              </w:rPr>
            </w:pPr>
            <w:ins w:id="1373"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13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5" w:author="Nick.Tolimieri [2]" w:date="2022-09-06T13:51:00Z"/>
                <w:color w:val="000000"/>
                <w:sz w:val="20"/>
                <w:szCs w:val="20"/>
                <w:lang w:val="en-US"/>
              </w:rPr>
            </w:pPr>
            <w:ins w:id="1376"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13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78" w:author="Nick.Tolimieri [2]" w:date="2022-09-06T13:51:00Z"/>
                <w:color w:val="000000"/>
                <w:sz w:val="20"/>
                <w:szCs w:val="20"/>
                <w:lang w:val="en-US"/>
              </w:rPr>
            </w:pPr>
            <w:ins w:id="137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13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1" w:author="Nick.Tolimieri [2]" w:date="2022-09-06T13:51:00Z"/>
                <w:color w:val="000000"/>
                <w:sz w:val="20"/>
                <w:szCs w:val="20"/>
                <w:lang w:val="en-US"/>
              </w:rPr>
            </w:pPr>
            <w:ins w:id="1382" w:author="Nick.Tolimieri [2]" w:date="2022-09-06T13:51:00Z">
              <w:r w:rsidRPr="00C97A89">
                <w:rPr>
                  <w:color w:val="000000"/>
                  <w:sz w:val="20"/>
                  <w:szCs w:val="20"/>
                  <w:lang w:val="en-US"/>
                </w:rPr>
                <w:t>2.57</w:t>
              </w:r>
            </w:ins>
          </w:p>
        </w:tc>
        <w:tc>
          <w:tcPr>
            <w:tcW w:w="905" w:type="dxa"/>
            <w:tcBorders>
              <w:top w:val="nil"/>
              <w:left w:val="nil"/>
              <w:bottom w:val="nil"/>
              <w:right w:val="nil"/>
            </w:tcBorders>
            <w:shd w:val="clear" w:color="auto" w:fill="auto"/>
            <w:noWrap/>
            <w:vAlign w:val="bottom"/>
            <w:hideMark/>
            <w:tcPrChange w:id="13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4" w:author="Nick.Tolimieri [2]" w:date="2022-09-06T13:51:00Z"/>
                <w:color w:val="000000"/>
                <w:sz w:val="20"/>
                <w:szCs w:val="20"/>
                <w:lang w:val="en-US"/>
              </w:rPr>
            </w:pPr>
            <w:ins w:id="1385" w:author="Nick.Tolimieri [2]" w:date="2022-09-06T13:51:00Z">
              <w:r w:rsidRPr="00C97A89">
                <w:rPr>
                  <w:color w:val="000000"/>
                  <w:sz w:val="20"/>
                  <w:szCs w:val="20"/>
                  <w:lang w:val="en-US"/>
                </w:rPr>
                <w:t>0.6</w:t>
              </w:r>
            </w:ins>
          </w:p>
        </w:tc>
        <w:tc>
          <w:tcPr>
            <w:tcW w:w="905" w:type="dxa"/>
            <w:tcBorders>
              <w:top w:val="nil"/>
              <w:left w:val="nil"/>
              <w:bottom w:val="nil"/>
              <w:right w:val="nil"/>
            </w:tcBorders>
            <w:shd w:val="clear" w:color="auto" w:fill="auto"/>
            <w:noWrap/>
            <w:vAlign w:val="bottom"/>
            <w:hideMark/>
            <w:tcPrChange w:id="13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87" w:author="Nick.Tolimieri [2]" w:date="2022-09-06T13:51:00Z"/>
                <w:color w:val="000000"/>
                <w:sz w:val="20"/>
                <w:szCs w:val="20"/>
                <w:lang w:val="en-US"/>
              </w:rPr>
            </w:pPr>
            <w:ins w:id="1388" w:author="Nick.Tolimieri [2]" w:date="2022-09-06T13:51:00Z">
              <w:r w:rsidRPr="00C97A89">
                <w:rPr>
                  <w:color w:val="000000"/>
                  <w:sz w:val="20"/>
                  <w:szCs w:val="20"/>
                  <w:lang w:val="en-US"/>
                </w:rPr>
                <w:t>3.65</w:t>
              </w:r>
            </w:ins>
          </w:p>
        </w:tc>
      </w:tr>
      <w:tr w:rsidR="00C97A89" w:rsidRPr="00C97A89" w:rsidTr="004C5EBF">
        <w:tblPrEx>
          <w:tblPrExChange w:id="1389" w:author="Nick.Tolimieri [2]" w:date="2022-09-13T12:47:00Z">
            <w:tblPrEx>
              <w:tblW w:w="10017" w:type="dxa"/>
            </w:tblPrEx>
          </w:tblPrExChange>
        </w:tblPrEx>
        <w:trPr>
          <w:trHeight w:val="255"/>
          <w:ins w:id="1390" w:author="Nick.Tolimieri [2]" w:date="2022-09-06T13:51:00Z"/>
          <w:trPrChange w:id="13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3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393" w:author="Nick.Tolimieri [2]" w:date="2022-09-06T13:51:00Z"/>
                <w:color w:val="000000"/>
                <w:sz w:val="20"/>
                <w:szCs w:val="20"/>
                <w:lang w:val="en-US"/>
              </w:rPr>
            </w:pPr>
            <w:ins w:id="139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3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6" w:author="Nick.Tolimieri [2]" w:date="2022-09-06T13:51:00Z"/>
                <w:color w:val="000000"/>
                <w:sz w:val="20"/>
                <w:szCs w:val="20"/>
                <w:lang w:val="en-US"/>
              </w:rPr>
            </w:pPr>
            <w:ins w:id="139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13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399" w:author="Nick.Tolimieri [2]" w:date="2022-09-06T13:51:00Z"/>
                <w:color w:val="000000"/>
                <w:sz w:val="20"/>
                <w:szCs w:val="20"/>
                <w:lang w:val="en-US"/>
              </w:rPr>
            </w:pPr>
            <w:ins w:id="1400"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14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2" w:author="Nick.Tolimieri [2]" w:date="2022-09-06T13:51:00Z"/>
                <w:color w:val="000000"/>
                <w:sz w:val="20"/>
                <w:szCs w:val="20"/>
                <w:lang w:val="en-US"/>
              </w:rPr>
            </w:pPr>
            <w:ins w:id="1403"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14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5" w:author="Nick.Tolimieri [2]" w:date="2022-09-06T13:51:00Z"/>
                <w:color w:val="000000"/>
                <w:sz w:val="20"/>
                <w:szCs w:val="20"/>
                <w:lang w:val="en-US"/>
              </w:rPr>
            </w:pPr>
            <w:ins w:id="140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08" w:author="Nick.Tolimieri [2]" w:date="2022-09-06T13:51:00Z"/>
                <w:color w:val="000000"/>
                <w:sz w:val="20"/>
                <w:szCs w:val="20"/>
                <w:lang w:val="en-US"/>
              </w:rPr>
            </w:pPr>
            <w:ins w:id="1409" w:author="Nick.Tolimieri [2]" w:date="2022-09-06T13:51:00Z">
              <w:r w:rsidRPr="00C97A89">
                <w:rPr>
                  <w:color w:val="000000"/>
                  <w:sz w:val="20"/>
                  <w:szCs w:val="20"/>
                  <w:lang w:val="en-US"/>
                </w:rPr>
                <w:t>27</w:t>
              </w:r>
            </w:ins>
          </w:p>
        </w:tc>
        <w:tc>
          <w:tcPr>
            <w:tcW w:w="700" w:type="dxa"/>
            <w:tcBorders>
              <w:top w:val="nil"/>
              <w:left w:val="nil"/>
              <w:bottom w:val="nil"/>
              <w:right w:val="nil"/>
            </w:tcBorders>
            <w:shd w:val="clear" w:color="auto" w:fill="auto"/>
            <w:noWrap/>
            <w:vAlign w:val="bottom"/>
            <w:hideMark/>
            <w:tcPrChange w:id="14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1" w:author="Nick.Tolimieri [2]" w:date="2022-09-06T13:51:00Z"/>
                <w:color w:val="000000"/>
                <w:sz w:val="20"/>
                <w:szCs w:val="20"/>
                <w:lang w:val="en-US"/>
              </w:rPr>
            </w:pPr>
            <w:ins w:id="1412" w:author="Nick.Tolimieri [2]" w:date="2022-09-06T13:51:00Z">
              <w:r w:rsidRPr="00C97A89">
                <w:rPr>
                  <w:color w:val="000000"/>
                  <w:sz w:val="20"/>
                  <w:szCs w:val="20"/>
                  <w:lang w:val="en-US"/>
                </w:rPr>
                <w:t>27</w:t>
              </w:r>
            </w:ins>
          </w:p>
        </w:tc>
        <w:tc>
          <w:tcPr>
            <w:tcW w:w="640" w:type="dxa"/>
            <w:tcBorders>
              <w:top w:val="nil"/>
              <w:left w:val="nil"/>
              <w:bottom w:val="nil"/>
              <w:right w:val="nil"/>
            </w:tcBorders>
            <w:shd w:val="clear" w:color="auto" w:fill="auto"/>
            <w:noWrap/>
            <w:vAlign w:val="bottom"/>
            <w:hideMark/>
            <w:tcPrChange w:id="14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4" w:author="Nick.Tolimieri [2]" w:date="2022-09-06T13:51:00Z"/>
                <w:color w:val="000000"/>
                <w:sz w:val="20"/>
                <w:szCs w:val="20"/>
                <w:lang w:val="en-US"/>
              </w:rPr>
            </w:pPr>
            <w:ins w:id="1415"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14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17" w:author="Nick.Tolimieri [2]" w:date="2022-09-06T13:51:00Z"/>
                <w:color w:val="000000"/>
                <w:sz w:val="20"/>
                <w:szCs w:val="20"/>
                <w:lang w:val="en-US"/>
              </w:rPr>
            </w:pPr>
            <w:ins w:id="1418" w:author="Nick.Tolimieri [2]" w:date="2022-09-06T13:51:00Z">
              <w:r w:rsidRPr="00C97A89">
                <w:rPr>
                  <w:color w:val="000000"/>
                  <w:sz w:val="20"/>
                  <w:szCs w:val="20"/>
                  <w:lang w:val="en-US"/>
                </w:rPr>
                <w:t>2.66</w:t>
              </w:r>
            </w:ins>
          </w:p>
        </w:tc>
        <w:tc>
          <w:tcPr>
            <w:tcW w:w="905" w:type="dxa"/>
            <w:tcBorders>
              <w:top w:val="nil"/>
              <w:left w:val="nil"/>
              <w:bottom w:val="nil"/>
              <w:right w:val="nil"/>
            </w:tcBorders>
            <w:shd w:val="clear" w:color="auto" w:fill="auto"/>
            <w:noWrap/>
            <w:vAlign w:val="bottom"/>
            <w:hideMark/>
            <w:tcPrChange w:id="14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0" w:author="Nick.Tolimieri [2]" w:date="2022-09-06T13:51:00Z"/>
                <w:color w:val="000000"/>
                <w:sz w:val="20"/>
                <w:szCs w:val="20"/>
                <w:lang w:val="en-US"/>
              </w:rPr>
            </w:pPr>
            <w:ins w:id="1421"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14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23" w:author="Nick.Tolimieri [2]" w:date="2022-09-06T13:51:00Z"/>
                <w:color w:val="000000"/>
                <w:sz w:val="20"/>
                <w:szCs w:val="20"/>
                <w:lang w:val="en-US"/>
              </w:rPr>
            </w:pPr>
            <w:ins w:id="1424" w:author="Nick.Tolimieri [2]" w:date="2022-09-06T13:51:00Z">
              <w:r w:rsidRPr="00C97A89">
                <w:rPr>
                  <w:color w:val="000000"/>
                  <w:sz w:val="20"/>
                  <w:szCs w:val="20"/>
                  <w:lang w:val="en-US"/>
                </w:rPr>
                <w:t>3.93</w:t>
              </w:r>
            </w:ins>
          </w:p>
        </w:tc>
      </w:tr>
      <w:tr w:rsidR="00C97A89" w:rsidRPr="00C97A89" w:rsidTr="004C5EBF">
        <w:tblPrEx>
          <w:tblPrExChange w:id="1425" w:author="Nick.Tolimieri [2]" w:date="2022-09-13T12:47:00Z">
            <w:tblPrEx>
              <w:tblW w:w="10017" w:type="dxa"/>
            </w:tblPrEx>
          </w:tblPrExChange>
        </w:tblPrEx>
        <w:trPr>
          <w:trHeight w:val="255"/>
          <w:ins w:id="1426" w:author="Nick.Tolimieri [2]" w:date="2022-09-06T13:51:00Z"/>
          <w:trPrChange w:id="14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29" w:author="Nick.Tolimieri [2]" w:date="2022-09-06T13:51:00Z"/>
                <w:color w:val="000000"/>
                <w:sz w:val="20"/>
                <w:szCs w:val="20"/>
                <w:lang w:val="en-US"/>
              </w:rPr>
            </w:pPr>
            <w:ins w:id="143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2" w:author="Nick.Tolimieri [2]" w:date="2022-09-06T13:51:00Z"/>
                <w:color w:val="000000"/>
                <w:sz w:val="20"/>
                <w:szCs w:val="20"/>
                <w:lang w:val="en-US"/>
              </w:rPr>
            </w:pPr>
            <w:ins w:id="143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14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5" w:author="Nick.Tolimieri [2]" w:date="2022-09-06T13:51:00Z"/>
                <w:color w:val="000000"/>
                <w:sz w:val="20"/>
                <w:szCs w:val="20"/>
                <w:lang w:val="en-US"/>
              </w:rPr>
            </w:pPr>
            <w:ins w:id="1436" w:author="Nick.Tolimieri [2]" w:date="2022-09-06T13:51:00Z">
              <w:r w:rsidRPr="00C97A89">
                <w:rPr>
                  <w:color w:val="000000"/>
                  <w:sz w:val="20"/>
                  <w:szCs w:val="20"/>
                  <w:lang w:val="en-US"/>
                </w:rPr>
                <w:t>9</w:t>
              </w:r>
            </w:ins>
          </w:p>
        </w:tc>
        <w:tc>
          <w:tcPr>
            <w:tcW w:w="736" w:type="dxa"/>
            <w:tcBorders>
              <w:top w:val="nil"/>
              <w:left w:val="nil"/>
              <w:bottom w:val="nil"/>
              <w:right w:val="nil"/>
            </w:tcBorders>
            <w:shd w:val="clear" w:color="auto" w:fill="auto"/>
            <w:noWrap/>
            <w:vAlign w:val="bottom"/>
            <w:hideMark/>
            <w:tcPrChange w:id="14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38" w:author="Nick.Tolimieri [2]" w:date="2022-09-06T13:51:00Z"/>
                <w:color w:val="000000"/>
                <w:sz w:val="20"/>
                <w:szCs w:val="20"/>
                <w:lang w:val="en-US"/>
              </w:rPr>
            </w:pPr>
            <w:ins w:id="1439"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14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1" w:author="Nick.Tolimieri [2]" w:date="2022-09-06T13:51:00Z"/>
                <w:color w:val="000000"/>
                <w:sz w:val="20"/>
                <w:szCs w:val="20"/>
                <w:lang w:val="en-US"/>
              </w:rPr>
            </w:pPr>
            <w:ins w:id="1442"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14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4" w:author="Nick.Tolimieri [2]" w:date="2022-09-06T13:51:00Z"/>
                <w:color w:val="000000"/>
                <w:sz w:val="20"/>
                <w:szCs w:val="20"/>
                <w:lang w:val="en-US"/>
              </w:rPr>
            </w:pPr>
            <w:ins w:id="1445"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14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47" w:author="Nick.Tolimieri [2]" w:date="2022-09-06T13:51:00Z"/>
                <w:color w:val="000000"/>
                <w:sz w:val="20"/>
                <w:szCs w:val="20"/>
                <w:lang w:val="en-US"/>
              </w:rPr>
            </w:pPr>
            <w:ins w:id="144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4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0" w:author="Nick.Tolimieri [2]" w:date="2022-09-06T13:51:00Z"/>
                <w:color w:val="000000"/>
                <w:sz w:val="20"/>
                <w:szCs w:val="20"/>
                <w:lang w:val="en-US"/>
              </w:rPr>
            </w:pPr>
            <w:ins w:id="145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14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3" w:author="Nick.Tolimieri [2]" w:date="2022-09-06T13:51:00Z"/>
                <w:color w:val="000000"/>
                <w:sz w:val="20"/>
                <w:szCs w:val="20"/>
                <w:lang w:val="en-US"/>
              </w:rPr>
            </w:pPr>
            <w:ins w:id="1454"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4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6" w:author="Nick.Tolimieri [2]" w:date="2022-09-06T13:51:00Z"/>
                <w:color w:val="000000"/>
                <w:sz w:val="20"/>
                <w:szCs w:val="20"/>
                <w:lang w:val="en-US"/>
              </w:rPr>
            </w:pPr>
            <w:ins w:id="1457" w:author="Nick.Tolimieri [2]" w:date="2022-09-06T13:51:00Z">
              <w:r w:rsidRPr="00C97A89">
                <w:rPr>
                  <w:color w:val="000000"/>
                  <w:sz w:val="20"/>
                  <w:szCs w:val="20"/>
                  <w:lang w:val="en-US"/>
                </w:rPr>
                <w:t>0.53</w:t>
              </w:r>
            </w:ins>
          </w:p>
        </w:tc>
        <w:tc>
          <w:tcPr>
            <w:tcW w:w="905" w:type="dxa"/>
            <w:tcBorders>
              <w:top w:val="nil"/>
              <w:left w:val="nil"/>
              <w:bottom w:val="nil"/>
              <w:right w:val="nil"/>
            </w:tcBorders>
            <w:shd w:val="clear" w:color="auto" w:fill="auto"/>
            <w:noWrap/>
            <w:vAlign w:val="bottom"/>
            <w:hideMark/>
            <w:tcPrChange w:id="14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59" w:author="Nick.Tolimieri [2]" w:date="2022-09-06T13:51:00Z"/>
                <w:color w:val="000000"/>
                <w:sz w:val="20"/>
                <w:szCs w:val="20"/>
                <w:lang w:val="en-US"/>
              </w:rPr>
            </w:pPr>
            <w:ins w:id="1460" w:author="Nick.Tolimieri [2]" w:date="2022-09-06T13:51:00Z">
              <w:r w:rsidRPr="00C97A89">
                <w:rPr>
                  <w:color w:val="000000"/>
                  <w:sz w:val="20"/>
                  <w:szCs w:val="20"/>
                  <w:lang w:val="en-US"/>
                </w:rPr>
                <w:t>4.84</w:t>
              </w:r>
            </w:ins>
          </w:p>
        </w:tc>
      </w:tr>
      <w:tr w:rsidR="00C97A89" w:rsidRPr="00C97A89" w:rsidTr="004C5EBF">
        <w:tblPrEx>
          <w:tblPrExChange w:id="1461" w:author="Nick.Tolimieri [2]" w:date="2022-09-13T12:47:00Z">
            <w:tblPrEx>
              <w:tblW w:w="10017" w:type="dxa"/>
            </w:tblPrEx>
          </w:tblPrExChange>
        </w:tblPrEx>
        <w:trPr>
          <w:trHeight w:val="255"/>
          <w:ins w:id="1462" w:author="Nick.Tolimieri [2]" w:date="2022-09-06T13:51:00Z"/>
          <w:trPrChange w:id="14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4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465" w:author="Nick.Tolimieri [2]" w:date="2022-09-06T13:51:00Z"/>
                <w:color w:val="000000"/>
                <w:sz w:val="20"/>
                <w:szCs w:val="20"/>
                <w:lang w:val="en-US"/>
              </w:rPr>
            </w:pPr>
            <w:ins w:id="146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4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68" w:author="Nick.Tolimieri [2]" w:date="2022-09-06T13:51:00Z"/>
                <w:color w:val="000000"/>
                <w:sz w:val="20"/>
                <w:szCs w:val="20"/>
                <w:lang w:val="en-US"/>
              </w:rPr>
            </w:pPr>
            <w:ins w:id="146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14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1" w:author="Nick.Tolimieri [2]" w:date="2022-09-06T13:51:00Z"/>
                <w:color w:val="000000"/>
                <w:sz w:val="20"/>
                <w:szCs w:val="20"/>
                <w:lang w:val="en-US"/>
              </w:rPr>
            </w:pPr>
            <w:ins w:id="14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4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4" w:author="Nick.Tolimieri [2]" w:date="2022-09-06T13:51:00Z"/>
                <w:color w:val="000000"/>
                <w:sz w:val="20"/>
                <w:szCs w:val="20"/>
                <w:lang w:val="en-US"/>
              </w:rPr>
            </w:pPr>
            <w:ins w:id="1475"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4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77" w:author="Nick.Tolimieri [2]" w:date="2022-09-06T13:51:00Z"/>
                <w:color w:val="000000"/>
                <w:sz w:val="20"/>
                <w:szCs w:val="20"/>
                <w:lang w:val="en-US"/>
              </w:rPr>
            </w:pPr>
            <w:ins w:id="147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4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0" w:author="Nick.Tolimieri [2]" w:date="2022-09-06T13:51:00Z"/>
                <w:color w:val="000000"/>
                <w:sz w:val="20"/>
                <w:szCs w:val="20"/>
                <w:lang w:val="en-US"/>
              </w:rPr>
            </w:pPr>
            <w:ins w:id="1481"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14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3" w:author="Nick.Tolimieri [2]" w:date="2022-09-06T13:51:00Z"/>
                <w:color w:val="000000"/>
                <w:sz w:val="20"/>
                <w:szCs w:val="20"/>
                <w:lang w:val="en-US"/>
              </w:rPr>
            </w:pPr>
            <w:ins w:id="1484"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14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6" w:author="Nick.Tolimieri [2]" w:date="2022-09-06T13:51:00Z"/>
                <w:color w:val="000000"/>
                <w:sz w:val="20"/>
                <w:szCs w:val="20"/>
                <w:lang w:val="en-US"/>
              </w:rPr>
            </w:pPr>
            <w:ins w:id="1487"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14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89" w:author="Nick.Tolimieri [2]" w:date="2022-09-06T13:51:00Z"/>
                <w:color w:val="000000"/>
                <w:sz w:val="20"/>
                <w:szCs w:val="20"/>
                <w:lang w:val="en-US"/>
              </w:rPr>
            </w:pPr>
            <w:ins w:id="1490" w:author="Nick.Tolimieri [2]" w:date="2022-09-06T13:51:00Z">
              <w:r w:rsidRPr="00C97A89">
                <w:rPr>
                  <w:color w:val="000000"/>
                  <w:sz w:val="20"/>
                  <w:szCs w:val="20"/>
                  <w:lang w:val="en-US"/>
                </w:rPr>
                <w:t>1.58</w:t>
              </w:r>
            </w:ins>
          </w:p>
        </w:tc>
        <w:tc>
          <w:tcPr>
            <w:tcW w:w="905" w:type="dxa"/>
            <w:tcBorders>
              <w:top w:val="nil"/>
              <w:left w:val="nil"/>
              <w:bottom w:val="nil"/>
              <w:right w:val="nil"/>
            </w:tcBorders>
            <w:shd w:val="clear" w:color="auto" w:fill="auto"/>
            <w:noWrap/>
            <w:vAlign w:val="bottom"/>
            <w:hideMark/>
            <w:tcPrChange w:id="14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2" w:author="Nick.Tolimieri [2]" w:date="2022-09-06T13:51:00Z"/>
                <w:color w:val="000000"/>
                <w:sz w:val="20"/>
                <w:szCs w:val="20"/>
                <w:lang w:val="en-US"/>
              </w:rPr>
            </w:pPr>
            <w:ins w:id="1493"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4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495" w:author="Nick.Tolimieri [2]" w:date="2022-09-06T13:51:00Z"/>
                <w:color w:val="000000"/>
                <w:sz w:val="20"/>
                <w:szCs w:val="20"/>
                <w:lang w:val="en-US"/>
              </w:rPr>
            </w:pPr>
            <w:ins w:id="1496" w:author="Nick.Tolimieri [2]" w:date="2022-09-06T13:51:00Z">
              <w:r w:rsidRPr="00C97A89">
                <w:rPr>
                  <w:color w:val="000000"/>
                  <w:sz w:val="20"/>
                  <w:szCs w:val="20"/>
                  <w:lang w:val="en-US"/>
                </w:rPr>
                <w:t>1.75</w:t>
              </w:r>
            </w:ins>
          </w:p>
        </w:tc>
      </w:tr>
      <w:tr w:rsidR="00C97A89" w:rsidRPr="00C97A89" w:rsidTr="004C5EBF">
        <w:tblPrEx>
          <w:tblPrExChange w:id="1497" w:author="Nick.Tolimieri [2]" w:date="2022-09-13T12:47:00Z">
            <w:tblPrEx>
              <w:tblW w:w="10017" w:type="dxa"/>
            </w:tblPrEx>
          </w:tblPrExChange>
        </w:tblPrEx>
        <w:trPr>
          <w:trHeight w:val="255"/>
          <w:ins w:id="1498" w:author="Nick.Tolimieri [2]" w:date="2022-09-06T13:51:00Z"/>
          <w:trPrChange w:id="14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01" w:author="Nick.Tolimieri [2]" w:date="2022-09-06T13:51:00Z"/>
                <w:color w:val="000000"/>
                <w:sz w:val="20"/>
                <w:szCs w:val="20"/>
                <w:lang w:val="en-US"/>
              </w:rPr>
            </w:pPr>
            <w:ins w:id="150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4" w:author="Nick.Tolimieri [2]" w:date="2022-09-06T13:51:00Z"/>
                <w:color w:val="000000"/>
                <w:sz w:val="20"/>
                <w:szCs w:val="20"/>
                <w:lang w:val="en-US"/>
              </w:rPr>
            </w:pPr>
            <w:ins w:id="150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15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07" w:author="Nick.Tolimieri [2]" w:date="2022-09-06T13:51:00Z"/>
                <w:color w:val="000000"/>
                <w:sz w:val="20"/>
                <w:szCs w:val="20"/>
                <w:lang w:val="en-US"/>
              </w:rPr>
            </w:pPr>
            <w:ins w:id="1508" w:author="Nick.Tolimieri [2]" w:date="2022-09-06T13:51:00Z">
              <w:r w:rsidRPr="00C97A89">
                <w:rPr>
                  <w:color w:val="000000"/>
                  <w:sz w:val="20"/>
                  <w:szCs w:val="20"/>
                  <w:lang w:val="en-US"/>
                </w:rPr>
                <w:t>37</w:t>
              </w:r>
            </w:ins>
          </w:p>
        </w:tc>
        <w:tc>
          <w:tcPr>
            <w:tcW w:w="736" w:type="dxa"/>
            <w:tcBorders>
              <w:top w:val="nil"/>
              <w:left w:val="nil"/>
              <w:bottom w:val="nil"/>
              <w:right w:val="nil"/>
            </w:tcBorders>
            <w:shd w:val="clear" w:color="auto" w:fill="auto"/>
            <w:noWrap/>
            <w:vAlign w:val="bottom"/>
            <w:hideMark/>
            <w:tcPrChange w:id="15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0" w:author="Nick.Tolimieri [2]" w:date="2022-09-06T13:51:00Z"/>
                <w:color w:val="000000"/>
                <w:sz w:val="20"/>
                <w:szCs w:val="20"/>
                <w:lang w:val="en-US"/>
              </w:rPr>
            </w:pPr>
            <w:ins w:id="1511" w:author="Nick.Tolimieri [2]" w:date="2022-09-06T13:51:00Z">
              <w:r w:rsidRPr="00C97A89">
                <w:rPr>
                  <w:color w:val="000000"/>
                  <w:sz w:val="20"/>
                  <w:szCs w:val="20"/>
                  <w:lang w:val="en-US"/>
                </w:rPr>
                <w:t>128</w:t>
              </w:r>
            </w:ins>
          </w:p>
        </w:tc>
        <w:tc>
          <w:tcPr>
            <w:tcW w:w="728" w:type="dxa"/>
            <w:tcBorders>
              <w:top w:val="nil"/>
              <w:left w:val="nil"/>
              <w:bottom w:val="nil"/>
              <w:right w:val="nil"/>
            </w:tcBorders>
            <w:shd w:val="clear" w:color="auto" w:fill="auto"/>
            <w:noWrap/>
            <w:vAlign w:val="bottom"/>
            <w:hideMark/>
            <w:tcPrChange w:id="15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3" w:author="Nick.Tolimieri [2]" w:date="2022-09-06T13:51:00Z"/>
                <w:color w:val="000000"/>
                <w:sz w:val="20"/>
                <w:szCs w:val="20"/>
                <w:lang w:val="en-US"/>
              </w:rPr>
            </w:pPr>
            <w:ins w:id="1514"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6" w:author="Nick.Tolimieri [2]" w:date="2022-09-06T13:51:00Z"/>
                <w:color w:val="000000"/>
                <w:sz w:val="20"/>
                <w:szCs w:val="20"/>
                <w:lang w:val="en-US"/>
              </w:rPr>
            </w:pPr>
            <w:ins w:id="1517" w:author="Nick.Tolimieri [2]" w:date="2022-09-06T13:51:00Z">
              <w:r w:rsidRPr="00C97A89">
                <w:rPr>
                  <w:color w:val="000000"/>
                  <w:sz w:val="20"/>
                  <w:szCs w:val="20"/>
                  <w:lang w:val="en-US"/>
                </w:rPr>
                <w:t>110</w:t>
              </w:r>
            </w:ins>
          </w:p>
        </w:tc>
        <w:tc>
          <w:tcPr>
            <w:tcW w:w="700" w:type="dxa"/>
            <w:tcBorders>
              <w:top w:val="nil"/>
              <w:left w:val="nil"/>
              <w:bottom w:val="nil"/>
              <w:right w:val="nil"/>
            </w:tcBorders>
            <w:shd w:val="clear" w:color="auto" w:fill="auto"/>
            <w:noWrap/>
            <w:vAlign w:val="bottom"/>
            <w:hideMark/>
            <w:tcPrChange w:id="15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19" w:author="Nick.Tolimieri [2]" w:date="2022-09-06T13:51:00Z"/>
                <w:color w:val="000000"/>
                <w:sz w:val="20"/>
                <w:szCs w:val="20"/>
                <w:lang w:val="en-US"/>
              </w:rPr>
            </w:pPr>
            <w:ins w:id="152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2" w:author="Nick.Tolimieri [2]" w:date="2022-09-06T13:51:00Z"/>
                <w:color w:val="000000"/>
                <w:sz w:val="20"/>
                <w:szCs w:val="20"/>
                <w:lang w:val="en-US"/>
              </w:rPr>
            </w:pPr>
            <w:ins w:id="152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15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5" w:author="Nick.Tolimieri [2]" w:date="2022-09-06T13:51:00Z"/>
                <w:color w:val="000000"/>
                <w:sz w:val="20"/>
                <w:szCs w:val="20"/>
                <w:lang w:val="en-US"/>
              </w:rPr>
            </w:pPr>
            <w:ins w:id="1526" w:author="Nick.Tolimieri [2]" w:date="2022-09-06T13:51:00Z">
              <w:r w:rsidRPr="00C97A89">
                <w:rPr>
                  <w:color w:val="000000"/>
                  <w:sz w:val="20"/>
                  <w:szCs w:val="20"/>
                  <w:lang w:val="en-US"/>
                </w:rPr>
                <w:t>1.97</w:t>
              </w:r>
            </w:ins>
          </w:p>
        </w:tc>
        <w:tc>
          <w:tcPr>
            <w:tcW w:w="905" w:type="dxa"/>
            <w:tcBorders>
              <w:top w:val="nil"/>
              <w:left w:val="nil"/>
              <w:bottom w:val="nil"/>
              <w:right w:val="nil"/>
            </w:tcBorders>
            <w:shd w:val="clear" w:color="auto" w:fill="auto"/>
            <w:noWrap/>
            <w:vAlign w:val="bottom"/>
            <w:hideMark/>
            <w:tcPrChange w:id="15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28" w:author="Nick.Tolimieri [2]" w:date="2022-09-06T13:51:00Z"/>
                <w:color w:val="000000"/>
                <w:sz w:val="20"/>
                <w:szCs w:val="20"/>
                <w:lang w:val="en-US"/>
              </w:rPr>
            </w:pPr>
            <w:ins w:id="1529"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15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31" w:author="Nick.Tolimieri [2]" w:date="2022-09-06T13:51:00Z"/>
                <w:color w:val="000000"/>
                <w:sz w:val="20"/>
                <w:szCs w:val="20"/>
                <w:lang w:val="en-US"/>
              </w:rPr>
            </w:pPr>
            <w:ins w:id="1532" w:author="Nick.Tolimieri [2]" w:date="2022-09-06T13:51:00Z">
              <w:r w:rsidRPr="00C97A89">
                <w:rPr>
                  <w:color w:val="000000"/>
                  <w:sz w:val="20"/>
                  <w:szCs w:val="20"/>
                  <w:lang w:val="en-US"/>
                </w:rPr>
                <w:t>4.15</w:t>
              </w:r>
            </w:ins>
          </w:p>
        </w:tc>
      </w:tr>
      <w:tr w:rsidR="00C97A89" w:rsidRPr="00C97A89" w:rsidTr="004C5EBF">
        <w:tblPrEx>
          <w:tblPrExChange w:id="1533" w:author="Nick.Tolimieri [2]" w:date="2022-09-13T12:47:00Z">
            <w:tblPrEx>
              <w:tblW w:w="10017" w:type="dxa"/>
            </w:tblPrEx>
          </w:tblPrExChange>
        </w:tblPrEx>
        <w:trPr>
          <w:trHeight w:val="255"/>
          <w:ins w:id="1534" w:author="Nick.Tolimieri [2]" w:date="2022-09-06T13:51:00Z"/>
          <w:trPrChange w:id="15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37" w:author="Nick.Tolimieri [2]" w:date="2022-09-06T13:51:00Z"/>
                <w:color w:val="000000"/>
                <w:sz w:val="20"/>
                <w:szCs w:val="20"/>
                <w:lang w:val="en-US"/>
              </w:rPr>
            </w:pPr>
            <w:ins w:id="153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0" w:author="Nick.Tolimieri [2]" w:date="2022-09-06T13:51:00Z"/>
                <w:color w:val="000000"/>
                <w:sz w:val="20"/>
                <w:szCs w:val="20"/>
                <w:lang w:val="en-US"/>
              </w:rPr>
            </w:pPr>
            <w:ins w:id="154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15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3" w:author="Nick.Tolimieri [2]" w:date="2022-09-06T13:51:00Z"/>
                <w:color w:val="000000"/>
                <w:sz w:val="20"/>
                <w:szCs w:val="20"/>
                <w:lang w:val="en-US"/>
              </w:rPr>
            </w:pPr>
            <w:ins w:id="1544" w:author="Nick.Tolimieri [2]" w:date="2022-09-06T13:51:00Z">
              <w:r w:rsidRPr="00C97A89">
                <w:rPr>
                  <w:color w:val="000000"/>
                  <w:sz w:val="20"/>
                  <w:szCs w:val="20"/>
                  <w:lang w:val="en-US"/>
                </w:rPr>
                <w:t>29</w:t>
              </w:r>
            </w:ins>
          </w:p>
        </w:tc>
        <w:tc>
          <w:tcPr>
            <w:tcW w:w="736" w:type="dxa"/>
            <w:tcBorders>
              <w:top w:val="nil"/>
              <w:left w:val="nil"/>
              <w:bottom w:val="nil"/>
              <w:right w:val="nil"/>
            </w:tcBorders>
            <w:shd w:val="clear" w:color="auto" w:fill="auto"/>
            <w:noWrap/>
            <w:vAlign w:val="bottom"/>
            <w:hideMark/>
            <w:tcPrChange w:id="15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6" w:author="Nick.Tolimieri [2]" w:date="2022-09-06T13:51:00Z"/>
                <w:color w:val="000000"/>
                <w:sz w:val="20"/>
                <w:szCs w:val="20"/>
                <w:lang w:val="en-US"/>
              </w:rPr>
            </w:pPr>
            <w:ins w:id="1547"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15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49" w:author="Nick.Tolimieri [2]" w:date="2022-09-06T13:51:00Z"/>
                <w:color w:val="000000"/>
                <w:sz w:val="20"/>
                <w:szCs w:val="20"/>
                <w:lang w:val="en-US"/>
              </w:rPr>
            </w:pPr>
            <w:ins w:id="1550"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15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2" w:author="Nick.Tolimieri [2]" w:date="2022-09-06T13:51:00Z"/>
                <w:color w:val="000000"/>
                <w:sz w:val="20"/>
                <w:szCs w:val="20"/>
                <w:lang w:val="en-US"/>
              </w:rPr>
            </w:pPr>
            <w:ins w:id="1553" w:author="Nick.Tolimieri [2]" w:date="2022-09-06T13:51:00Z">
              <w:r w:rsidRPr="00C97A89">
                <w:rPr>
                  <w:color w:val="000000"/>
                  <w:sz w:val="20"/>
                  <w:szCs w:val="20"/>
                  <w:lang w:val="en-US"/>
                </w:rPr>
                <w:t>108</w:t>
              </w:r>
            </w:ins>
          </w:p>
        </w:tc>
        <w:tc>
          <w:tcPr>
            <w:tcW w:w="700" w:type="dxa"/>
            <w:tcBorders>
              <w:top w:val="nil"/>
              <w:left w:val="nil"/>
              <w:bottom w:val="nil"/>
              <w:right w:val="nil"/>
            </w:tcBorders>
            <w:shd w:val="clear" w:color="auto" w:fill="auto"/>
            <w:noWrap/>
            <w:vAlign w:val="bottom"/>
            <w:hideMark/>
            <w:tcPrChange w:id="15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5" w:author="Nick.Tolimieri [2]" w:date="2022-09-06T13:51:00Z"/>
                <w:color w:val="000000"/>
                <w:sz w:val="20"/>
                <w:szCs w:val="20"/>
                <w:lang w:val="en-US"/>
              </w:rPr>
            </w:pPr>
            <w:ins w:id="15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5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58" w:author="Nick.Tolimieri [2]" w:date="2022-09-06T13:51:00Z"/>
                <w:color w:val="000000"/>
                <w:sz w:val="20"/>
                <w:szCs w:val="20"/>
                <w:lang w:val="en-US"/>
              </w:rPr>
            </w:pPr>
            <w:ins w:id="1559" w:author="Nick.Tolimieri [2]" w:date="2022-09-06T13:51:00Z">
              <w:r w:rsidRPr="00C97A89">
                <w:rPr>
                  <w:color w:val="000000"/>
                  <w:sz w:val="20"/>
                  <w:szCs w:val="20"/>
                  <w:lang w:val="en-US"/>
                </w:rPr>
                <w:t>44</w:t>
              </w:r>
            </w:ins>
          </w:p>
        </w:tc>
        <w:tc>
          <w:tcPr>
            <w:tcW w:w="905" w:type="dxa"/>
            <w:tcBorders>
              <w:top w:val="nil"/>
              <w:left w:val="nil"/>
              <w:bottom w:val="nil"/>
              <w:right w:val="nil"/>
            </w:tcBorders>
            <w:shd w:val="clear" w:color="auto" w:fill="auto"/>
            <w:noWrap/>
            <w:vAlign w:val="bottom"/>
            <w:hideMark/>
            <w:tcPrChange w:id="15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1" w:author="Nick.Tolimieri [2]" w:date="2022-09-06T13:51:00Z"/>
                <w:color w:val="000000"/>
                <w:sz w:val="20"/>
                <w:szCs w:val="20"/>
                <w:lang w:val="en-US"/>
              </w:rPr>
            </w:pPr>
            <w:ins w:id="1562" w:author="Nick.Tolimieri [2]" w:date="2022-09-06T13:51:00Z">
              <w:r w:rsidRPr="00C97A89">
                <w:rPr>
                  <w:color w:val="000000"/>
                  <w:sz w:val="20"/>
                  <w:szCs w:val="20"/>
                  <w:lang w:val="en-US"/>
                </w:rPr>
                <w:t>1.98</w:t>
              </w:r>
            </w:ins>
          </w:p>
        </w:tc>
        <w:tc>
          <w:tcPr>
            <w:tcW w:w="905" w:type="dxa"/>
            <w:tcBorders>
              <w:top w:val="nil"/>
              <w:left w:val="nil"/>
              <w:bottom w:val="nil"/>
              <w:right w:val="nil"/>
            </w:tcBorders>
            <w:shd w:val="clear" w:color="auto" w:fill="auto"/>
            <w:noWrap/>
            <w:vAlign w:val="bottom"/>
            <w:hideMark/>
            <w:tcPrChange w:id="15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4" w:author="Nick.Tolimieri [2]" w:date="2022-09-06T13:51:00Z"/>
                <w:color w:val="000000"/>
                <w:sz w:val="20"/>
                <w:szCs w:val="20"/>
                <w:lang w:val="en-US"/>
              </w:rPr>
            </w:pPr>
            <w:ins w:id="1565" w:author="Nick.Tolimieri [2]" w:date="2022-09-06T13:51:00Z">
              <w:r w:rsidRPr="00C97A89">
                <w:rPr>
                  <w:color w:val="000000"/>
                  <w:sz w:val="20"/>
                  <w:szCs w:val="20"/>
                  <w:lang w:val="en-US"/>
                </w:rPr>
                <w:t>0.26</w:t>
              </w:r>
            </w:ins>
          </w:p>
        </w:tc>
        <w:tc>
          <w:tcPr>
            <w:tcW w:w="905" w:type="dxa"/>
            <w:tcBorders>
              <w:top w:val="nil"/>
              <w:left w:val="nil"/>
              <w:bottom w:val="nil"/>
              <w:right w:val="nil"/>
            </w:tcBorders>
            <w:shd w:val="clear" w:color="auto" w:fill="auto"/>
            <w:noWrap/>
            <w:vAlign w:val="bottom"/>
            <w:hideMark/>
            <w:tcPrChange w:id="15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67" w:author="Nick.Tolimieri [2]" w:date="2022-09-06T13:51:00Z"/>
                <w:color w:val="000000"/>
                <w:sz w:val="20"/>
                <w:szCs w:val="20"/>
                <w:lang w:val="en-US"/>
              </w:rPr>
            </w:pPr>
            <w:ins w:id="1568" w:author="Nick.Tolimieri [2]" w:date="2022-09-06T13:51:00Z">
              <w:r w:rsidRPr="00C97A89">
                <w:rPr>
                  <w:color w:val="000000"/>
                  <w:sz w:val="20"/>
                  <w:szCs w:val="20"/>
                  <w:lang w:val="en-US"/>
                </w:rPr>
                <w:t>3.42</w:t>
              </w:r>
            </w:ins>
          </w:p>
        </w:tc>
      </w:tr>
      <w:tr w:rsidR="00C97A89" w:rsidRPr="00C97A89" w:rsidTr="004C5EBF">
        <w:tblPrEx>
          <w:tblPrExChange w:id="1569" w:author="Nick.Tolimieri [2]" w:date="2022-09-13T12:47:00Z">
            <w:tblPrEx>
              <w:tblW w:w="10017" w:type="dxa"/>
            </w:tblPrEx>
          </w:tblPrExChange>
        </w:tblPrEx>
        <w:trPr>
          <w:trHeight w:val="255"/>
          <w:ins w:id="1570" w:author="Nick.Tolimieri [2]" w:date="2022-09-06T13:51:00Z"/>
          <w:trPrChange w:id="15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5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73" w:author="Nick.Tolimieri [2]" w:date="2022-09-06T13:51:00Z"/>
                <w:color w:val="000000"/>
                <w:sz w:val="20"/>
                <w:szCs w:val="20"/>
                <w:lang w:val="en-US"/>
              </w:rPr>
            </w:pPr>
            <w:ins w:id="157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5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6" w:author="Nick.Tolimieri [2]" w:date="2022-09-06T13:51:00Z"/>
                <w:color w:val="000000"/>
                <w:sz w:val="20"/>
                <w:szCs w:val="20"/>
                <w:lang w:val="en-US"/>
              </w:rPr>
            </w:pPr>
            <w:ins w:id="157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15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79" w:author="Nick.Tolimieri [2]" w:date="2022-09-06T13:51:00Z"/>
                <w:color w:val="000000"/>
                <w:sz w:val="20"/>
                <w:szCs w:val="20"/>
                <w:lang w:val="en-US"/>
              </w:rPr>
            </w:pPr>
            <w:ins w:id="1580"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15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2" w:author="Nick.Tolimieri [2]" w:date="2022-09-06T13:51:00Z"/>
                <w:color w:val="000000"/>
                <w:sz w:val="20"/>
                <w:szCs w:val="20"/>
                <w:lang w:val="en-US"/>
              </w:rPr>
            </w:pPr>
            <w:ins w:id="158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5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5" w:author="Nick.Tolimieri [2]" w:date="2022-09-06T13:51:00Z"/>
                <w:color w:val="000000"/>
                <w:sz w:val="20"/>
                <w:szCs w:val="20"/>
                <w:lang w:val="en-US"/>
              </w:rPr>
            </w:pPr>
            <w:ins w:id="158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5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588" w:author="Nick.Tolimieri [2]" w:date="2022-09-06T13:51:00Z"/>
                <w:color w:val="000000"/>
                <w:sz w:val="20"/>
                <w:szCs w:val="20"/>
                <w:lang w:val="en-US"/>
              </w:rPr>
            </w:pPr>
            <w:ins w:id="158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5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1" w:author="Nick.Tolimieri [2]" w:date="2022-09-06T13:51:00Z"/>
                <w:color w:val="000000"/>
                <w:sz w:val="20"/>
                <w:szCs w:val="20"/>
                <w:lang w:val="en-US"/>
              </w:rPr>
            </w:pPr>
            <w:ins w:id="159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5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4" w:author="Nick.Tolimieri [2]" w:date="2022-09-06T13:51:00Z"/>
                <w:color w:val="000000"/>
                <w:sz w:val="20"/>
                <w:szCs w:val="20"/>
                <w:lang w:val="en-US"/>
              </w:rPr>
            </w:pPr>
            <w:ins w:id="159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597" w:author="Nick.Tolimieri [2]" w:date="2022-09-06T13:51:00Z"/>
                <w:color w:val="000000"/>
                <w:sz w:val="20"/>
                <w:szCs w:val="20"/>
                <w:lang w:val="en-US"/>
              </w:rPr>
            </w:pPr>
            <w:ins w:id="159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5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0" w:author="Nick.Tolimieri [2]" w:date="2022-09-06T13:51:00Z"/>
                <w:color w:val="000000"/>
                <w:sz w:val="20"/>
                <w:szCs w:val="20"/>
                <w:lang w:val="en-US"/>
              </w:rPr>
            </w:pPr>
            <w:ins w:id="160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3" w:author="Nick.Tolimieri [2]" w:date="2022-09-06T13:51:00Z"/>
                <w:color w:val="000000"/>
                <w:sz w:val="20"/>
                <w:szCs w:val="20"/>
                <w:lang w:val="en-US"/>
              </w:rPr>
            </w:pPr>
            <w:ins w:id="1604" w:author="Nick.Tolimieri [2]" w:date="2022-09-06T13:51:00Z">
              <w:r w:rsidRPr="00C97A89">
                <w:rPr>
                  <w:color w:val="000000"/>
                  <w:sz w:val="20"/>
                  <w:szCs w:val="20"/>
                  <w:lang w:val="en-US"/>
                </w:rPr>
                <w:t>-</w:t>
              </w:r>
            </w:ins>
          </w:p>
        </w:tc>
      </w:tr>
      <w:tr w:rsidR="00C97A89" w:rsidRPr="00C97A89" w:rsidTr="004C5EBF">
        <w:tblPrEx>
          <w:tblPrExChange w:id="1605" w:author="Nick.Tolimieri [2]" w:date="2022-09-13T12:47:00Z">
            <w:tblPrEx>
              <w:tblW w:w="10017" w:type="dxa"/>
            </w:tblPrEx>
          </w:tblPrExChange>
        </w:tblPrEx>
        <w:trPr>
          <w:trHeight w:val="255"/>
          <w:ins w:id="1606" w:author="Nick.Tolimieri [2]" w:date="2022-09-06T13:51:00Z"/>
          <w:trPrChange w:id="16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09" w:author="Nick.Tolimieri [2]" w:date="2022-09-06T13:51:00Z"/>
                <w:color w:val="000000"/>
                <w:sz w:val="20"/>
                <w:szCs w:val="20"/>
                <w:lang w:val="en-US"/>
              </w:rPr>
            </w:pPr>
            <w:ins w:id="161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2" w:author="Nick.Tolimieri [2]" w:date="2022-09-06T13:51:00Z"/>
                <w:color w:val="000000"/>
                <w:sz w:val="20"/>
                <w:szCs w:val="20"/>
                <w:lang w:val="en-US"/>
              </w:rPr>
            </w:pPr>
            <w:ins w:id="161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16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5" w:author="Nick.Tolimieri [2]" w:date="2022-09-06T13:51:00Z"/>
                <w:color w:val="000000"/>
                <w:sz w:val="20"/>
                <w:szCs w:val="20"/>
                <w:lang w:val="en-US"/>
              </w:rPr>
            </w:pPr>
            <w:ins w:id="16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18" w:author="Nick.Tolimieri [2]" w:date="2022-09-06T13:51:00Z"/>
                <w:color w:val="000000"/>
                <w:sz w:val="20"/>
                <w:szCs w:val="20"/>
                <w:lang w:val="en-US"/>
              </w:rPr>
            </w:pPr>
            <w:ins w:id="161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1" w:author="Nick.Tolimieri [2]" w:date="2022-09-06T13:51:00Z"/>
                <w:color w:val="000000"/>
                <w:sz w:val="20"/>
                <w:szCs w:val="20"/>
                <w:lang w:val="en-US"/>
              </w:rPr>
            </w:pPr>
            <w:ins w:id="162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24" w:author="Nick.Tolimieri [2]" w:date="2022-09-06T13:51:00Z"/>
                <w:color w:val="000000"/>
                <w:sz w:val="20"/>
                <w:szCs w:val="20"/>
                <w:lang w:val="en-US"/>
              </w:rPr>
            </w:pPr>
            <w:ins w:id="162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27" w:author="Nick.Tolimieri [2]" w:date="2022-09-06T13:51:00Z"/>
                <w:color w:val="000000"/>
                <w:sz w:val="20"/>
                <w:szCs w:val="20"/>
                <w:lang w:val="en-US"/>
              </w:rPr>
            </w:pPr>
            <w:ins w:id="162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0" w:author="Nick.Tolimieri [2]" w:date="2022-09-06T13:51:00Z"/>
                <w:color w:val="000000"/>
                <w:sz w:val="20"/>
                <w:szCs w:val="20"/>
                <w:lang w:val="en-US"/>
              </w:rPr>
            </w:pPr>
            <w:ins w:id="163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3" w:author="Nick.Tolimieri [2]" w:date="2022-09-06T13:51:00Z"/>
                <w:color w:val="000000"/>
                <w:sz w:val="20"/>
                <w:szCs w:val="20"/>
                <w:lang w:val="en-US"/>
              </w:rPr>
            </w:pPr>
            <w:ins w:id="163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6" w:author="Nick.Tolimieri [2]" w:date="2022-09-06T13:51:00Z"/>
                <w:color w:val="000000"/>
                <w:sz w:val="20"/>
                <w:szCs w:val="20"/>
                <w:lang w:val="en-US"/>
              </w:rPr>
            </w:pPr>
            <w:ins w:id="163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39" w:author="Nick.Tolimieri [2]" w:date="2022-09-06T13:51:00Z"/>
                <w:color w:val="000000"/>
                <w:sz w:val="20"/>
                <w:szCs w:val="20"/>
                <w:lang w:val="en-US"/>
              </w:rPr>
            </w:pPr>
            <w:ins w:id="1640" w:author="Nick.Tolimieri [2]" w:date="2022-09-06T13:51:00Z">
              <w:r w:rsidRPr="00C97A89">
                <w:rPr>
                  <w:color w:val="000000"/>
                  <w:sz w:val="20"/>
                  <w:szCs w:val="20"/>
                  <w:lang w:val="en-US"/>
                </w:rPr>
                <w:t>-</w:t>
              </w:r>
            </w:ins>
          </w:p>
        </w:tc>
      </w:tr>
      <w:tr w:rsidR="00C97A89" w:rsidRPr="00C97A89" w:rsidTr="004C5EBF">
        <w:tblPrEx>
          <w:tblPrExChange w:id="1641" w:author="Nick.Tolimieri [2]" w:date="2022-09-13T12:47:00Z">
            <w:tblPrEx>
              <w:tblW w:w="10017" w:type="dxa"/>
            </w:tblPrEx>
          </w:tblPrExChange>
        </w:tblPrEx>
        <w:trPr>
          <w:trHeight w:val="255"/>
          <w:ins w:id="1642" w:author="Nick.Tolimieri [2]" w:date="2022-09-06T13:51:00Z"/>
          <w:trPrChange w:id="16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45" w:author="Nick.Tolimieri [2]" w:date="2022-09-06T13:51:00Z"/>
                <w:color w:val="000000"/>
                <w:sz w:val="20"/>
                <w:szCs w:val="20"/>
                <w:lang w:val="en-US"/>
              </w:rPr>
            </w:pPr>
            <w:ins w:id="164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48" w:author="Nick.Tolimieri [2]" w:date="2022-09-06T13:51:00Z"/>
                <w:color w:val="000000"/>
                <w:sz w:val="20"/>
                <w:szCs w:val="20"/>
                <w:lang w:val="en-US"/>
              </w:rPr>
            </w:pPr>
            <w:ins w:id="164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16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1" w:author="Nick.Tolimieri [2]" w:date="2022-09-06T13:51:00Z"/>
                <w:color w:val="000000"/>
                <w:sz w:val="20"/>
                <w:szCs w:val="20"/>
                <w:lang w:val="en-US"/>
              </w:rPr>
            </w:pPr>
            <w:ins w:id="16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4" w:author="Nick.Tolimieri [2]" w:date="2022-09-06T13:51:00Z"/>
                <w:color w:val="000000"/>
                <w:sz w:val="20"/>
                <w:szCs w:val="20"/>
                <w:lang w:val="en-US"/>
              </w:rPr>
            </w:pPr>
            <w:ins w:id="165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6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57" w:author="Nick.Tolimieri [2]" w:date="2022-09-06T13:51:00Z"/>
                <w:color w:val="000000"/>
                <w:sz w:val="20"/>
                <w:szCs w:val="20"/>
                <w:lang w:val="en-US"/>
              </w:rPr>
            </w:pPr>
            <w:ins w:id="165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6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60" w:author="Nick.Tolimieri [2]" w:date="2022-09-06T13:51:00Z"/>
                <w:color w:val="000000"/>
                <w:sz w:val="20"/>
                <w:szCs w:val="20"/>
                <w:lang w:val="en-US"/>
              </w:rPr>
            </w:pPr>
            <w:ins w:id="166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6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3" w:author="Nick.Tolimieri [2]" w:date="2022-09-06T13:51:00Z"/>
                <w:color w:val="000000"/>
                <w:sz w:val="20"/>
                <w:szCs w:val="20"/>
                <w:lang w:val="en-US"/>
              </w:rPr>
            </w:pPr>
            <w:ins w:id="166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6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6" w:author="Nick.Tolimieri [2]" w:date="2022-09-06T13:51:00Z"/>
                <w:color w:val="000000"/>
                <w:sz w:val="20"/>
                <w:szCs w:val="20"/>
                <w:lang w:val="en-US"/>
              </w:rPr>
            </w:pPr>
            <w:ins w:id="16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69" w:author="Nick.Tolimieri [2]" w:date="2022-09-06T13:51:00Z"/>
                <w:color w:val="000000"/>
                <w:sz w:val="20"/>
                <w:szCs w:val="20"/>
                <w:lang w:val="en-US"/>
              </w:rPr>
            </w:pPr>
            <w:ins w:id="16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2" w:author="Nick.Tolimieri [2]" w:date="2022-09-06T13:51:00Z"/>
                <w:color w:val="000000"/>
                <w:sz w:val="20"/>
                <w:szCs w:val="20"/>
                <w:lang w:val="en-US"/>
              </w:rPr>
            </w:pPr>
            <w:ins w:id="167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6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75" w:author="Nick.Tolimieri [2]" w:date="2022-09-06T13:51:00Z"/>
                <w:color w:val="000000"/>
                <w:sz w:val="20"/>
                <w:szCs w:val="20"/>
                <w:lang w:val="en-US"/>
              </w:rPr>
            </w:pPr>
            <w:ins w:id="1676" w:author="Nick.Tolimieri [2]" w:date="2022-09-06T13:51:00Z">
              <w:r w:rsidRPr="00C97A89">
                <w:rPr>
                  <w:color w:val="000000"/>
                  <w:sz w:val="20"/>
                  <w:szCs w:val="20"/>
                  <w:lang w:val="en-US"/>
                </w:rPr>
                <w:t>-</w:t>
              </w:r>
            </w:ins>
          </w:p>
        </w:tc>
      </w:tr>
      <w:tr w:rsidR="00C97A89" w:rsidRPr="00C97A89" w:rsidTr="004C5EBF">
        <w:tblPrEx>
          <w:tblPrExChange w:id="1677" w:author="Nick.Tolimieri [2]" w:date="2022-09-13T12:47:00Z">
            <w:tblPrEx>
              <w:tblW w:w="10017" w:type="dxa"/>
            </w:tblPrEx>
          </w:tblPrExChange>
        </w:tblPrEx>
        <w:trPr>
          <w:trHeight w:val="255"/>
          <w:ins w:id="1678" w:author="Nick.Tolimieri [2]" w:date="2022-09-06T13:51:00Z"/>
          <w:trPrChange w:id="16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6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681" w:author="Nick.Tolimieri [2]" w:date="2022-09-06T13:51:00Z"/>
                <w:color w:val="000000"/>
                <w:sz w:val="20"/>
                <w:szCs w:val="20"/>
                <w:lang w:val="en-US"/>
              </w:rPr>
            </w:pPr>
            <w:ins w:id="168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6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4" w:author="Nick.Tolimieri [2]" w:date="2022-09-06T13:51:00Z"/>
                <w:color w:val="000000"/>
                <w:sz w:val="20"/>
                <w:szCs w:val="20"/>
                <w:lang w:val="en-US"/>
              </w:rPr>
            </w:pPr>
            <w:ins w:id="168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16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87" w:author="Nick.Tolimieri [2]" w:date="2022-09-06T13:51:00Z"/>
                <w:color w:val="000000"/>
                <w:sz w:val="20"/>
                <w:szCs w:val="20"/>
                <w:lang w:val="en-US"/>
              </w:rPr>
            </w:pPr>
            <w:ins w:id="168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6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0" w:author="Nick.Tolimieri [2]" w:date="2022-09-06T13:51:00Z"/>
                <w:color w:val="000000"/>
                <w:sz w:val="20"/>
                <w:szCs w:val="20"/>
                <w:lang w:val="en-US"/>
              </w:rPr>
            </w:pPr>
            <w:ins w:id="1691" w:author="Nick.Tolimieri [2]" w:date="2022-09-06T13:51:00Z">
              <w:r w:rsidRPr="00C97A89">
                <w:rPr>
                  <w:color w:val="000000"/>
                  <w:sz w:val="20"/>
                  <w:szCs w:val="20"/>
                  <w:lang w:val="en-US"/>
                </w:rPr>
                <w:t>14</w:t>
              </w:r>
            </w:ins>
          </w:p>
        </w:tc>
        <w:tc>
          <w:tcPr>
            <w:tcW w:w="728" w:type="dxa"/>
            <w:tcBorders>
              <w:top w:val="nil"/>
              <w:left w:val="nil"/>
              <w:bottom w:val="nil"/>
              <w:right w:val="nil"/>
            </w:tcBorders>
            <w:shd w:val="clear" w:color="auto" w:fill="auto"/>
            <w:noWrap/>
            <w:vAlign w:val="bottom"/>
            <w:hideMark/>
            <w:tcPrChange w:id="16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3" w:author="Nick.Tolimieri [2]" w:date="2022-09-06T13:51:00Z"/>
                <w:color w:val="000000"/>
                <w:sz w:val="20"/>
                <w:szCs w:val="20"/>
                <w:lang w:val="en-US"/>
              </w:rPr>
            </w:pPr>
            <w:ins w:id="169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6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6" w:author="Nick.Tolimieri [2]" w:date="2022-09-06T13:51:00Z"/>
                <w:color w:val="000000"/>
                <w:sz w:val="20"/>
                <w:szCs w:val="20"/>
                <w:lang w:val="en-US"/>
              </w:rPr>
            </w:pPr>
            <w:ins w:id="1697"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16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699" w:author="Nick.Tolimieri [2]" w:date="2022-09-06T13:51:00Z"/>
                <w:color w:val="000000"/>
                <w:sz w:val="20"/>
                <w:szCs w:val="20"/>
                <w:lang w:val="en-US"/>
              </w:rPr>
            </w:pPr>
            <w:ins w:id="1700"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17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2" w:author="Nick.Tolimieri [2]" w:date="2022-09-06T13:51:00Z"/>
                <w:color w:val="000000"/>
                <w:sz w:val="20"/>
                <w:szCs w:val="20"/>
                <w:lang w:val="en-US"/>
              </w:rPr>
            </w:pPr>
            <w:ins w:id="1703"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17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5" w:author="Nick.Tolimieri [2]" w:date="2022-09-06T13:51:00Z"/>
                <w:color w:val="000000"/>
                <w:sz w:val="20"/>
                <w:szCs w:val="20"/>
                <w:lang w:val="en-US"/>
              </w:rPr>
            </w:pPr>
            <w:ins w:id="1706" w:author="Nick.Tolimieri [2]" w:date="2022-09-06T13:51:00Z">
              <w:r w:rsidRPr="00C97A89">
                <w:rPr>
                  <w:color w:val="000000"/>
                  <w:sz w:val="20"/>
                  <w:szCs w:val="20"/>
                  <w:lang w:val="en-US"/>
                </w:rPr>
                <w:t>1.54</w:t>
              </w:r>
            </w:ins>
          </w:p>
        </w:tc>
        <w:tc>
          <w:tcPr>
            <w:tcW w:w="905" w:type="dxa"/>
            <w:tcBorders>
              <w:top w:val="nil"/>
              <w:left w:val="nil"/>
              <w:bottom w:val="nil"/>
              <w:right w:val="nil"/>
            </w:tcBorders>
            <w:shd w:val="clear" w:color="auto" w:fill="auto"/>
            <w:noWrap/>
            <w:vAlign w:val="bottom"/>
            <w:hideMark/>
            <w:tcPrChange w:id="17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08" w:author="Nick.Tolimieri [2]" w:date="2022-09-06T13:51:00Z"/>
                <w:color w:val="000000"/>
                <w:sz w:val="20"/>
                <w:szCs w:val="20"/>
                <w:lang w:val="en-US"/>
              </w:rPr>
            </w:pPr>
            <w:ins w:id="1709" w:author="Nick.Tolimieri [2]" w:date="2022-09-06T13:51:00Z">
              <w:r w:rsidRPr="00C97A89">
                <w:rPr>
                  <w:color w:val="000000"/>
                  <w:sz w:val="20"/>
                  <w:szCs w:val="20"/>
                  <w:lang w:val="en-US"/>
                </w:rPr>
                <w:t>0.23</w:t>
              </w:r>
            </w:ins>
          </w:p>
        </w:tc>
        <w:tc>
          <w:tcPr>
            <w:tcW w:w="905" w:type="dxa"/>
            <w:tcBorders>
              <w:top w:val="nil"/>
              <w:left w:val="nil"/>
              <w:bottom w:val="nil"/>
              <w:right w:val="nil"/>
            </w:tcBorders>
            <w:shd w:val="clear" w:color="auto" w:fill="auto"/>
            <w:noWrap/>
            <w:vAlign w:val="bottom"/>
            <w:hideMark/>
            <w:tcPrChange w:id="17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11" w:author="Nick.Tolimieri [2]" w:date="2022-09-06T13:51:00Z"/>
                <w:color w:val="000000"/>
                <w:sz w:val="20"/>
                <w:szCs w:val="20"/>
                <w:lang w:val="en-US"/>
              </w:rPr>
            </w:pPr>
            <w:ins w:id="1712" w:author="Nick.Tolimieri [2]" w:date="2022-09-06T13:51:00Z">
              <w:r w:rsidRPr="00C97A89">
                <w:rPr>
                  <w:color w:val="000000"/>
                  <w:sz w:val="20"/>
                  <w:szCs w:val="20"/>
                  <w:lang w:val="en-US"/>
                </w:rPr>
                <w:t>1.93</w:t>
              </w:r>
            </w:ins>
          </w:p>
        </w:tc>
      </w:tr>
      <w:tr w:rsidR="00C97A89" w:rsidRPr="00C97A89" w:rsidTr="004C5EBF">
        <w:tblPrEx>
          <w:tblPrExChange w:id="1713" w:author="Nick.Tolimieri [2]" w:date="2022-09-13T12:47:00Z">
            <w:tblPrEx>
              <w:tblW w:w="10017" w:type="dxa"/>
            </w:tblPrEx>
          </w:tblPrExChange>
        </w:tblPrEx>
        <w:trPr>
          <w:trHeight w:val="255"/>
          <w:ins w:id="1714" w:author="Nick.Tolimieri [2]" w:date="2022-09-06T13:51:00Z"/>
          <w:trPrChange w:id="17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17" w:author="Nick.Tolimieri [2]" w:date="2022-09-06T13:51:00Z"/>
                <w:color w:val="000000"/>
                <w:sz w:val="20"/>
                <w:szCs w:val="20"/>
                <w:lang w:val="en-US"/>
              </w:rPr>
            </w:pPr>
            <w:ins w:id="171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0" w:author="Nick.Tolimieri [2]" w:date="2022-09-06T13:51:00Z"/>
                <w:color w:val="000000"/>
                <w:sz w:val="20"/>
                <w:szCs w:val="20"/>
                <w:lang w:val="en-US"/>
              </w:rPr>
            </w:pPr>
            <w:ins w:id="172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17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3" w:author="Nick.Tolimieri [2]" w:date="2022-09-06T13:51:00Z"/>
                <w:color w:val="000000"/>
                <w:sz w:val="20"/>
                <w:szCs w:val="20"/>
                <w:lang w:val="en-US"/>
              </w:rPr>
            </w:pPr>
            <w:ins w:id="172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6" w:author="Nick.Tolimieri [2]" w:date="2022-09-06T13:51:00Z"/>
                <w:color w:val="000000"/>
                <w:sz w:val="20"/>
                <w:szCs w:val="20"/>
                <w:lang w:val="en-US"/>
              </w:rPr>
            </w:pPr>
            <w:ins w:id="1727" w:author="Nick.Tolimieri [2]" w:date="2022-09-06T13:51:00Z">
              <w:r w:rsidRPr="00C97A89">
                <w:rPr>
                  <w:color w:val="000000"/>
                  <w:sz w:val="20"/>
                  <w:szCs w:val="20"/>
                  <w:lang w:val="en-US"/>
                </w:rPr>
                <w:t>29</w:t>
              </w:r>
            </w:ins>
          </w:p>
        </w:tc>
        <w:tc>
          <w:tcPr>
            <w:tcW w:w="728" w:type="dxa"/>
            <w:tcBorders>
              <w:top w:val="nil"/>
              <w:left w:val="nil"/>
              <w:bottom w:val="nil"/>
              <w:right w:val="nil"/>
            </w:tcBorders>
            <w:shd w:val="clear" w:color="auto" w:fill="auto"/>
            <w:noWrap/>
            <w:vAlign w:val="bottom"/>
            <w:hideMark/>
            <w:tcPrChange w:id="17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29" w:author="Nick.Tolimieri [2]" w:date="2022-09-06T13:51:00Z"/>
                <w:color w:val="000000"/>
                <w:sz w:val="20"/>
                <w:szCs w:val="20"/>
                <w:lang w:val="en-US"/>
              </w:rPr>
            </w:pPr>
            <w:ins w:id="173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2" w:author="Nick.Tolimieri [2]" w:date="2022-09-06T13:51:00Z"/>
                <w:color w:val="000000"/>
                <w:sz w:val="20"/>
                <w:szCs w:val="20"/>
                <w:lang w:val="en-US"/>
              </w:rPr>
            </w:pPr>
            <w:ins w:id="1733"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17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5" w:author="Nick.Tolimieri [2]" w:date="2022-09-06T13:51:00Z"/>
                <w:color w:val="000000"/>
                <w:sz w:val="20"/>
                <w:szCs w:val="20"/>
                <w:lang w:val="en-US"/>
              </w:rPr>
            </w:pPr>
            <w:ins w:id="1736"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17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38" w:author="Nick.Tolimieri [2]" w:date="2022-09-06T13:51:00Z"/>
                <w:color w:val="000000"/>
                <w:sz w:val="20"/>
                <w:szCs w:val="20"/>
                <w:lang w:val="en-US"/>
              </w:rPr>
            </w:pPr>
            <w:ins w:id="1739"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17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1" w:author="Nick.Tolimieri [2]" w:date="2022-09-06T13:51:00Z"/>
                <w:color w:val="000000"/>
                <w:sz w:val="20"/>
                <w:szCs w:val="20"/>
                <w:lang w:val="en-US"/>
              </w:rPr>
            </w:pPr>
            <w:ins w:id="1742"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17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4" w:author="Nick.Tolimieri [2]" w:date="2022-09-06T13:51:00Z"/>
                <w:color w:val="000000"/>
                <w:sz w:val="20"/>
                <w:szCs w:val="20"/>
                <w:lang w:val="en-US"/>
              </w:rPr>
            </w:pPr>
            <w:ins w:id="1745"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7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47" w:author="Nick.Tolimieri [2]" w:date="2022-09-06T13:51:00Z"/>
                <w:color w:val="000000"/>
                <w:sz w:val="20"/>
                <w:szCs w:val="20"/>
                <w:lang w:val="en-US"/>
              </w:rPr>
            </w:pPr>
            <w:ins w:id="1748" w:author="Nick.Tolimieri [2]" w:date="2022-09-06T13:51:00Z">
              <w:r w:rsidRPr="00C97A89">
                <w:rPr>
                  <w:color w:val="000000"/>
                  <w:sz w:val="20"/>
                  <w:szCs w:val="20"/>
                  <w:lang w:val="en-US"/>
                </w:rPr>
                <w:t>1.69</w:t>
              </w:r>
            </w:ins>
          </w:p>
        </w:tc>
      </w:tr>
      <w:tr w:rsidR="00C97A89" w:rsidRPr="00C97A89" w:rsidTr="004C5EBF">
        <w:tblPrEx>
          <w:tblPrExChange w:id="1749" w:author="Nick.Tolimieri [2]" w:date="2022-09-13T12:47:00Z">
            <w:tblPrEx>
              <w:tblW w:w="10017" w:type="dxa"/>
            </w:tblPrEx>
          </w:tblPrExChange>
        </w:tblPrEx>
        <w:trPr>
          <w:trHeight w:val="255"/>
          <w:ins w:id="1750" w:author="Nick.Tolimieri [2]" w:date="2022-09-06T13:51:00Z"/>
          <w:trPrChange w:id="17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53" w:author="Nick.Tolimieri [2]" w:date="2022-09-06T13:51:00Z"/>
                <w:color w:val="000000"/>
                <w:sz w:val="20"/>
                <w:szCs w:val="20"/>
                <w:lang w:val="en-US"/>
              </w:rPr>
            </w:pPr>
            <w:ins w:id="1754" w:author="Nick.Tolimieri [2]" w:date="2022-09-06T13:51:00Z">
              <w:r w:rsidRPr="00C97A89">
                <w:rPr>
                  <w:color w:val="000000"/>
                  <w:sz w:val="20"/>
                  <w:szCs w:val="20"/>
                  <w:lang w:val="en-US"/>
                </w:rPr>
                <w:lastRenderedPageBreak/>
                <w:t>Cape Alava</w:t>
              </w:r>
            </w:ins>
          </w:p>
        </w:tc>
        <w:tc>
          <w:tcPr>
            <w:tcW w:w="616" w:type="dxa"/>
            <w:tcBorders>
              <w:top w:val="nil"/>
              <w:left w:val="nil"/>
              <w:bottom w:val="nil"/>
              <w:right w:val="nil"/>
            </w:tcBorders>
            <w:shd w:val="clear" w:color="auto" w:fill="auto"/>
            <w:noWrap/>
            <w:vAlign w:val="bottom"/>
            <w:hideMark/>
            <w:tcPrChange w:id="17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6" w:author="Nick.Tolimieri [2]" w:date="2022-09-06T13:51:00Z"/>
                <w:color w:val="000000"/>
                <w:sz w:val="20"/>
                <w:szCs w:val="20"/>
                <w:lang w:val="en-US"/>
              </w:rPr>
            </w:pPr>
            <w:ins w:id="175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17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59" w:author="Nick.Tolimieri [2]" w:date="2022-09-06T13:51:00Z"/>
                <w:color w:val="000000"/>
                <w:sz w:val="20"/>
                <w:szCs w:val="20"/>
                <w:lang w:val="en-US"/>
              </w:rPr>
            </w:pPr>
            <w:ins w:id="176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2" w:author="Nick.Tolimieri [2]" w:date="2022-09-06T13:51:00Z"/>
                <w:color w:val="000000"/>
                <w:sz w:val="20"/>
                <w:szCs w:val="20"/>
                <w:lang w:val="en-US"/>
              </w:rPr>
            </w:pPr>
            <w:ins w:id="1763"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17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5" w:author="Nick.Tolimieri [2]" w:date="2022-09-06T13:51:00Z"/>
                <w:color w:val="000000"/>
                <w:sz w:val="20"/>
                <w:szCs w:val="20"/>
                <w:lang w:val="en-US"/>
              </w:rPr>
            </w:pPr>
            <w:ins w:id="176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7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68" w:author="Nick.Tolimieri [2]" w:date="2022-09-06T13:51:00Z"/>
                <w:color w:val="000000"/>
                <w:sz w:val="20"/>
                <w:szCs w:val="20"/>
                <w:lang w:val="en-US"/>
              </w:rPr>
            </w:pPr>
            <w:ins w:id="1769"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17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1" w:author="Nick.Tolimieri [2]" w:date="2022-09-06T13:51:00Z"/>
                <w:color w:val="000000"/>
                <w:sz w:val="20"/>
                <w:szCs w:val="20"/>
                <w:lang w:val="en-US"/>
              </w:rPr>
            </w:pPr>
            <w:ins w:id="177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17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4" w:author="Nick.Tolimieri [2]" w:date="2022-09-06T13:51:00Z"/>
                <w:color w:val="000000"/>
                <w:sz w:val="20"/>
                <w:szCs w:val="20"/>
                <w:lang w:val="en-US"/>
              </w:rPr>
            </w:pPr>
            <w:ins w:id="1775"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7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77" w:author="Nick.Tolimieri [2]" w:date="2022-09-06T13:51:00Z"/>
                <w:color w:val="000000"/>
                <w:sz w:val="20"/>
                <w:szCs w:val="20"/>
                <w:lang w:val="en-US"/>
              </w:rPr>
            </w:pPr>
            <w:ins w:id="1778" w:author="Nick.Tolimieri [2]" w:date="2022-09-06T13:51:00Z">
              <w:r w:rsidRPr="00C97A89">
                <w:rPr>
                  <w:color w:val="000000"/>
                  <w:sz w:val="20"/>
                  <w:szCs w:val="20"/>
                  <w:lang w:val="en-US"/>
                </w:rPr>
                <w:t>1.49</w:t>
              </w:r>
            </w:ins>
          </w:p>
        </w:tc>
        <w:tc>
          <w:tcPr>
            <w:tcW w:w="905" w:type="dxa"/>
            <w:tcBorders>
              <w:top w:val="nil"/>
              <w:left w:val="nil"/>
              <w:bottom w:val="nil"/>
              <w:right w:val="nil"/>
            </w:tcBorders>
            <w:shd w:val="clear" w:color="auto" w:fill="auto"/>
            <w:noWrap/>
            <w:vAlign w:val="bottom"/>
            <w:hideMark/>
            <w:tcPrChange w:id="17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0" w:author="Nick.Tolimieri [2]" w:date="2022-09-06T13:51:00Z"/>
                <w:color w:val="000000"/>
                <w:sz w:val="20"/>
                <w:szCs w:val="20"/>
                <w:lang w:val="en-US"/>
              </w:rPr>
            </w:pPr>
            <w:ins w:id="1781" w:author="Nick.Tolimieri [2]" w:date="2022-09-06T13:51:00Z">
              <w:r w:rsidRPr="00C97A89">
                <w:rPr>
                  <w:color w:val="000000"/>
                  <w:sz w:val="20"/>
                  <w:szCs w:val="20"/>
                  <w:lang w:val="en-US"/>
                </w:rPr>
                <w:t>0.08</w:t>
              </w:r>
            </w:ins>
          </w:p>
        </w:tc>
        <w:tc>
          <w:tcPr>
            <w:tcW w:w="905" w:type="dxa"/>
            <w:tcBorders>
              <w:top w:val="nil"/>
              <w:left w:val="nil"/>
              <w:bottom w:val="nil"/>
              <w:right w:val="nil"/>
            </w:tcBorders>
            <w:shd w:val="clear" w:color="auto" w:fill="auto"/>
            <w:noWrap/>
            <w:vAlign w:val="bottom"/>
            <w:hideMark/>
            <w:tcPrChange w:id="17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83" w:author="Nick.Tolimieri [2]" w:date="2022-09-06T13:51:00Z"/>
                <w:color w:val="000000"/>
                <w:sz w:val="20"/>
                <w:szCs w:val="20"/>
                <w:lang w:val="en-US"/>
              </w:rPr>
            </w:pPr>
            <w:ins w:id="1784" w:author="Nick.Tolimieri [2]" w:date="2022-09-06T13:51:00Z">
              <w:r w:rsidRPr="00C97A89">
                <w:rPr>
                  <w:color w:val="000000"/>
                  <w:sz w:val="20"/>
                  <w:szCs w:val="20"/>
                  <w:lang w:val="en-US"/>
                </w:rPr>
                <w:t>1.61</w:t>
              </w:r>
            </w:ins>
          </w:p>
        </w:tc>
      </w:tr>
      <w:tr w:rsidR="00C97A89" w:rsidRPr="00C97A89" w:rsidTr="004C5EBF">
        <w:tblPrEx>
          <w:tblPrExChange w:id="1785" w:author="Nick.Tolimieri [2]" w:date="2022-09-13T12:47:00Z">
            <w:tblPrEx>
              <w:tblW w:w="10017" w:type="dxa"/>
            </w:tblPrEx>
          </w:tblPrExChange>
        </w:tblPrEx>
        <w:trPr>
          <w:trHeight w:val="255"/>
          <w:ins w:id="1786" w:author="Nick.Tolimieri [2]" w:date="2022-09-06T13:51:00Z"/>
          <w:trPrChange w:id="17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7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789" w:author="Nick.Tolimieri [2]" w:date="2022-09-06T13:51:00Z"/>
                <w:color w:val="000000"/>
                <w:sz w:val="20"/>
                <w:szCs w:val="20"/>
                <w:lang w:val="en-US"/>
              </w:rPr>
            </w:pPr>
            <w:ins w:id="179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7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2" w:author="Nick.Tolimieri [2]" w:date="2022-09-06T13:51:00Z"/>
                <w:color w:val="000000"/>
                <w:sz w:val="20"/>
                <w:szCs w:val="20"/>
                <w:lang w:val="en-US"/>
              </w:rPr>
            </w:pPr>
            <w:ins w:id="179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17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5" w:author="Nick.Tolimieri [2]" w:date="2022-09-06T13:51:00Z"/>
                <w:color w:val="000000"/>
                <w:sz w:val="20"/>
                <w:szCs w:val="20"/>
                <w:lang w:val="en-US"/>
              </w:rPr>
            </w:pPr>
            <w:ins w:id="17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7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798" w:author="Nick.Tolimieri [2]" w:date="2022-09-06T13:51:00Z"/>
                <w:color w:val="000000"/>
                <w:sz w:val="20"/>
                <w:szCs w:val="20"/>
                <w:lang w:val="en-US"/>
              </w:rPr>
            </w:pPr>
            <w:ins w:id="1799" w:author="Nick.Tolimieri [2]" w:date="2022-09-06T13:51:00Z">
              <w:r w:rsidRPr="00C97A89">
                <w:rPr>
                  <w:color w:val="000000"/>
                  <w:sz w:val="20"/>
                  <w:szCs w:val="20"/>
                  <w:lang w:val="en-US"/>
                </w:rPr>
                <w:t>28</w:t>
              </w:r>
            </w:ins>
          </w:p>
        </w:tc>
        <w:tc>
          <w:tcPr>
            <w:tcW w:w="728" w:type="dxa"/>
            <w:tcBorders>
              <w:top w:val="nil"/>
              <w:left w:val="nil"/>
              <w:bottom w:val="nil"/>
              <w:right w:val="nil"/>
            </w:tcBorders>
            <w:shd w:val="clear" w:color="auto" w:fill="auto"/>
            <w:noWrap/>
            <w:vAlign w:val="bottom"/>
            <w:hideMark/>
            <w:tcPrChange w:id="18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1" w:author="Nick.Tolimieri [2]" w:date="2022-09-06T13:51:00Z"/>
                <w:color w:val="000000"/>
                <w:sz w:val="20"/>
                <w:szCs w:val="20"/>
                <w:lang w:val="en-US"/>
              </w:rPr>
            </w:pPr>
            <w:ins w:id="180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4" w:author="Nick.Tolimieri [2]" w:date="2022-09-06T13:51:00Z"/>
                <w:color w:val="000000"/>
                <w:sz w:val="20"/>
                <w:szCs w:val="20"/>
                <w:lang w:val="en-US"/>
              </w:rPr>
            </w:pPr>
            <w:ins w:id="1805"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18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07" w:author="Nick.Tolimieri [2]" w:date="2022-09-06T13:51:00Z"/>
                <w:color w:val="000000"/>
                <w:sz w:val="20"/>
                <w:szCs w:val="20"/>
                <w:lang w:val="en-US"/>
              </w:rPr>
            </w:pPr>
            <w:ins w:id="18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18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0" w:author="Nick.Tolimieri [2]" w:date="2022-09-06T13:51:00Z"/>
                <w:color w:val="000000"/>
                <w:sz w:val="20"/>
                <w:szCs w:val="20"/>
                <w:lang w:val="en-US"/>
              </w:rPr>
            </w:pPr>
            <w:ins w:id="1811"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18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3" w:author="Nick.Tolimieri [2]" w:date="2022-09-06T13:51:00Z"/>
                <w:color w:val="000000"/>
                <w:sz w:val="20"/>
                <w:szCs w:val="20"/>
                <w:lang w:val="en-US"/>
              </w:rPr>
            </w:pPr>
            <w:ins w:id="1814" w:author="Nick.Tolimieri [2]" w:date="2022-09-06T13:51:00Z">
              <w:r w:rsidRPr="00C97A89">
                <w:rPr>
                  <w:color w:val="000000"/>
                  <w:sz w:val="20"/>
                  <w:szCs w:val="20"/>
                  <w:lang w:val="en-US"/>
                </w:rPr>
                <w:t>1.85</w:t>
              </w:r>
            </w:ins>
          </w:p>
        </w:tc>
        <w:tc>
          <w:tcPr>
            <w:tcW w:w="905" w:type="dxa"/>
            <w:tcBorders>
              <w:top w:val="nil"/>
              <w:left w:val="nil"/>
              <w:bottom w:val="nil"/>
              <w:right w:val="nil"/>
            </w:tcBorders>
            <w:shd w:val="clear" w:color="auto" w:fill="auto"/>
            <w:noWrap/>
            <w:vAlign w:val="bottom"/>
            <w:hideMark/>
            <w:tcPrChange w:id="18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6" w:author="Nick.Tolimieri [2]" w:date="2022-09-06T13:51:00Z"/>
                <w:color w:val="000000"/>
                <w:sz w:val="20"/>
                <w:szCs w:val="20"/>
                <w:lang w:val="en-US"/>
              </w:rPr>
            </w:pPr>
            <w:ins w:id="1817" w:author="Nick.Tolimieri [2]" w:date="2022-09-06T13:51:00Z">
              <w:r w:rsidRPr="00C97A89">
                <w:rPr>
                  <w:color w:val="000000"/>
                  <w:sz w:val="20"/>
                  <w:szCs w:val="20"/>
                  <w:lang w:val="en-US"/>
                </w:rPr>
                <w:t>0.11</w:t>
              </w:r>
            </w:ins>
          </w:p>
        </w:tc>
        <w:tc>
          <w:tcPr>
            <w:tcW w:w="905" w:type="dxa"/>
            <w:tcBorders>
              <w:top w:val="nil"/>
              <w:left w:val="nil"/>
              <w:bottom w:val="nil"/>
              <w:right w:val="nil"/>
            </w:tcBorders>
            <w:shd w:val="clear" w:color="auto" w:fill="auto"/>
            <w:noWrap/>
            <w:vAlign w:val="bottom"/>
            <w:hideMark/>
            <w:tcPrChange w:id="18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19" w:author="Nick.Tolimieri [2]" w:date="2022-09-06T13:51:00Z"/>
                <w:color w:val="000000"/>
                <w:sz w:val="20"/>
                <w:szCs w:val="20"/>
                <w:lang w:val="en-US"/>
              </w:rPr>
            </w:pPr>
            <w:ins w:id="1820" w:author="Nick.Tolimieri [2]" w:date="2022-09-06T13:51:00Z">
              <w:r w:rsidRPr="00C97A89">
                <w:rPr>
                  <w:color w:val="000000"/>
                  <w:sz w:val="20"/>
                  <w:szCs w:val="20"/>
                  <w:lang w:val="en-US"/>
                </w:rPr>
                <w:t>2.01</w:t>
              </w:r>
            </w:ins>
          </w:p>
        </w:tc>
      </w:tr>
      <w:tr w:rsidR="00C97A89" w:rsidRPr="00C97A89" w:rsidTr="004C5EBF">
        <w:tblPrEx>
          <w:tblPrExChange w:id="1821" w:author="Nick.Tolimieri [2]" w:date="2022-09-13T12:47:00Z">
            <w:tblPrEx>
              <w:tblW w:w="10017" w:type="dxa"/>
            </w:tblPrEx>
          </w:tblPrExChange>
        </w:tblPrEx>
        <w:trPr>
          <w:trHeight w:val="255"/>
          <w:ins w:id="1822" w:author="Nick.Tolimieri [2]" w:date="2022-09-06T13:51:00Z"/>
          <w:trPrChange w:id="18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25" w:author="Nick.Tolimieri [2]" w:date="2022-09-06T13:51:00Z"/>
                <w:color w:val="000000"/>
                <w:sz w:val="20"/>
                <w:szCs w:val="20"/>
                <w:lang w:val="en-US"/>
              </w:rPr>
            </w:pPr>
            <w:ins w:id="182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28" w:author="Nick.Tolimieri [2]" w:date="2022-09-06T13:51:00Z"/>
                <w:color w:val="000000"/>
                <w:sz w:val="20"/>
                <w:szCs w:val="20"/>
                <w:lang w:val="en-US"/>
              </w:rPr>
            </w:pPr>
            <w:ins w:id="182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18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1" w:author="Nick.Tolimieri [2]" w:date="2022-09-06T13:51:00Z"/>
                <w:color w:val="000000"/>
                <w:sz w:val="20"/>
                <w:szCs w:val="20"/>
                <w:lang w:val="en-US"/>
              </w:rPr>
            </w:pPr>
            <w:ins w:id="18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8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4" w:author="Nick.Tolimieri [2]" w:date="2022-09-06T13:51:00Z"/>
                <w:color w:val="000000"/>
                <w:sz w:val="20"/>
                <w:szCs w:val="20"/>
                <w:lang w:val="en-US"/>
              </w:rPr>
            </w:pPr>
            <w:ins w:id="1835"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18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37" w:author="Nick.Tolimieri [2]" w:date="2022-09-06T13:51:00Z"/>
                <w:color w:val="000000"/>
                <w:sz w:val="20"/>
                <w:szCs w:val="20"/>
                <w:lang w:val="en-US"/>
              </w:rPr>
            </w:pPr>
            <w:ins w:id="183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0" w:author="Nick.Tolimieri [2]" w:date="2022-09-06T13:51:00Z"/>
                <w:color w:val="000000"/>
                <w:sz w:val="20"/>
                <w:szCs w:val="20"/>
                <w:lang w:val="en-US"/>
              </w:rPr>
            </w:pPr>
            <w:ins w:id="1841"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18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3" w:author="Nick.Tolimieri [2]" w:date="2022-09-06T13:51:00Z"/>
                <w:color w:val="000000"/>
                <w:sz w:val="20"/>
                <w:szCs w:val="20"/>
                <w:lang w:val="en-US"/>
              </w:rPr>
            </w:pPr>
            <w:ins w:id="184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8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6" w:author="Nick.Tolimieri [2]" w:date="2022-09-06T13:51:00Z"/>
                <w:color w:val="000000"/>
                <w:sz w:val="20"/>
                <w:szCs w:val="20"/>
                <w:lang w:val="en-US"/>
              </w:rPr>
            </w:pPr>
            <w:ins w:id="1847"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18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49" w:author="Nick.Tolimieri [2]" w:date="2022-09-06T13:51:00Z"/>
                <w:color w:val="000000"/>
                <w:sz w:val="20"/>
                <w:szCs w:val="20"/>
                <w:lang w:val="en-US"/>
              </w:rPr>
            </w:pPr>
            <w:ins w:id="1850"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8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2" w:author="Nick.Tolimieri [2]" w:date="2022-09-06T13:51:00Z"/>
                <w:color w:val="000000"/>
                <w:sz w:val="20"/>
                <w:szCs w:val="20"/>
                <w:lang w:val="en-US"/>
              </w:rPr>
            </w:pPr>
            <w:ins w:id="1853"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18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55" w:author="Nick.Tolimieri [2]" w:date="2022-09-06T13:51:00Z"/>
                <w:color w:val="000000"/>
                <w:sz w:val="20"/>
                <w:szCs w:val="20"/>
                <w:lang w:val="en-US"/>
              </w:rPr>
            </w:pPr>
            <w:ins w:id="1856" w:author="Nick.Tolimieri [2]" w:date="2022-09-06T13:51:00Z">
              <w:r w:rsidRPr="00C97A89">
                <w:rPr>
                  <w:color w:val="000000"/>
                  <w:sz w:val="20"/>
                  <w:szCs w:val="20"/>
                  <w:lang w:val="en-US"/>
                </w:rPr>
                <w:t>1.83</w:t>
              </w:r>
            </w:ins>
          </w:p>
        </w:tc>
      </w:tr>
      <w:tr w:rsidR="00C97A89" w:rsidRPr="00C97A89" w:rsidTr="004C5EBF">
        <w:tblPrEx>
          <w:tblPrExChange w:id="1857" w:author="Nick.Tolimieri [2]" w:date="2022-09-13T12:47:00Z">
            <w:tblPrEx>
              <w:tblW w:w="10017" w:type="dxa"/>
            </w:tblPrEx>
          </w:tblPrExChange>
        </w:tblPrEx>
        <w:trPr>
          <w:trHeight w:val="255"/>
          <w:ins w:id="1858" w:author="Nick.Tolimieri [2]" w:date="2022-09-06T13:51:00Z"/>
          <w:trPrChange w:id="18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61" w:author="Nick.Tolimieri [2]" w:date="2022-09-06T13:51:00Z"/>
                <w:color w:val="000000"/>
                <w:sz w:val="20"/>
                <w:szCs w:val="20"/>
                <w:lang w:val="en-US"/>
              </w:rPr>
            </w:pPr>
            <w:ins w:id="186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4" w:author="Nick.Tolimieri [2]" w:date="2022-09-06T13:51:00Z"/>
                <w:color w:val="000000"/>
                <w:sz w:val="20"/>
                <w:szCs w:val="20"/>
                <w:lang w:val="en-US"/>
              </w:rPr>
            </w:pPr>
            <w:ins w:id="186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18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67" w:author="Nick.Tolimieri [2]" w:date="2022-09-06T13:51:00Z"/>
                <w:color w:val="000000"/>
                <w:sz w:val="20"/>
                <w:szCs w:val="20"/>
                <w:lang w:val="en-US"/>
              </w:rPr>
            </w:pPr>
            <w:ins w:id="1868" w:author="Nick.Tolimieri [2]" w:date="2022-09-06T13:51:00Z">
              <w:r w:rsidRPr="00C97A89">
                <w:rPr>
                  <w:color w:val="000000"/>
                  <w:sz w:val="20"/>
                  <w:szCs w:val="20"/>
                  <w:lang w:val="en-US"/>
                </w:rPr>
                <w:t>7</w:t>
              </w:r>
            </w:ins>
          </w:p>
        </w:tc>
        <w:tc>
          <w:tcPr>
            <w:tcW w:w="736" w:type="dxa"/>
            <w:tcBorders>
              <w:top w:val="nil"/>
              <w:left w:val="nil"/>
              <w:bottom w:val="nil"/>
              <w:right w:val="nil"/>
            </w:tcBorders>
            <w:shd w:val="clear" w:color="auto" w:fill="auto"/>
            <w:noWrap/>
            <w:vAlign w:val="bottom"/>
            <w:hideMark/>
            <w:tcPrChange w:id="18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0" w:author="Nick.Tolimieri [2]" w:date="2022-09-06T13:51:00Z"/>
                <w:color w:val="000000"/>
                <w:sz w:val="20"/>
                <w:szCs w:val="20"/>
                <w:lang w:val="en-US"/>
              </w:rPr>
            </w:pPr>
            <w:ins w:id="1871" w:author="Nick.Tolimieri [2]" w:date="2022-09-06T13:51:00Z">
              <w:r w:rsidRPr="00C97A89">
                <w:rPr>
                  <w:color w:val="000000"/>
                  <w:sz w:val="20"/>
                  <w:szCs w:val="20"/>
                  <w:lang w:val="en-US"/>
                </w:rPr>
                <w:t>9</w:t>
              </w:r>
            </w:ins>
          </w:p>
        </w:tc>
        <w:tc>
          <w:tcPr>
            <w:tcW w:w="728" w:type="dxa"/>
            <w:tcBorders>
              <w:top w:val="nil"/>
              <w:left w:val="nil"/>
              <w:bottom w:val="nil"/>
              <w:right w:val="nil"/>
            </w:tcBorders>
            <w:shd w:val="clear" w:color="auto" w:fill="auto"/>
            <w:noWrap/>
            <w:vAlign w:val="bottom"/>
            <w:hideMark/>
            <w:tcPrChange w:id="18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3" w:author="Nick.Tolimieri [2]" w:date="2022-09-06T13:51:00Z"/>
                <w:color w:val="000000"/>
                <w:sz w:val="20"/>
                <w:szCs w:val="20"/>
                <w:lang w:val="en-US"/>
              </w:rPr>
            </w:pPr>
            <w:ins w:id="187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18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6" w:author="Nick.Tolimieri [2]" w:date="2022-09-06T13:51:00Z"/>
                <w:color w:val="000000"/>
                <w:sz w:val="20"/>
                <w:szCs w:val="20"/>
                <w:lang w:val="en-US"/>
              </w:rPr>
            </w:pPr>
            <w:ins w:id="1877"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18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79" w:author="Nick.Tolimieri [2]" w:date="2022-09-06T13:51:00Z"/>
                <w:color w:val="000000"/>
                <w:sz w:val="20"/>
                <w:szCs w:val="20"/>
                <w:lang w:val="en-US"/>
              </w:rPr>
            </w:pPr>
            <w:ins w:id="1880"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18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2" w:author="Nick.Tolimieri [2]" w:date="2022-09-06T13:51:00Z"/>
                <w:color w:val="000000"/>
                <w:sz w:val="20"/>
                <w:szCs w:val="20"/>
                <w:lang w:val="en-US"/>
              </w:rPr>
            </w:pPr>
            <w:ins w:id="1883"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18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5" w:author="Nick.Tolimieri [2]" w:date="2022-09-06T13:51:00Z"/>
                <w:color w:val="000000"/>
                <w:sz w:val="20"/>
                <w:szCs w:val="20"/>
                <w:lang w:val="en-US"/>
              </w:rPr>
            </w:pPr>
            <w:ins w:id="1886" w:author="Nick.Tolimieri [2]" w:date="2022-09-06T13:51:00Z">
              <w:r w:rsidRPr="00C97A89">
                <w:rPr>
                  <w:color w:val="000000"/>
                  <w:sz w:val="20"/>
                  <w:szCs w:val="20"/>
                  <w:lang w:val="en-US"/>
                </w:rPr>
                <w:t>2.45</w:t>
              </w:r>
            </w:ins>
          </w:p>
        </w:tc>
        <w:tc>
          <w:tcPr>
            <w:tcW w:w="905" w:type="dxa"/>
            <w:tcBorders>
              <w:top w:val="nil"/>
              <w:left w:val="nil"/>
              <w:bottom w:val="nil"/>
              <w:right w:val="nil"/>
            </w:tcBorders>
            <w:shd w:val="clear" w:color="auto" w:fill="auto"/>
            <w:noWrap/>
            <w:vAlign w:val="bottom"/>
            <w:hideMark/>
            <w:tcPrChange w:id="18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88" w:author="Nick.Tolimieri [2]" w:date="2022-09-06T13:51:00Z"/>
                <w:color w:val="000000"/>
                <w:sz w:val="20"/>
                <w:szCs w:val="20"/>
                <w:lang w:val="en-US"/>
              </w:rPr>
            </w:pPr>
            <w:ins w:id="1889"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18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891" w:author="Nick.Tolimieri [2]" w:date="2022-09-06T13:51:00Z"/>
                <w:color w:val="000000"/>
                <w:sz w:val="20"/>
                <w:szCs w:val="20"/>
                <w:lang w:val="en-US"/>
              </w:rPr>
            </w:pPr>
            <w:ins w:id="1892" w:author="Nick.Tolimieri [2]" w:date="2022-09-06T13:51:00Z">
              <w:r w:rsidRPr="00C97A89">
                <w:rPr>
                  <w:color w:val="000000"/>
                  <w:sz w:val="20"/>
                  <w:szCs w:val="20"/>
                  <w:lang w:val="en-US"/>
                </w:rPr>
                <w:t>2.84</w:t>
              </w:r>
            </w:ins>
          </w:p>
        </w:tc>
      </w:tr>
      <w:tr w:rsidR="00C97A89" w:rsidRPr="00C97A89" w:rsidTr="004C5EBF">
        <w:tblPrEx>
          <w:tblPrExChange w:id="1893" w:author="Nick.Tolimieri [2]" w:date="2022-09-13T12:47:00Z">
            <w:tblPrEx>
              <w:tblW w:w="10017" w:type="dxa"/>
            </w:tblPrEx>
          </w:tblPrExChange>
        </w:tblPrEx>
        <w:trPr>
          <w:trHeight w:val="255"/>
          <w:ins w:id="1894" w:author="Nick.Tolimieri [2]" w:date="2022-09-06T13:51:00Z"/>
          <w:trPrChange w:id="18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8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897" w:author="Nick.Tolimieri [2]" w:date="2022-09-06T13:51:00Z"/>
                <w:color w:val="000000"/>
                <w:sz w:val="20"/>
                <w:szCs w:val="20"/>
                <w:lang w:val="en-US"/>
              </w:rPr>
            </w:pPr>
            <w:ins w:id="189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8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0" w:author="Nick.Tolimieri [2]" w:date="2022-09-06T13:51:00Z"/>
                <w:color w:val="000000"/>
                <w:sz w:val="20"/>
                <w:szCs w:val="20"/>
                <w:lang w:val="en-US"/>
              </w:rPr>
            </w:pPr>
            <w:ins w:id="190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19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3" w:author="Nick.Tolimieri [2]" w:date="2022-09-06T13:51:00Z"/>
                <w:color w:val="000000"/>
                <w:sz w:val="20"/>
                <w:szCs w:val="20"/>
                <w:lang w:val="en-US"/>
              </w:rPr>
            </w:pPr>
            <w:ins w:id="190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6" w:author="Nick.Tolimieri [2]" w:date="2022-09-06T13:51:00Z"/>
                <w:color w:val="000000"/>
                <w:sz w:val="20"/>
                <w:szCs w:val="20"/>
                <w:lang w:val="en-US"/>
              </w:rPr>
            </w:pPr>
            <w:ins w:id="190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09" w:author="Nick.Tolimieri [2]" w:date="2022-09-06T13:51:00Z"/>
                <w:color w:val="000000"/>
                <w:sz w:val="20"/>
                <w:szCs w:val="20"/>
                <w:lang w:val="en-US"/>
              </w:rPr>
            </w:pPr>
            <w:ins w:id="191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12" w:author="Nick.Tolimieri [2]" w:date="2022-09-06T13:51:00Z"/>
                <w:color w:val="000000"/>
                <w:sz w:val="20"/>
                <w:szCs w:val="20"/>
                <w:lang w:val="en-US"/>
              </w:rPr>
            </w:pPr>
            <w:ins w:id="191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5" w:author="Nick.Tolimieri [2]" w:date="2022-09-06T13:51:00Z"/>
                <w:color w:val="000000"/>
                <w:sz w:val="20"/>
                <w:szCs w:val="20"/>
                <w:lang w:val="en-US"/>
              </w:rPr>
            </w:pPr>
            <w:ins w:id="191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18" w:author="Nick.Tolimieri [2]" w:date="2022-09-06T13:51:00Z"/>
                <w:color w:val="000000"/>
                <w:sz w:val="20"/>
                <w:szCs w:val="20"/>
                <w:lang w:val="en-US"/>
              </w:rPr>
            </w:pPr>
            <w:ins w:id="191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1" w:author="Nick.Tolimieri [2]" w:date="2022-09-06T13:51:00Z"/>
                <w:color w:val="000000"/>
                <w:sz w:val="20"/>
                <w:szCs w:val="20"/>
                <w:lang w:val="en-US"/>
              </w:rPr>
            </w:pPr>
            <w:ins w:id="192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4" w:author="Nick.Tolimieri [2]" w:date="2022-09-06T13:51:00Z"/>
                <w:color w:val="000000"/>
                <w:sz w:val="20"/>
                <w:szCs w:val="20"/>
                <w:lang w:val="en-US"/>
              </w:rPr>
            </w:pPr>
            <w:ins w:id="192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27" w:author="Nick.Tolimieri [2]" w:date="2022-09-06T13:51:00Z"/>
                <w:color w:val="000000"/>
                <w:sz w:val="20"/>
                <w:szCs w:val="20"/>
                <w:lang w:val="en-US"/>
              </w:rPr>
            </w:pPr>
            <w:ins w:id="1928" w:author="Nick.Tolimieri [2]" w:date="2022-09-06T13:51:00Z">
              <w:r w:rsidRPr="00C97A89">
                <w:rPr>
                  <w:color w:val="000000"/>
                  <w:sz w:val="20"/>
                  <w:szCs w:val="20"/>
                  <w:lang w:val="en-US"/>
                </w:rPr>
                <w:t>-</w:t>
              </w:r>
            </w:ins>
          </w:p>
        </w:tc>
      </w:tr>
      <w:tr w:rsidR="00C97A89" w:rsidRPr="00C97A89" w:rsidTr="004C5EBF">
        <w:tblPrEx>
          <w:tblPrExChange w:id="1929" w:author="Nick.Tolimieri [2]" w:date="2022-09-13T12:47:00Z">
            <w:tblPrEx>
              <w:tblW w:w="10017" w:type="dxa"/>
            </w:tblPrEx>
          </w:tblPrExChange>
        </w:tblPrEx>
        <w:trPr>
          <w:trHeight w:val="255"/>
          <w:ins w:id="1930" w:author="Nick.Tolimieri [2]" w:date="2022-09-06T13:51:00Z"/>
          <w:trPrChange w:id="19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33" w:author="Nick.Tolimieri [2]" w:date="2022-09-06T13:51:00Z"/>
                <w:color w:val="000000"/>
                <w:sz w:val="20"/>
                <w:szCs w:val="20"/>
                <w:lang w:val="en-US"/>
              </w:rPr>
            </w:pPr>
            <w:ins w:id="193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6" w:author="Nick.Tolimieri [2]" w:date="2022-09-06T13:51:00Z"/>
                <w:color w:val="000000"/>
                <w:sz w:val="20"/>
                <w:szCs w:val="20"/>
                <w:lang w:val="en-US"/>
              </w:rPr>
            </w:pPr>
            <w:ins w:id="193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19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39" w:author="Nick.Tolimieri [2]" w:date="2022-09-06T13:51:00Z"/>
                <w:color w:val="000000"/>
                <w:sz w:val="20"/>
                <w:szCs w:val="20"/>
                <w:lang w:val="en-US"/>
              </w:rPr>
            </w:pPr>
            <w:ins w:id="1940"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2" w:author="Nick.Tolimieri [2]" w:date="2022-09-06T13:51:00Z"/>
                <w:color w:val="000000"/>
                <w:sz w:val="20"/>
                <w:szCs w:val="20"/>
                <w:lang w:val="en-US"/>
              </w:rPr>
            </w:pPr>
            <w:ins w:id="19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19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5" w:author="Nick.Tolimieri [2]" w:date="2022-09-06T13:51:00Z"/>
                <w:color w:val="000000"/>
                <w:sz w:val="20"/>
                <w:szCs w:val="20"/>
                <w:lang w:val="en-US"/>
              </w:rPr>
            </w:pPr>
            <w:ins w:id="19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19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48" w:author="Nick.Tolimieri [2]" w:date="2022-09-06T13:51:00Z"/>
                <w:color w:val="000000"/>
                <w:sz w:val="20"/>
                <w:szCs w:val="20"/>
                <w:lang w:val="en-US"/>
              </w:rPr>
            </w:pPr>
            <w:ins w:id="19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19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1" w:author="Nick.Tolimieri [2]" w:date="2022-09-06T13:51:00Z"/>
                <w:color w:val="000000"/>
                <w:sz w:val="20"/>
                <w:szCs w:val="20"/>
                <w:lang w:val="en-US"/>
              </w:rPr>
            </w:pPr>
            <w:ins w:id="19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19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4" w:author="Nick.Tolimieri [2]" w:date="2022-09-06T13:51:00Z"/>
                <w:color w:val="000000"/>
                <w:sz w:val="20"/>
                <w:szCs w:val="20"/>
                <w:lang w:val="en-US"/>
              </w:rPr>
            </w:pPr>
            <w:ins w:id="19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57" w:author="Nick.Tolimieri [2]" w:date="2022-09-06T13:51:00Z"/>
                <w:color w:val="000000"/>
                <w:sz w:val="20"/>
                <w:szCs w:val="20"/>
                <w:lang w:val="en-US"/>
              </w:rPr>
            </w:pPr>
            <w:ins w:id="19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0" w:author="Nick.Tolimieri [2]" w:date="2022-09-06T13:51:00Z"/>
                <w:color w:val="000000"/>
                <w:sz w:val="20"/>
                <w:szCs w:val="20"/>
                <w:lang w:val="en-US"/>
              </w:rPr>
            </w:pPr>
            <w:ins w:id="19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19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3" w:author="Nick.Tolimieri [2]" w:date="2022-09-06T13:51:00Z"/>
                <w:color w:val="000000"/>
                <w:sz w:val="20"/>
                <w:szCs w:val="20"/>
                <w:lang w:val="en-US"/>
              </w:rPr>
            </w:pPr>
            <w:ins w:id="1964" w:author="Nick.Tolimieri [2]" w:date="2022-09-06T13:51:00Z">
              <w:r w:rsidRPr="00C97A89">
                <w:rPr>
                  <w:color w:val="000000"/>
                  <w:sz w:val="20"/>
                  <w:szCs w:val="20"/>
                  <w:lang w:val="en-US"/>
                </w:rPr>
                <w:t>-</w:t>
              </w:r>
            </w:ins>
          </w:p>
        </w:tc>
      </w:tr>
      <w:tr w:rsidR="00C97A89" w:rsidRPr="00C97A89" w:rsidTr="004C5EBF">
        <w:tblPrEx>
          <w:tblPrExChange w:id="1965" w:author="Nick.Tolimieri [2]" w:date="2022-09-13T12:47:00Z">
            <w:tblPrEx>
              <w:tblW w:w="10017" w:type="dxa"/>
            </w:tblPrEx>
          </w:tblPrExChange>
        </w:tblPrEx>
        <w:trPr>
          <w:trHeight w:val="255"/>
          <w:ins w:id="1966" w:author="Nick.Tolimieri [2]" w:date="2022-09-06T13:51:00Z"/>
          <w:trPrChange w:id="19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19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1969" w:author="Nick.Tolimieri [2]" w:date="2022-09-06T13:51:00Z"/>
                <w:color w:val="000000"/>
                <w:sz w:val="20"/>
                <w:szCs w:val="20"/>
                <w:lang w:val="en-US"/>
              </w:rPr>
            </w:pPr>
            <w:ins w:id="197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19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2" w:author="Nick.Tolimieri [2]" w:date="2022-09-06T13:51:00Z"/>
                <w:color w:val="000000"/>
                <w:sz w:val="20"/>
                <w:szCs w:val="20"/>
                <w:lang w:val="en-US"/>
              </w:rPr>
            </w:pPr>
            <w:ins w:id="197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19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5" w:author="Nick.Tolimieri [2]" w:date="2022-09-06T13:51:00Z"/>
                <w:color w:val="000000"/>
                <w:sz w:val="20"/>
                <w:szCs w:val="20"/>
                <w:lang w:val="en-US"/>
              </w:rPr>
            </w:pPr>
            <w:ins w:id="197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19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78" w:author="Nick.Tolimieri [2]" w:date="2022-09-06T13:51:00Z"/>
                <w:color w:val="000000"/>
                <w:sz w:val="20"/>
                <w:szCs w:val="20"/>
                <w:lang w:val="en-US"/>
              </w:rPr>
            </w:pPr>
            <w:ins w:id="1979" w:author="Nick.Tolimieri [2]" w:date="2022-09-06T13:51:00Z">
              <w:r w:rsidRPr="00C97A89">
                <w:rPr>
                  <w:color w:val="000000"/>
                  <w:sz w:val="20"/>
                  <w:szCs w:val="20"/>
                  <w:lang w:val="en-US"/>
                </w:rPr>
                <w:t>20</w:t>
              </w:r>
            </w:ins>
          </w:p>
        </w:tc>
        <w:tc>
          <w:tcPr>
            <w:tcW w:w="728" w:type="dxa"/>
            <w:tcBorders>
              <w:top w:val="nil"/>
              <w:left w:val="nil"/>
              <w:bottom w:val="nil"/>
              <w:right w:val="nil"/>
            </w:tcBorders>
            <w:shd w:val="clear" w:color="auto" w:fill="auto"/>
            <w:noWrap/>
            <w:vAlign w:val="bottom"/>
            <w:hideMark/>
            <w:tcPrChange w:id="19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1" w:author="Nick.Tolimieri [2]" w:date="2022-09-06T13:51:00Z"/>
                <w:color w:val="000000"/>
                <w:sz w:val="20"/>
                <w:szCs w:val="20"/>
                <w:lang w:val="en-US"/>
              </w:rPr>
            </w:pPr>
            <w:ins w:id="198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19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4" w:author="Nick.Tolimieri [2]" w:date="2022-09-06T13:51:00Z"/>
                <w:color w:val="000000"/>
                <w:sz w:val="20"/>
                <w:szCs w:val="20"/>
                <w:lang w:val="en-US"/>
              </w:rPr>
            </w:pPr>
            <w:ins w:id="1985"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19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87" w:author="Nick.Tolimieri [2]" w:date="2022-09-06T13:51:00Z"/>
                <w:color w:val="000000"/>
                <w:sz w:val="20"/>
                <w:szCs w:val="20"/>
                <w:lang w:val="en-US"/>
              </w:rPr>
            </w:pPr>
            <w:ins w:id="19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19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0" w:author="Nick.Tolimieri [2]" w:date="2022-09-06T13:51:00Z"/>
                <w:color w:val="000000"/>
                <w:sz w:val="20"/>
                <w:szCs w:val="20"/>
                <w:lang w:val="en-US"/>
              </w:rPr>
            </w:pPr>
            <w:ins w:id="1991"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19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3" w:author="Nick.Tolimieri [2]" w:date="2022-09-06T13:51:00Z"/>
                <w:color w:val="000000"/>
                <w:sz w:val="20"/>
                <w:szCs w:val="20"/>
                <w:lang w:val="en-US"/>
              </w:rPr>
            </w:pPr>
            <w:ins w:id="1994" w:author="Nick.Tolimieri [2]" w:date="2022-09-06T13:51:00Z">
              <w:r w:rsidRPr="00C97A89">
                <w:rPr>
                  <w:color w:val="000000"/>
                  <w:sz w:val="20"/>
                  <w:szCs w:val="20"/>
                  <w:lang w:val="en-US"/>
                </w:rPr>
                <w:t>1.57</w:t>
              </w:r>
            </w:ins>
          </w:p>
        </w:tc>
        <w:tc>
          <w:tcPr>
            <w:tcW w:w="905" w:type="dxa"/>
            <w:tcBorders>
              <w:top w:val="nil"/>
              <w:left w:val="nil"/>
              <w:bottom w:val="nil"/>
              <w:right w:val="nil"/>
            </w:tcBorders>
            <w:shd w:val="clear" w:color="auto" w:fill="auto"/>
            <w:noWrap/>
            <w:vAlign w:val="bottom"/>
            <w:hideMark/>
            <w:tcPrChange w:id="19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6" w:author="Nick.Tolimieri [2]" w:date="2022-09-06T13:51:00Z"/>
                <w:color w:val="000000"/>
                <w:sz w:val="20"/>
                <w:szCs w:val="20"/>
                <w:lang w:val="en-US"/>
              </w:rPr>
            </w:pPr>
            <w:ins w:id="1997"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19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1999" w:author="Nick.Tolimieri [2]" w:date="2022-09-06T13:51:00Z"/>
                <w:color w:val="000000"/>
                <w:sz w:val="20"/>
                <w:szCs w:val="20"/>
                <w:lang w:val="en-US"/>
              </w:rPr>
            </w:pPr>
            <w:ins w:id="2000" w:author="Nick.Tolimieri [2]" w:date="2022-09-06T13:51:00Z">
              <w:r w:rsidRPr="00C97A89">
                <w:rPr>
                  <w:color w:val="000000"/>
                  <w:sz w:val="20"/>
                  <w:szCs w:val="20"/>
                  <w:lang w:val="en-US"/>
                </w:rPr>
                <w:t>1.77</w:t>
              </w:r>
            </w:ins>
          </w:p>
        </w:tc>
      </w:tr>
      <w:tr w:rsidR="00C97A89" w:rsidRPr="00C97A89" w:rsidTr="004C5EBF">
        <w:tblPrEx>
          <w:tblPrExChange w:id="2001" w:author="Nick.Tolimieri [2]" w:date="2022-09-13T12:47:00Z">
            <w:tblPrEx>
              <w:tblW w:w="10017" w:type="dxa"/>
            </w:tblPrEx>
          </w:tblPrExChange>
        </w:tblPrEx>
        <w:trPr>
          <w:trHeight w:val="255"/>
          <w:ins w:id="2002" w:author="Nick.Tolimieri [2]" w:date="2022-09-06T13:51:00Z"/>
          <w:trPrChange w:id="20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05" w:author="Nick.Tolimieri [2]" w:date="2022-09-06T13:51:00Z"/>
                <w:color w:val="000000"/>
                <w:sz w:val="20"/>
                <w:szCs w:val="20"/>
                <w:lang w:val="en-US"/>
              </w:rPr>
            </w:pPr>
            <w:ins w:id="200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08" w:author="Nick.Tolimieri [2]" w:date="2022-09-06T13:51:00Z"/>
                <w:color w:val="000000"/>
                <w:sz w:val="20"/>
                <w:szCs w:val="20"/>
                <w:lang w:val="en-US"/>
              </w:rPr>
            </w:pPr>
            <w:ins w:id="200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20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1" w:author="Nick.Tolimieri [2]" w:date="2022-09-06T13:51:00Z"/>
                <w:color w:val="000000"/>
                <w:sz w:val="20"/>
                <w:szCs w:val="20"/>
                <w:lang w:val="en-US"/>
              </w:rPr>
            </w:pPr>
            <w:ins w:id="20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0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4" w:author="Nick.Tolimieri [2]" w:date="2022-09-06T13:51:00Z"/>
                <w:color w:val="000000"/>
                <w:sz w:val="20"/>
                <w:szCs w:val="20"/>
                <w:lang w:val="en-US"/>
              </w:rPr>
            </w:pPr>
            <w:ins w:id="201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17" w:author="Nick.Tolimieri [2]" w:date="2022-09-06T13:51:00Z"/>
                <w:color w:val="000000"/>
                <w:sz w:val="20"/>
                <w:szCs w:val="20"/>
                <w:lang w:val="en-US"/>
              </w:rPr>
            </w:pPr>
            <w:ins w:id="201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20" w:author="Nick.Tolimieri [2]" w:date="2022-09-06T13:51:00Z"/>
                <w:color w:val="000000"/>
                <w:sz w:val="20"/>
                <w:szCs w:val="20"/>
                <w:lang w:val="en-US"/>
              </w:rPr>
            </w:pPr>
            <w:ins w:id="202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3" w:author="Nick.Tolimieri [2]" w:date="2022-09-06T13:51:00Z"/>
                <w:color w:val="000000"/>
                <w:sz w:val="20"/>
                <w:szCs w:val="20"/>
                <w:lang w:val="en-US"/>
              </w:rPr>
            </w:pPr>
            <w:ins w:id="202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6" w:author="Nick.Tolimieri [2]" w:date="2022-09-06T13:51:00Z"/>
                <w:color w:val="000000"/>
                <w:sz w:val="20"/>
                <w:szCs w:val="20"/>
                <w:lang w:val="en-US"/>
              </w:rPr>
            </w:pPr>
            <w:ins w:id="20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29" w:author="Nick.Tolimieri [2]" w:date="2022-09-06T13:51:00Z"/>
                <w:color w:val="000000"/>
                <w:sz w:val="20"/>
                <w:szCs w:val="20"/>
                <w:lang w:val="en-US"/>
              </w:rPr>
            </w:pPr>
            <w:ins w:id="20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2" w:author="Nick.Tolimieri [2]" w:date="2022-09-06T13:51:00Z"/>
                <w:color w:val="000000"/>
                <w:sz w:val="20"/>
                <w:szCs w:val="20"/>
                <w:lang w:val="en-US"/>
              </w:rPr>
            </w:pPr>
            <w:ins w:id="203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35" w:author="Nick.Tolimieri [2]" w:date="2022-09-06T13:51:00Z"/>
                <w:color w:val="000000"/>
                <w:sz w:val="20"/>
                <w:szCs w:val="20"/>
                <w:lang w:val="en-US"/>
              </w:rPr>
            </w:pPr>
            <w:ins w:id="2036" w:author="Nick.Tolimieri [2]" w:date="2022-09-06T13:51:00Z">
              <w:r w:rsidRPr="00C97A89">
                <w:rPr>
                  <w:color w:val="000000"/>
                  <w:sz w:val="20"/>
                  <w:szCs w:val="20"/>
                  <w:lang w:val="en-US"/>
                </w:rPr>
                <w:t>-</w:t>
              </w:r>
            </w:ins>
          </w:p>
        </w:tc>
      </w:tr>
      <w:tr w:rsidR="00C97A89" w:rsidRPr="00C97A89" w:rsidTr="004C5EBF">
        <w:tblPrEx>
          <w:tblPrExChange w:id="2037" w:author="Nick.Tolimieri [2]" w:date="2022-09-13T12:47:00Z">
            <w:tblPrEx>
              <w:tblW w:w="10017" w:type="dxa"/>
            </w:tblPrEx>
          </w:tblPrExChange>
        </w:tblPrEx>
        <w:trPr>
          <w:trHeight w:val="255"/>
          <w:ins w:id="2038" w:author="Nick.Tolimieri [2]" w:date="2022-09-06T13:51:00Z"/>
          <w:trPrChange w:id="20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41" w:author="Nick.Tolimieri [2]" w:date="2022-09-06T13:51:00Z"/>
                <w:color w:val="000000"/>
                <w:sz w:val="20"/>
                <w:szCs w:val="20"/>
                <w:lang w:val="en-US"/>
              </w:rPr>
            </w:pPr>
            <w:ins w:id="204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4" w:author="Nick.Tolimieri [2]" w:date="2022-09-06T13:51:00Z"/>
                <w:color w:val="000000"/>
                <w:sz w:val="20"/>
                <w:szCs w:val="20"/>
                <w:lang w:val="en-US"/>
              </w:rPr>
            </w:pPr>
            <w:ins w:id="204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20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47" w:author="Nick.Tolimieri [2]" w:date="2022-09-06T13:51:00Z"/>
                <w:color w:val="000000"/>
                <w:sz w:val="20"/>
                <w:szCs w:val="20"/>
                <w:lang w:val="en-US"/>
              </w:rPr>
            </w:pPr>
            <w:ins w:id="2048"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0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0" w:author="Nick.Tolimieri [2]" w:date="2022-09-06T13:51:00Z"/>
                <w:color w:val="000000"/>
                <w:sz w:val="20"/>
                <w:szCs w:val="20"/>
                <w:lang w:val="en-US"/>
              </w:rPr>
            </w:pPr>
            <w:ins w:id="20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0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3" w:author="Nick.Tolimieri [2]" w:date="2022-09-06T13:51:00Z"/>
                <w:color w:val="000000"/>
                <w:sz w:val="20"/>
                <w:szCs w:val="20"/>
                <w:lang w:val="en-US"/>
              </w:rPr>
            </w:pPr>
            <w:ins w:id="20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0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56" w:author="Nick.Tolimieri [2]" w:date="2022-09-06T13:51:00Z"/>
                <w:color w:val="000000"/>
                <w:sz w:val="20"/>
                <w:szCs w:val="20"/>
                <w:lang w:val="en-US"/>
              </w:rPr>
            </w:pPr>
            <w:ins w:id="20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0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59" w:author="Nick.Tolimieri [2]" w:date="2022-09-06T13:51:00Z"/>
                <w:color w:val="000000"/>
                <w:sz w:val="20"/>
                <w:szCs w:val="20"/>
                <w:lang w:val="en-US"/>
              </w:rPr>
            </w:pPr>
            <w:ins w:id="20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0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2" w:author="Nick.Tolimieri [2]" w:date="2022-09-06T13:51:00Z"/>
                <w:color w:val="000000"/>
                <w:sz w:val="20"/>
                <w:szCs w:val="20"/>
                <w:lang w:val="en-US"/>
              </w:rPr>
            </w:pPr>
            <w:ins w:id="20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5" w:author="Nick.Tolimieri [2]" w:date="2022-09-06T13:51:00Z"/>
                <w:color w:val="000000"/>
                <w:sz w:val="20"/>
                <w:szCs w:val="20"/>
                <w:lang w:val="en-US"/>
              </w:rPr>
            </w:pPr>
            <w:ins w:id="20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68" w:author="Nick.Tolimieri [2]" w:date="2022-09-06T13:51:00Z"/>
                <w:color w:val="000000"/>
                <w:sz w:val="20"/>
                <w:szCs w:val="20"/>
                <w:lang w:val="en-US"/>
              </w:rPr>
            </w:pPr>
            <w:ins w:id="20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0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1" w:author="Nick.Tolimieri [2]" w:date="2022-09-06T13:51:00Z"/>
                <w:color w:val="000000"/>
                <w:sz w:val="20"/>
                <w:szCs w:val="20"/>
                <w:lang w:val="en-US"/>
              </w:rPr>
            </w:pPr>
            <w:ins w:id="2072" w:author="Nick.Tolimieri [2]" w:date="2022-09-06T13:51:00Z">
              <w:r w:rsidRPr="00C97A89">
                <w:rPr>
                  <w:color w:val="000000"/>
                  <w:sz w:val="20"/>
                  <w:szCs w:val="20"/>
                  <w:lang w:val="en-US"/>
                </w:rPr>
                <w:t>-</w:t>
              </w:r>
            </w:ins>
          </w:p>
        </w:tc>
      </w:tr>
      <w:tr w:rsidR="00C97A89" w:rsidRPr="00C97A89" w:rsidTr="004C5EBF">
        <w:tblPrEx>
          <w:tblPrExChange w:id="2073" w:author="Nick.Tolimieri [2]" w:date="2022-09-13T12:47:00Z">
            <w:tblPrEx>
              <w:tblW w:w="10017" w:type="dxa"/>
            </w:tblPrEx>
          </w:tblPrExChange>
        </w:tblPrEx>
        <w:trPr>
          <w:trHeight w:val="255"/>
          <w:ins w:id="2074" w:author="Nick.Tolimieri [2]" w:date="2022-09-06T13:51:00Z"/>
          <w:trPrChange w:id="20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0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077" w:author="Nick.Tolimieri [2]" w:date="2022-09-06T13:51:00Z"/>
                <w:color w:val="000000"/>
                <w:sz w:val="20"/>
                <w:szCs w:val="20"/>
                <w:lang w:val="en-US"/>
              </w:rPr>
            </w:pPr>
            <w:ins w:id="207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0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0" w:author="Nick.Tolimieri [2]" w:date="2022-09-06T13:51:00Z"/>
                <w:color w:val="000000"/>
                <w:sz w:val="20"/>
                <w:szCs w:val="20"/>
                <w:lang w:val="en-US"/>
              </w:rPr>
            </w:pPr>
            <w:ins w:id="208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20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3" w:author="Nick.Tolimieri [2]" w:date="2022-09-06T13:51:00Z"/>
                <w:color w:val="000000"/>
                <w:sz w:val="20"/>
                <w:szCs w:val="20"/>
                <w:lang w:val="en-US"/>
              </w:rPr>
            </w:pPr>
            <w:ins w:id="2084" w:author="Nick.Tolimieri [2]" w:date="2022-09-06T13:51:00Z">
              <w:r w:rsidRPr="00C97A89">
                <w:rPr>
                  <w:color w:val="000000"/>
                  <w:sz w:val="20"/>
                  <w:szCs w:val="20"/>
                  <w:lang w:val="en-US"/>
                </w:rPr>
                <w:t>25</w:t>
              </w:r>
            </w:ins>
          </w:p>
        </w:tc>
        <w:tc>
          <w:tcPr>
            <w:tcW w:w="736" w:type="dxa"/>
            <w:tcBorders>
              <w:top w:val="nil"/>
              <w:left w:val="nil"/>
              <w:bottom w:val="nil"/>
              <w:right w:val="nil"/>
            </w:tcBorders>
            <w:shd w:val="clear" w:color="auto" w:fill="auto"/>
            <w:noWrap/>
            <w:vAlign w:val="bottom"/>
            <w:hideMark/>
            <w:tcPrChange w:id="20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6" w:author="Nick.Tolimieri [2]" w:date="2022-09-06T13:51:00Z"/>
                <w:color w:val="000000"/>
                <w:sz w:val="20"/>
                <w:szCs w:val="20"/>
                <w:lang w:val="en-US"/>
              </w:rPr>
            </w:pPr>
            <w:ins w:id="2087"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0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89" w:author="Nick.Tolimieri [2]" w:date="2022-09-06T13:51:00Z"/>
                <w:color w:val="000000"/>
                <w:sz w:val="20"/>
                <w:szCs w:val="20"/>
                <w:lang w:val="en-US"/>
              </w:rPr>
            </w:pPr>
            <w:ins w:id="20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0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2" w:author="Nick.Tolimieri [2]" w:date="2022-09-06T13:51:00Z"/>
                <w:color w:val="000000"/>
                <w:sz w:val="20"/>
                <w:szCs w:val="20"/>
                <w:lang w:val="en-US"/>
              </w:rPr>
            </w:pPr>
            <w:ins w:id="2093"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20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5" w:author="Nick.Tolimieri [2]" w:date="2022-09-06T13:51:00Z"/>
                <w:color w:val="000000"/>
                <w:sz w:val="20"/>
                <w:szCs w:val="20"/>
                <w:lang w:val="en-US"/>
              </w:rPr>
            </w:pPr>
            <w:ins w:id="209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0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098" w:author="Nick.Tolimieri [2]" w:date="2022-09-06T13:51:00Z"/>
                <w:color w:val="000000"/>
                <w:sz w:val="20"/>
                <w:szCs w:val="20"/>
                <w:lang w:val="en-US"/>
              </w:rPr>
            </w:pPr>
            <w:ins w:id="2099"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21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1" w:author="Nick.Tolimieri [2]" w:date="2022-09-06T13:51:00Z"/>
                <w:color w:val="000000"/>
                <w:sz w:val="20"/>
                <w:szCs w:val="20"/>
                <w:lang w:val="en-US"/>
              </w:rPr>
            </w:pPr>
            <w:ins w:id="2102" w:author="Nick.Tolimieri [2]" w:date="2022-09-06T13:51:00Z">
              <w:r w:rsidRPr="00C97A89">
                <w:rPr>
                  <w:color w:val="000000"/>
                  <w:sz w:val="20"/>
                  <w:szCs w:val="20"/>
                  <w:lang w:val="en-US"/>
                </w:rPr>
                <w:t>2.44</w:t>
              </w:r>
            </w:ins>
          </w:p>
        </w:tc>
        <w:tc>
          <w:tcPr>
            <w:tcW w:w="905" w:type="dxa"/>
            <w:tcBorders>
              <w:top w:val="nil"/>
              <w:left w:val="nil"/>
              <w:bottom w:val="nil"/>
              <w:right w:val="nil"/>
            </w:tcBorders>
            <w:shd w:val="clear" w:color="auto" w:fill="auto"/>
            <w:noWrap/>
            <w:vAlign w:val="bottom"/>
            <w:hideMark/>
            <w:tcPrChange w:id="21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4" w:author="Nick.Tolimieri [2]" w:date="2022-09-06T13:51:00Z"/>
                <w:color w:val="000000"/>
                <w:sz w:val="20"/>
                <w:szCs w:val="20"/>
                <w:lang w:val="en-US"/>
              </w:rPr>
            </w:pPr>
            <w:ins w:id="2105" w:author="Nick.Tolimieri [2]" w:date="2022-09-06T13:51:00Z">
              <w:r w:rsidRPr="00C97A89">
                <w:rPr>
                  <w:color w:val="000000"/>
                  <w:sz w:val="20"/>
                  <w:szCs w:val="20"/>
                  <w:lang w:val="en-US"/>
                </w:rPr>
                <w:t>0.5</w:t>
              </w:r>
            </w:ins>
          </w:p>
        </w:tc>
        <w:tc>
          <w:tcPr>
            <w:tcW w:w="905" w:type="dxa"/>
            <w:tcBorders>
              <w:top w:val="nil"/>
              <w:left w:val="nil"/>
              <w:bottom w:val="nil"/>
              <w:right w:val="nil"/>
            </w:tcBorders>
            <w:shd w:val="clear" w:color="auto" w:fill="auto"/>
            <w:noWrap/>
            <w:vAlign w:val="bottom"/>
            <w:hideMark/>
            <w:tcPrChange w:id="21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07" w:author="Nick.Tolimieri [2]" w:date="2022-09-06T13:51:00Z"/>
                <w:color w:val="000000"/>
                <w:sz w:val="20"/>
                <w:szCs w:val="20"/>
                <w:lang w:val="en-US"/>
              </w:rPr>
            </w:pPr>
            <w:ins w:id="2108" w:author="Nick.Tolimieri [2]" w:date="2022-09-06T13:51:00Z">
              <w:r w:rsidRPr="00C97A89">
                <w:rPr>
                  <w:color w:val="000000"/>
                  <w:sz w:val="20"/>
                  <w:szCs w:val="20"/>
                  <w:lang w:val="en-US"/>
                </w:rPr>
                <w:t>3.45</w:t>
              </w:r>
            </w:ins>
          </w:p>
        </w:tc>
      </w:tr>
      <w:tr w:rsidR="00C97A89" w:rsidRPr="00C97A89" w:rsidTr="004C5EBF">
        <w:tblPrEx>
          <w:tblPrExChange w:id="2109" w:author="Nick.Tolimieri [2]" w:date="2022-09-13T12:47:00Z">
            <w:tblPrEx>
              <w:tblW w:w="10017" w:type="dxa"/>
            </w:tblPrEx>
          </w:tblPrExChange>
        </w:tblPrEx>
        <w:trPr>
          <w:trHeight w:val="255"/>
          <w:ins w:id="2110" w:author="Nick.Tolimieri [2]" w:date="2022-09-06T13:51:00Z"/>
          <w:trPrChange w:id="21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13" w:author="Nick.Tolimieri [2]" w:date="2022-09-06T13:51:00Z"/>
                <w:color w:val="000000"/>
                <w:sz w:val="20"/>
                <w:szCs w:val="20"/>
                <w:lang w:val="en-US"/>
              </w:rPr>
            </w:pPr>
            <w:ins w:id="211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6" w:author="Nick.Tolimieri [2]" w:date="2022-09-06T13:51:00Z"/>
                <w:color w:val="000000"/>
                <w:sz w:val="20"/>
                <w:szCs w:val="20"/>
                <w:lang w:val="en-US"/>
              </w:rPr>
            </w:pPr>
            <w:ins w:id="211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21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19" w:author="Nick.Tolimieri [2]" w:date="2022-09-06T13:51:00Z"/>
                <w:color w:val="000000"/>
                <w:sz w:val="20"/>
                <w:szCs w:val="20"/>
                <w:lang w:val="en-US"/>
              </w:rPr>
            </w:pPr>
            <w:ins w:id="212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1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2" w:author="Nick.Tolimieri [2]" w:date="2022-09-06T13:51:00Z"/>
                <w:color w:val="000000"/>
                <w:sz w:val="20"/>
                <w:szCs w:val="20"/>
                <w:lang w:val="en-US"/>
              </w:rPr>
            </w:pPr>
            <w:ins w:id="2123" w:author="Nick.Tolimieri [2]" w:date="2022-09-06T13:51:00Z">
              <w:r w:rsidRPr="00C97A89">
                <w:rPr>
                  <w:color w:val="000000"/>
                  <w:sz w:val="20"/>
                  <w:szCs w:val="20"/>
                  <w:lang w:val="en-US"/>
                </w:rPr>
                <w:t>97</w:t>
              </w:r>
            </w:ins>
          </w:p>
        </w:tc>
        <w:tc>
          <w:tcPr>
            <w:tcW w:w="728" w:type="dxa"/>
            <w:tcBorders>
              <w:top w:val="nil"/>
              <w:left w:val="nil"/>
              <w:bottom w:val="nil"/>
              <w:right w:val="nil"/>
            </w:tcBorders>
            <w:shd w:val="clear" w:color="auto" w:fill="auto"/>
            <w:noWrap/>
            <w:vAlign w:val="bottom"/>
            <w:hideMark/>
            <w:tcPrChange w:id="21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5" w:author="Nick.Tolimieri [2]" w:date="2022-09-06T13:51:00Z"/>
                <w:color w:val="000000"/>
                <w:sz w:val="20"/>
                <w:szCs w:val="20"/>
                <w:lang w:val="en-US"/>
              </w:rPr>
            </w:pPr>
            <w:ins w:id="212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1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28" w:author="Nick.Tolimieri [2]" w:date="2022-09-06T13:51:00Z"/>
                <w:color w:val="000000"/>
                <w:sz w:val="20"/>
                <w:szCs w:val="20"/>
                <w:lang w:val="en-US"/>
              </w:rPr>
            </w:pPr>
            <w:ins w:id="2129" w:author="Nick.Tolimieri [2]" w:date="2022-09-06T13:51:00Z">
              <w:r w:rsidRPr="00C97A89">
                <w:rPr>
                  <w:color w:val="000000"/>
                  <w:sz w:val="20"/>
                  <w:szCs w:val="20"/>
                  <w:lang w:val="en-US"/>
                </w:rPr>
                <w:t>95</w:t>
              </w:r>
            </w:ins>
          </w:p>
        </w:tc>
        <w:tc>
          <w:tcPr>
            <w:tcW w:w="700" w:type="dxa"/>
            <w:tcBorders>
              <w:top w:val="nil"/>
              <w:left w:val="nil"/>
              <w:bottom w:val="nil"/>
              <w:right w:val="nil"/>
            </w:tcBorders>
            <w:shd w:val="clear" w:color="auto" w:fill="auto"/>
            <w:noWrap/>
            <w:vAlign w:val="bottom"/>
            <w:hideMark/>
            <w:tcPrChange w:id="21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1" w:author="Nick.Tolimieri [2]" w:date="2022-09-06T13:51:00Z"/>
                <w:color w:val="000000"/>
                <w:sz w:val="20"/>
                <w:szCs w:val="20"/>
                <w:lang w:val="en-US"/>
              </w:rPr>
            </w:pPr>
            <w:ins w:id="2132" w:author="Nick.Tolimieri [2]" w:date="2022-09-06T13:51:00Z">
              <w:r w:rsidRPr="00C97A89">
                <w:rPr>
                  <w:color w:val="000000"/>
                  <w:sz w:val="20"/>
                  <w:szCs w:val="20"/>
                  <w:lang w:val="en-US"/>
                </w:rPr>
                <w:t>23</w:t>
              </w:r>
            </w:ins>
          </w:p>
        </w:tc>
        <w:tc>
          <w:tcPr>
            <w:tcW w:w="640" w:type="dxa"/>
            <w:tcBorders>
              <w:top w:val="nil"/>
              <w:left w:val="nil"/>
              <w:bottom w:val="nil"/>
              <w:right w:val="nil"/>
            </w:tcBorders>
            <w:shd w:val="clear" w:color="auto" w:fill="auto"/>
            <w:noWrap/>
            <w:vAlign w:val="bottom"/>
            <w:hideMark/>
            <w:tcPrChange w:id="21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4" w:author="Nick.Tolimieri [2]" w:date="2022-09-06T13:51:00Z"/>
                <w:color w:val="000000"/>
                <w:sz w:val="20"/>
                <w:szCs w:val="20"/>
                <w:lang w:val="en-US"/>
              </w:rPr>
            </w:pPr>
            <w:ins w:id="2135"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21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37" w:author="Nick.Tolimieri [2]" w:date="2022-09-06T13:51:00Z"/>
                <w:color w:val="000000"/>
                <w:sz w:val="20"/>
                <w:szCs w:val="20"/>
                <w:lang w:val="en-US"/>
              </w:rPr>
            </w:pPr>
            <w:ins w:id="2138" w:author="Nick.Tolimieri [2]" w:date="2022-09-06T13:51:00Z">
              <w:r w:rsidRPr="00C97A89">
                <w:rPr>
                  <w:color w:val="000000"/>
                  <w:sz w:val="20"/>
                  <w:szCs w:val="20"/>
                  <w:lang w:val="en-US"/>
                </w:rPr>
                <w:t>2.41</w:t>
              </w:r>
            </w:ins>
          </w:p>
        </w:tc>
        <w:tc>
          <w:tcPr>
            <w:tcW w:w="905" w:type="dxa"/>
            <w:tcBorders>
              <w:top w:val="nil"/>
              <w:left w:val="nil"/>
              <w:bottom w:val="nil"/>
              <w:right w:val="nil"/>
            </w:tcBorders>
            <w:shd w:val="clear" w:color="auto" w:fill="auto"/>
            <w:noWrap/>
            <w:vAlign w:val="bottom"/>
            <w:hideMark/>
            <w:tcPrChange w:id="21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0" w:author="Nick.Tolimieri [2]" w:date="2022-09-06T13:51:00Z"/>
                <w:color w:val="000000"/>
                <w:sz w:val="20"/>
                <w:szCs w:val="20"/>
                <w:lang w:val="en-US"/>
              </w:rPr>
            </w:pPr>
            <w:ins w:id="2141" w:author="Nick.Tolimieri [2]" w:date="2022-09-06T13:51:00Z">
              <w:r w:rsidRPr="00C97A89">
                <w:rPr>
                  <w:color w:val="000000"/>
                  <w:sz w:val="20"/>
                  <w:szCs w:val="20"/>
                  <w:lang w:val="en-US"/>
                </w:rPr>
                <w:t>0.56</w:t>
              </w:r>
            </w:ins>
          </w:p>
        </w:tc>
        <w:tc>
          <w:tcPr>
            <w:tcW w:w="905" w:type="dxa"/>
            <w:tcBorders>
              <w:top w:val="nil"/>
              <w:left w:val="nil"/>
              <w:bottom w:val="nil"/>
              <w:right w:val="nil"/>
            </w:tcBorders>
            <w:shd w:val="clear" w:color="auto" w:fill="auto"/>
            <w:noWrap/>
            <w:vAlign w:val="bottom"/>
            <w:hideMark/>
            <w:tcPrChange w:id="21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43" w:author="Nick.Tolimieri [2]" w:date="2022-09-06T13:51:00Z"/>
                <w:color w:val="000000"/>
                <w:sz w:val="20"/>
                <w:szCs w:val="20"/>
                <w:lang w:val="en-US"/>
              </w:rPr>
            </w:pPr>
            <w:ins w:id="2144" w:author="Nick.Tolimieri [2]" w:date="2022-09-06T13:51:00Z">
              <w:r w:rsidRPr="00C97A89">
                <w:rPr>
                  <w:color w:val="000000"/>
                  <w:sz w:val="20"/>
                  <w:szCs w:val="20"/>
                  <w:lang w:val="en-US"/>
                </w:rPr>
                <w:t>3.89</w:t>
              </w:r>
            </w:ins>
          </w:p>
        </w:tc>
      </w:tr>
      <w:tr w:rsidR="00C97A89" w:rsidRPr="00C97A89" w:rsidTr="004C5EBF">
        <w:tblPrEx>
          <w:tblPrExChange w:id="2145" w:author="Nick.Tolimieri [2]" w:date="2022-09-13T12:47:00Z">
            <w:tblPrEx>
              <w:tblW w:w="10017" w:type="dxa"/>
            </w:tblPrEx>
          </w:tblPrExChange>
        </w:tblPrEx>
        <w:trPr>
          <w:trHeight w:val="255"/>
          <w:ins w:id="2146" w:author="Nick.Tolimieri [2]" w:date="2022-09-06T13:51:00Z"/>
          <w:trPrChange w:id="21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49" w:author="Nick.Tolimieri [2]" w:date="2022-09-06T13:51:00Z"/>
                <w:color w:val="000000"/>
                <w:sz w:val="20"/>
                <w:szCs w:val="20"/>
                <w:lang w:val="en-US"/>
              </w:rPr>
            </w:pPr>
            <w:ins w:id="215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2" w:author="Nick.Tolimieri [2]" w:date="2022-09-06T13:51:00Z"/>
                <w:color w:val="000000"/>
                <w:sz w:val="20"/>
                <w:szCs w:val="20"/>
                <w:lang w:val="en-US"/>
              </w:rPr>
            </w:pPr>
            <w:ins w:id="215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21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5" w:author="Nick.Tolimieri [2]" w:date="2022-09-06T13:51:00Z"/>
                <w:color w:val="000000"/>
                <w:sz w:val="20"/>
                <w:szCs w:val="20"/>
                <w:lang w:val="en-US"/>
              </w:rPr>
            </w:pPr>
            <w:ins w:id="21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1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58" w:author="Nick.Tolimieri [2]" w:date="2022-09-06T13:51:00Z"/>
                <w:color w:val="000000"/>
                <w:sz w:val="20"/>
                <w:szCs w:val="20"/>
                <w:lang w:val="en-US"/>
              </w:rPr>
            </w:pPr>
            <w:ins w:id="2159" w:author="Nick.Tolimieri [2]" w:date="2022-09-06T13:51:00Z">
              <w:r w:rsidRPr="00C97A89">
                <w:rPr>
                  <w:color w:val="000000"/>
                  <w:sz w:val="20"/>
                  <w:szCs w:val="20"/>
                  <w:lang w:val="en-US"/>
                </w:rPr>
                <w:t>137</w:t>
              </w:r>
            </w:ins>
          </w:p>
        </w:tc>
        <w:tc>
          <w:tcPr>
            <w:tcW w:w="728" w:type="dxa"/>
            <w:tcBorders>
              <w:top w:val="nil"/>
              <w:left w:val="nil"/>
              <w:bottom w:val="nil"/>
              <w:right w:val="nil"/>
            </w:tcBorders>
            <w:shd w:val="clear" w:color="auto" w:fill="auto"/>
            <w:noWrap/>
            <w:vAlign w:val="bottom"/>
            <w:hideMark/>
            <w:tcPrChange w:id="21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1" w:author="Nick.Tolimieri [2]" w:date="2022-09-06T13:51:00Z"/>
                <w:color w:val="000000"/>
                <w:sz w:val="20"/>
                <w:szCs w:val="20"/>
                <w:lang w:val="en-US"/>
              </w:rPr>
            </w:pPr>
            <w:ins w:id="2162" w:author="Nick.Tolimieri [2]" w:date="2022-09-06T13:51:00Z">
              <w:r w:rsidRPr="00C97A89">
                <w:rPr>
                  <w:color w:val="000000"/>
                  <w:sz w:val="20"/>
                  <w:szCs w:val="20"/>
                  <w:lang w:val="en-US"/>
                </w:rPr>
                <w:t>10</w:t>
              </w:r>
            </w:ins>
          </w:p>
        </w:tc>
        <w:tc>
          <w:tcPr>
            <w:tcW w:w="786" w:type="dxa"/>
            <w:tcBorders>
              <w:top w:val="nil"/>
              <w:left w:val="nil"/>
              <w:bottom w:val="nil"/>
              <w:right w:val="nil"/>
            </w:tcBorders>
            <w:shd w:val="clear" w:color="auto" w:fill="auto"/>
            <w:noWrap/>
            <w:vAlign w:val="bottom"/>
            <w:hideMark/>
            <w:tcPrChange w:id="21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4" w:author="Nick.Tolimieri [2]" w:date="2022-09-06T13:51:00Z"/>
                <w:color w:val="000000"/>
                <w:sz w:val="20"/>
                <w:szCs w:val="20"/>
                <w:lang w:val="en-US"/>
              </w:rPr>
            </w:pPr>
            <w:ins w:id="2165" w:author="Nick.Tolimieri [2]" w:date="2022-09-06T13:51:00Z">
              <w:r w:rsidRPr="00C97A89">
                <w:rPr>
                  <w:color w:val="000000"/>
                  <w:sz w:val="20"/>
                  <w:szCs w:val="20"/>
                  <w:lang w:val="en-US"/>
                </w:rPr>
                <w:t>114</w:t>
              </w:r>
            </w:ins>
          </w:p>
        </w:tc>
        <w:tc>
          <w:tcPr>
            <w:tcW w:w="700" w:type="dxa"/>
            <w:tcBorders>
              <w:top w:val="nil"/>
              <w:left w:val="nil"/>
              <w:bottom w:val="nil"/>
              <w:right w:val="nil"/>
            </w:tcBorders>
            <w:shd w:val="clear" w:color="auto" w:fill="auto"/>
            <w:noWrap/>
            <w:vAlign w:val="bottom"/>
            <w:hideMark/>
            <w:tcPrChange w:id="21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67" w:author="Nick.Tolimieri [2]" w:date="2022-09-06T13:51:00Z"/>
                <w:color w:val="000000"/>
                <w:sz w:val="20"/>
                <w:szCs w:val="20"/>
                <w:lang w:val="en-US"/>
              </w:rPr>
            </w:pPr>
            <w:ins w:id="21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1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0" w:author="Nick.Tolimieri [2]" w:date="2022-09-06T13:51:00Z"/>
                <w:color w:val="000000"/>
                <w:sz w:val="20"/>
                <w:szCs w:val="20"/>
                <w:lang w:val="en-US"/>
              </w:rPr>
            </w:pPr>
            <w:ins w:id="2171"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21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3" w:author="Nick.Tolimieri [2]" w:date="2022-09-06T13:51:00Z"/>
                <w:color w:val="000000"/>
                <w:sz w:val="20"/>
                <w:szCs w:val="20"/>
                <w:lang w:val="en-US"/>
              </w:rPr>
            </w:pPr>
            <w:ins w:id="2174" w:author="Nick.Tolimieri [2]" w:date="2022-09-06T13:51:00Z">
              <w:r w:rsidRPr="00C97A89">
                <w:rPr>
                  <w:color w:val="000000"/>
                  <w:sz w:val="20"/>
                  <w:szCs w:val="20"/>
                  <w:lang w:val="en-US"/>
                </w:rPr>
                <w:t>1.68</w:t>
              </w:r>
            </w:ins>
          </w:p>
        </w:tc>
        <w:tc>
          <w:tcPr>
            <w:tcW w:w="905" w:type="dxa"/>
            <w:tcBorders>
              <w:top w:val="nil"/>
              <w:left w:val="nil"/>
              <w:bottom w:val="nil"/>
              <w:right w:val="nil"/>
            </w:tcBorders>
            <w:shd w:val="clear" w:color="auto" w:fill="auto"/>
            <w:noWrap/>
            <w:vAlign w:val="bottom"/>
            <w:hideMark/>
            <w:tcPrChange w:id="21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6" w:author="Nick.Tolimieri [2]" w:date="2022-09-06T13:51:00Z"/>
                <w:color w:val="000000"/>
                <w:sz w:val="20"/>
                <w:szCs w:val="20"/>
                <w:lang w:val="en-US"/>
              </w:rPr>
            </w:pPr>
            <w:ins w:id="2177"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21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79" w:author="Nick.Tolimieri [2]" w:date="2022-09-06T13:51:00Z"/>
                <w:color w:val="000000"/>
                <w:sz w:val="20"/>
                <w:szCs w:val="20"/>
                <w:lang w:val="en-US"/>
              </w:rPr>
            </w:pPr>
            <w:ins w:id="2180" w:author="Nick.Tolimieri [2]" w:date="2022-09-06T13:51:00Z">
              <w:r w:rsidRPr="00C97A89">
                <w:rPr>
                  <w:color w:val="000000"/>
                  <w:sz w:val="20"/>
                  <w:szCs w:val="20"/>
                  <w:lang w:val="en-US"/>
                </w:rPr>
                <w:t>3.09</w:t>
              </w:r>
            </w:ins>
          </w:p>
        </w:tc>
      </w:tr>
      <w:tr w:rsidR="00C97A89" w:rsidRPr="00C97A89" w:rsidTr="004C5EBF">
        <w:tblPrEx>
          <w:tblPrExChange w:id="2181" w:author="Nick.Tolimieri [2]" w:date="2022-09-13T12:47:00Z">
            <w:tblPrEx>
              <w:tblW w:w="10017" w:type="dxa"/>
            </w:tblPrEx>
          </w:tblPrExChange>
        </w:tblPrEx>
        <w:trPr>
          <w:trHeight w:val="255"/>
          <w:ins w:id="2182" w:author="Nick.Tolimieri [2]" w:date="2022-09-06T13:51:00Z"/>
          <w:trPrChange w:id="21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1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185" w:author="Nick.Tolimieri [2]" w:date="2022-09-06T13:51:00Z"/>
                <w:color w:val="000000"/>
                <w:sz w:val="20"/>
                <w:szCs w:val="20"/>
                <w:lang w:val="en-US"/>
              </w:rPr>
            </w:pPr>
            <w:ins w:id="218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1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88" w:author="Nick.Tolimieri [2]" w:date="2022-09-06T13:51:00Z"/>
                <w:color w:val="000000"/>
                <w:sz w:val="20"/>
                <w:szCs w:val="20"/>
                <w:lang w:val="en-US"/>
              </w:rPr>
            </w:pPr>
            <w:ins w:id="218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21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1" w:author="Nick.Tolimieri [2]" w:date="2022-09-06T13:51:00Z"/>
                <w:color w:val="000000"/>
                <w:sz w:val="20"/>
                <w:szCs w:val="20"/>
                <w:lang w:val="en-US"/>
              </w:rPr>
            </w:pPr>
            <w:ins w:id="2192"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21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4" w:author="Nick.Tolimieri [2]" w:date="2022-09-06T13:51:00Z"/>
                <w:color w:val="000000"/>
                <w:sz w:val="20"/>
                <w:szCs w:val="20"/>
                <w:lang w:val="en-US"/>
              </w:rPr>
            </w:pPr>
            <w:ins w:id="2195" w:author="Nick.Tolimieri [2]" w:date="2022-09-06T13:51:00Z">
              <w:r w:rsidRPr="00C97A89">
                <w:rPr>
                  <w:color w:val="000000"/>
                  <w:sz w:val="20"/>
                  <w:szCs w:val="20"/>
                  <w:lang w:val="en-US"/>
                </w:rPr>
                <w:t>121</w:t>
              </w:r>
            </w:ins>
          </w:p>
        </w:tc>
        <w:tc>
          <w:tcPr>
            <w:tcW w:w="728" w:type="dxa"/>
            <w:tcBorders>
              <w:top w:val="nil"/>
              <w:left w:val="nil"/>
              <w:bottom w:val="nil"/>
              <w:right w:val="nil"/>
            </w:tcBorders>
            <w:shd w:val="clear" w:color="auto" w:fill="auto"/>
            <w:noWrap/>
            <w:vAlign w:val="bottom"/>
            <w:hideMark/>
            <w:tcPrChange w:id="21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197" w:author="Nick.Tolimieri [2]" w:date="2022-09-06T13:51:00Z"/>
                <w:color w:val="000000"/>
                <w:sz w:val="20"/>
                <w:szCs w:val="20"/>
                <w:lang w:val="en-US"/>
              </w:rPr>
            </w:pPr>
            <w:ins w:id="219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1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0" w:author="Nick.Tolimieri [2]" w:date="2022-09-06T13:51:00Z"/>
                <w:color w:val="000000"/>
                <w:sz w:val="20"/>
                <w:szCs w:val="20"/>
                <w:lang w:val="en-US"/>
              </w:rPr>
            </w:pPr>
            <w:ins w:id="2201" w:author="Nick.Tolimieri [2]" w:date="2022-09-06T13:51:00Z">
              <w:r w:rsidRPr="00C97A89">
                <w:rPr>
                  <w:color w:val="000000"/>
                  <w:sz w:val="20"/>
                  <w:szCs w:val="20"/>
                  <w:lang w:val="en-US"/>
                </w:rPr>
                <w:t>107</w:t>
              </w:r>
            </w:ins>
          </w:p>
        </w:tc>
        <w:tc>
          <w:tcPr>
            <w:tcW w:w="700" w:type="dxa"/>
            <w:tcBorders>
              <w:top w:val="nil"/>
              <w:left w:val="nil"/>
              <w:bottom w:val="nil"/>
              <w:right w:val="nil"/>
            </w:tcBorders>
            <w:shd w:val="clear" w:color="auto" w:fill="auto"/>
            <w:noWrap/>
            <w:vAlign w:val="bottom"/>
            <w:hideMark/>
            <w:tcPrChange w:id="22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3" w:author="Nick.Tolimieri [2]" w:date="2022-09-06T13:51:00Z"/>
                <w:color w:val="000000"/>
                <w:sz w:val="20"/>
                <w:szCs w:val="20"/>
                <w:lang w:val="en-US"/>
              </w:rPr>
            </w:pPr>
            <w:ins w:id="220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2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6" w:author="Nick.Tolimieri [2]" w:date="2022-09-06T13:51:00Z"/>
                <w:color w:val="000000"/>
                <w:sz w:val="20"/>
                <w:szCs w:val="20"/>
                <w:lang w:val="en-US"/>
              </w:rPr>
            </w:pPr>
            <w:ins w:id="2207" w:author="Nick.Tolimieri [2]" w:date="2022-09-06T13:51:00Z">
              <w:r w:rsidRPr="00C97A89">
                <w:rPr>
                  <w:color w:val="000000"/>
                  <w:sz w:val="20"/>
                  <w:szCs w:val="20"/>
                  <w:lang w:val="en-US"/>
                </w:rPr>
                <w:t>38</w:t>
              </w:r>
            </w:ins>
          </w:p>
        </w:tc>
        <w:tc>
          <w:tcPr>
            <w:tcW w:w="905" w:type="dxa"/>
            <w:tcBorders>
              <w:top w:val="nil"/>
              <w:left w:val="nil"/>
              <w:bottom w:val="nil"/>
              <w:right w:val="nil"/>
            </w:tcBorders>
            <w:shd w:val="clear" w:color="auto" w:fill="auto"/>
            <w:noWrap/>
            <w:vAlign w:val="bottom"/>
            <w:hideMark/>
            <w:tcPrChange w:id="22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09" w:author="Nick.Tolimieri [2]" w:date="2022-09-06T13:51:00Z"/>
                <w:color w:val="000000"/>
                <w:sz w:val="20"/>
                <w:szCs w:val="20"/>
                <w:lang w:val="en-US"/>
              </w:rPr>
            </w:pPr>
            <w:ins w:id="2210" w:author="Nick.Tolimieri [2]" w:date="2022-09-06T13:51:00Z">
              <w:r w:rsidRPr="00C97A89">
                <w:rPr>
                  <w:color w:val="000000"/>
                  <w:sz w:val="20"/>
                  <w:szCs w:val="20"/>
                  <w:lang w:val="en-US"/>
                </w:rPr>
                <w:t>1.76</w:t>
              </w:r>
            </w:ins>
          </w:p>
        </w:tc>
        <w:tc>
          <w:tcPr>
            <w:tcW w:w="905" w:type="dxa"/>
            <w:tcBorders>
              <w:top w:val="nil"/>
              <w:left w:val="nil"/>
              <w:bottom w:val="nil"/>
              <w:right w:val="nil"/>
            </w:tcBorders>
            <w:shd w:val="clear" w:color="auto" w:fill="auto"/>
            <w:noWrap/>
            <w:vAlign w:val="bottom"/>
            <w:hideMark/>
            <w:tcPrChange w:id="22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2" w:author="Nick.Tolimieri [2]" w:date="2022-09-06T13:51:00Z"/>
                <w:color w:val="000000"/>
                <w:sz w:val="20"/>
                <w:szCs w:val="20"/>
                <w:lang w:val="en-US"/>
              </w:rPr>
            </w:pPr>
            <w:ins w:id="2213" w:author="Nick.Tolimieri [2]" w:date="2022-09-06T13:51:00Z">
              <w:r w:rsidRPr="00C97A89">
                <w:rPr>
                  <w:color w:val="000000"/>
                  <w:sz w:val="20"/>
                  <w:szCs w:val="20"/>
                  <w:lang w:val="en-US"/>
                </w:rPr>
                <w:t>0.28</w:t>
              </w:r>
            </w:ins>
          </w:p>
        </w:tc>
        <w:tc>
          <w:tcPr>
            <w:tcW w:w="905" w:type="dxa"/>
            <w:tcBorders>
              <w:top w:val="nil"/>
              <w:left w:val="nil"/>
              <w:bottom w:val="nil"/>
              <w:right w:val="nil"/>
            </w:tcBorders>
            <w:shd w:val="clear" w:color="auto" w:fill="auto"/>
            <w:noWrap/>
            <w:vAlign w:val="bottom"/>
            <w:hideMark/>
            <w:tcPrChange w:id="22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15" w:author="Nick.Tolimieri [2]" w:date="2022-09-06T13:51:00Z"/>
                <w:color w:val="000000"/>
                <w:sz w:val="20"/>
                <w:szCs w:val="20"/>
                <w:lang w:val="en-US"/>
              </w:rPr>
            </w:pPr>
            <w:ins w:id="2216" w:author="Nick.Tolimieri [2]" w:date="2022-09-06T13:51:00Z">
              <w:r w:rsidRPr="00C97A89">
                <w:rPr>
                  <w:color w:val="000000"/>
                  <w:sz w:val="20"/>
                  <w:szCs w:val="20"/>
                  <w:lang w:val="en-US"/>
                </w:rPr>
                <w:t>3.52</w:t>
              </w:r>
            </w:ins>
          </w:p>
        </w:tc>
      </w:tr>
      <w:tr w:rsidR="00C97A89" w:rsidRPr="00C97A89" w:rsidTr="004C5EBF">
        <w:tblPrEx>
          <w:tblPrExChange w:id="2217" w:author="Nick.Tolimieri [2]" w:date="2022-09-13T12:47:00Z">
            <w:tblPrEx>
              <w:tblW w:w="10017" w:type="dxa"/>
            </w:tblPrEx>
          </w:tblPrExChange>
        </w:tblPrEx>
        <w:trPr>
          <w:trHeight w:val="255"/>
          <w:ins w:id="2218" w:author="Nick.Tolimieri [2]" w:date="2022-09-06T13:51:00Z"/>
          <w:trPrChange w:id="22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21" w:author="Nick.Tolimieri [2]" w:date="2022-09-06T13:51:00Z"/>
                <w:color w:val="000000"/>
                <w:sz w:val="20"/>
                <w:szCs w:val="20"/>
                <w:lang w:val="en-US"/>
              </w:rPr>
            </w:pPr>
            <w:ins w:id="2222"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4" w:author="Nick.Tolimieri [2]" w:date="2022-09-06T13:51:00Z"/>
                <w:color w:val="000000"/>
                <w:sz w:val="20"/>
                <w:szCs w:val="20"/>
                <w:lang w:val="en-US"/>
              </w:rPr>
            </w:pPr>
            <w:ins w:id="222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22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27" w:author="Nick.Tolimieri [2]" w:date="2022-09-06T13:51:00Z"/>
                <w:color w:val="000000"/>
                <w:sz w:val="20"/>
                <w:szCs w:val="20"/>
                <w:lang w:val="en-US"/>
              </w:rPr>
            </w:pPr>
            <w:ins w:id="222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0" w:author="Nick.Tolimieri [2]" w:date="2022-09-06T13:51:00Z"/>
                <w:color w:val="000000"/>
                <w:sz w:val="20"/>
                <w:szCs w:val="20"/>
                <w:lang w:val="en-US"/>
              </w:rPr>
            </w:pPr>
            <w:ins w:id="22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3" w:author="Nick.Tolimieri [2]" w:date="2022-09-06T13:51:00Z"/>
                <w:color w:val="000000"/>
                <w:sz w:val="20"/>
                <w:szCs w:val="20"/>
                <w:lang w:val="en-US"/>
              </w:rPr>
            </w:pPr>
            <w:ins w:id="22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36" w:author="Nick.Tolimieri [2]" w:date="2022-09-06T13:51:00Z"/>
                <w:color w:val="000000"/>
                <w:sz w:val="20"/>
                <w:szCs w:val="20"/>
                <w:lang w:val="en-US"/>
              </w:rPr>
            </w:pPr>
            <w:ins w:id="22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39" w:author="Nick.Tolimieri [2]" w:date="2022-09-06T13:51:00Z"/>
                <w:color w:val="000000"/>
                <w:sz w:val="20"/>
                <w:szCs w:val="20"/>
                <w:lang w:val="en-US"/>
              </w:rPr>
            </w:pPr>
            <w:ins w:id="22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2" w:author="Nick.Tolimieri [2]" w:date="2022-09-06T13:51:00Z"/>
                <w:color w:val="000000"/>
                <w:sz w:val="20"/>
                <w:szCs w:val="20"/>
                <w:lang w:val="en-US"/>
              </w:rPr>
            </w:pPr>
            <w:ins w:id="22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5" w:author="Nick.Tolimieri [2]" w:date="2022-09-06T13:51:00Z"/>
                <w:color w:val="000000"/>
                <w:sz w:val="20"/>
                <w:szCs w:val="20"/>
                <w:lang w:val="en-US"/>
              </w:rPr>
            </w:pPr>
            <w:ins w:id="22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48" w:author="Nick.Tolimieri [2]" w:date="2022-09-06T13:51:00Z"/>
                <w:color w:val="000000"/>
                <w:sz w:val="20"/>
                <w:szCs w:val="20"/>
                <w:lang w:val="en-US"/>
              </w:rPr>
            </w:pPr>
            <w:ins w:id="22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1" w:author="Nick.Tolimieri [2]" w:date="2022-09-06T13:51:00Z"/>
                <w:color w:val="000000"/>
                <w:sz w:val="20"/>
                <w:szCs w:val="20"/>
                <w:lang w:val="en-US"/>
              </w:rPr>
            </w:pPr>
            <w:ins w:id="2252" w:author="Nick.Tolimieri [2]" w:date="2022-09-06T13:51:00Z">
              <w:r w:rsidRPr="00C97A89">
                <w:rPr>
                  <w:color w:val="000000"/>
                  <w:sz w:val="20"/>
                  <w:szCs w:val="20"/>
                  <w:lang w:val="en-US"/>
                </w:rPr>
                <w:t>-</w:t>
              </w:r>
            </w:ins>
          </w:p>
        </w:tc>
      </w:tr>
      <w:tr w:rsidR="00C97A89" w:rsidRPr="00C97A89" w:rsidTr="004C5EBF">
        <w:tblPrEx>
          <w:tblPrExChange w:id="2253" w:author="Nick.Tolimieri [2]" w:date="2022-09-13T12:47:00Z">
            <w:tblPrEx>
              <w:tblW w:w="10017" w:type="dxa"/>
            </w:tblPrEx>
          </w:tblPrExChange>
        </w:tblPrEx>
        <w:trPr>
          <w:trHeight w:val="255"/>
          <w:ins w:id="2254" w:author="Nick.Tolimieri [2]" w:date="2022-09-06T13:51:00Z"/>
          <w:trPrChange w:id="22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57" w:author="Nick.Tolimieri [2]" w:date="2022-09-06T13:51:00Z"/>
                <w:color w:val="000000"/>
                <w:sz w:val="20"/>
                <w:szCs w:val="20"/>
                <w:lang w:val="en-US"/>
              </w:rPr>
            </w:pPr>
            <w:ins w:id="2258"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0" w:author="Nick.Tolimieri [2]" w:date="2022-09-06T13:51:00Z"/>
                <w:color w:val="000000"/>
                <w:sz w:val="20"/>
                <w:szCs w:val="20"/>
                <w:lang w:val="en-US"/>
              </w:rPr>
            </w:pPr>
            <w:ins w:id="226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22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3" w:author="Nick.Tolimieri [2]" w:date="2022-09-06T13:51:00Z"/>
                <w:color w:val="000000"/>
                <w:sz w:val="20"/>
                <w:szCs w:val="20"/>
                <w:lang w:val="en-US"/>
              </w:rPr>
            </w:pPr>
            <w:ins w:id="226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2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6" w:author="Nick.Tolimieri [2]" w:date="2022-09-06T13:51:00Z"/>
                <w:color w:val="000000"/>
                <w:sz w:val="20"/>
                <w:szCs w:val="20"/>
                <w:lang w:val="en-US"/>
              </w:rPr>
            </w:pPr>
            <w:ins w:id="226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2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69" w:author="Nick.Tolimieri [2]" w:date="2022-09-06T13:51:00Z"/>
                <w:color w:val="000000"/>
                <w:sz w:val="20"/>
                <w:szCs w:val="20"/>
                <w:lang w:val="en-US"/>
              </w:rPr>
            </w:pPr>
            <w:ins w:id="227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2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72" w:author="Nick.Tolimieri [2]" w:date="2022-09-06T13:51:00Z"/>
                <w:color w:val="000000"/>
                <w:sz w:val="20"/>
                <w:szCs w:val="20"/>
                <w:lang w:val="en-US"/>
              </w:rPr>
            </w:pPr>
            <w:ins w:id="227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2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5" w:author="Nick.Tolimieri [2]" w:date="2022-09-06T13:51:00Z"/>
                <w:color w:val="000000"/>
                <w:sz w:val="20"/>
                <w:szCs w:val="20"/>
                <w:lang w:val="en-US"/>
              </w:rPr>
            </w:pPr>
            <w:ins w:id="227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2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78" w:author="Nick.Tolimieri [2]" w:date="2022-09-06T13:51:00Z"/>
                <w:color w:val="000000"/>
                <w:sz w:val="20"/>
                <w:szCs w:val="20"/>
                <w:lang w:val="en-US"/>
              </w:rPr>
            </w:pPr>
            <w:ins w:id="22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1" w:author="Nick.Tolimieri [2]" w:date="2022-09-06T13:51:00Z"/>
                <w:color w:val="000000"/>
                <w:sz w:val="20"/>
                <w:szCs w:val="20"/>
                <w:lang w:val="en-US"/>
              </w:rPr>
            </w:pPr>
            <w:ins w:id="22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4" w:author="Nick.Tolimieri [2]" w:date="2022-09-06T13:51:00Z"/>
                <w:color w:val="000000"/>
                <w:sz w:val="20"/>
                <w:szCs w:val="20"/>
                <w:lang w:val="en-US"/>
              </w:rPr>
            </w:pPr>
            <w:ins w:id="228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2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87" w:author="Nick.Tolimieri [2]" w:date="2022-09-06T13:51:00Z"/>
                <w:color w:val="000000"/>
                <w:sz w:val="20"/>
                <w:szCs w:val="20"/>
                <w:lang w:val="en-US"/>
              </w:rPr>
            </w:pPr>
            <w:ins w:id="2288" w:author="Nick.Tolimieri [2]" w:date="2022-09-06T13:51:00Z">
              <w:r w:rsidRPr="00C97A89">
                <w:rPr>
                  <w:color w:val="000000"/>
                  <w:sz w:val="20"/>
                  <w:szCs w:val="20"/>
                  <w:lang w:val="en-US"/>
                </w:rPr>
                <w:t>-</w:t>
              </w:r>
            </w:ins>
          </w:p>
        </w:tc>
      </w:tr>
      <w:tr w:rsidR="00C97A89" w:rsidRPr="00C97A89" w:rsidTr="004C5EBF">
        <w:tblPrEx>
          <w:tblPrExChange w:id="2289" w:author="Nick.Tolimieri [2]" w:date="2022-09-13T12:47:00Z">
            <w:tblPrEx>
              <w:tblW w:w="10017" w:type="dxa"/>
            </w:tblPrEx>
          </w:tblPrExChange>
        </w:tblPrEx>
        <w:trPr>
          <w:trHeight w:val="255"/>
          <w:ins w:id="2290" w:author="Nick.Tolimieri [2]" w:date="2022-09-06T13:51:00Z"/>
          <w:trPrChange w:id="22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2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293" w:author="Nick.Tolimieri [2]" w:date="2022-09-06T13:51:00Z"/>
                <w:color w:val="000000"/>
                <w:sz w:val="20"/>
                <w:szCs w:val="20"/>
                <w:lang w:val="en-US"/>
              </w:rPr>
            </w:pPr>
            <w:ins w:id="2294"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2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6" w:author="Nick.Tolimieri [2]" w:date="2022-09-06T13:51:00Z"/>
                <w:color w:val="000000"/>
                <w:sz w:val="20"/>
                <w:szCs w:val="20"/>
                <w:lang w:val="en-US"/>
              </w:rPr>
            </w:pPr>
            <w:ins w:id="229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22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299" w:author="Nick.Tolimieri [2]" w:date="2022-09-06T13:51:00Z"/>
                <w:color w:val="000000"/>
                <w:sz w:val="20"/>
                <w:szCs w:val="20"/>
                <w:lang w:val="en-US"/>
              </w:rPr>
            </w:pPr>
            <w:ins w:id="2300" w:author="Nick.Tolimieri [2]" w:date="2022-09-06T13:51:00Z">
              <w:r w:rsidRPr="00C97A89">
                <w:rPr>
                  <w:color w:val="000000"/>
                  <w:sz w:val="20"/>
                  <w:szCs w:val="20"/>
                  <w:lang w:val="en-US"/>
                </w:rPr>
                <w:t>24</w:t>
              </w:r>
            </w:ins>
          </w:p>
        </w:tc>
        <w:tc>
          <w:tcPr>
            <w:tcW w:w="736" w:type="dxa"/>
            <w:tcBorders>
              <w:top w:val="nil"/>
              <w:left w:val="nil"/>
              <w:bottom w:val="nil"/>
              <w:right w:val="nil"/>
            </w:tcBorders>
            <w:shd w:val="clear" w:color="auto" w:fill="auto"/>
            <w:noWrap/>
            <w:vAlign w:val="bottom"/>
            <w:hideMark/>
            <w:tcPrChange w:id="23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2" w:author="Nick.Tolimieri [2]" w:date="2022-09-06T13:51:00Z"/>
                <w:color w:val="000000"/>
                <w:sz w:val="20"/>
                <w:szCs w:val="20"/>
                <w:lang w:val="en-US"/>
              </w:rPr>
            </w:pPr>
            <w:ins w:id="2303" w:author="Nick.Tolimieri [2]" w:date="2022-09-06T13:51:00Z">
              <w:r w:rsidRPr="00C97A89">
                <w:rPr>
                  <w:color w:val="000000"/>
                  <w:sz w:val="20"/>
                  <w:szCs w:val="20"/>
                  <w:lang w:val="en-US"/>
                </w:rPr>
                <w:t>64</w:t>
              </w:r>
            </w:ins>
          </w:p>
        </w:tc>
        <w:tc>
          <w:tcPr>
            <w:tcW w:w="728" w:type="dxa"/>
            <w:tcBorders>
              <w:top w:val="nil"/>
              <w:left w:val="nil"/>
              <w:bottom w:val="nil"/>
              <w:right w:val="nil"/>
            </w:tcBorders>
            <w:shd w:val="clear" w:color="auto" w:fill="auto"/>
            <w:noWrap/>
            <w:vAlign w:val="bottom"/>
            <w:hideMark/>
            <w:tcPrChange w:id="23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5" w:author="Nick.Tolimieri [2]" w:date="2022-09-06T13:51:00Z"/>
                <w:color w:val="000000"/>
                <w:sz w:val="20"/>
                <w:szCs w:val="20"/>
                <w:lang w:val="en-US"/>
              </w:rPr>
            </w:pPr>
            <w:ins w:id="230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23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08" w:author="Nick.Tolimieri [2]" w:date="2022-09-06T13:51:00Z"/>
                <w:color w:val="000000"/>
                <w:sz w:val="20"/>
                <w:szCs w:val="20"/>
                <w:lang w:val="en-US"/>
              </w:rPr>
            </w:pPr>
            <w:ins w:id="2309"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23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1" w:author="Nick.Tolimieri [2]" w:date="2022-09-06T13:51:00Z"/>
                <w:color w:val="000000"/>
                <w:sz w:val="20"/>
                <w:szCs w:val="20"/>
                <w:lang w:val="en-US"/>
              </w:rPr>
            </w:pPr>
            <w:ins w:id="2312"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23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4" w:author="Nick.Tolimieri [2]" w:date="2022-09-06T13:51:00Z"/>
                <w:color w:val="000000"/>
                <w:sz w:val="20"/>
                <w:szCs w:val="20"/>
                <w:lang w:val="en-US"/>
              </w:rPr>
            </w:pPr>
            <w:ins w:id="2315" w:author="Nick.Tolimieri [2]" w:date="2022-09-06T13:51:00Z">
              <w:r w:rsidRPr="00C97A89">
                <w:rPr>
                  <w:color w:val="000000"/>
                  <w:sz w:val="20"/>
                  <w:szCs w:val="20"/>
                  <w:lang w:val="en-US"/>
                </w:rPr>
                <w:t>17</w:t>
              </w:r>
            </w:ins>
          </w:p>
        </w:tc>
        <w:tc>
          <w:tcPr>
            <w:tcW w:w="905" w:type="dxa"/>
            <w:tcBorders>
              <w:top w:val="nil"/>
              <w:left w:val="nil"/>
              <w:bottom w:val="nil"/>
              <w:right w:val="nil"/>
            </w:tcBorders>
            <w:shd w:val="clear" w:color="auto" w:fill="auto"/>
            <w:noWrap/>
            <w:vAlign w:val="bottom"/>
            <w:hideMark/>
            <w:tcPrChange w:id="23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17" w:author="Nick.Tolimieri [2]" w:date="2022-09-06T13:51:00Z"/>
                <w:color w:val="000000"/>
                <w:sz w:val="20"/>
                <w:szCs w:val="20"/>
                <w:lang w:val="en-US"/>
              </w:rPr>
            </w:pPr>
            <w:ins w:id="2318" w:author="Nick.Tolimieri [2]" w:date="2022-09-06T13:51:00Z">
              <w:r w:rsidRPr="00C97A89">
                <w:rPr>
                  <w:color w:val="000000"/>
                  <w:sz w:val="20"/>
                  <w:szCs w:val="20"/>
                  <w:lang w:val="en-US"/>
                </w:rPr>
                <w:t>2.17</w:t>
              </w:r>
            </w:ins>
          </w:p>
        </w:tc>
        <w:tc>
          <w:tcPr>
            <w:tcW w:w="905" w:type="dxa"/>
            <w:tcBorders>
              <w:top w:val="nil"/>
              <w:left w:val="nil"/>
              <w:bottom w:val="nil"/>
              <w:right w:val="nil"/>
            </w:tcBorders>
            <w:shd w:val="clear" w:color="auto" w:fill="auto"/>
            <w:noWrap/>
            <w:vAlign w:val="bottom"/>
            <w:hideMark/>
            <w:tcPrChange w:id="23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0" w:author="Nick.Tolimieri [2]" w:date="2022-09-06T13:51:00Z"/>
                <w:color w:val="000000"/>
                <w:sz w:val="20"/>
                <w:szCs w:val="20"/>
                <w:lang w:val="en-US"/>
              </w:rPr>
            </w:pPr>
            <w:ins w:id="2321"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3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23" w:author="Nick.Tolimieri [2]" w:date="2022-09-06T13:51:00Z"/>
                <w:color w:val="000000"/>
                <w:sz w:val="20"/>
                <w:szCs w:val="20"/>
                <w:lang w:val="en-US"/>
              </w:rPr>
            </w:pPr>
            <w:ins w:id="2324" w:author="Nick.Tolimieri [2]" w:date="2022-09-06T13:51:00Z">
              <w:r w:rsidRPr="00C97A89">
                <w:rPr>
                  <w:color w:val="000000"/>
                  <w:sz w:val="20"/>
                  <w:szCs w:val="20"/>
                  <w:lang w:val="en-US"/>
                </w:rPr>
                <w:t>3.27</w:t>
              </w:r>
            </w:ins>
          </w:p>
        </w:tc>
      </w:tr>
      <w:tr w:rsidR="00C97A89" w:rsidRPr="00C97A89" w:rsidTr="004C5EBF">
        <w:tblPrEx>
          <w:tblPrExChange w:id="2325" w:author="Nick.Tolimieri [2]" w:date="2022-09-13T12:47:00Z">
            <w:tblPrEx>
              <w:tblW w:w="10017" w:type="dxa"/>
            </w:tblPrEx>
          </w:tblPrExChange>
        </w:tblPrEx>
        <w:trPr>
          <w:trHeight w:val="255"/>
          <w:ins w:id="2326" w:author="Nick.Tolimieri [2]" w:date="2022-09-06T13:51:00Z"/>
          <w:trPrChange w:id="23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29" w:author="Nick.Tolimieri [2]" w:date="2022-09-06T13:51:00Z"/>
                <w:color w:val="000000"/>
                <w:sz w:val="20"/>
                <w:szCs w:val="20"/>
                <w:lang w:val="en-US"/>
              </w:rPr>
            </w:pPr>
            <w:ins w:id="2330"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2" w:author="Nick.Tolimieri [2]" w:date="2022-09-06T13:51:00Z"/>
                <w:color w:val="000000"/>
                <w:sz w:val="20"/>
                <w:szCs w:val="20"/>
                <w:lang w:val="en-US"/>
              </w:rPr>
            </w:pPr>
            <w:ins w:id="233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23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5" w:author="Nick.Tolimieri [2]" w:date="2022-09-06T13:51:00Z"/>
                <w:color w:val="000000"/>
                <w:sz w:val="20"/>
                <w:szCs w:val="20"/>
                <w:lang w:val="en-US"/>
              </w:rPr>
            </w:pPr>
            <w:ins w:id="23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3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38" w:author="Nick.Tolimieri [2]" w:date="2022-09-06T13:51:00Z"/>
                <w:color w:val="000000"/>
                <w:sz w:val="20"/>
                <w:szCs w:val="20"/>
                <w:lang w:val="en-US"/>
              </w:rPr>
            </w:pPr>
            <w:ins w:id="2339"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1" w:author="Nick.Tolimieri [2]" w:date="2022-09-06T13:51:00Z"/>
                <w:color w:val="000000"/>
                <w:sz w:val="20"/>
                <w:szCs w:val="20"/>
                <w:lang w:val="en-US"/>
              </w:rPr>
            </w:pPr>
            <w:ins w:id="234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4" w:author="Nick.Tolimieri [2]" w:date="2022-09-06T13:51:00Z"/>
                <w:color w:val="000000"/>
                <w:sz w:val="20"/>
                <w:szCs w:val="20"/>
                <w:lang w:val="en-US"/>
              </w:rPr>
            </w:pPr>
            <w:ins w:id="2345"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23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47" w:author="Nick.Tolimieri [2]" w:date="2022-09-06T13:51:00Z"/>
                <w:color w:val="000000"/>
                <w:sz w:val="20"/>
                <w:szCs w:val="20"/>
                <w:lang w:val="en-US"/>
              </w:rPr>
            </w:pPr>
            <w:ins w:id="2348"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23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0" w:author="Nick.Tolimieri [2]" w:date="2022-09-06T13:51:00Z"/>
                <w:color w:val="000000"/>
                <w:sz w:val="20"/>
                <w:szCs w:val="20"/>
                <w:lang w:val="en-US"/>
              </w:rPr>
            </w:pPr>
            <w:ins w:id="235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23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3" w:author="Nick.Tolimieri [2]" w:date="2022-09-06T13:51:00Z"/>
                <w:color w:val="000000"/>
                <w:sz w:val="20"/>
                <w:szCs w:val="20"/>
                <w:lang w:val="en-US"/>
              </w:rPr>
            </w:pPr>
            <w:ins w:id="2354" w:author="Nick.Tolimieri [2]" w:date="2022-09-06T13:51:00Z">
              <w:r w:rsidRPr="00C97A89">
                <w:rPr>
                  <w:color w:val="000000"/>
                  <w:sz w:val="20"/>
                  <w:szCs w:val="20"/>
                  <w:lang w:val="en-US"/>
                </w:rPr>
                <w:t>2.04</w:t>
              </w:r>
            </w:ins>
          </w:p>
        </w:tc>
        <w:tc>
          <w:tcPr>
            <w:tcW w:w="905" w:type="dxa"/>
            <w:tcBorders>
              <w:top w:val="nil"/>
              <w:left w:val="nil"/>
              <w:bottom w:val="nil"/>
              <w:right w:val="nil"/>
            </w:tcBorders>
            <w:shd w:val="clear" w:color="auto" w:fill="auto"/>
            <w:noWrap/>
            <w:vAlign w:val="bottom"/>
            <w:hideMark/>
            <w:tcPrChange w:id="23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6" w:author="Nick.Tolimieri [2]" w:date="2022-09-06T13:51:00Z"/>
                <w:color w:val="000000"/>
                <w:sz w:val="20"/>
                <w:szCs w:val="20"/>
                <w:lang w:val="en-US"/>
              </w:rPr>
            </w:pPr>
            <w:ins w:id="2357"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23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59" w:author="Nick.Tolimieri [2]" w:date="2022-09-06T13:51:00Z"/>
                <w:color w:val="000000"/>
                <w:sz w:val="20"/>
                <w:szCs w:val="20"/>
                <w:lang w:val="en-US"/>
              </w:rPr>
            </w:pPr>
            <w:ins w:id="2360" w:author="Nick.Tolimieri [2]" w:date="2022-09-06T13:51:00Z">
              <w:r w:rsidRPr="00C97A89">
                <w:rPr>
                  <w:color w:val="000000"/>
                  <w:sz w:val="20"/>
                  <w:szCs w:val="20"/>
                  <w:lang w:val="en-US"/>
                </w:rPr>
                <w:t>2.48</w:t>
              </w:r>
            </w:ins>
          </w:p>
        </w:tc>
      </w:tr>
      <w:tr w:rsidR="00C97A89" w:rsidRPr="00C97A89" w:rsidTr="004C5EBF">
        <w:tblPrEx>
          <w:tblPrExChange w:id="2361" w:author="Nick.Tolimieri [2]" w:date="2022-09-13T12:47:00Z">
            <w:tblPrEx>
              <w:tblW w:w="10017" w:type="dxa"/>
            </w:tblPrEx>
          </w:tblPrExChange>
        </w:tblPrEx>
        <w:trPr>
          <w:trHeight w:val="255"/>
          <w:ins w:id="2362" w:author="Nick.Tolimieri [2]" w:date="2022-09-06T13:51:00Z"/>
          <w:trPrChange w:id="23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3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365" w:author="Nick.Tolimieri [2]" w:date="2022-09-06T13:51:00Z"/>
                <w:color w:val="000000"/>
                <w:sz w:val="20"/>
                <w:szCs w:val="20"/>
                <w:lang w:val="en-US"/>
              </w:rPr>
            </w:pPr>
            <w:ins w:id="2366" w:author="Nick.Tolimieri [2]" w:date="2022-09-06T13:51:00Z">
              <w:r w:rsidRPr="00C97A89">
                <w:rPr>
                  <w:color w:val="000000"/>
                  <w:sz w:val="20"/>
                  <w:szCs w:val="20"/>
                  <w:lang w:val="en-US"/>
                </w:rPr>
                <w:t>Cape Alava</w:t>
              </w:r>
            </w:ins>
          </w:p>
        </w:tc>
        <w:tc>
          <w:tcPr>
            <w:tcW w:w="616" w:type="dxa"/>
            <w:tcBorders>
              <w:top w:val="nil"/>
              <w:left w:val="nil"/>
              <w:bottom w:val="nil"/>
              <w:right w:val="nil"/>
            </w:tcBorders>
            <w:shd w:val="clear" w:color="auto" w:fill="auto"/>
            <w:noWrap/>
            <w:vAlign w:val="bottom"/>
            <w:hideMark/>
            <w:tcPrChange w:id="23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68" w:author="Nick.Tolimieri [2]" w:date="2022-09-06T13:51:00Z"/>
                <w:color w:val="000000"/>
                <w:sz w:val="20"/>
                <w:szCs w:val="20"/>
                <w:lang w:val="en-US"/>
              </w:rPr>
            </w:pPr>
            <w:ins w:id="236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23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1" w:author="Nick.Tolimieri [2]" w:date="2022-09-06T13:51:00Z"/>
                <w:color w:val="000000"/>
                <w:sz w:val="20"/>
                <w:szCs w:val="20"/>
                <w:lang w:val="en-US"/>
              </w:rPr>
            </w:pPr>
            <w:ins w:id="2372"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3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4" w:author="Nick.Tolimieri [2]" w:date="2022-09-06T13:51:00Z"/>
                <w:color w:val="000000"/>
                <w:sz w:val="20"/>
                <w:szCs w:val="20"/>
                <w:lang w:val="en-US"/>
              </w:rPr>
            </w:pPr>
            <w:ins w:id="2375"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3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77" w:author="Nick.Tolimieri [2]" w:date="2022-09-06T13:51:00Z"/>
                <w:color w:val="000000"/>
                <w:sz w:val="20"/>
                <w:szCs w:val="20"/>
                <w:lang w:val="en-US"/>
              </w:rPr>
            </w:pPr>
            <w:ins w:id="237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3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0" w:author="Nick.Tolimieri [2]" w:date="2022-09-06T13:51:00Z"/>
                <w:color w:val="000000"/>
                <w:sz w:val="20"/>
                <w:szCs w:val="20"/>
                <w:lang w:val="en-US"/>
              </w:rPr>
            </w:pPr>
            <w:ins w:id="2381" w:author="Nick.Tolimieri [2]" w:date="2022-09-06T13:51:00Z">
              <w:r w:rsidRPr="00C97A89">
                <w:rPr>
                  <w:color w:val="000000"/>
                  <w:sz w:val="20"/>
                  <w:szCs w:val="20"/>
                  <w:lang w:val="en-US"/>
                </w:rPr>
                <w:t>7</w:t>
              </w:r>
            </w:ins>
          </w:p>
        </w:tc>
        <w:tc>
          <w:tcPr>
            <w:tcW w:w="700" w:type="dxa"/>
            <w:tcBorders>
              <w:top w:val="nil"/>
              <w:left w:val="nil"/>
              <w:bottom w:val="nil"/>
              <w:right w:val="nil"/>
            </w:tcBorders>
            <w:shd w:val="clear" w:color="auto" w:fill="auto"/>
            <w:noWrap/>
            <w:vAlign w:val="bottom"/>
            <w:hideMark/>
            <w:tcPrChange w:id="23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3" w:author="Nick.Tolimieri [2]" w:date="2022-09-06T13:51:00Z"/>
                <w:color w:val="000000"/>
                <w:sz w:val="20"/>
                <w:szCs w:val="20"/>
                <w:lang w:val="en-US"/>
              </w:rPr>
            </w:pPr>
            <w:ins w:id="2384"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3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6" w:author="Nick.Tolimieri [2]" w:date="2022-09-06T13:51:00Z"/>
                <w:color w:val="000000"/>
                <w:sz w:val="20"/>
                <w:szCs w:val="20"/>
                <w:lang w:val="en-US"/>
              </w:rPr>
            </w:pPr>
            <w:ins w:id="2387"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3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89" w:author="Nick.Tolimieri [2]" w:date="2022-09-06T13:51:00Z"/>
                <w:color w:val="000000"/>
                <w:sz w:val="20"/>
                <w:szCs w:val="20"/>
                <w:lang w:val="en-US"/>
              </w:rPr>
            </w:pPr>
            <w:ins w:id="2390"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23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2" w:author="Nick.Tolimieri [2]" w:date="2022-09-06T13:51:00Z"/>
                <w:color w:val="000000"/>
                <w:sz w:val="20"/>
                <w:szCs w:val="20"/>
                <w:lang w:val="en-US"/>
              </w:rPr>
            </w:pPr>
            <w:ins w:id="2393" w:author="Nick.Tolimieri [2]" w:date="2022-09-06T13:51:00Z">
              <w:r w:rsidRPr="00C97A89">
                <w:rPr>
                  <w:color w:val="000000"/>
                  <w:sz w:val="20"/>
                  <w:szCs w:val="20"/>
                  <w:lang w:val="en-US"/>
                </w:rPr>
                <w:t>0.19</w:t>
              </w:r>
            </w:ins>
          </w:p>
        </w:tc>
        <w:tc>
          <w:tcPr>
            <w:tcW w:w="905" w:type="dxa"/>
            <w:tcBorders>
              <w:top w:val="nil"/>
              <w:left w:val="nil"/>
              <w:bottom w:val="nil"/>
              <w:right w:val="nil"/>
            </w:tcBorders>
            <w:shd w:val="clear" w:color="auto" w:fill="auto"/>
            <w:noWrap/>
            <w:vAlign w:val="bottom"/>
            <w:hideMark/>
            <w:tcPrChange w:id="23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395" w:author="Nick.Tolimieri [2]" w:date="2022-09-06T13:51:00Z"/>
                <w:color w:val="000000"/>
                <w:sz w:val="20"/>
                <w:szCs w:val="20"/>
                <w:lang w:val="en-US"/>
              </w:rPr>
            </w:pPr>
            <w:ins w:id="2396" w:author="Nick.Tolimieri [2]" w:date="2022-09-06T13:51:00Z">
              <w:r w:rsidRPr="00C97A89">
                <w:rPr>
                  <w:color w:val="000000"/>
                  <w:sz w:val="20"/>
                  <w:szCs w:val="20"/>
                  <w:lang w:val="en-US"/>
                </w:rPr>
                <w:t>2.43</w:t>
              </w:r>
            </w:ins>
          </w:p>
        </w:tc>
      </w:tr>
      <w:tr w:rsidR="00C97A89" w:rsidRPr="00C97A89" w:rsidTr="004C5EBF">
        <w:tblPrEx>
          <w:tblPrExChange w:id="2397" w:author="Nick.Tolimieri [2]" w:date="2022-09-13T12:47:00Z">
            <w:tblPrEx>
              <w:tblW w:w="10017" w:type="dxa"/>
            </w:tblPrEx>
          </w:tblPrExChange>
        </w:tblPrEx>
        <w:trPr>
          <w:trHeight w:val="255"/>
          <w:ins w:id="2398" w:author="Nick.Tolimieri [2]" w:date="2022-09-06T13:51:00Z"/>
          <w:trPrChange w:id="23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01" w:author="Nick.Tolimieri [2]" w:date="2022-09-06T13:51:00Z"/>
                <w:color w:val="000000"/>
                <w:sz w:val="20"/>
                <w:szCs w:val="20"/>
                <w:lang w:val="en-US"/>
              </w:rPr>
            </w:pPr>
            <w:ins w:id="240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4" w:author="Nick.Tolimieri [2]" w:date="2022-09-06T13:51:00Z"/>
                <w:color w:val="000000"/>
                <w:sz w:val="20"/>
                <w:szCs w:val="20"/>
                <w:lang w:val="en-US"/>
              </w:rPr>
            </w:pPr>
            <w:ins w:id="240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24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07" w:author="Nick.Tolimieri [2]" w:date="2022-09-06T13:51:00Z"/>
                <w:color w:val="000000"/>
                <w:sz w:val="20"/>
                <w:szCs w:val="20"/>
                <w:lang w:val="en-US"/>
              </w:rPr>
            </w:pPr>
            <w:ins w:id="240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4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0" w:author="Nick.Tolimieri [2]" w:date="2022-09-06T13:51:00Z"/>
                <w:color w:val="000000"/>
                <w:sz w:val="20"/>
                <w:szCs w:val="20"/>
                <w:lang w:val="en-US"/>
              </w:rPr>
            </w:pPr>
            <w:ins w:id="2411" w:author="Nick.Tolimieri [2]" w:date="2022-09-06T13:51:00Z">
              <w:r w:rsidRPr="00C97A89">
                <w:rPr>
                  <w:color w:val="000000"/>
                  <w:sz w:val="20"/>
                  <w:szCs w:val="20"/>
                  <w:lang w:val="en-US"/>
                </w:rPr>
                <w:t>49</w:t>
              </w:r>
            </w:ins>
          </w:p>
        </w:tc>
        <w:tc>
          <w:tcPr>
            <w:tcW w:w="728" w:type="dxa"/>
            <w:tcBorders>
              <w:top w:val="nil"/>
              <w:left w:val="nil"/>
              <w:bottom w:val="nil"/>
              <w:right w:val="nil"/>
            </w:tcBorders>
            <w:shd w:val="clear" w:color="auto" w:fill="auto"/>
            <w:noWrap/>
            <w:vAlign w:val="bottom"/>
            <w:hideMark/>
            <w:tcPrChange w:id="24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3" w:author="Nick.Tolimieri [2]" w:date="2022-09-06T13:51:00Z"/>
                <w:color w:val="000000"/>
                <w:sz w:val="20"/>
                <w:szCs w:val="20"/>
                <w:lang w:val="en-US"/>
              </w:rPr>
            </w:pPr>
            <w:ins w:id="2414"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24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6" w:author="Nick.Tolimieri [2]" w:date="2022-09-06T13:51:00Z"/>
                <w:color w:val="000000"/>
                <w:sz w:val="20"/>
                <w:szCs w:val="20"/>
                <w:lang w:val="en-US"/>
              </w:rPr>
            </w:pPr>
            <w:ins w:id="2417" w:author="Nick.Tolimieri [2]" w:date="2022-09-06T13:51:00Z">
              <w:r w:rsidRPr="00C97A89">
                <w:rPr>
                  <w:color w:val="000000"/>
                  <w:sz w:val="20"/>
                  <w:szCs w:val="20"/>
                  <w:lang w:val="en-US"/>
                </w:rPr>
                <w:t>34</w:t>
              </w:r>
            </w:ins>
          </w:p>
        </w:tc>
        <w:tc>
          <w:tcPr>
            <w:tcW w:w="700" w:type="dxa"/>
            <w:tcBorders>
              <w:top w:val="nil"/>
              <w:left w:val="nil"/>
              <w:bottom w:val="nil"/>
              <w:right w:val="nil"/>
            </w:tcBorders>
            <w:shd w:val="clear" w:color="auto" w:fill="auto"/>
            <w:noWrap/>
            <w:vAlign w:val="bottom"/>
            <w:hideMark/>
            <w:tcPrChange w:id="24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19" w:author="Nick.Tolimieri [2]" w:date="2022-09-06T13:51:00Z"/>
                <w:color w:val="000000"/>
                <w:sz w:val="20"/>
                <w:szCs w:val="20"/>
                <w:lang w:val="en-US"/>
              </w:rPr>
            </w:pPr>
            <w:ins w:id="242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4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2" w:author="Nick.Tolimieri [2]" w:date="2022-09-06T13:51:00Z"/>
                <w:color w:val="000000"/>
                <w:sz w:val="20"/>
                <w:szCs w:val="20"/>
                <w:lang w:val="en-US"/>
              </w:rPr>
            </w:pPr>
            <w:ins w:id="2423"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24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5" w:author="Nick.Tolimieri [2]" w:date="2022-09-06T13:51:00Z"/>
                <w:color w:val="000000"/>
                <w:sz w:val="20"/>
                <w:szCs w:val="20"/>
                <w:lang w:val="en-US"/>
              </w:rPr>
            </w:pPr>
            <w:ins w:id="2426"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24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28" w:author="Nick.Tolimieri [2]" w:date="2022-09-06T13:51:00Z"/>
                <w:color w:val="000000"/>
                <w:sz w:val="20"/>
                <w:szCs w:val="20"/>
                <w:lang w:val="en-US"/>
              </w:rPr>
            </w:pPr>
            <w:ins w:id="2429"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24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31" w:author="Nick.Tolimieri [2]" w:date="2022-09-06T13:51:00Z"/>
                <w:color w:val="000000"/>
                <w:sz w:val="20"/>
                <w:szCs w:val="20"/>
                <w:lang w:val="en-US"/>
              </w:rPr>
            </w:pPr>
            <w:ins w:id="2432" w:author="Nick.Tolimieri [2]" w:date="2022-09-06T13:51:00Z">
              <w:r w:rsidRPr="00C97A89">
                <w:rPr>
                  <w:color w:val="000000"/>
                  <w:sz w:val="20"/>
                  <w:szCs w:val="20"/>
                  <w:lang w:val="en-US"/>
                </w:rPr>
                <w:t>2.72</w:t>
              </w:r>
            </w:ins>
          </w:p>
        </w:tc>
      </w:tr>
      <w:tr w:rsidR="00C97A89" w:rsidRPr="00C97A89" w:rsidTr="004C5EBF">
        <w:tblPrEx>
          <w:tblPrExChange w:id="2433" w:author="Nick.Tolimieri [2]" w:date="2022-09-13T12:47:00Z">
            <w:tblPrEx>
              <w:tblW w:w="10017" w:type="dxa"/>
            </w:tblPrEx>
          </w:tblPrExChange>
        </w:tblPrEx>
        <w:trPr>
          <w:trHeight w:val="255"/>
          <w:ins w:id="2434" w:author="Nick.Tolimieri [2]" w:date="2022-09-06T13:51:00Z"/>
          <w:trPrChange w:id="24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37" w:author="Nick.Tolimieri [2]" w:date="2022-09-06T13:51:00Z"/>
                <w:color w:val="000000"/>
                <w:sz w:val="20"/>
                <w:szCs w:val="20"/>
                <w:lang w:val="en-US"/>
              </w:rPr>
            </w:pPr>
            <w:ins w:id="243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0" w:author="Nick.Tolimieri [2]" w:date="2022-09-06T13:51:00Z"/>
                <w:color w:val="000000"/>
                <w:sz w:val="20"/>
                <w:szCs w:val="20"/>
                <w:lang w:val="en-US"/>
              </w:rPr>
            </w:pPr>
            <w:ins w:id="244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24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3" w:author="Nick.Tolimieri [2]" w:date="2022-09-06T13:51:00Z"/>
                <w:color w:val="000000"/>
                <w:sz w:val="20"/>
                <w:szCs w:val="20"/>
                <w:lang w:val="en-US"/>
              </w:rPr>
            </w:pPr>
            <w:ins w:id="2444"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24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6" w:author="Nick.Tolimieri [2]" w:date="2022-09-06T13:51:00Z"/>
                <w:color w:val="000000"/>
                <w:sz w:val="20"/>
                <w:szCs w:val="20"/>
                <w:lang w:val="en-US"/>
              </w:rPr>
            </w:pPr>
            <w:ins w:id="2447" w:author="Nick.Tolimieri [2]" w:date="2022-09-06T13:51:00Z">
              <w:r w:rsidRPr="00C97A89">
                <w:rPr>
                  <w:color w:val="000000"/>
                  <w:sz w:val="20"/>
                  <w:szCs w:val="20"/>
                  <w:lang w:val="en-US"/>
                </w:rPr>
                <w:t>35</w:t>
              </w:r>
            </w:ins>
          </w:p>
        </w:tc>
        <w:tc>
          <w:tcPr>
            <w:tcW w:w="728" w:type="dxa"/>
            <w:tcBorders>
              <w:top w:val="nil"/>
              <w:left w:val="nil"/>
              <w:bottom w:val="nil"/>
              <w:right w:val="nil"/>
            </w:tcBorders>
            <w:shd w:val="clear" w:color="auto" w:fill="auto"/>
            <w:noWrap/>
            <w:vAlign w:val="bottom"/>
            <w:hideMark/>
            <w:tcPrChange w:id="24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49" w:author="Nick.Tolimieri [2]" w:date="2022-09-06T13:51:00Z"/>
                <w:color w:val="000000"/>
                <w:sz w:val="20"/>
                <w:szCs w:val="20"/>
                <w:lang w:val="en-US"/>
              </w:rPr>
            </w:pPr>
            <w:ins w:id="2450"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2" w:author="Nick.Tolimieri [2]" w:date="2022-09-06T13:51:00Z"/>
                <w:color w:val="000000"/>
                <w:sz w:val="20"/>
                <w:szCs w:val="20"/>
                <w:lang w:val="en-US"/>
              </w:rPr>
            </w:pPr>
            <w:ins w:id="2453" w:author="Nick.Tolimieri [2]" w:date="2022-09-06T13:51:00Z">
              <w:r w:rsidRPr="00C97A89">
                <w:rPr>
                  <w:color w:val="000000"/>
                  <w:sz w:val="20"/>
                  <w:szCs w:val="20"/>
                  <w:lang w:val="en-US"/>
                </w:rPr>
                <w:t>29</w:t>
              </w:r>
            </w:ins>
          </w:p>
        </w:tc>
        <w:tc>
          <w:tcPr>
            <w:tcW w:w="700" w:type="dxa"/>
            <w:tcBorders>
              <w:top w:val="nil"/>
              <w:left w:val="nil"/>
              <w:bottom w:val="nil"/>
              <w:right w:val="nil"/>
            </w:tcBorders>
            <w:shd w:val="clear" w:color="auto" w:fill="auto"/>
            <w:noWrap/>
            <w:vAlign w:val="bottom"/>
            <w:hideMark/>
            <w:tcPrChange w:id="24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5" w:author="Nick.Tolimieri [2]" w:date="2022-09-06T13:51:00Z"/>
                <w:color w:val="000000"/>
                <w:sz w:val="20"/>
                <w:szCs w:val="20"/>
                <w:lang w:val="en-US"/>
              </w:rPr>
            </w:pPr>
            <w:ins w:id="2456" w:author="Nick.Tolimieri [2]" w:date="2022-09-06T13:51:00Z">
              <w:r w:rsidRPr="00C97A89">
                <w:rPr>
                  <w:color w:val="000000"/>
                  <w:sz w:val="20"/>
                  <w:szCs w:val="20"/>
                  <w:lang w:val="en-US"/>
                </w:rPr>
                <w:t>29</w:t>
              </w:r>
            </w:ins>
          </w:p>
        </w:tc>
        <w:tc>
          <w:tcPr>
            <w:tcW w:w="640" w:type="dxa"/>
            <w:tcBorders>
              <w:top w:val="nil"/>
              <w:left w:val="nil"/>
              <w:bottom w:val="nil"/>
              <w:right w:val="nil"/>
            </w:tcBorders>
            <w:shd w:val="clear" w:color="auto" w:fill="auto"/>
            <w:noWrap/>
            <w:vAlign w:val="bottom"/>
            <w:hideMark/>
            <w:tcPrChange w:id="24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58" w:author="Nick.Tolimieri [2]" w:date="2022-09-06T13:51:00Z"/>
                <w:color w:val="000000"/>
                <w:sz w:val="20"/>
                <w:szCs w:val="20"/>
                <w:lang w:val="en-US"/>
              </w:rPr>
            </w:pPr>
            <w:ins w:id="245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24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1" w:author="Nick.Tolimieri [2]" w:date="2022-09-06T13:51:00Z"/>
                <w:color w:val="000000"/>
                <w:sz w:val="20"/>
                <w:szCs w:val="20"/>
                <w:lang w:val="en-US"/>
              </w:rPr>
            </w:pPr>
            <w:ins w:id="2462" w:author="Nick.Tolimieri [2]" w:date="2022-09-06T13:51:00Z">
              <w:r w:rsidRPr="00C97A89">
                <w:rPr>
                  <w:color w:val="000000"/>
                  <w:sz w:val="20"/>
                  <w:szCs w:val="20"/>
                  <w:lang w:val="en-US"/>
                </w:rPr>
                <w:t>2.65</w:t>
              </w:r>
            </w:ins>
          </w:p>
        </w:tc>
        <w:tc>
          <w:tcPr>
            <w:tcW w:w="905" w:type="dxa"/>
            <w:tcBorders>
              <w:top w:val="nil"/>
              <w:left w:val="nil"/>
              <w:bottom w:val="nil"/>
              <w:right w:val="nil"/>
            </w:tcBorders>
            <w:shd w:val="clear" w:color="auto" w:fill="auto"/>
            <w:noWrap/>
            <w:vAlign w:val="bottom"/>
            <w:hideMark/>
            <w:tcPrChange w:id="24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4" w:author="Nick.Tolimieri [2]" w:date="2022-09-06T13:51:00Z"/>
                <w:color w:val="000000"/>
                <w:sz w:val="20"/>
                <w:szCs w:val="20"/>
                <w:lang w:val="en-US"/>
              </w:rPr>
            </w:pPr>
            <w:ins w:id="2465" w:author="Nick.Tolimieri [2]" w:date="2022-09-06T13:51:00Z">
              <w:r w:rsidRPr="00C97A89">
                <w:rPr>
                  <w:color w:val="000000"/>
                  <w:sz w:val="20"/>
                  <w:szCs w:val="20"/>
                  <w:lang w:val="en-US"/>
                </w:rPr>
                <w:t>0.62</w:t>
              </w:r>
            </w:ins>
          </w:p>
        </w:tc>
        <w:tc>
          <w:tcPr>
            <w:tcW w:w="905" w:type="dxa"/>
            <w:tcBorders>
              <w:top w:val="nil"/>
              <w:left w:val="nil"/>
              <w:bottom w:val="nil"/>
              <w:right w:val="nil"/>
            </w:tcBorders>
            <w:shd w:val="clear" w:color="auto" w:fill="auto"/>
            <w:noWrap/>
            <w:vAlign w:val="bottom"/>
            <w:hideMark/>
            <w:tcPrChange w:id="24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67" w:author="Nick.Tolimieri [2]" w:date="2022-09-06T13:51:00Z"/>
                <w:color w:val="000000"/>
                <w:sz w:val="20"/>
                <w:szCs w:val="20"/>
                <w:lang w:val="en-US"/>
              </w:rPr>
            </w:pPr>
            <w:ins w:id="2468" w:author="Nick.Tolimieri [2]" w:date="2022-09-06T13:51:00Z">
              <w:r w:rsidRPr="00C97A89">
                <w:rPr>
                  <w:color w:val="000000"/>
                  <w:sz w:val="20"/>
                  <w:szCs w:val="20"/>
                  <w:lang w:val="en-US"/>
                </w:rPr>
                <w:t>3.8</w:t>
              </w:r>
            </w:ins>
          </w:p>
        </w:tc>
      </w:tr>
      <w:tr w:rsidR="00C97A89" w:rsidRPr="00C97A89" w:rsidTr="004C5EBF">
        <w:tblPrEx>
          <w:tblPrExChange w:id="2469" w:author="Nick.Tolimieri [2]" w:date="2022-09-13T12:47:00Z">
            <w:tblPrEx>
              <w:tblW w:w="10017" w:type="dxa"/>
            </w:tblPrEx>
          </w:tblPrExChange>
        </w:tblPrEx>
        <w:trPr>
          <w:trHeight w:val="255"/>
          <w:ins w:id="2470" w:author="Nick.Tolimieri [2]" w:date="2022-09-06T13:51:00Z"/>
          <w:trPrChange w:id="24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4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473" w:author="Nick.Tolimieri [2]" w:date="2022-09-06T13:51:00Z"/>
                <w:color w:val="000000"/>
                <w:sz w:val="20"/>
                <w:szCs w:val="20"/>
                <w:lang w:val="en-US"/>
              </w:rPr>
            </w:pPr>
            <w:ins w:id="247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4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6" w:author="Nick.Tolimieri [2]" w:date="2022-09-06T13:51:00Z"/>
                <w:color w:val="000000"/>
                <w:sz w:val="20"/>
                <w:szCs w:val="20"/>
                <w:lang w:val="en-US"/>
              </w:rPr>
            </w:pPr>
            <w:ins w:id="247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24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79" w:author="Nick.Tolimieri [2]" w:date="2022-09-06T13:51:00Z"/>
                <w:color w:val="000000"/>
                <w:sz w:val="20"/>
                <w:szCs w:val="20"/>
                <w:lang w:val="en-US"/>
              </w:rPr>
            </w:pPr>
            <w:ins w:id="2480" w:author="Nick.Tolimieri [2]" w:date="2022-09-06T13:51:00Z">
              <w:r w:rsidRPr="00C97A89">
                <w:rPr>
                  <w:color w:val="000000"/>
                  <w:sz w:val="20"/>
                  <w:szCs w:val="20"/>
                  <w:lang w:val="en-US"/>
                </w:rPr>
                <w:t>26</w:t>
              </w:r>
            </w:ins>
          </w:p>
        </w:tc>
        <w:tc>
          <w:tcPr>
            <w:tcW w:w="736" w:type="dxa"/>
            <w:tcBorders>
              <w:top w:val="nil"/>
              <w:left w:val="nil"/>
              <w:bottom w:val="nil"/>
              <w:right w:val="nil"/>
            </w:tcBorders>
            <w:shd w:val="clear" w:color="auto" w:fill="auto"/>
            <w:noWrap/>
            <w:vAlign w:val="bottom"/>
            <w:hideMark/>
            <w:tcPrChange w:id="24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2" w:author="Nick.Tolimieri [2]" w:date="2022-09-06T13:51:00Z"/>
                <w:color w:val="000000"/>
                <w:sz w:val="20"/>
                <w:szCs w:val="20"/>
                <w:lang w:val="en-US"/>
              </w:rPr>
            </w:pPr>
            <w:ins w:id="2483"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4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5" w:author="Nick.Tolimieri [2]" w:date="2022-09-06T13:51:00Z"/>
                <w:color w:val="000000"/>
                <w:sz w:val="20"/>
                <w:szCs w:val="20"/>
                <w:lang w:val="en-US"/>
              </w:rPr>
            </w:pPr>
            <w:ins w:id="248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4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88" w:author="Nick.Tolimieri [2]" w:date="2022-09-06T13:51:00Z"/>
                <w:color w:val="000000"/>
                <w:sz w:val="20"/>
                <w:szCs w:val="20"/>
                <w:lang w:val="en-US"/>
              </w:rPr>
            </w:pPr>
            <w:ins w:id="248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4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1" w:author="Nick.Tolimieri [2]" w:date="2022-09-06T13:51:00Z"/>
                <w:color w:val="000000"/>
                <w:sz w:val="20"/>
                <w:szCs w:val="20"/>
                <w:lang w:val="en-US"/>
              </w:rPr>
            </w:pPr>
            <w:ins w:id="2492"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24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4" w:author="Nick.Tolimieri [2]" w:date="2022-09-06T13:51:00Z"/>
                <w:color w:val="000000"/>
                <w:sz w:val="20"/>
                <w:szCs w:val="20"/>
                <w:lang w:val="en-US"/>
              </w:rPr>
            </w:pPr>
            <w:ins w:id="2495"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24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497" w:author="Nick.Tolimieri [2]" w:date="2022-09-06T13:51:00Z"/>
                <w:color w:val="000000"/>
                <w:sz w:val="20"/>
                <w:szCs w:val="20"/>
                <w:lang w:val="en-US"/>
              </w:rPr>
            </w:pPr>
            <w:ins w:id="2498" w:author="Nick.Tolimieri [2]" w:date="2022-09-06T13:51:00Z">
              <w:r w:rsidRPr="00C97A89">
                <w:rPr>
                  <w:color w:val="000000"/>
                  <w:sz w:val="20"/>
                  <w:szCs w:val="20"/>
                  <w:lang w:val="en-US"/>
                </w:rPr>
                <w:t>2.84</w:t>
              </w:r>
            </w:ins>
          </w:p>
        </w:tc>
        <w:tc>
          <w:tcPr>
            <w:tcW w:w="905" w:type="dxa"/>
            <w:tcBorders>
              <w:top w:val="nil"/>
              <w:left w:val="nil"/>
              <w:bottom w:val="nil"/>
              <w:right w:val="nil"/>
            </w:tcBorders>
            <w:shd w:val="clear" w:color="auto" w:fill="auto"/>
            <w:noWrap/>
            <w:vAlign w:val="bottom"/>
            <w:hideMark/>
            <w:tcPrChange w:id="24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0" w:author="Nick.Tolimieri [2]" w:date="2022-09-06T13:51:00Z"/>
                <w:color w:val="000000"/>
                <w:sz w:val="20"/>
                <w:szCs w:val="20"/>
                <w:lang w:val="en-US"/>
              </w:rPr>
            </w:pPr>
            <w:ins w:id="2501" w:author="Nick.Tolimieri [2]" w:date="2022-09-06T13:51:00Z">
              <w:r w:rsidRPr="00C97A89">
                <w:rPr>
                  <w:color w:val="000000"/>
                  <w:sz w:val="20"/>
                  <w:szCs w:val="20"/>
                  <w:lang w:val="en-US"/>
                </w:rPr>
                <w:t>0.54</w:t>
              </w:r>
            </w:ins>
          </w:p>
        </w:tc>
        <w:tc>
          <w:tcPr>
            <w:tcW w:w="905" w:type="dxa"/>
            <w:tcBorders>
              <w:top w:val="nil"/>
              <w:left w:val="nil"/>
              <w:bottom w:val="nil"/>
              <w:right w:val="nil"/>
            </w:tcBorders>
            <w:shd w:val="clear" w:color="auto" w:fill="auto"/>
            <w:noWrap/>
            <w:vAlign w:val="bottom"/>
            <w:hideMark/>
            <w:tcPrChange w:id="25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03" w:author="Nick.Tolimieri [2]" w:date="2022-09-06T13:51:00Z"/>
                <w:color w:val="000000"/>
                <w:sz w:val="20"/>
                <w:szCs w:val="20"/>
                <w:lang w:val="en-US"/>
              </w:rPr>
            </w:pPr>
            <w:ins w:id="2504" w:author="Nick.Tolimieri [2]" w:date="2022-09-06T13:51:00Z">
              <w:r w:rsidRPr="00C97A89">
                <w:rPr>
                  <w:color w:val="000000"/>
                  <w:sz w:val="20"/>
                  <w:szCs w:val="20"/>
                  <w:lang w:val="en-US"/>
                </w:rPr>
                <w:t>4.04</w:t>
              </w:r>
            </w:ins>
          </w:p>
        </w:tc>
      </w:tr>
      <w:tr w:rsidR="00C97A89" w:rsidRPr="00C97A89" w:rsidTr="004C5EBF">
        <w:tblPrEx>
          <w:tblPrExChange w:id="2505" w:author="Nick.Tolimieri [2]" w:date="2022-09-13T12:47:00Z">
            <w:tblPrEx>
              <w:tblW w:w="10017" w:type="dxa"/>
            </w:tblPrEx>
          </w:tblPrExChange>
        </w:tblPrEx>
        <w:trPr>
          <w:trHeight w:val="255"/>
          <w:ins w:id="2506" w:author="Nick.Tolimieri [2]" w:date="2022-09-06T13:51:00Z"/>
          <w:trPrChange w:id="25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09" w:author="Nick.Tolimieri [2]" w:date="2022-09-06T13:51:00Z"/>
                <w:color w:val="000000"/>
                <w:sz w:val="20"/>
                <w:szCs w:val="20"/>
                <w:lang w:val="en-US"/>
              </w:rPr>
            </w:pPr>
            <w:ins w:id="251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2" w:author="Nick.Tolimieri [2]" w:date="2022-09-06T13:51:00Z"/>
                <w:color w:val="000000"/>
                <w:sz w:val="20"/>
                <w:szCs w:val="20"/>
                <w:lang w:val="en-US"/>
              </w:rPr>
            </w:pPr>
            <w:ins w:id="251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25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5" w:author="Nick.Tolimieri [2]" w:date="2022-09-06T13:51:00Z"/>
                <w:color w:val="000000"/>
                <w:sz w:val="20"/>
                <w:szCs w:val="20"/>
                <w:lang w:val="en-US"/>
              </w:rPr>
            </w:pPr>
            <w:ins w:id="2516" w:author="Nick.Tolimieri [2]" w:date="2022-09-06T13:51:00Z">
              <w:r w:rsidRPr="00C97A89">
                <w:rPr>
                  <w:color w:val="000000"/>
                  <w:sz w:val="20"/>
                  <w:szCs w:val="20"/>
                  <w:lang w:val="en-US"/>
                </w:rPr>
                <w:t>14</w:t>
              </w:r>
            </w:ins>
          </w:p>
        </w:tc>
        <w:tc>
          <w:tcPr>
            <w:tcW w:w="736" w:type="dxa"/>
            <w:tcBorders>
              <w:top w:val="nil"/>
              <w:left w:val="nil"/>
              <w:bottom w:val="nil"/>
              <w:right w:val="nil"/>
            </w:tcBorders>
            <w:shd w:val="clear" w:color="auto" w:fill="auto"/>
            <w:noWrap/>
            <w:vAlign w:val="bottom"/>
            <w:hideMark/>
            <w:tcPrChange w:id="25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18" w:author="Nick.Tolimieri [2]" w:date="2022-09-06T13:51:00Z"/>
                <w:color w:val="000000"/>
                <w:sz w:val="20"/>
                <w:szCs w:val="20"/>
                <w:lang w:val="en-US"/>
              </w:rPr>
            </w:pPr>
            <w:ins w:id="2519"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25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1" w:author="Nick.Tolimieri [2]" w:date="2022-09-06T13:51:00Z"/>
                <w:color w:val="000000"/>
                <w:sz w:val="20"/>
                <w:szCs w:val="20"/>
                <w:lang w:val="en-US"/>
              </w:rPr>
            </w:pPr>
            <w:ins w:id="25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5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4" w:author="Nick.Tolimieri [2]" w:date="2022-09-06T13:51:00Z"/>
                <w:color w:val="000000"/>
                <w:sz w:val="20"/>
                <w:szCs w:val="20"/>
                <w:lang w:val="en-US"/>
              </w:rPr>
            </w:pPr>
            <w:ins w:id="2525" w:author="Nick.Tolimieri [2]" w:date="2022-09-06T13:51:00Z">
              <w:r w:rsidRPr="00C97A89">
                <w:rPr>
                  <w:color w:val="000000"/>
                  <w:sz w:val="20"/>
                  <w:szCs w:val="20"/>
                  <w:lang w:val="en-US"/>
                </w:rPr>
                <w:t>9</w:t>
              </w:r>
            </w:ins>
          </w:p>
        </w:tc>
        <w:tc>
          <w:tcPr>
            <w:tcW w:w="700" w:type="dxa"/>
            <w:tcBorders>
              <w:top w:val="nil"/>
              <w:left w:val="nil"/>
              <w:bottom w:val="nil"/>
              <w:right w:val="nil"/>
            </w:tcBorders>
            <w:shd w:val="clear" w:color="auto" w:fill="auto"/>
            <w:noWrap/>
            <w:vAlign w:val="bottom"/>
            <w:hideMark/>
            <w:tcPrChange w:id="25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27" w:author="Nick.Tolimieri [2]" w:date="2022-09-06T13:51:00Z"/>
                <w:color w:val="000000"/>
                <w:sz w:val="20"/>
                <w:szCs w:val="20"/>
                <w:lang w:val="en-US"/>
              </w:rPr>
            </w:pPr>
            <w:ins w:id="2528"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25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0" w:author="Nick.Tolimieri [2]" w:date="2022-09-06T13:51:00Z"/>
                <w:color w:val="000000"/>
                <w:sz w:val="20"/>
                <w:szCs w:val="20"/>
                <w:lang w:val="en-US"/>
              </w:rPr>
            </w:pPr>
            <w:ins w:id="2531"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25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3" w:author="Nick.Tolimieri [2]" w:date="2022-09-06T13:51:00Z"/>
                <w:color w:val="000000"/>
                <w:sz w:val="20"/>
                <w:szCs w:val="20"/>
                <w:lang w:val="en-US"/>
              </w:rPr>
            </w:pPr>
            <w:ins w:id="2534" w:author="Nick.Tolimieri [2]" w:date="2022-09-06T13:51:00Z">
              <w:r w:rsidRPr="00C97A89">
                <w:rPr>
                  <w:color w:val="000000"/>
                  <w:sz w:val="20"/>
                  <w:szCs w:val="20"/>
                  <w:lang w:val="en-US"/>
                </w:rPr>
                <w:t>1.46</w:t>
              </w:r>
            </w:ins>
          </w:p>
        </w:tc>
        <w:tc>
          <w:tcPr>
            <w:tcW w:w="905" w:type="dxa"/>
            <w:tcBorders>
              <w:top w:val="nil"/>
              <w:left w:val="nil"/>
              <w:bottom w:val="nil"/>
              <w:right w:val="nil"/>
            </w:tcBorders>
            <w:shd w:val="clear" w:color="auto" w:fill="auto"/>
            <w:noWrap/>
            <w:vAlign w:val="bottom"/>
            <w:hideMark/>
            <w:tcPrChange w:id="25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6" w:author="Nick.Tolimieri [2]" w:date="2022-09-06T13:51:00Z"/>
                <w:color w:val="000000"/>
                <w:sz w:val="20"/>
                <w:szCs w:val="20"/>
                <w:lang w:val="en-US"/>
              </w:rPr>
            </w:pPr>
            <w:ins w:id="2537" w:author="Nick.Tolimieri [2]" w:date="2022-09-06T13:51:00Z">
              <w:r w:rsidRPr="00C97A89">
                <w:rPr>
                  <w:color w:val="000000"/>
                  <w:sz w:val="20"/>
                  <w:szCs w:val="20"/>
                  <w:lang w:val="en-US"/>
                </w:rPr>
                <w:t>0.13</w:t>
              </w:r>
            </w:ins>
          </w:p>
        </w:tc>
        <w:tc>
          <w:tcPr>
            <w:tcW w:w="905" w:type="dxa"/>
            <w:tcBorders>
              <w:top w:val="nil"/>
              <w:left w:val="nil"/>
              <w:bottom w:val="nil"/>
              <w:right w:val="nil"/>
            </w:tcBorders>
            <w:shd w:val="clear" w:color="auto" w:fill="auto"/>
            <w:noWrap/>
            <w:vAlign w:val="bottom"/>
            <w:hideMark/>
            <w:tcPrChange w:id="25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39" w:author="Nick.Tolimieri [2]" w:date="2022-09-06T13:51:00Z"/>
                <w:color w:val="000000"/>
                <w:sz w:val="20"/>
                <w:szCs w:val="20"/>
                <w:lang w:val="en-US"/>
              </w:rPr>
            </w:pPr>
            <w:ins w:id="2540" w:author="Nick.Tolimieri [2]" w:date="2022-09-06T13:51:00Z">
              <w:r w:rsidRPr="00C97A89">
                <w:rPr>
                  <w:color w:val="000000"/>
                  <w:sz w:val="20"/>
                  <w:szCs w:val="20"/>
                  <w:lang w:val="en-US"/>
                </w:rPr>
                <w:t>1.61</w:t>
              </w:r>
            </w:ins>
          </w:p>
        </w:tc>
      </w:tr>
      <w:tr w:rsidR="00C97A89" w:rsidRPr="00C97A89" w:rsidTr="004C5EBF">
        <w:tblPrEx>
          <w:tblPrExChange w:id="2541" w:author="Nick.Tolimieri [2]" w:date="2022-09-13T12:47:00Z">
            <w:tblPrEx>
              <w:tblW w:w="10017" w:type="dxa"/>
            </w:tblPrEx>
          </w:tblPrExChange>
        </w:tblPrEx>
        <w:trPr>
          <w:trHeight w:val="255"/>
          <w:ins w:id="2542" w:author="Nick.Tolimieri [2]" w:date="2022-09-06T13:51:00Z"/>
          <w:trPrChange w:id="25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45" w:author="Nick.Tolimieri [2]" w:date="2022-09-06T13:51:00Z"/>
                <w:color w:val="000000"/>
                <w:sz w:val="20"/>
                <w:szCs w:val="20"/>
                <w:lang w:val="en-US"/>
              </w:rPr>
            </w:pPr>
            <w:ins w:id="254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48" w:author="Nick.Tolimieri [2]" w:date="2022-09-06T13:51:00Z"/>
                <w:color w:val="000000"/>
                <w:sz w:val="20"/>
                <w:szCs w:val="20"/>
                <w:lang w:val="en-US"/>
              </w:rPr>
            </w:pPr>
            <w:ins w:id="254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25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1" w:author="Nick.Tolimieri [2]" w:date="2022-09-06T13:51:00Z"/>
                <w:color w:val="000000"/>
                <w:sz w:val="20"/>
                <w:szCs w:val="20"/>
                <w:lang w:val="en-US"/>
              </w:rPr>
            </w:pPr>
            <w:ins w:id="255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5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4" w:author="Nick.Tolimieri [2]" w:date="2022-09-06T13:51:00Z"/>
                <w:color w:val="000000"/>
                <w:sz w:val="20"/>
                <w:szCs w:val="20"/>
                <w:lang w:val="en-US"/>
              </w:rPr>
            </w:pPr>
            <w:ins w:id="255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5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57" w:author="Nick.Tolimieri [2]" w:date="2022-09-06T13:51:00Z"/>
                <w:color w:val="000000"/>
                <w:sz w:val="20"/>
                <w:szCs w:val="20"/>
                <w:lang w:val="en-US"/>
              </w:rPr>
            </w:pPr>
            <w:ins w:id="255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5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60" w:author="Nick.Tolimieri [2]" w:date="2022-09-06T13:51:00Z"/>
                <w:color w:val="000000"/>
                <w:sz w:val="20"/>
                <w:szCs w:val="20"/>
                <w:lang w:val="en-US"/>
              </w:rPr>
            </w:pPr>
            <w:ins w:id="256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5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3" w:author="Nick.Tolimieri [2]" w:date="2022-09-06T13:51:00Z"/>
                <w:color w:val="000000"/>
                <w:sz w:val="20"/>
                <w:szCs w:val="20"/>
                <w:lang w:val="en-US"/>
              </w:rPr>
            </w:pPr>
            <w:ins w:id="256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5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6" w:author="Nick.Tolimieri [2]" w:date="2022-09-06T13:51:00Z"/>
                <w:color w:val="000000"/>
                <w:sz w:val="20"/>
                <w:szCs w:val="20"/>
                <w:lang w:val="en-US"/>
              </w:rPr>
            </w:pPr>
            <w:ins w:id="256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69" w:author="Nick.Tolimieri [2]" w:date="2022-09-06T13:51:00Z"/>
                <w:color w:val="000000"/>
                <w:sz w:val="20"/>
                <w:szCs w:val="20"/>
                <w:lang w:val="en-US"/>
              </w:rPr>
            </w:pPr>
            <w:ins w:id="257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2" w:author="Nick.Tolimieri [2]" w:date="2022-09-06T13:51:00Z"/>
                <w:color w:val="000000"/>
                <w:sz w:val="20"/>
                <w:szCs w:val="20"/>
                <w:lang w:val="en-US"/>
              </w:rPr>
            </w:pPr>
            <w:ins w:id="257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5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75" w:author="Nick.Tolimieri [2]" w:date="2022-09-06T13:51:00Z"/>
                <w:color w:val="000000"/>
                <w:sz w:val="20"/>
                <w:szCs w:val="20"/>
                <w:lang w:val="en-US"/>
              </w:rPr>
            </w:pPr>
            <w:ins w:id="2576" w:author="Nick.Tolimieri [2]" w:date="2022-09-06T13:51:00Z">
              <w:r w:rsidRPr="00C97A89">
                <w:rPr>
                  <w:color w:val="000000"/>
                  <w:sz w:val="20"/>
                  <w:szCs w:val="20"/>
                  <w:lang w:val="en-US"/>
                </w:rPr>
                <w:t>-</w:t>
              </w:r>
            </w:ins>
          </w:p>
        </w:tc>
      </w:tr>
      <w:tr w:rsidR="00C97A89" w:rsidRPr="00C97A89" w:rsidTr="004C5EBF">
        <w:tblPrEx>
          <w:tblPrExChange w:id="2577" w:author="Nick.Tolimieri [2]" w:date="2022-09-13T12:47:00Z">
            <w:tblPrEx>
              <w:tblW w:w="10017" w:type="dxa"/>
            </w:tblPrEx>
          </w:tblPrExChange>
        </w:tblPrEx>
        <w:trPr>
          <w:trHeight w:val="255"/>
          <w:ins w:id="2578" w:author="Nick.Tolimieri [2]" w:date="2022-09-06T13:51:00Z"/>
          <w:trPrChange w:id="25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5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581" w:author="Nick.Tolimieri [2]" w:date="2022-09-06T13:51:00Z"/>
                <w:color w:val="000000"/>
                <w:sz w:val="20"/>
                <w:szCs w:val="20"/>
                <w:lang w:val="en-US"/>
              </w:rPr>
            </w:pPr>
            <w:ins w:id="258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5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4" w:author="Nick.Tolimieri [2]" w:date="2022-09-06T13:51:00Z"/>
                <w:color w:val="000000"/>
                <w:sz w:val="20"/>
                <w:szCs w:val="20"/>
                <w:lang w:val="en-US"/>
              </w:rPr>
            </w:pPr>
            <w:ins w:id="258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25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87" w:author="Nick.Tolimieri [2]" w:date="2022-09-06T13:51:00Z"/>
                <w:color w:val="000000"/>
                <w:sz w:val="20"/>
                <w:szCs w:val="20"/>
                <w:lang w:val="en-US"/>
              </w:rPr>
            </w:pPr>
            <w:ins w:id="2588" w:author="Nick.Tolimieri [2]" w:date="2022-09-06T13:51:00Z">
              <w:r w:rsidRPr="00C97A89">
                <w:rPr>
                  <w:color w:val="000000"/>
                  <w:sz w:val="20"/>
                  <w:szCs w:val="20"/>
                  <w:lang w:val="en-US"/>
                </w:rPr>
                <w:t>50</w:t>
              </w:r>
            </w:ins>
          </w:p>
        </w:tc>
        <w:tc>
          <w:tcPr>
            <w:tcW w:w="736" w:type="dxa"/>
            <w:tcBorders>
              <w:top w:val="nil"/>
              <w:left w:val="nil"/>
              <w:bottom w:val="nil"/>
              <w:right w:val="nil"/>
            </w:tcBorders>
            <w:shd w:val="clear" w:color="auto" w:fill="auto"/>
            <w:noWrap/>
            <w:vAlign w:val="bottom"/>
            <w:hideMark/>
            <w:tcPrChange w:id="25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0" w:author="Nick.Tolimieri [2]" w:date="2022-09-06T13:51:00Z"/>
                <w:color w:val="000000"/>
                <w:sz w:val="20"/>
                <w:szCs w:val="20"/>
                <w:lang w:val="en-US"/>
              </w:rPr>
            </w:pPr>
            <w:ins w:id="2591"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25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3" w:author="Nick.Tolimieri [2]" w:date="2022-09-06T13:51:00Z"/>
                <w:color w:val="000000"/>
                <w:sz w:val="20"/>
                <w:szCs w:val="20"/>
                <w:lang w:val="en-US"/>
              </w:rPr>
            </w:pPr>
            <w:ins w:id="2594"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25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6" w:author="Nick.Tolimieri [2]" w:date="2022-09-06T13:51:00Z"/>
                <w:color w:val="000000"/>
                <w:sz w:val="20"/>
                <w:szCs w:val="20"/>
                <w:lang w:val="en-US"/>
              </w:rPr>
            </w:pPr>
            <w:ins w:id="2597" w:author="Nick.Tolimieri [2]" w:date="2022-09-06T13:51:00Z">
              <w:r w:rsidRPr="00C97A89">
                <w:rPr>
                  <w:color w:val="000000"/>
                  <w:sz w:val="20"/>
                  <w:szCs w:val="20"/>
                  <w:lang w:val="en-US"/>
                </w:rPr>
                <w:t>113</w:t>
              </w:r>
            </w:ins>
          </w:p>
        </w:tc>
        <w:tc>
          <w:tcPr>
            <w:tcW w:w="700" w:type="dxa"/>
            <w:tcBorders>
              <w:top w:val="nil"/>
              <w:left w:val="nil"/>
              <w:bottom w:val="nil"/>
              <w:right w:val="nil"/>
            </w:tcBorders>
            <w:shd w:val="clear" w:color="auto" w:fill="auto"/>
            <w:noWrap/>
            <w:vAlign w:val="bottom"/>
            <w:hideMark/>
            <w:tcPrChange w:id="25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599" w:author="Nick.Tolimieri [2]" w:date="2022-09-06T13:51:00Z"/>
                <w:color w:val="000000"/>
                <w:sz w:val="20"/>
                <w:szCs w:val="20"/>
                <w:lang w:val="en-US"/>
              </w:rPr>
            </w:pPr>
            <w:ins w:id="2600"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26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2" w:author="Nick.Tolimieri [2]" w:date="2022-09-06T13:51:00Z"/>
                <w:color w:val="000000"/>
                <w:sz w:val="20"/>
                <w:szCs w:val="20"/>
                <w:lang w:val="en-US"/>
              </w:rPr>
            </w:pPr>
            <w:ins w:id="2603" w:author="Nick.Tolimieri [2]" w:date="2022-09-06T13:51:00Z">
              <w:r w:rsidRPr="00C97A89">
                <w:rPr>
                  <w:color w:val="000000"/>
                  <w:sz w:val="20"/>
                  <w:szCs w:val="20"/>
                  <w:lang w:val="en-US"/>
                </w:rPr>
                <w:t>50</w:t>
              </w:r>
            </w:ins>
          </w:p>
        </w:tc>
        <w:tc>
          <w:tcPr>
            <w:tcW w:w="905" w:type="dxa"/>
            <w:tcBorders>
              <w:top w:val="nil"/>
              <w:left w:val="nil"/>
              <w:bottom w:val="nil"/>
              <w:right w:val="nil"/>
            </w:tcBorders>
            <w:shd w:val="clear" w:color="auto" w:fill="auto"/>
            <w:noWrap/>
            <w:vAlign w:val="bottom"/>
            <w:hideMark/>
            <w:tcPrChange w:id="26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5" w:author="Nick.Tolimieri [2]" w:date="2022-09-06T13:51:00Z"/>
                <w:color w:val="000000"/>
                <w:sz w:val="20"/>
                <w:szCs w:val="20"/>
                <w:lang w:val="en-US"/>
              </w:rPr>
            </w:pPr>
            <w:ins w:id="2606" w:author="Nick.Tolimieri [2]" w:date="2022-09-06T13:51:00Z">
              <w:r w:rsidRPr="00C97A89">
                <w:rPr>
                  <w:color w:val="000000"/>
                  <w:sz w:val="20"/>
                  <w:szCs w:val="20"/>
                  <w:lang w:val="en-US"/>
                </w:rPr>
                <w:t>2.16</w:t>
              </w:r>
            </w:ins>
          </w:p>
        </w:tc>
        <w:tc>
          <w:tcPr>
            <w:tcW w:w="905" w:type="dxa"/>
            <w:tcBorders>
              <w:top w:val="nil"/>
              <w:left w:val="nil"/>
              <w:bottom w:val="nil"/>
              <w:right w:val="nil"/>
            </w:tcBorders>
            <w:shd w:val="clear" w:color="auto" w:fill="auto"/>
            <w:noWrap/>
            <w:vAlign w:val="bottom"/>
            <w:hideMark/>
            <w:tcPrChange w:id="26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08" w:author="Nick.Tolimieri [2]" w:date="2022-09-06T13:51:00Z"/>
                <w:color w:val="000000"/>
                <w:sz w:val="20"/>
                <w:szCs w:val="20"/>
                <w:lang w:val="en-US"/>
              </w:rPr>
            </w:pPr>
            <w:ins w:id="2609" w:author="Nick.Tolimieri [2]" w:date="2022-09-06T13:51:00Z">
              <w:r w:rsidRPr="00C97A89">
                <w:rPr>
                  <w:color w:val="000000"/>
                  <w:sz w:val="20"/>
                  <w:szCs w:val="20"/>
                  <w:lang w:val="en-US"/>
                </w:rPr>
                <w:t>0.41</w:t>
              </w:r>
            </w:ins>
          </w:p>
        </w:tc>
        <w:tc>
          <w:tcPr>
            <w:tcW w:w="905" w:type="dxa"/>
            <w:tcBorders>
              <w:top w:val="nil"/>
              <w:left w:val="nil"/>
              <w:bottom w:val="nil"/>
              <w:right w:val="nil"/>
            </w:tcBorders>
            <w:shd w:val="clear" w:color="auto" w:fill="auto"/>
            <w:noWrap/>
            <w:vAlign w:val="bottom"/>
            <w:hideMark/>
            <w:tcPrChange w:id="26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11" w:author="Nick.Tolimieri [2]" w:date="2022-09-06T13:51:00Z"/>
                <w:color w:val="000000"/>
                <w:sz w:val="20"/>
                <w:szCs w:val="20"/>
                <w:lang w:val="en-US"/>
              </w:rPr>
            </w:pPr>
            <w:ins w:id="2612" w:author="Nick.Tolimieri [2]" w:date="2022-09-06T13:51:00Z">
              <w:r w:rsidRPr="00C97A89">
                <w:rPr>
                  <w:color w:val="000000"/>
                  <w:sz w:val="20"/>
                  <w:szCs w:val="20"/>
                  <w:lang w:val="en-US"/>
                </w:rPr>
                <w:t>4.12</w:t>
              </w:r>
            </w:ins>
          </w:p>
        </w:tc>
      </w:tr>
      <w:tr w:rsidR="00C97A89" w:rsidRPr="00C97A89" w:rsidTr="004C5EBF">
        <w:tblPrEx>
          <w:tblPrExChange w:id="2613" w:author="Nick.Tolimieri [2]" w:date="2022-09-13T12:47:00Z">
            <w:tblPrEx>
              <w:tblW w:w="10017" w:type="dxa"/>
            </w:tblPrEx>
          </w:tblPrExChange>
        </w:tblPrEx>
        <w:trPr>
          <w:trHeight w:val="255"/>
          <w:ins w:id="2614" w:author="Nick.Tolimieri [2]" w:date="2022-09-06T13:51:00Z"/>
          <w:trPrChange w:id="26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17" w:author="Nick.Tolimieri [2]" w:date="2022-09-06T13:51:00Z"/>
                <w:color w:val="000000"/>
                <w:sz w:val="20"/>
                <w:szCs w:val="20"/>
                <w:lang w:val="en-US"/>
              </w:rPr>
            </w:pPr>
            <w:ins w:id="261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0" w:author="Nick.Tolimieri [2]" w:date="2022-09-06T13:51:00Z"/>
                <w:color w:val="000000"/>
                <w:sz w:val="20"/>
                <w:szCs w:val="20"/>
                <w:lang w:val="en-US"/>
              </w:rPr>
            </w:pPr>
            <w:ins w:id="262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26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3" w:author="Nick.Tolimieri [2]" w:date="2022-09-06T13:51:00Z"/>
                <w:color w:val="000000"/>
                <w:sz w:val="20"/>
                <w:szCs w:val="20"/>
                <w:lang w:val="en-US"/>
              </w:rPr>
            </w:pPr>
            <w:ins w:id="2624" w:author="Nick.Tolimieri [2]" w:date="2022-09-06T13:51:00Z">
              <w:r w:rsidRPr="00C97A89">
                <w:rPr>
                  <w:color w:val="000000"/>
                  <w:sz w:val="20"/>
                  <w:szCs w:val="20"/>
                  <w:lang w:val="en-US"/>
                </w:rPr>
                <w:t>23</w:t>
              </w:r>
            </w:ins>
          </w:p>
        </w:tc>
        <w:tc>
          <w:tcPr>
            <w:tcW w:w="736" w:type="dxa"/>
            <w:tcBorders>
              <w:top w:val="nil"/>
              <w:left w:val="nil"/>
              <w:bottom w:val="nil"/>
              <w:right w:val="nil"/>
            </w:tcBorders>
            <w:shd w:val="clear" w:color="auto" w:fill="auto"/>
            <w:noWrap/>
            <w:vAlign w:val="bottom"/>
            <w:hideMark/>
            <w:tcPrChange w:id="26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6" w:author="Nick.Tolimieri [2]" w:date="2022-09-06T13:51:00Z"/>
                <w:color w:val="000000"/>
                <w:sz w:val="20"/>
                <w:szCs w:val="20"/>
                <w:lang w:val="en-US"/>
              </w:rPr>
            </w:pPr>
            <w:ins w:id="2627" w:author="Nick.Tolimieri [2]" w:date="2022-09-06T13:51:00Z">
              <w:r w:rsidRPr="00C97A89">
                <w:rPr>
                  <w:color w:val="000000"/>
                  <w:sz w:val="20"/>
                  <w:szCs w:val="20"/>
                  <w:lang w:val="en-US"/>
                </w:rPr>
                <w:t>109</w:t>
              </w:r>
            </w:ins>
          </w:p>
        </w:tc>
        <w:tc>
          <w:tcPr>
            <w:tcW w:w="728" w:type="dxa"/>
            <w:tcBorders>
              <w:top w:val="nil"/>
              <w:left w:val="nil"/>
              <w:bottom w:val="nil"/>
              <w:right w:val="nil"/>
            </w:tcBorders>
            <w:shd w:val="clear" w:color="auto" w:fill="auto"/>
            <w:noWrap/>
            <w:vAlign w:val="bottom"/>
            <w:hideMark/>
            <w:tcPrChange w:id="26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29" w:author="Nick.Tolimieri [2]" w:date="2022-09-06T13:51:00Z"/>
                <w:color w:val="000000"/>
                <w:sz w:val="20"/>
                <w:szCs w:val="20"/>
                <w:lang w:val="en-US"/>
              </w:rPr>
            </w:pPr>
            <w:ins w:id="2630"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26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2" w:author="Nick.Tolimieri [2]" w:date="2022-09-06T13:51:00Z"/>
                <w:color w:val="000000"/>
                <w:sz w:val="20"/>
                <w:szCs w:val="20"/>
                <w:lang w:val="en-US"/>
              </w:rPr>
            </w:pPr>
            <w:ins w:id="2633" w:author="Nick.Tolimieri [2]" w:date="2022-09-06T13:51:00Z">
              <w:r w:rsidRPr="00C97A89">
                <w:rPr>
                  <w:color w:val="000000"/>
                  <w:sz w:val="20"/>
                  <w:szCs w:val="20"/>
                  <w:lang w:val="en-US"/>
                </w:rPr>
                <w:t>92</w:t>
              </w:r>
            </w:ins>
          </w:p>
        </w:tc>
        <w:tc>
          <w:tcPr>
            <w:tcW w:w="700" w:type="dxa"/>
            <w:tcBorders>
              <w:top w:val="nil"/>
              <w:left w:val="nil"/>
              <w:bottom w:val="nil"/>
              <w:right w:val="nil"/>
            </w:tcBorders>
            <w:shd w:val="clear" w:color="auto" w:fill="auto"/>
            <w:noWrap/>
            <w:vAlign w:val="bottom"/>
            <w:hideMark/>
            <w:tcPrChange w:id="26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5" w:author="Nick.Tolimieri [2]" w:date="2022-09-06T13:51:00Z"/>
                <w:color w:val="000000"/>
                <w:sz w:val="20"/>
                <w:szCs w:val="20"/>
                <w:lang w:val="en-US"/>
              </w:rPr>
            </w:pPr>
            <w:ins w:id="263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6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38" w:author="Nick.Tolimieri [2]" w:date="2022-09-06T13:51:00Z"/>
                <w:color w:val="000000"/>
                <w:sz w:val="20"/>
                <w:szCs w:val="20"/>
                <w:lang w:val="en-US"/>
              </w:rPr>
            </w:pPr>
            <w:ins w:id="2639" w:author="Nick.Tolimieri [2]" w:date="2022-09-06T13:51:00Z">
              <w:r w:rsidRPr="00C97A89">
                <w:rPr>
                  <w:color w:val="000000"/>
                  <w:sz w:val="20"/>
                  <w:szCs w:val="20"/>
                  <w:lang w:val="en-US"/>
                </w:rPr>
                <w:t>43</w:t>
              </w:r>
            </w:ins>
          </w:p>
        </w:tc>
        <w:tc>
          <w:tcPr>
            <w:tcW w:w="905" w:type="dxa"/>
            <w:tcBorders>
              <w:top w:val="nil"/>
              <w:left w:val="nil"/>
              <w:bottom w:val="nil"/>
              <w:right w:val="nil"/>
            </w:tcBorders>
            <w:shd w:val="clear" w:color="auto" w:fill="auto"/>
            <w:noWrap/>
            <w:vAlign w:val="bottom"/>
            <w:hideMark/>
            <w:tcPrChange w:id="26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1" w:author="Nick.Tolimieri [2]" w:date="2022-09-06T13:51:00Z"/>
                <w:color w:val="000000"/>
                <w:sz w:val="20"/>
                <w:szCs w:val="20"/>
                <w:lang w:val="en-US"/>
              </w:rPr>
            </w:pPr>
            <w:ins w:id="2642"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26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4" w:author="Nick.Tolimieri [2]" w:date="2022-09-06T13:51:00Z"/>
                <w:color w:val="000000"/>
                <w:sz w:val="20"/>
                <w:szCs w:val="20"/>
                <w:lang w:val="en-US"/>
              </w:rPr>
            </w:pPr>
            <w:ins w:id="2645"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26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47" w:author="Nick.Tolimieri [2]" w:date="2022-09-06T13:51:00Z"/>
                <w:color w:val="000000"/>
                <w:sz w:val="20"/>
                <w:szCs w:val="20"/>
                <w:lang w:val="en-US"/>
              </w:rPr>
            </w:pPr>
            <w:ins w:id="2648" w:author="Nick.Tolimieri [2]" w:date="2022-09-06T13:51:00Z">
              <w:r w:rsidRPr="00C97A89">
                <w:rPr>
                  <w:color w:val="000000"/>
                  <w:sz w:val="20"/>
                  <w:szCs w:val="20"/>
                  <w:lang w:val="en-US"/>
                </w:rPr>
                <w:t>3.07</w:t>
              </w:r>
            </w:ins>
          </w:p>
        </w:tc>
      </w:tr>
      <w:tr w:rsidR="00C97A89" w:rsidRPr="00C97A89" w:rsidTr="004C5EBF">
        <w:tblPrEx>
          <w:tblPrExChange w:id="2649" w:author="Nick.Tolimieri [2]" w:date="2022-09-13T12:47:00Z">
            <w:tblPrEx>
              <w:tblW w:w="10017" w:type="dxa"/>
            </w:tblPrEx>
          </w:tblPrExChange>
        </w:tblPrEx>
        <w:trPr>
          <w:trHeight w:val="255"/>
          <w:ins w:id="2650" w:author="Nick.Tolimieri [2]" w:date="2022-09-06T13:51:00Z"/>
          <w:trPrChange w:id="26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53" w:author="Nick.Tolimieri [2]" w:date="2022-09-06T13:51:00Z"/>
                <w:color w:val="000000"/>
                <w:sz w:val="20"/>
                <w:szCs w:val="20"/>
                <w:lang w:val="en-US"/>
              </w:rPr>
            </w:pPr>
            <w:ins w:id="265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6" w:author="Nick.Tolimieri [2]" w:date="2022-09-06T13:51:00Z"/>
                <w:color w:val="000000"/>
                <w:sz w:val="20"/>
                <w:szCs w:val="20"/>
                <w:lang w:val="en-US"/>
              </w:rPr>
            </w:pPr>
            <w:ins w:id="265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26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59" w:author="Nick.Tolimieri [2]" w:date="2022-09-06T13:51:00Z"/>
                <w:color w:val="000000"/>
                <w:sz w:val="20"/>
                <w:szCs w:val="20"/>
                <w:lang w:val="en-US"/>
              </w:rPr>
            </w:pPr>
            <w:ins w:id="266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26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2" w:author="Nick.Tolimieri [2]" w:date="2022-09-06T13:51:00Z"/>
                <w:color w:val="000000"/>
                <w:sz w:val="20"/>
                <w:szCs w:val="20"/>
                <w:lang w:val="en-US"/>
              </w:rPr>
            </w:pPr>
            <w:ins w:id="266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6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5" w:author="Nick.Tolimieri [2]" w:date="2022-09-06T13:51:00Z"/>
                <w:color w:val="000000"/>
                <w:sz w:val="20"/>
                <w:szCs w:val="20"/>
                <w:lang w:val="en-US"/>
              </w:rPr>
            </w:pPr>
            <w:ins w:id="266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6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68" w:author="Nick.Tolimieri [2]" w:date="2022-09-06T13:51:00Z"/>
                <w:color w:val="000000"/>
                <w:sz w:val="20"/>
                <w:szCs w:val="20"/>
                <w:lang w:val="en-US"/>
              </w:rPr>
            </w:pPr>
            <w:ins w:id="266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6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1" w:author="Nick.Tolimieri [2]" w:date="2022-09-06T13:51:00Z"/>
                <w:color w:val="000000"/>
                <w:sz w:val="20"/>
                <w:szCs w:val="20"/>
                <w:lang w:val="en-US"/>
              </w:rPr>
            </w:pPr>
            <w:ins w:id="267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6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4" w:author="Nick.Tolimieri [2]" w:date="2022-09-06T13:51:00Z"/>
                <w:color w:val="000000"/>
                <w:sz w:val="20"/>
                <w:szCs w:val="20"/>
                <w:lang w:val="en-US"/>
              </w:rPr>
            </w:pPr>
            <w:ins w:id="267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77" w:author="Nick.Tolimieri [2]" w:date="2022-09-06T13:51:00Z"/>
                <w:color w:val="000000"/>
                <w:sz w:val="20"/>
                <w:szCs w:val="20"/>
                <w:lang w:val="en-US"/>
              </w:rPr>
            </w:pPr>
            <w:ins w:id="267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0" w:author="Nick.Tolimieri [2]" w:date="2022-09-06T13:51:00Z"/>
                <w:color w:val="000000"/>
                <w:sz w:val="20"/>
                <w:szCs w:val="20"/>
                <w:lang w:val="en-US"/>
              </w:rPr>
            </w:pPr>
            <w:ins w:id="268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6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3" w:author="Nick.Tolimieri [2]" w:date="2022-09-06T13:51:00Z"/>
                <w:color w:val="000000"/>
                <w:sz w:val="20"/>
                <w:szCs w:val="20"/>
                <w:lang w:val="en-US"/>
              </w:rPr>
            </w:pPr>
            <w:ins w:id="2684" w:author="Nick.Tolimieri [2]" w:date="2022-09-06T13:51:00Z">
              <w:r w:rsidRPr="00C97A89">
                <w:rPr>
                  <w:color w:val="000000"/>
                  <w:sz w:val="20"/>
                  <w:szCs w:val="20"/>
                  <w:lang w:val="en-US"/>
                </w:rPr>
                <w:t>-</w:t>
              </w:r>
            </w:ins>
          </w:p>
        </w:tc>
      </w:tr>
      <w:tr w:rsidR="00C97A89" w:rsidRPr="00C97A89" w:rsidTr="004C5EBF">
        <w:tblPrEx>
          <w:tblPrExChange w:id="2685" w:author="Nick.Tolimieri [2]" w:date="2022-09-13T12:47:00Z">
            <w:tblPrEx>
              <w:tblW w:w="10017" w:type="dxa"/>
            </w:tblPrEx>
          </w:tblPrExChange>
        </w:tblPrEx>
        <w:trPr>
          <w:trHeight w:val="255"/>
          <w:ins w:id="2686" w:author="Nick.Tolimieri [2]" w:date="2022-09-06T13:51:00Z"/>
          <w:trPrChange w:id="26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6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689" w:author="Nick.Tolimieri [2]" w:date="2022-09-06T13:51:00Z"/>
                <w:color w:val="000000"/>
                <w:sz w:val="20"/>
                <w:szCs w:val="20"/>
                <w:lang w:val="en-US"/>
              </w:rPr>
            </w:pPr>
            <w:ins w:id="269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6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2" w:author="Nick.Tolimieri [2]" w:date="2022-09-06T13:51:00Z"/>
                <w:color w:val="000000"/>
                <w:sz w:val="20"/>
                <w:szCs w:val="20"/>
                <w:lang w:val="en-US"/>
              </w:rPr>
            </w:pPr>
            <w:ins w:id="269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26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5" w:author="Nick.Tolimieri [2]" w:date="2022-09-06T13:51:00Z"/>
                <w:color w:val="000000"/>
                <w:sz w:val="20"/>
                <w:szCs w:val="20"/>
                <w:lang w:val="en-US"/>
              </w:rPr>
            </w:pPr>
            <w:ins w:id="26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6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698" w:author="Nick.Tolimieri [2]" w:date="2022-09-06T13:51:00Z"/>
                <w:color w:val="000000"/>
                <w:sz w:val="20"/>
                <w:szCs w:val="20"/>
                <w:lang w:val="en-US"/>
              </w:rPr>
            </w:pPr>
            <w:ins w:id="269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1" w:author="Nick.Tolimieri [2]" w:date="2022-09-06T13:51:00Z"/>
                <w:color w:val="000000"/>
                <w:sz w:val="20"/>
                <w:szCs w:val="20"/>
                <w:lang w:val="en-US"/>
              </w:rPr>
            </w:pPr>
            <w:ins w:id="270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04" w:author="Nick.Tolimieri [2]" w:date="2022-09-06T13:51:00Z"/>
                <w:color w:val="000000"/>
                <w:sz w:val="20"/>
                <w:szCs w:val="20"/>
                <w:lang w:val="en-US"/>
              </w:rPr>
            </w:pPr>
            <w:ins w:id="270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07" w:author="Nick.Tolimieri [2]" w:date="2022-09-06T13:51:00Z"/>
                <w:color w:val="000000"/>
                <w:sz w:val="20"/>
                <w:szCs w:val="20"/>
                <w:lang w:val="en-US"/>
              </w:rPr>
            </w:pPr>
            <w:ins w:id="270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0" w:author="Nick.Tolimieri [2]" w:date="2022-09-06T13:51:00Z"/>
                <w:color w:val="000000"/>
                <w:sz w:val="20"/>
                <w:szCs w:val="20"/>
                <w:lang w:val="en-US"/>
              </w:rPr>
            </w:pPr>
            <w:ins w:id="271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3" w:author="Nick.Tolimieri [2]" w:date="2022-09-06T13:51:00Z"/>
                <w:color w:val="000000"/>
                <w:sz w:val="20"/>
                <w:szCs w:val="20"/>
                <w:lang w:val="en-US"/>
              </w:rPr>
            </w:pPr>
            <w:ins w:id="271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6" w:author="Nick.Tolimieri [2]" w:date="2022-09-06T13:51:00Z"/>
                <w:color w:val="000000"/>
                <w:sz w:val="20"/>
                <w:szCs w:val="20"/>
                <w:lang w:val="en-US"/>
              </w:rPr>
            </w:pPr>
            <w:ins w:id="271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19" w:author="Nick.Tolimieri [2]" w:date="2022-09-06T13:51:00Z"/>
                <w:color w:val="000000"/>
                <w:sz w:val="20"/>
                <w:szCs w:val="20"/>
                <w:lang w:val="en-US"/>
              </w:rPr>
            </w:pPr>
            <w:ins w:id="2720" w:author="Nick.Tolimieri [2]" w:date="2022-09-06T13:51:00Z">
              <w:r w:rsidRPr="00C97A89">
                <w:rPr>
                  <w:color w:val="000000"/>
                  <w:sz w:val="20"/>
                  <w:szCs w:val="20"/>
                  <w:lang w:val="en-US"/>
                </w:rPr>
                <w:t>-</w:t>
              </w:r>
            </w:ins>
          </w:p>
        </w:tc>
      </w:tr>
      <w:tr w:rsidR="00C97A89" w:rsidRPr="00C97A89" w:rsidTr="004C5EBF">
        <w:tblPrEx>
          <w:tblPrExChange w:id="2721" w:author="Nick.Tolimieri [2]" w:date="2022-09-13T12:47:00Z">
            <w:tblPrEx>
              <w:tblW w:w="10017" w:type="dxa"/>
            </w:tblPrEx>
          </w:tblPrExChange>
        </w:tblPrEx>
        <w:trPr>
          <w:trHeight w:val="255"/>
          <w:ins w:id="2722" w:author="Nick.Tolimieri [2]" w:date="2022-09-06T13:51:00Z"/>
          <w:trPrChange w:id="27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25" w:author="Nick.Tolimieri [2]" w:date="2022-09-06T13:51:00Z"/>
                <w:color w:val="000000"/>
                <w:sz w:val="20"/>
                <w:szCs w:val="20"/>
                <w:lang w:val="en-US"/>
              </w:rPr>
            </w:pPr>
            <w:ins w:id="272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28" w:author="Nick.Tolimieri [2]" w:date="2022-09-06T13:51:00Z"/>
                <w:color w:val="000000"/>
                <w:sz w:val="20"/>
                <w:szCs w:val="20"/>
                <w:lang w:val="en-US"/>
              </w:rPr>
            </w:pPr>
            <w:ins w:id="272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27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1" w:author="Nick.Tolimieri [2]" w:date="2022-09-06T13:51:00Z"/>
                <w:color w:val="000000"/>
                <w:sz w:val="20"/>
                <w:szCs w:val="20"/>
                <w:lang w:val="en-US"/>
              </w:rPr>
            </w:pPr>
            <w:ins w:id="273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4" w:author="Nick.Tolimieri [2]" w:date="2022-09-06T13:51:00Z"/>
                <w:color w:val="000000"/>
                <w:sz w:val="20"/>
                <w:szCs w:val="20"/>
                <w:lang w:val="en-US"/>
              </w:rPr>
            </w:pPr>
            <w:ins w:id="273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37" w:author="Nick.Tolimieri [2]" w:date="2022-09-06T13:51:00Z"/>
                <w:color w:val="000000"/>
                <w:sz w:val="20"/>
                <w:szCs w:val="20"/>
                <w:lang w:val="en-US"/>
              </w:rPr>
            </w:pPr>
            <w:ins w:id="273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40" w:author="Nick.Tolimieri [2]" w:date="2022-09-06T13:51:00Z"/>
                <w:color w:val="000000"/>
                <w:sz w:val="20"/>
                <w:szCs w:val="20"/>
                <w:lang w:val="en-US"/>
              </w:rPr>
            </w:pPr>
            <w:ins w:id="274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3" w:author="Nick.Tolimieri [2]" w:date="2022-09-06T13:51:00Z"/>
                <w:color w:val="000000"/>
                <w:sz w:val="20"/>
                <w:szCs w:val="20"/>
                <w:lang w:val="en-US"/>
              </w:rPr>
            </w:pPr>
            <w:ins w:id="274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6" w:author="Nick.Tolimieri [2]" w:date="2022-09-06T13:51:00Z"/>
                <w:color w:val="000000"/>
                <w:sz w:val="20"/>
                <w:szCs w:val="20"/>
                <w:lang w:val="en-US"/>
              </w:rPr>
            </w:pPr>
            <w:ins w:id="27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49" w:author="Nick.Tolimieri [2]" w:date="2022-09-06T13:51:00Z"/>
                <w:color w:val="000000"/>
                <w:sz w:val="20"/>
                <w:szCs w:val="20"/>
                <w:lang w:val="en-US"/>
              </w:rPr>
            </w:pPr>
            <w:ins w:id="27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2" w:author="Nick.Tolimieri [2]" w:date="2022-09-06T13:51:00Z"/>
                <w:color w:val="000000"/>
                <w:sz w:val="20"/>
                <w:szCs w:val="20"/>
                <w:lang w:val="en-US"/>
              </w:rPr>
            </w:pPr>
            <w:ins w:id="275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55" w:author="Nick.Tolimieri [2]" w:date="2022-09-06T13:51:00Z"/>
                <w:color w:val="000000"/>
                <w:sz w:val="20"/>
                <w:szCs w:val="20"/>
                <w:lang w:val="en-US"/>
              </w:rPr>
            </w:pPr>
            <w:ins w:id="2756" w:author="Nick.Tolimieri [2]" w:date="2022-09-06T13:51:00Z">
              <w:r w:rsidRPr="00C97A89">
                <w:rPr>
                  <w:color w:val="000000"/>
                  <w:sz w:val="20"/>
                  <w:szCs w:val="20"/>
                  <w:lang w:val="en-US"/>
                </w:rPr>
                <w:t>-</w:t>
              </w:r>
            </w:ins>
          </w:p>
        </w:tc>
      </w:tr>
      <w:tr w:rsidR="00C97A89" w:rsidRPr="00C97A89" w:rsidTr="004C5EBF">
        <w:tblPrEx>
          <w:tblPrExChange w:id="2757" w:author="Nick.Tolimieri [2]" w:date="2022-09-13T12:47:00Z">
            <w:tblPrEx>
              <w:tblW w:w="10017" w:type="dxa"/>
            </w:tblPrEx>
          </w:tblPrExChange>
        </w:tblPrEx>
        <w:trPr>
          <w:trHeight w:val="255"/>
          <w:ins w:id="2758" w:author="Nick.Tolimieri [2]" w:date="2022-09-06T13:51:00Z"/>
          <w:trPrChange w:id="27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61" w:author="Nick.Tolimieri [2]" w:date="2022-09-06T13:51:00Z"/>
                <w:color w:val="000000"/>
                <w:sz w:val="20"/>
                <w:szCs w:val="20"/>
                <w:lang w:val="en-US"/>
              </w:rPr>
            </w:pPr>
            <w:ins w:id="276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4" w:author="Nick.Tolimieri [2]" w:date="2022-09-06T13:51:00Z"/>
                <w:color w:val="000000"/>
                <w:sz w:val="20"/>
                <w:szCs w:val="20"/>
                <w:lang w:val="en-US"/>
              </w:rPr>
            </w:pPr>
            <w:ins w:id="276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27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67" w:author="Nick.Tolimieri [2]" w:date="2022-09-06T13:51:00Z"/>
                <w:color w:val="000000"/>
                <w:sz w:val="20"/>
                <w:szCs w:val="20"/>
                <w:lang w:val="en-US"/>
              </w:rPr>
            </w:pPr>
            <w:ins w:id="276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7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0" w:author="Nick.Tolimieri [2]" w:date="2022-09-06T13:51:00Z"/>
                <w:color w:val="000000"/>
                <w:sz w:val="20"/>
                <w:szCs w:val="20"/>
                <w:lang w:val="en-US"/>
              </w:rPr>
            </w:pPr>
            <w:ins w:id="277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7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3" w:author="Nick.Tolimieri [2]" w:date="2022-09-06T13:51:00Z"/>
                <w:color w:val="000000"/>
                <w:sz w:val="20"/>
                <w:szCs w:val="20"/>
                <w:lang w:val="en-US"/>
              </w:rPr>
            </w:pPr>
            <w:ins w:id="277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7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776" w:author="Nick.Tolimieri [2]" w:date="2022-09-06T13:51:00Z"/>
                <w:color w:val="000000"/>
                <w:sz w:val="20"/>
                <w:szCs w:val="20"/>
                <w:lang w:val="en-US"/>
              </w:rPr>
            </w:pPr>
            <w:ins w:id="277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7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79" w:author="Nick.Tolimieri [2]" w:date="2022-09-06T13:51:00Z"/>
                <w:color w:val="000000"/>
                <w:sz w:val="20"/>
                <w:szCs w:val="20"/>
                <w:lang w:val="en-US"/>
              </w:rPr>
            </w:pPr>
            <w:ins w:id="278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7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2" w:author="Nick.Tolimieri [2]" w:date="2022-09-06T13:51:00Z"/>
                <w:color w:val="000000"/>
                <w:sz w:val="20"/>
                <w:szCs w:val="20"/>
                <w:lang w:val="en-US"/>
              </w:rPr>
            </w:pPr>
            <w:ins w:id="278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5" w:author="Nick.Tolimieri [2]" w:date="2022-09-06T13:51:00Z"/>
                <w:color w:val="000000"/>
                <w:sz w:val="20"/>
                <w:szCs w:val="20"/>
                <w:lang w:val="en-US"/>
              </w:rPr>
            </w:pPr>
            <w:ins w:id="278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88" w:author="Nick.Tolimieri [2]" w:date="2022-09-06T13:51:00Z"/>
                <w:color w:val="000000"/>
                <w:sz w:val="20"/>
                <w:szCs w:val="20"/>
                <w:lang w:val="en-US"/>
              </w:rPr>
            </w:pPr>
            <w:ins w:id="278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7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1" w:author="Nick.Tolimieri [2]" w:date="2022-09-06T13:51:00Z"/>
                <w:color w:val="000000"/>
                <w:sz w:val="20"/>
                <w:szCs w:val="20"/>
                <w:lang w:val="en-US"/>
              </w:rPr>
            </w:pPr>
            <w:ins w:id="2792" w:author="Nick.Tolimieri [2]" w:date="2022-09-06T13:51:00Z">
              <w:r w:rsidRPr="00C97A89">
                <w:rPr>
                  <w:color w:val="000000"/>
                  <w:sz w:val="20"/>
                  <w:szCs w:val="20"/>
                  <w:lang w:val="en-US"/>
                </w:rPr>
                <w:t>-</w:t>
              </w:r>
            </w:ins>
          </w:p>
        </w:tc>
      </w:tr>
      <w:tr w:rsidR="00C97A89" w:rsidRPr="00C97A89" w:rsidTr="004C5EBF">
        <w:tblPrEx>
          <w:tblPrExChange w:id="2793" w:author="Nick.Tolimieri [2]" w:date="2022-09-13T12:47:00Z">
            <w:tblPrEx>
              <w:tblW w:w="10017" w:type="dxa"/>
            </w:tblPrEx>
          </w:tblPrExChange>
        </w:tblPrEx>
        <w:trPr>
          <w:trHeight w:val="255"/>
          <w:ins w:id="2794" w:author="Nick.Tolimieri [2]" w:date="2022-09-06T13:51:00Z"/>
          <w:trPrChange w:id="27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7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797" w:author="Nick.Tolimieri [2]" w:date="2022-09-06T13:51:00Z"/>
                <w:color w:val="000000"/>
                <w:sz w:val="20"/>
                <w:szCs w:val="20"/>
                <w:lang w:val="en-US"/>
              </w:rPr>
            </w:pPr>
            <w:ins w:id="279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7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0" w:author="Nick.Tolimieri [2]" w:date="2022-09-06T13:51:00Z"/>
                <w:color w:val="000000"/>
                <w:sz w:val="20"/>
                <w:szCs w:val="20"/>
                <w:lang w:val="en-US"/>
              </w:rPr>
            </w:pPr>
            <w:ins w:id="280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28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3" w:author="Nick.Tolimieri [2]" w:date="2022-09-06T13:51:00Z"/>
                <w:color w:val="000000"/>
                <w:sz w:val="20"/>
                <w:szCs w:val="20"/>
                <w:lang w:val="en-US"/>
              </w:rPr>
            </w:pPr>
            <w:ins w:id="2804" w:author="Nick.Tolimieri [2]" w:date="2022-09-06T13:51:00Z">
              <w:r w:rsidRPr="00C97A89">
                <w:rPr>
                  <w:color w:val="000000"/>
                  <w:sz w:val="20"/>
                  <w:szCs w:val="20"/>
                  <w:lang w:val="en-US"/>
                </w:rPr>
                <w:t>1</w:t>
              </w:r>
            </w:ins>
          </w:p>
        </w:tc>
        <w:tc>
          <w:tcPr>
            <w:tcW w:w="736" w:type="dxa"/>
            <w:tcBorders>
              <w:top w:val="nil"/>
              <w:left w:val="nil"/>
              <w:bottom w:val="nil"/>
              <w:right w:val="nil"/>
            </w:tcBorders>
            <w:shd w:val="clear" w:color="auto" w:fill="auto"/>
            <w:noWrap/>
            <w:vAlign w:val="bottom"/>
            <w:hideMark/>
            <w:tcPrChange w:id="28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6" w:author="Nick.Tolimieri [2]" w:date="2022-09-06T13:51:00Z"/>
                <w:color w:val="000000"/>
                <w:sz w:val="20"/>
                <w:szCs w:val="20"/>
                <w:lang w:val="en-US"/>
              </w:rPr>
            </w:pPr>
            <w:ins w:id="2807" w:author="Nick.Tolimieri [2]" w:date="2022-09-06T13:51:00Z">
              <w:r w:rsidRPr="00C97A89">
                <w:rPr>
                  <w:color w:val="000000"/>
                  <w:sz w:val="20"/>
                  <w:szCs w:val="20"/>
                  <w:lang w:val="en-US"/>
                </w:rPr>
                <w:t>25</w:t>
              </w:r>
            </w:ins>
          </w:p>
        </w:tc>
        <w:tc>
          <w:tcPr>
            <w:tcW w:w="728" w:type="dxa"/>
            <w:tcBorders>
              <w:top w:val="nil"/>
              <w:left w:val="nil"/>
              <w:bottom w:val="nil"/>
              <w:right w:val="nil"/>
            </w:tcBorders>
            <w:shd w:val="clear" w:color="auto" w:fill="auto"/>
            <w:noWrap/>
            <w:vAlign w:val="bottom"/>
            <w:hideMark/>
            <w:tcPrChange w:id="28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09" w:author="Nick.Tolimieri [2]" w:date="2022-09-06T13:51:00Z"/>
                <w:color w:val="000000"/>
                <w:sz w:val="20"/>
                <w:szCs w:val="20"/>
                <w:lang w:val="en-US"/>
              </w:rPr>
            </w:pPr>
            <w:ins w:id="281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2" w:author="Nick.Tolimieri [2]" w:date="2022-09-06T13:51:00Z"/>
                <w:color w:val="000000"/>
                <w:sz w:val="20"/>
                <w:szCs w:val="20"/>
                <w:lang w:val="en-US"/>
              </w:rPr>
            </w:pPr>
            <w:ins w:id="2813"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28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5" w:author="Nick.Tolimieri [2]" w:date="2022-09-06T13:51:00Z"/>
                <w:color w:val="000000"/>
                <w:sz w:val="20"/>
                <w:szCs w:val="20"/>
                <w:lang w:val="en-US"/>
              </w:rPr>
            </w:pPr>
            <w:ins w:id="281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8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18" w:author="Nick.Tolimieri [2]" w:date="2022-09-06T13:51:00Z"/>
                <w:color w:val="000000"/>
                <w:sz w:val="20"/>
                <w:szCs w:val="20"/>
                <w:lang w:val="en-US"/>
              </w:rPr>
            </w:pPr>
            <w:ins w:id="2819"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28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1" w:author="Nick.Tolimieri [2]" w:date="2022-09-06T13:51:00Z"/>
                <w:color w:val="000000"/>
                <w:sz w:val="20"/>
                <w:szCs w:val="20"/>
                <w:lang w:val="en-US"/>
              </w:rPr>
            </w:pPr>
            <w:ins w:id="2822" w:author="Nick.Tolimieri [2]" w:date="2022-09-06T13:51:00Z">
              <w:r w:rsidRPr="00C97A89">
                <w:rPr>
                  <w:color w:val="000000"/>
                  <w:sz w:val="20"/>
                  <w:szCs w:val="20"/>
                  <w:lang w:val="en-US"/>
                </w:rPr>
                <w:t>1.64</w:t>
              </w:r>
            </w:ins>
          </w:p>
        </w:tc>
        <w:tc>
          <w:tcPr>
            <w:tcW w:w="905" w:type="dxa"/>
            <w:tcBorders>
              <w:top w:val="nil"/>
              <w:left w:val="nil"/>
              <w:bottom w:val="nil"/>
              <w:right w:val="nil"/>
            </w:tcBorders>
            <w:shd w:val="clear" w:color="auto" w:fill="auto"/>
            <w:noWrap/>
            <w:vAlign w:val="bottom"/>
            <w:hideMark/>
            <w:tcPrChange w:id="28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4" w:author="Nick.Tolimieri [2]" w:date="2022-09-06T13:51:00Z"/>
                <w:color w:val="000000"/>
                <w:sz w:val="20"/>
                <w:szCs w:val="20"/>
                <w:lang w:val="en-US"/>
              </w:rPr>
            </w:pPr>
            <w:ins w:id="2825" w:author="Nick.Tolimieri [2]" w:date="2022-09-06T13:51:00Z">
              <w:r w:rsidRPr="00C97A89">
                <w:rPr>
                  <w:color w:val="000000"/>
                  <w:sz w:val="20"/>
                  <w:szCs w:val="20"/>
                  <w:lang w:val="en-US"/>
                </w:rPr>
                <w:t>0.18</w:t>
              </w:r>
            </w:ins>
          </w:p>
        </w:tc>
        <w:tc>
          <w:tcPr>
            <w:tcW w:w="905" w:type="dxa"/>
            <w:tcBorders>
              <w:top w:val="nil"/>
              <w:left w:val="nil"/>
              <w:bottom w:val="nil"/>
              <w:right w:val="nil"/>
            </w:tcBorders>
            <w:shd w:val="clear" w:color="auto" w:fill="auto"/>
            <w:noWrap/>
            <w:vAlign w:val="bottom"/>
            <w:hideMark/>
            <w:tcPrChange w:id="28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27" w:author="Nick.Tolimieri [2]" w:date="2022-09-06T13:51:00Z"/>
                <w:color w:val="000000"/>
                <w:sz w:val="20"/>
                <w:szCs w:val="20"/>
                <w:lang w:val="en-US"/>
              </w:rPr>
            </w:pPr>
            <w:ins w:id="2828" w:author="Nick.Tolimieri [2]" w:date="2022-09-06T13:51:00Z">
              <w:r w:rsidRPr="00C97A89">
                <w:rPr>
                  <w:color w:val="000000"/>
                  <w:sz w:val="20"/>
                  <w:szCs w:val="20"/>
                  <w:lang w:val="en-US"/>
                </w:rPr>
                <w:t>2.15</w:t>
              </w:r>
            </w:ins>
          </w:p>
        </w:tc>
      </w:tr>
      <w:tr w:rsidR="00C97A89" w:rsidRPr="00C97A89" w:rsidTr="004C5EBF">
        <w:tblPrEx>
          <w:tblPrExChange w:id="2829" w:author="Nick.Tolimieri [2]" w:date="2022-09-13T12:47:00Z">
            <w:tblPrEx>
              <w:tblW w:w="10017" w:type="dxa"/>
            </w:tblPrEx>
          </w:tblPrExChange>
        </w:tblPrEx>
        <w:trPr>
          <w:trHeight w:val="255"/>
          <w:ins w:id="2830" w:author="Nick.Tolimieri [2]" w:date="2022-09-06T13:51:00Z"/>
          <w:trPrChange w:id="28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33" w:author="Nick.Tolimieri [2]" w:date="2022-09-06T13:51:00Z"/>
                <w:color w:val="000000"/>
                <w:sz w:val="20"/>
                <w:szCs w:val="20"/>
                <w:lang w:val="en-US"/>
              </w:rPr>
            </w:pPr>
            <w:ins w:id="283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6" w:author="Nick.Tolimieri [2]" w:date="2022-09-06T13:51:00Z"/>
                <w:color w:val="000000"/>
                <w:sz w:val="20"/>
                <w:szCs w:val="20"/>
                <w:lang w:val="en-US"/>
              </w:rPr>
            </w:pPr>
            <w:ins w:id="283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28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39" w:author="Nick.Tolimieri [2]" w:date="2022-09-06T13:51:00Z"/>
                <w:color w:val="000000"/>
                <w:sz w:val="20"/>
                <w:szCs w:val="20"/>
                <w:lang w:val="en-US"/>
              </w:rPr>
            </w:pPr>
            <w:ins w:id="2840"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28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2" w:author="Nick.Tolimieri [2]" w:date="2022-09-06T13:51:00Z"/>
                <w:color w:val="000000"/>
                <w:sz w:val="20"/>
                <w:szCs w:val="20"/>
                <w:lang w:val="en-US"/>
              </w:rPr>
            </w:pPr>
            <w:ins w:id="28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8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5" w:author="Nick.Tolimieri [2]" w:date="2022-09-06T13:51:00Z"/>
                <w:color w:val="000000"/>
                <w:sz w:val="20"/>
                <w:szCs w:val="20"/>
                <w:lang w:val="en-US"/>
              </w:rPr>
            </w:pPr>
            <w:ins w:id="28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8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48" w:author="Nick.Tolimieri [2]" w:date="2022-09-06T13:51:00Z"/>
                <w:color w:val="000000"/>
                <w:sz w:val="20"/>
                <w:szCs w:val="20"/>
                <w:lang w:val="en-US"/>
              </w:rPr>
            </w:pPr>
            <w:ins w:id="28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8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1" w:author="Nick.Tolimieri [2]" w:date="2022-09-06T13:51:00Z"/>
                <w:color w:val="000000"/>
                <w:sz w:val="20"/>
                <w:szCs w:val="20"/>
                <w:lang w:val="en-US"/>
              </w:rPr>
            </w:pPr>
            <w:ins w:id="28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8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4" w:author="Nick.Tolimieri [2]" w:date="2022-09-06T13:51:00Z"/>
                <w:color w:val="000000"/>
                <w:sz w:val="20"/>
                <w:szCs w:val="20"/>
                <w:lang w:val="en-US"/>
              </w:rPr>
            </w:pPr>
            <w:ins w:id="28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57" w:author="Nick.Tolimieri [2]" w:date="2022-09-06T13:51:00Z"/>
                <w:color w:val="000000"/>
                <w:sz w:val="20"/>
                <w:szCs w:val="20"/>
                <w:lang w:val="en-US"/>
              </w:rPr>
            </w:pPr>
            <w:ins w:id="28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0" w:author="Nick.Tolimieri [2]" w:date="2022-09-06T13:51:00Z"/>
                <w:color w:val="000000"/>
                <w:sz w:val="20"/>
                <w:szCs w:val="20"/>
                <w:lang w:val="en-US"/>
              </w:rPr>
            </w:pPr>
            <w:ins w:id="28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28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3" w:author="Nick.Tolimieri [2]" w:date="2022-09-06T13:51:00Z"/>
                <w:color w:val="000000"/>
                <w:sz w:val="20"/>
                <w:szCs w:val="20"/>
                <w:lang w:val="en-US"/>
              </w:rPr>
            </w:pPr>
            <w:ins w:id="2864" w:author="Nick.Tolimieri [2]" w:date="2022-09-06T13:51:00Z">
              <w:r w:rsidRPr="00C97A89">
                <w:rPr>
                  <w:color w:val="000000"/>
                  <w:sz w:val="20"/>
                  <w:szCs w:val="20"/>
                  <w:lang w:val="en-US"/>
                </w:rPr>
                <w:t>-</w:t>
              </w:r>
            </w:ins>
          </w:p>
        </w:tc>
      </w:tr>
      <w:tr w:rsidR="00C97A89" w:rsidRPr="00C97A89" w:rsidTr="004C5EBF">
        <w:tblPrEx>
          <w:tblPrExChange w:id="2865" w:author="Nick.Tolimieri [2]" w:date="2022-09-13T12:47:00Z">
            <w:tblPrEx>
              <w:tblW w:w="10017" w:type="dxa"/>
            </w:tblPrEx>
          </w:tblPrExChange>
        </w:tblPrEx>
        <w:trPr>
          <w:trHeight w:val="255"/>
          <w:ins w:id="2866" w:author="Nick.Tolimieri [2]" w:date="2022-09-06T13:51:00Z"/>
          <w:trPrChange w:id="28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8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869" w:author="Nick.Tolimieri [2]" w:date="2022-09-06T13:51:00Z"/>
                <w:color w:val="000000"/>
                <w:sz w:val="20"/>
                <w:szCs w:val="20"/>
                <w:lang w:val="en-US"/>
              </w:rPr>
            </w:pPr>
            <w:ins w:id="287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8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2" w:author="Nick.Tolimieri [2]" w:date="2022-09-06T13:51:00Z"/>
                <w:color w:val="000000"/>
                <w:sz w:val="20"/>
                <w:szCs w:val="20"/>
                <w:lang w:val="en-US"/>
              </w:rPr>
            </w:pPr>
            <w:ins w:id="287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28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5" w:author="Nick.Tolimieri [2]" w:date="2022-09-06T13:51:00Z"/>
                <w:color w:val="000000"/>
                <w:sz w:val="20"/>
                <w:szCs w:val="20"/>
                <w:lang w:val="en-US"/>
              </w:rPr>
            </w:pPr>
            <w:ins w:id="2876"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28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78" w:author="Nick.Tolimieri [2]" w:date="2022-09-06T13:51:00Z"/>
                <w:color w:val="000000"/>
                <w:sz w:val="20"/>
                <w:szCs w:val="20"/>
                <w:lang w:val="en-US"/>
              </w:rPr>
            </w:pPr>
            <w:ins w:id="2879" w:author="Nick.Tolimieri [2]" w:date="2022-09-06T13:51:00Z">
              <w:r w:rsidRPr="00C97A89">
                <w:rPr>
                  <w:color w:val="000000"/>
                  <w:sz w:val="20"/>
                  <w:szCs w:val="20"/>
                  <w:lang w:val="en-US"/>
                </w:rPr>
                <w:t>32</w:t>
              </w:r>
            </w:ins>
          </w:p>
        </w:tc>
        <w:tc>
          <w:tcPr>
            <w:tcW w:w="728" w:type="dxa"/>
            <w:tcBorders>
              <w:top w:val="nil"/>
              <w:left w:val="nil"/>
              <w:bottom w:val="nil"/>
              <w:right w:val="nil"/>
            </w:tcBorders>
            <w:shd w:val="clear" w:color="auto" w:fill="auto"/>
            <w:noWrap/>
            <w:vAlign w:val="bottom"/>
            <w:hideMark/>
            <w:tcPrChange w:id="28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1" w:author="Nick.Tolimieri [2]" w:date="2022-09-06T13:51:00Z"/>
                <w:color w:val="000000"/>
                <w:sz w:val="20"/>
                <w:szCs w:val="20"/>
                <w:lang w:val="en-US"/>
              </w:rPr>
            </w:pPr>
            <w:ins w:id="288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28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4" w:author="Nick.Tolimieri [2]" w:date="2022-09-06T13:51:00Z"/>
                <w:color w:val="000000"/>
                <w:sz w:val="20"/>
                <w:szCs w:val="20"/>
                <w:lang w:val="en-US"/>
              </w:rPr>
            </w:pPr>
            <w:ins w:id="2885" w:author="Nick.Tolimieri [2]" w:date="2022-09-06T13:51:00Z">
              <w:r w:rsidRPr="00C97A89">
                <w:rPr>
                  <w:color w:val="000000"/>
                  <w:sz w:val="20"/>
                  <w:szCs w:val="20"/>
                  <w:lang w:val="en-US"/>
                </w:rPr>
                <w:t>12</w:t>
              </w:r>
            </w:ins>
          </w:p>
        </w:tc>
        <w:tc>
          <w:tcPr>
            <w:tcW w:w="700" w:type="dxa"/>
            <w:tcBorders>
              <w:top w:val="nil"/>
              <w:left w:val="nil"/>
              <w:bottom w:val="nil"/>
              <w:right w:val="nil"/>
            </w:tcBorders>
            <w:shd w:val="clear" w:color="auto" w:fill="auto"/>
            <w:noWrap/>
            <w:vAlign w:val="bottom"/>
            <w:hideMark/>
            <w:tcPrChange w:id="28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87" w:author="Nick.Tolimieri [2]" w:date="2022-09-06T13:51:00Z"/>
                <w:color w:val="000000"/>
                <w:sz w:val="20"/>
                <w:szCs w:val="20"/>
                <w:lang w:val="en-US"/>
              </w:rPr>
            </w:pPr>
            <w:ins w:id="288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28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0" w:author="Nick.Tolimieri [2]" w:date="2022-09-06T13:51:00Z"/>
                <w:color w:val="000000"/>
                <w:sz w:val="20"/>
                <w:szCs w:val="20"/>
                <w:lang w:val="en-US"/>
              </w:rPr>
            </w:pPr>
            <w:ins w:id="2891"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28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3" w:author="Nick.Tolimieri [2]" w:date="2022-09-06T13:51:00Z"/>
                <w:color w:val="000000"/>
                <w:sz w:val="20"/>
                <w:szCs w:val="20"/>
                <w:lang w:val="en-US"/>
              </w:rPr>
            </w:pPr>
            <w:ins w:id="2894" w:author="Nick.Tolimieri [2]" w:date="2022-09-06T13:51:00Z">
              <w:r w:rsidRPr="00C97A89">
                <w:rPr>
                  <w:color w:val="000000"/>
                  <w:sz w:val="20"/>
                  <w:szCs w:val="20"/>
                  <w:lang w:val="en-US"/>
                </w:rPr>
                <w:t>1.81</w:t>
              </w:r>
            </w:ins>
          </w:p>
        </w:tc>
        <w:tc>
          <w:tcPr>
            <w:tcW w:w="905" w:type="dxa"/>
            <w:tcBorders>
              <w:top w:val="nil"/>
              <w:left w:val="nil"/>
              <w:bottom w:val="nil"/>
              <w:right w:val="nil"/>
            </w:tcBorders>
            <w:shd w:val="clear" w:color="auto" w:fill="auto"/>
            <w:noWrap/>
            <w:vAlign w:val="bottom"/>
            <w:hideMark/>
            <w:tcPrChange w:id="28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6" w:author="Nick.Tolimieri [2]" w:date="2022-09-06T13:51:00Z"/>
                <w:color w:val="000000"/>
                <w:sz w:val="20"/>
                <w:szCs w:val="20"/>
                <w:lang w:val="en-US"/>
              </w:rPr>
            </w:pPr>
            <w:ins w:id="2897" w:author="Nick.Tolimieri [2]" w:date="2022-09-06T13:51:00Z">
              <w:r w:rsidRPr="00C97A89">
                <w:rPr>
                  <w:color w:val="000000"/>
                  <w:sz w:val="20"/>
                  <w:szCs w:val="20"/>
                  <w:lang w:val="en-US"/>
                </w:rPr>
                <w:t>0.15</w:t>
              </w:r>
            </w:ins>
          </w:p>
        </w:tc>
        <w:tc>
          <w:tcPr>
            <w:tcW w:w="905" w:type="dxa"/>
            <w:tcBorders>
              <w:top w:val="nil"/>
              <w:left w:val="nil"/>
              <w:bottom w:val="nil"/>
              <w:right w:val="nil"/>
            </w:tcBorders>
            <w:shd w:val="clear" w:color="auto" w:fill="auto"/>
            <w:noWrap/>
            <w:vAlign w:val="bottom"/>
            <w:hideMark/>
            <w:tcPrChange w:id="28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899" w:author="Nick.Tolimieri [2]" w:date="2022-09-06T13:51:00Z"/>
                <w:color w:val="000000"/>
                <w:sz w:val="20"/>
                <w:szCs w:val="20"/>
                <w:lang w:val="en-US"/>
              </w:rPr>
            </w:pPr>
            <w:ins w:id="2900" w:author="Nick.Tolimieri [2]" w:date="2022-09-06T13:51:00Z">
              <w:r w:rsidRPr="00C97A89">
                <w:rPr>
                  <w:color w:val="000000"/>
                  <w:sz w:val="20"/>
                  <w:szCs w:val="20"/>
                  <w:lang w:val="en-US"/>
                </w:rPr>
                <w:t>2.1</w:t>
              </w:r>
            </w:ins>
          </w:p>
        </w:tc>
      </w:tr>
      <w:tr w:rsidR="00C97A89" w:rsidRPr="00C97A89" w:rsidTr="004C5EBF">
        <w:tblPrEx>
          <w:tblPrExChange w:id="2901" w:author="Nick.Tolimieri [2]" w:date="2022-09-13T12:47:00Z">
            <w:tblPrEx>
              <w:tblW w:w="10017" w:type="dxa"/>
            </w:tblPrEx>
          </w:tblPrExChange>
        </w:tblPrEx>
        <w:trPr>
          <w:trHeight w:val="255"/>
          <w:ins w:id="2902" w:author="Nick.Tolimieri [2]" w:date="2022-09-06T13:51:00Z"/>
          <w:trPrChange w:id="29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05" w:author="Nick.Tolimieri [2]" w:date="2022-09-06T13:51:00Z"/>
                <w:color w:val="000000"/>
                <w:sz w:val="20"/>
                <w:szCs w:val="20"/>
                <w:lang w:val="en-US"/>
              </w:rPr>
            </w:pPr>
            <w:ins w:id="290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08" w:author="Nick.Tolimieri [2]" w:date="2022-09-06T13:51:00Z"/>
                <w:color w:val="000000"/>
                <w:sz w:val="20"/>
                <w:szCs w:val="20"/>
                <w:lang w:val="en-US"/>
              </w:rPr>
            </w:pPr>
            <w:ins w:id="290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29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1" w:author="Nick.Tolimieri [2]" w:date="2022-09-06T13:51:00Z"/>
                <w:color w:val="000000"/>
                <w:sz w:val="20"/>
                <w:szCs w:val="20"/>
                <w:lang w:val="en-US"/>
              </w:rPr>
            </w:pPr>
            <w:ins w:id="291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4" w:author="Nick.Tolimieri [2]" w:date="2022-09-06T13:51:00Z"/>
                <w:color w:val="000000"/>
                <w:sz w:val="20"/>
                <w:szCs w:val="20"/>
                <w:lang w:val="en-US"/>
              </w:rPr>
            </w:pPr>
            <w:ins w:id="2915"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29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17" w:author="Nick.Tolimieri [2]" w:date="2022-09-06T13:51:00Z"/>
                <w:color w:val="000000"/>
                <w:sz w:val="20"/>
                <w:szCs w:val="20"/>
                <w:lang w:val="en-US"/>
              </w:rPr>
            </w:pPr>
            <w:ins w:id="291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0" w:author="Nick.Tolimieri [2]" w:date="2022-09-06T13:51:00Z"/>
                <w:color w:val="000000"/>
                <w:sz w:val="20"/>
                <w:szCs w:val="20"/>
                <w:lang w:val="en-US"/>
              </w:rPr>
            </w:pPr>
            <w:ins w:id="2921" w:author="Nick.Tolimieri [2]" w:date="2022-09-06T13:51:00Z">
              <w:r w:rsidRPr="00C97A89">
                <w:rPr>
                  <w:color w:val="000000"/>
                  <w:sz w:val="20"/>
                  <w:szCs w:val="20"/>
                  <w:lang w:val="en-US"/>
                </w:rPr>
                <w:t>8</w:t>
              </w:r>
            </w:ins>
          </w:p>
        </w:tc>
        <w:tc>
          <w:tcPr>
            <w:tcW w:w="700" w:type="dxa"/>
            <w:tcBorders>
              <w:top w:val="nil"/>
              <w:left w:val="nil"/>
              <w:bottom w:val="nil"/>
              <w:right w:val="nil"/>
            </w:tcBorders>
            <w:shd w:val="clear" w:color="auto" w:fill="auto"/>
            <w:noWrap/>
            <w:vAlign w:val="bottom"/>
            <w:hideMark/>
            <w:tcPrChange w:id="29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3" w:author="Nick.Tolimieri [2]" w:date="2022-09-06T13:51:00Z"/>
                <w:color w:val="000000"/>
                <w:sz w:val="20"/>
                <w:szCs w:val="20"/>
                <w:lang w:val="en-US"/>
              </w:rPr>
            </w:pPr>
            <w:ins w:id="2924"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29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6" w:author="Nick.Tolimieri [2]" w:date="2022-09-06T13:51:00Z"/>
                <w:color w:val="000000"/>
                <w:sz w:val="20"/>
                <w:szCs w:val="20"/>
                <w:lang w:val="en-US"/>
              </w:rPr>
            </w:pPr>
            <w:ins w:id="2927"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29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29" w:author="Nick.Tolimieri [2]" w:date="2022-09-06T13:51:00Z"/>
                <w:color w:val="000000"/>
                <w:sz w:val="20"/>
                <w:szCs w:val="20"/>
                <w:lang w:val="en-US"/>
              </w:rPr>
            </w:pPr>
            <w:ins w:id="2930"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29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2" w:author="Nick.Tolimieri [2]" w:date="2022-09-06T13:51:00Z"/>
                <w:color w:val="000000"/>
                <w:sz w:val="20"/>
                <w:szCs w:val="20"/>
                <w:lang w:val="en-US"/>
              </w:rPr>
            </w:pPr>
            <w:ins w:id="2933" w:author="Nick.Tolimieri [2]" w:date="2022-09-06T13:51:00Z">
              <w:r w:rsidRPr="00C97A89">
                <w:rPr>
                  <w:color w:val="000000"/>
                  <w:sz w:val="20"/>
                  <w:szCs w:val="20"/>
                  <w:lang w:val="en-US"/>
                </w:rPr>
                <w:t>0.16</w:t>
              </w:r>
            </w:ins>
          </w:p>
        </w:tc>
        <w:tc>
          <w:tcPr>
            <w:tcW w:w="905" w:type="dxa"/>
            <w:tcBorders>
              <w:top w:val="nil"/>
              <w:left w:val="nil"/>
              <w:bottom w:val="nil"/>
              <w:right w:val="nil"/>
            </w:tcBorders>
            <w:shd w:val="clear" w:color="auto" w:fill="auto"/>
            <w:noWrap/>
            <w:vAlign w:val="bottom"/>
            <w:hideMark/>
            <w:tcPrChange w:id="29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35" w:author="Nick.Tolimieri [2]" w:date="2022-09-06T13:51:00Z"/>
                <w:color w:val="000000"/>
                <w:sz w:val="20"/>
                <w:szCs w:val="20"/>
                <w:lang w:val="en-US"/>
              </w:rPr>
            </w:pPr>
            <w:ins w:id="2936" w:author="Nick.Tolimieri [2]" w:date="2022-09-06T13:51:00Z">
              <w:r w:rsidRPr="00C97A89">
                <w:rPr>
                  <w:color w:val="000000"/>
                  <w:sz w:val="20"/>
                  <w:szCs w:val="20"/>
                  <w:lang w:val="en-US"/>
                </w:rPr>
                <w:t>1.8</w:t>
              </w:r>
            </w:ins>
          </w:p>
        </w:tc>
      </w:tr>
      <w:tr w:rsidR="00C97A89" w:rsidRPr="00C97A89" w:rsidTr="004C5EBF">
        <w:tblPrEx>
          <w:tblPrExChange w:id="2937" w:author="Nick.Tolimieri [2]" w:date="2022-09-13T12:47:00Z">
            <w:tblPrEx>
              <w:tblW w:w="10017" w:type="dxa"/>
            </w:tblPrEx>
          </w:tblPrExChange>
        </w:tblPrEx>
        <w:trPr>
          <w:trHeight w:val="255"/>
          <w:ins w:id="2938" w:author="Nick.Tolimieri [2]" w:date="2022-09-06T13:51:00Z"/>
          <w:trPrChange w:id="29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41" w:author="Nick.Tolimieri [2]" w:date="2022-09-06T13:51:00Z"/>
                <w:color w:val="000000"/>
                <w:sz w:val="20"/>
                <w:szCs w:val="20"/>
                <w:lang w:val="en-US"/>
              </w:rPr>
            </w:pPr>
            <w:ins w:id="294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4" w:author="Nick.Tolimieri [2]" w:date="2022-09-06T13:51:00Z"/>
                <w:color w:val="000000"/>
                <w:sz w:val="20"/>
                <w:szCs w:val="20"/>
                <w:lang w:val="en-US"/>
              </w:rPr>
            </w:pPr>
            <w:ins w:id="294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29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47" w:author="Nick.Tolimieri [2]" w:date="2022-09-06T13:51:00Z"/>
                <w:color w:val="000000"/>
                <w:sz w:val="20"/>
                <w:szCs w:val="20"/>
                <w:lang w:val="en-US"/>
              </w:rPr>
            </w:pPr>
            <w:ins w:id="2948"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29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0" w:author="Nick.Tolimieri [2]" w:date="2022-09-06T13:51:00Z"/>
                <w:color w:val="000000"/>
                <w:sz w:val="20"/>
                <w:szCs w:val="20"/>
                <w:lang w:val="en-US"/>
              </w:rPr>
            </w:pPr>
            <w:ins w:id="2951"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29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3" w:author="Nick.Tolimieri [2]" w:date="2022-09-06T13:51:00Z"/>
                <w:color w:val="000000"/>
                <w:sz w:val="20"/>
                <w:szCs w:val="20"/>
                <w:lang w:val="en-US"/>
              </w:rPr>
            </w:pPr>
            <w:ins w:id="295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29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6" w:author="Nick.Tolimieri [2]" w:date="2022-09-06T13:51:00Z"/>
                <w:color w:val="000000"/>
                <w:sz w:val="20"/>
                <w:szCs w:val="20"/>
                <w:lang w:val="en-US"/>
              </w:rPr>
            </w:pPr>
            <w:ins w:id="2957"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29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59" w:author="Nick.Tolimieri [2]" w:date="2022-09-06T13:51:00Z"/>
                <w:color w:val="000000"/>
                <w:sz w:val="20"/>
                <w:szCs w:val="20"/>
                <w:lang w:val="en-US"/>
              </w:rPr>
            </w:pPr>
            <w:ins w:id="2960" w:author="Nick.Tolimieri [2]" w:date="2022-09-06T13:51:00Z">
              <w:r w:rsidRPr="00C97A89">
                <w:rPr>
                  <w:color w:val="000000"/>
                  <w:sz w:val="20"/>
                  <w:szCs w:val="20"/>
                  <w:lang w:val="en-US"/>
                </w:rPr>
                <w:t>11</w:t>
              </w:r>
            </w:ins>
          </w:p>
        </w:tc>
        <w:tc>
          <w:tcPr>
            <w:tcW w:w="640" w:type="dxa"/>
            <w:tcBorders>
              <w:top w:val="nil"/>
              <w:left w:val="nil"/>
              <w:bottom w:val="nil"/>
              <w:right w:val="nil"/>
            </w:tcBorders>
            <w:shd w:val="clear" w:color="auto" w:fill="auto"/>
            <w:noWrap/>
            <w:vAlign w:val="bottom"/>
            <w:hideMark/>
            <w:tcPrChange w:id="29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2" w:author="Nick.Tolimieri [2]" w:date="2022-09-06T13:51:00Z"/>
                <w:color w:val="000000"/>
                <w:sz w:val="20"/>
                <w:szCs w:val="20"/>
                <w:lang w:val="en-US"/>
              </w:rPr>
            </w:pPr>
            <w:ins w:id="2963"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29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5" w:author="Nick.Tolimieri [2]" w:date="2022-09-06T13:51:00Z"/>
                <w:color w:val="000000"/>
                <w:sz w:val="20"/>
                <w:szCs w:val="20"/>
                <w:lang w:val="en-US"/>
              </w:rPr>
            </w:pPr>
            <w:ins w:id="2966" w:author="Nick.Tolimieri [2]" w:date="2022-09-06T13:51:00Z">
              <w:r w:rsidRPr="00C97A89">
                <w:rPr>
                  <w:color w:val="000000"/>
                  <w:sz w:val="20"/>
                  <w:szCs w:val="20"/>
                  <w:lang w:val="en-US"/>
                </w:rPr>
                <w:t>2.31</w:t>
              </w:r>
            </w:ins>
          </w:p>
        </w:tc>
        <w:tc>
          <w:tcPr>
            <w:tcW w:w="905" w:type="dxa"/>
            <w:tcBorders>
              <w:top w:val="nil"/>
              <w:left w:val="nil"/>
              <w:bottom w:val="nil"/>
              <w:right w:val="nil"/>
            </w:tcBorders>
            <w:shd w:val="clear" w:color="auto" w:fill="auto"/>
            <w:noWrap/>
            <w:vAlign w:val="bottom"/>
            <w:hideMark/>
            <w:tcPrChange w:id="29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68" w:author="Nick.Tolimieri [2]" w:date="2022-09-06T13:51:00Z"/>
                <w:color w:val="000000"/>
                <w:sz w:val="20"/>
                <w:szCs w:val="20"/>
                <w:lang w:val="en-US"/>
              </w:rPr>
            </w:pPr>
            <w:ins w:id="2969" w:author="Nick.Tolimieri [2]" w:date="2022-09-06T13:51:00Z">
              <w:r w:rsidRPr="00C97A89">
                <w:rPr>
                  <w:color w:val="000000"/>
                  <w:sz w:val="20"/>
                  <w:szCs w:val="20"/>
                  <w:lang w:val="en-US"/>
                </w:rPr>
                <w:t>0.46</w:t>
              </w:r>
            </w:ins>
          </w:p>
        </w:tc>
        <w:tc>
          <w:tcPr>
            <w:tcW w:w="905" w:type="dxa"/>
            <w:tcBorders>
              <w:top w:val="nil"/>
              <w:left w:val="nil"/>
              <w:bottom w:val="nil"/>
              <w:right w:val="nil"/>
            </w:tcBorders>
            <w:shd w:val="clear" w:color="auto" w:fill="auto"/>
            <w:noWrap/>
            <w:vAlign w:val="bottom"/>
            <w:hideMark/>
            <w:tcPrChange w:id="29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71" w:author="Nick.Tolimieri [2]" w:date="2022-09-06T13:51:00Z"/>
                <w:color w:val="000000"/>
                <w:sz w:val="20"/>
                <w:szCs w:val="20"/>
                <w:lang w:val="en-US"/>
              </w:rPr>
            </w:pPr>
            <w:ins w:id="2972" w:author="Nick.Tolimieri [2]" w:date="2022-09-06T13:51:00Z">
              <w:r w:rsidRPr="00C97A89">
                <w:rPr>
                  <w:color w:val="000000"/>
                  <w:sz w:val="20"/>
                  <w:szCs w:val="20"/>
                  <w:lang w:val="en-US"/>
                </w:rPr>
                <w:t>3.02</w:t>
              </w:r>
            </w:ins>
          </w:p>
        </w:tc>
      </w:tr>
      <w:tr w:rsidR="00C97A89" w:rsidRPr="00C97A89" w:rsidTr="004C5EBF">
        <w:tblPrEx>
          <w:tblPrExChange w:id="2973" w:author="Nick.Tolimieri [2]" w:date="2022-09-13T12:47:00Z">
            <w:tblPrEx>
              <w:tblW w:w="10017" w:type="dxa"/>
            </w:tblPrEx>
          </w:tblPrExChange>
        </w:tblPrEx>
        <w:trPr>
          <w:trHeight w:val="255"/>
          <w:ins w:id="2974" w:author="Nick.Tolimieri [2]" w:date="2022-09-06T13:51:00Z"/>
          <w:trPrChange w:id="29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29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77" w:author="Nick.Tolimieri [2]" w:date="2022-09-06T13:51:00Z"/>
                <w:color w:val="000000"/>
                <w:sz w:val="20"/>
                <w:szCs w:val="20"/>
                <w:lang w:val="en-US"/>
              </w:rPr>
            </w:pPr>
            <w:ins w:id="297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29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0" w:author="Nick.Tolimieri [2]" w:date="2022-09-06T13:51:00Z"/>
                <w:color w:val="000000"/>
                <w:sz w:val="20"/>
                <w:szCs w:val="20"/>
                <w:lang w:val="en-US"/>
              </w:rPr>
            </w:pPr>
            <w:ins w:id="298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29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3" w:author="Nick.Tolimieri [2]" w:date="2022-09-06T13:51:00Z"/>
                <w:color w:val="000000"/>
                <w:sz w:val="20"/>
                <w:szCs w:val="20"/>
                <w:lang w:val="en-US"/>
              </w:rPr>
            </w:pPr>
            <w:ins w:id="298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29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6" w:author="Nick.Tolimieri [2]" w:date="2022-09-06T13:51:00Z"/>
                <w:color w:val="000000"/>
                <w:sz w:val="20"/>
                <w:szCs w:val="20"/>
                <w:lang w:val="en-US"/>
              </w:rPr>
            </w:pPr>
            <w:ins w:id="298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29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89" w:author="Nick.Tolimieri [2]" w:date="2022-09-06T13:51:00Z"/>
                <w:color w:val="000000"/>
                <w:sz w:val="20"/>
                <w:szCs w:val="20"/>
                <w:lang w:val="en-US"/>
              </w:rPr>
            </w:pPr>
            <w:ins w:id="299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29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2992" w:author="Nick.Tolimieri [2]" w:date="2022-09-06T13:51:00Z"/>
                <w:color w:val="000000"/>
                <w:sz w:val="20"/>
                <w:szCs w:val="20"/>
                <w:lang w:val="en-US"/>
              </w:rPr>
            </w:pPr>
            <w:ins w:id="299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29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5" w:author="Nick.Tolimieri [2]" w:date="2022-09-06T13:51:00Z"/>
                <w:color w:val="000000"/>
                <w:sz w:val="20"/>
                <w:szCs w:val="20"/>
                <w:lang w:val="en-US"/>
              </w:rPr>
            </w:pPr>
            <w:ins w:id="299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29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2998" w:author="Nick.Tolimieri [2]" w:date="2022-09-06T13:51:00Z"/>
                <w:color w:val="000000"/>
                <w:sz w:val="20"/>
                <w:szCs w:val="20"/>
                <w:lang w:val="en-US"/>
              </w:rPr>
            </w:pPr>
            <w:ins w:id="299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1" w:author="Nick.Tolimieri [2]" w:date="2022-09-06T13:51:00Z"/>
                <w:color w:val="000000"/>
                <w:sz w:val="20"/>
                <w:szCs w:val="20"/>
                <w:lang w:val="en-US"/>
              </w:rPr>
            </w:pPr>
            <w:ins w:id="300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4" w:author="Nick.Tolimieri [2]" w:date="2022-09-06T13:51:00Z"/>
                <w:color w:val="000000"/>
                <w:sz w:val="20"/>
                <w:szCs w:val="20"/>
                <w:lang w:val="en-US"/>
              </w:rPr>
            </w:pPr>
            <w:ins w:id="300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07" w:author="Nick.Tolimieri [2]" w:date="2022-09-06T13:51:00Z"/>
                <w:color w:val="000000"/>
                <w:sz w:val="20"/>
                <w:szCs w:val="20"/>
                <w:lang w:val="en-US"/>
              </w:rPr>
            </w:pPr>
            <w:ins w:id="3008" w:author="Nick.Tolimieri [2]" w:date="2022-09-06T13:51:00Z">
              <w:r w:rsidRPr="00C97A89">
                <w:rPr>
                  <w:color w:val="000000"/>
                  <w:sz w:val="20"/>
                  <w:szCs w:val="20"/>
                  <w:lang w:val="en-US"/>
                </w:rPr>
                <w:t>-</w:t>
              </w:r>
            </w:ins>
          </w:p>
        </w:tc>
      </w:tr>
      <w:tr w:rsidR="00C97A89" w:rsidRPr="00C97A89" w:rsidTr="004C5EBF">
        <w:tblPrEx>
          <w:tblPrExChange w:id="3009" w:author="Nick.Tolimieri [2]" w:date="2022-09-13T12:47:00Z">
            <w:tblPrEx>
              <w:tblW w:w="10017" w:type="dxa"/>
            </w:tblPrEx>
          </w:tblPrExChange>
        </w:tblPrEx>
        <w:trPr>
          <w:trHeight w:val="255"/>
          <w:ins w:id="3010" w:author="Nick.Tolimieri [2]" w:date="2022-09-06T13:51:00Z"/>
          <w:trPrChange w:id="30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13" w:author="Nick.Tolimieri [2]" w:date="2022-09-06T13:51:00Z"/>
                <w:color w:val="000000"/>
                <w:sz w:val="20"/>
                <w:szCs w:val="20"/>
                <w:lang w:val="en-US"/>
              </w:rPr>
            </w:pPr>
            <w:ins w:id="301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6" w:author="Nick.Tolimieri [2]" w:date="2022-09-06T13:51:00Z"/>
                <w:color w:val="000000"/>
                <w:sz w:val="20"/>
                <w:szCs w:val="20"/>
                <w:lang w:val="en-US"/>
              </w:rPr>
            </w:pPr>
            <w:ins w:id="301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30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19" w:author="Nick.Tolimieri [2]" w:date="2022-09-06T13:51:00Z"/>
                <w:color w:val="000000"/>
                <w:sz w:val="20"/>
                <w:szCs w:val="20"/>
                <w:lang w:val="en-US"/>
              </w:rPr>
            </w:pPr>
            <w:ins w:id="3020" w:author="Nick.Tolimieri [2]" w:date="2022-09-06T13:51:00Z">
              <w:r w:rsidRPr="00C97A89">
                <w:rPr>
                  <w:color w:val="000000"/>
                  <w:sz w:val="20"/>
                  <w:szCs w:val="20"/>
                  <w:lang w:val="en-US"/>
                </w:rPr>
                <w:t>3</w:t>
              </w:r>
            </w:ins>
          </w:p>
        </w:tc>
        <w:tc>
          <w:tcPr>
            <w:tcW w:w="736" w:type="dxa"/>
            <w:tcBorders>
              <w:top w:val="nil"/>
              <w:left w:val="nil"/>
              <w:bottom w:val="nil"/>
              <w:right w:val="nil"/>
            </w:tcBorders>
            <w:shd w:val="clear" w:color="auto" w:fill="auto"/>
            <w:noWrap/>
            <w:vAlign w:val="bottom"/>
            <w:hideMark/>
            <w:tcPrChange w:id="30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2" w:author="Nick.Tolimieri [2]" w:date="2022-09-06T13:51:00Z"/>
                <w:color w:val="000000"/>
                <w:sz w:val="20"/>
                <w:szCs w:val="20"/>
                <w:lang w:val="en-US"/>
              </w:rPr>
            </w:pPr>
            <w:ins w:id="302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5" w:author="Nick.Tolimieri [2]" w:date="2022-09-06T13:51:00Z"/>
                <w:color w:val="000000"/>
                <w:sz w:val="20"/>
                <w:szCs w:val="20"/>
                <w:lang w:val="en-US"/>
              </w:rPr>
            </w:pPr>
            <w:ins w:id="302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28" w:author="Nick.Tolimieri [2]" w:date="2022-09-06T13:51:00Z"/>
                <w:color w:val="000000"/>
                <w:sz w:val="20"/>
                <w:szCs w:val="20"/>
                <w:lang w:val="en-US"/>
              </w:rPr>
            </w:pPr>
            <w:ins w:id="302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0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1" w:author="Nick.Tolimieri [2]" w:date="2022-09-06T13:51:00Z"/>
                <w:color w:val="000000"/>
                <w:sz w:val="20"/>
                <w:szCs w:val="20"/>
                <w:lang w:val="en-US"/>
              </w:rPr>
            </w:pPr>
            <w:ins w:id="303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0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4" w:author="Nick.Tolimieri [2]" w:date="2022-09-06T13:51:00Z"/>
                <w:color w:val="000000"/>
                <w:sz w:val="20"/>
                <w:szCs w:val="20"/>
                <w:lang w:val="en-US"/>
              </w:rPr>
            </w:pPr>
            <w:ins w:id="303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37" w:author="Nick.Tolimieri [2]" w:date="2022-09-06T13:51:00Z"/>
                <w:color w:val="000000"/>
                <w:sz w:val="20"/>
                <w:szCs w:val="20"/>
                <w:lang w:val="en-US"/>
              </w:rPr>
            </w:pPr>
            <w:ins w:id="303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0" w:author="Nick.Tolimieri [2]" w:date="2022-09-06T13:51:00Z"/>
                <w:color w:val="000000"/>
                <w:sz w:val="20"/>
                <w:szCs w:val="20"/>
                <w:lang w:val="en-US"/>
              </w:rPr>
            </w:pPr>
            <w:ins w:id="304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0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3" w:author="Nick.Tolimieri [2]" w:date="2022-09-06T13:51:00Z"/>
                <w:color w:val="000000"/>
                <w:sz w:val="20"/>
                <w:szCs w:val="20"/>
                <w:lang w:val="en-US"/>
              </w:rPr>
            </w:pPr>
            <w:ins w:id="3044" w:author="Nick.Tolimieri [2]" w:date="2022-09-06T13:51:00Z">
              <w:r w:rsidRPr="00C97A89">
                <w:rPr>
                  <w:color w:val="000000"/>
                  <w:sz w:val="20"/>
                  <w:szCs w:val="20"/>
                  <w:lang w:val="en-US"/>
                </w:rPr>
                <w:t>-</w:t>
              </w:r>
            </w:ins>
          </w:p>
        </w:tc>
      </w:tr>
      <w:tr w:rsidR="00C97A89" w:rsidRPr="00C97A89" w:rsidTr="004C5EBF">
        <w:tblPrEx>
          <w:tblPrExChange w:id="3045" w:author="Nick.Tolimieri [2]" w:date="2022-09-13T12:47:00Z">
            <w:tblPrEx>
              <w:tblW w:w="10017" w:type="dxa"/>
            </w:tblPrEx>
          </w:tblPrExChange>
        </w:tblPrEx>
        <w:trPr>
          <w:trHeight w:val="255"/>
          <w:ins w:id="3046" w:author="Nick.Tolimieri [2]" w:date="2022-09-06T13:51:00Z"/>
          <w:trPrChange w:id="30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49" w:author="Nick.Tolimieri [2]" w:date="2022-09-06T13:51:00Z"/>
                <w:color w:val="000000"/>
                <w:sz w:val="20"/>
                <w:szCs w:val="20"/>
                <w:lang w:val="en-US"/>
              </w:rPr>
            </w:pPr>
            <w:ins w:id="305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2" w:author="Nick.Tolimieri [2]" w:date="2022-09-06T13:51:00Z"/>
                <w:color w:val="000000"/>
                <w:sz w:val="20"/>
                <w:szCs w:val="20"/>
                <w:lang w:val="en-US"/>
              </w:rPr>
            </w:pPr>
            <w:ins w:id="305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30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5" w:author="Nick.Tolimieri [2]" w:date="2022-09-06T13:51:00Z"/>
                <w:color w:val="000000"/>
                <w:sz w:val="20"/>
                <w:szCs w:val="20"/>
                <w:lang w:val="en-US"/>
              </w:rPr>
            </w:pPr>
            <w:ins w:id="305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58" w:author="Nick.Tolimieri [2]" w:date="2022-09-06T13:51:00Z"/>
                <w:color w:val="000000"/>
                <w:sz w:val="20"/>
                <w:szCs w:val="20"/>
                <w:lang w:val="en-US"/>
              </w:rPr>
            </w:pPr>
            <w:ins w:id="3059" w:author="Nick.Tolimieri [2]" w:date="2022-09-06T13:51:00Z">
              <w:r w:rsidRPr="00C97A89">
                <w:rPr>
                  <w:color w:val="000000"/>
                  <w:sz w:val="20"/>
                  <w:szCs w:val="20"/>
                  <w:lang w:val="en-US"/>
                </w:rPr>
                <w:t>16</w:t>
              </w:r>
            </w:ins>
          </w:p>
        </w:tc>
        <w:tc>
          <w:tcPr>
            <w:tcW w:w="728" w:type="dxa"/>
            <w:tcBorders>
              <w:top w:val="nil"/>
              <w:left w:val="nil"/>
              <w:bottom w:val="nil"/>
              <w:right w:val="nil"/>
            </w:tcBorders>
            <w:shd w:val="clear" w:color="auto" w:fill="auto"/>
            <w:noWrap/>
            <w:vAlign w:val="bottom"/>
            <w:hideMark/>
            <w:tcPrChange w:id="30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1" w:author="Nick.Tolimieri [2]" w:date="2022-09-06T13:51:00Z"/>
                <w:color w:val="000000"/>
                <w:sz w:val="20"/>
                <w:szCs w:val="20"/>
                <w:lang w:val="en-US"/>
              </w:rPr>
            </w:pPr>
            <w:ins w:id="3062"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0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4" w:author="Nick.Tolimieri [2]" w:date="2022-09-06T13:51:00Z"/>
                <w:color w:val="000000"/>
                <w:sz w:val="20"/>
                <w:szCs w:val="20"/>
                <w:lang w:val="en-US"/>
              </w:rPr>
            </w:pPr>
            <w:ins w:id="3065" w:author="Nick.Tolimieri [2]" w:date="2022-09-06T13:51:00Z">
              <w:r w:rsidRPr="00C97A89">
                <w:rPr>
                  <w:color w:val="000000"/>
                  <w:sz w:val="20"/>
                  <w:szCs w:val="20"/>
                  <w:lang w:val="en-US"/>
                </w:rPr>
                <w:t>10</w:t>
              </w:r>
            </w:ins>
          </w:p>
        </w:tc>
        <w:tc>
          <w:tcPr>
            <w:tcW w:w="700" w:type="dxa"/>
            <w:tcBorders>
              <w:top w:val="nil"/>
              <w:left w:val="nil"/>
              <w:bottom w:val="nil"/>
              <w:right w:val="nil"/>
            </w:tcBorders>
            <w:shd w:val="clear" w:color="auto" w:fill="auto"/>
            <w:noWrap/>
            <w:vAlign w:val="bottom"/>
            <w:hideMark/>
            <w:tcPrChange w:id="30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67" w:author="Nick.Tolimieri [2]" w:date="2022-09-06T13:51:00Z"/>
                <w:color w:val="000000"/>
                <w:sz w:val="20"/>
                <w:szCs w:val="20"/>
                <w:lang w:val="en-US"/>
              </w:rPr>
            </w:pPr>
            <w:ins w:id="30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0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0" w:author="Nick.Tolimieri [2]" w:date="2022-09-06T13:51:00Z"/>
                <w:color w:val="000000"/>
                <w:sz w:val="20"/>
                <w:szCs w:val="20"/>
                <w:lang w:val="en-US"/>
              </w:rPr>
            </w:pPr>
            <w:ins w:id="3071"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0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3" w:author="Nick.Tolimieri [2]" w:date="2022-09-06T13:51:00Z"/>
                <w:color w:val="000000"/>
                <w:sz w:val="20"/>
                <w:szCs w:val="20"/>
                <w:lang w:val="en-US"/>
              </w:rPr>
            </w:pPr>
            <w:ins w:id="3074" w:author="Nick.Tolimieri [2]" w:date="2022-09-06T13:51:00Z">
              <w:r w:rsidRPr="00C97A89">
                <w:rPr>
                  <w:color w:val="000000"/>
                  <w:sz w:val="20"/>
                  <w:szCs w:val="20"/>
                  <w:lang w:val="en-US"/>
                </w:rPr>
                <w:t>1.59</w:t>
              </w:r>
            </w:ins>
          </w:p>
        </w:tc>
        <w:tc>
          <w:tcPr>
            <w:tcW w:w="905" w:type="dxa"/>
            <w:tcBorders>
              <w:top w:val="nil"/>
              <w:left w:val="nil"/>
              <w:bottom w:val="nil"/>
              <w:right w:val="nil"/>
            </w:tcBorders>
            <w:shd w:val="clear" w:color="auto" w:fill="auto"/>
            <w:noWrap/>
            <w:vAlign w:val="bottom"/>
            <w:hideMark/>
            <w:tcPrChange w:id="30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6" w:author="Nick.Tolimieri [2]" w:date="2022-09-06T13:51:00Z"/>
                <w:color w:val="000000"/>
                <w:sz w:val="20"/>
                <w:szCs w:val="20"/>
                <w:lang w:val="en-US"/>
              </w:rPr>
            </w:pPr>
            <w:ins w:id="3077" w:author="Nick.Tolimieri [2]" w:date="2022-09-06T13:51:00Z">
              <w:r w:rsidRPr="00C97A89">
                <w:rPr>
                  <w:color w:val="000000"/>
                  <w:sz w:val="20"/>
                  <w:szCs w:val="20"/>
                  <w:lang w:val="en-US"/>
                </w:rPr>
                <w:t>0.1</w:t>
              </w:r>
            </w:ins>
          </w:p>
        </w:tc>
        <w:tc>
          <w:tcPr>
            <w:tcW w:w="905" w:type="dxa"/>
            <w:tcBorders>
              <w:top w:val="nil"/>
              <w:left w:val="nil"/>
              <w:bottom w:val="nil"/>
              <w:right w:val="nil"/>
            </w:tcBorders>
            <w:shd w:val="clear" w:color="auto" w:fill="auto"/>
            <w:noWrap/>
            <w:vAlign w:val="bottom"/>
            <w:hideMark/>
            <w:tcPrChange w:id="30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79" w:author="Nick.Tolimieri [2]" w:date="2022-09-06T13:51:00Z"/>
                <w:color w:val="000000"/>
                <w:sz w:val="20"/>
                <w:szCs w:val="20"/>
                <w:lang w:val="en-US"/>
              </w:rPr>
            </w:pPr>
            <w:ins w:id="3080" w:author="Nick.Tolimieri [2]" w:date="2022-09-06T13:51:00Z">
              <w:r w:rsidRPr="00C97A89">
                <w:rPr>
                  <w:color w:val="000000"/>
                  <w:sz w:val="20"/>
                  <w:szCs w:val="20"/>
                  <w:lang w:val="en-US"/>
                </w:rPr>
                <w:t>1.76</w:t>
              </w:r>
            </w:ins>
          </w:p>
        </w:tc>
      </w:tr>
      <w:tr w:rsidR="00C97A89" w:rsidRPr="00C97A89" w:rsidTr="004C5EBF">
        <w:tblPrEx>
          <w:tblPrExChange w:id="3081" w:author="Nick.Tolimieri [2]" w:date="2022-09-13T12:47:00Z">
            <w:tblPrEx>
              <w:tblW w:w="10017" w:type="dxa"/>
            </w:tblPrEx>
          </w:tblPrExChange>
        </w:tblPrEx>
        <w:trPr>
          <w:trHeight w:val="255"/>
          <w:ins w:id="3082" w:author="Nick.Tolimieri [2]" w:date="2022-09-06T13:51:00Z"/>
          <w:trPrChange w:id="30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0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085" w:author="Nick.Tolimieri [2]" w:date="2022-09-06T13:51:00Z"/>
                <w:color w:val="000000"/>
                <w:sz w:val="20"/>
                <w:szCs w:val="20"/>
                <w:lang w:val="en-US"/>
              </w:rPr>
            </w:pPr>
            <w:ins w:id="308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0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88" w:author="Nick.Tolimieri [2]" w:date="2022-09-06T13:51:00Z"/>
                <w:color w:val="000000"/>
                <w:sz w:val="20"/>
                <w:szCs w:val="20"/>
                <w:lang w:val="en-US"/>
              </w:rPr>
            </w:pPr>
            <w:ins w:id="308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30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1" w:author="Nick.Tolimieri [2]" w:date="2022-09-06T13:51:00Z"/>
                <w:color w:val="000000"/>
                <w:sz w:val="20"/>
                <w:szCs w:val="20"/>
                <w:lang w:val="en-US"/>
              </w:rPr>
            </w:pPr>
            <w:ins w:id="30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0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4" w:author="Nick.Tolimieri [2]" w:date="2022-09-06T13:51:00Z"/>
                <w:color w:val="000000"/>
                <w:sz w:val="20"/>
                <w:szCs w:val="20"/>
                <w:lang w:val="en-US"/>
              </w:rPr>
            </w:pPr>
            <w:ins w:id="309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0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097" w:author="Nick.Tolimieri [2]" w:date="2022-09-06T13:51:00Z"/>
                <w:color w:val="000000"/>
                <w:sz w:val="20"/>
                <w:szCs w:val="20"/>
                <w:lang w:val="en-US"/>
              </w:rPr>
            </w:pPr>
            <w:ins w:id="309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0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00" w:author="Nick.Tolimieri [2]" w:date="2022-09-06T13:51:00Z"/>
                <w:color w:val="000000"/>
                <w:sz w:val="20"/>
                <w:szCs w:val="20"/>
                <w:lang w:val="en-US"/>
              </w:rPr>
            </w:pPr>
            <w:ins w:id="310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3" w:author="Nick.Tolimieri [2]" w:date="2022-09-06T13:51:00Z"/>
                <w:color w:val="000000"/>
                <w:sz w:val="20"/>
                <w:szCs w:val="20"/>
                <w:lang w:val="en-US"/>
              </w:rPr>
            </w:pPr>
            <w:ins w:id="310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6" w:author="Nick.Tolimieri [2]" w:date="2022-09-06T13:51:00Z"/>
                <w:color w:val="000000"/>
                <w:sz w:val="20"/>
                <w:szCs w:val="20"/>
                <w:lang w:val="en-US"/>
              </w:rPr>
            </w:pPr>
            <w:ins w:id="310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09" w:author="Nick.Tolimieri [2]" w:date="2022-09-06T13:51:00Z"/>
                <w:color w:val="000000"/>
                <w:sz w:val="20"/>
                <w:szCs w:val="20"/>
                <w:lang w:val="en-US"/>
              </w:rPr>
            </w:pPr>
            <w:ins w:id="311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2" w:author="Nick.Tolimieri [2]" w:date="2022-09-06T13:51:00Z"/>
                <w:color w:val="000000"/>
                <w:sz w:val="20"/>
                <w:szCs w:val="20"/>
                <w:lang w:val="en-US"/>
              </w:rPr>
            </w:pPr>
            <w:ins w:id="311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15" w:author="Nick.Tolimieri [2]" w:date="2022-09-06T13:51:00Z"/>
                <w:color w:val="000000"/>
                <w:sz w:val="20"/>
                <w:szCs w:val="20"/>
                <w:lang w:val="en-US"/>
              </w:rPr>
            </w:pPr>
            <w:ins w:id="3116" w:author="Nick.Tolimieri [2]" w:date="2022-09-06T13:51:00Z">
              <w:r w:rsidRPr="00C97A89">
                <w:rPr>
                  <w:color w:val="000000"/>
                  <w:sz w:val="20"/>
                  <w:szCs w:val="20"/>
                  <w:lang w:val="en-US"/>
                </w:rPr>
                <w:t>-</w:t>
              </w:r>
            </w:ins>
          </w:p>
        </w:tc>
      </w:tr>
      <w:tr w:rsidR="00C97A89" w:rsidRPr="00C97A89" w:rsidTr="004C5EBF">
        <w:tblPrEx>
          <w:tblPrExChange w:id="3117" w:author="Nick.Tolimieri [2]" w:date="2022-09-13T12:47:00Z">
            <w:tblPrEx>
              <w:tblW w:w="10017" w:type="dxa"/>
            </w:tblPrEx>
          </w:tblPrExChange>
        </w:tblPrEx>
        <w:trPr>
          <w:trHeight w:val="255"/>
          <w:ins w:id="3118" w:author="Nick.Tolimieri [2]" w:date="2022-09-06T13:51:00Z"/>
          <w:trPrChange w:id="31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21" w:author="Nick.Tolimieri [2]" w:date="2022-09-06T13:51:00Z"/>
                <w:color w:val="000000"/>
                <w:sz w:val="20"/>
                <w:szCs w:val="20"/>
                <w:lang w:val="en-US"/>
              </w:rPr>
            </w:pPr>
            <w:ins w:id="312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4" w:author="Nick.Tolimieri [2]" w:date="2022-09-06T13:51:00Z"/>
                <w:color w:val="000000"/>
                <w:sz w:val="20"/>
                <w:szCs w:val="20"/>
                <w:lang w:val="en-US"/>
              </w:rPr>
            </w:pPr>
            <w:ins w:id="312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31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27" w:author="Nick.Tolimieri [2]" w:date="2022-09-06T13:51:00Z"/>
                <w:color w:val="000000"/>
                <w:sz w:val="20"/>
                <w:szCs w:val="20"/>
                <w:lang w:val="en-US"/>
              </w:rPr>
            </w:pPr>
            <w:ins w:id="312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1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0" w:author="Nick.Tolimieri [2]" w:date="2022-09-06T13:51:00Z"/>
                <w:color w:val="000000"/>
                <w:sz w:val="20"/>
                <w:szCs w:val="20"/>
                <w:lang w:val="en-US"/>
              </w:rPr>
            </w:pPr>
            <w:ins w:id="31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1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3" w:author="Nick.Tolimieri [2]" w:date="2022-09-06T13:51:00Z"/>
                <w:color w:val="000000"/>
                <w:sz w:val="20"/>
                <w:szCs w:val="20"/>
                <w:lang w:val="en-US"/>
              </w:rPr>
            </w:pPr>
            <w:ins w:id="31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1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36" w:author="Nick.Tolimieri [2]" w:date="2022-09-06T13:51:00Z"/>
                <w:color w:val="000000"/>
                <w:sz w:val="20"/>
                <w:szCs w:val="20"/>
                <w:lang w:val="en-US"/>
              </w:rPr>
            </w:pPr>
            <w:ins w:id="31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1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39" w:author="Nick.Tolimieri [2]" w:date="2022-09-06T13:51:00Z"/>
                <w:color w:val="000000"/>
                <w:sz w:val="20"/>
                <w:szCs w:val="20"/>
                <w:lang w:val="en-US"/>
              </w:rPr>
            </w:pPr>
            <w:ins w:id="31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1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2" w:author="Nick.Tolimieri [2]" w:date="2022-09-06T13:51:00Z"/>
                <w:color w:val="000000"/>
                <w:sz w:val="20"/>
                <w:szCs w:val="20"/>
                <w:lang w:val="en-US"/>
              </w:rPr>
            </w:pPr>
            <w:ins w:id="31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5" w:author="Nick.Tolimieri [2]" w:date="2022-09-06T13:51:00Z"/>
                <w:color w:val="000000"/>
                <w:sz w:val="20"/>
                <w:szCs w:val="20"/>
                <w:lang w:val="en-US"/>
              </w:rPr>
            </w:pPr>
            <w:ins w:id="31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48" w:author="Nick.Tolimieri [2]" w:date="2022-09-06T13:51:00Z"/>
                <w:color w:val="000000"/>
                <w:sz w:val="20"/>
                <w:szCs w:val="20"/>
                <w:lang w:val="en-US"/>
              </w:rPr>
            </w:pPr>
            <w:ins w:id="31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1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1" w:author="Nick.Tolimieri [2]" w:date="2022-09-06T13:51:00Z"/>
                <w:color w:val="000000"/>
                <w:sz w:val="20"/>
                <w:szCs w:val="20"/>
                <w:lang w:val="en-US"/>
              </w:rPr>
            </w:pPr>
            <w:ins w:id="3152" w:author="Nick.Tolimieri [2]" w:date="2022-09-06T13:51:00Z">
              <w:r w:rsidRPr="00C97A89">
                <w:rPr>
                  <w:color w:val="000000"/>
                  <w:sz w:val="20"/>
                  <w:szCs w:val="20"/>
                  <w:lang w:val="en-US"/>
                </w:rPr>
                <w:t>-</w:t>
              </w:r>
            </w:ins>
          </w:p>
        </w:tc>
      </w:tr>
      <w:tr w:rsidR="00C97A89" w:rsidRPr="00C97A89" w:rsidTr="004C5EBF">
        <w:tblPrEx>
          <w:tblPrExChange w:id="3153" w:author="Nick.Tolimieri [2]" w:date="2022-09-13T12:47:00Z">
            <w:tblPrEx>
              <w:tblW w:w="10017" w:type="dxa"/>
            </w:tblPrEx>
          </w:tblPrExChange>
        </w:tblPrEx>
        <w:trPr>
          <w:trHeight w:val="255"/>
          <w:ins w:id="3154" w:author="Nick.Tolimieri [2]" w:date="2022-09-06T13:51:00Z"/>
          <w:trPrChange w:id="31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57" w:author="Nick.Tolimieri [2]" w:date="2022-09-06T13:51:00Z"/>
                <w:color w:val="000000"/>
                <w:sz w:val="20"/>
                <w:szCs w:val="20"/>
                <w:lang w:val="en-US"/>
              </w:rPr>
            </w:pPr>
            <w:ins w:id="315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0" w:author="Nick.Tolimieri [2]" w:date="2022-09-06T13:51:00Z"/>
                <w:color w:val="000000"/>
                <w:sz w:val="20"/>
                <w:szCs w:val="20"/>
                <w:lang w:val="en-US"/>
              </w:rPr>
            </w:pPr>
            <w:ins w:id="316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31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3" w:author="Nick.Tolimieri [2]" w:date="2022-09-06T13:51:00Z"/>
                <w:color w:val="000000"/>
                <w:sz w:val="20"/>
                <w:szCs w:val="20"/>
                <w:lang w:val="en-US"/>
              </w:rPr>
            </w:pPr>
            <w:ins w:id="3164"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1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6" w:author="Nick.Tolimieri [2]" w:date="2022-09-06T13:51:00Z"/>
                <w:color w:val="000000"/>
                <w:sz w:val="20"/>
                <w:szCs w:val="20"/>
                <w:lang w:val="en-US"/>
              </w:rPr>
            </w:pPr>
            <w:ins w:id="3167" w:author="Nick.Tolimieri [2]" w:date="2022-09-06T13:51:00Z">
              <w:r w:rsidRPr="00C97A89">
                <w:rPr>
                  <w:color w:val="000000"/>
                  <w:sz w:val="20"/>
                  <w:szCs w:val="20"/>
                  <w:lang w:val="en-US"/>
                </w:rPr>
                <w:t>37</w:t>
              </w:r>
            </w:ins>
          </w:p>
        </w:tc>
        <w:tc>
          <w:tcPr>
            <w:tcW w:w="728" w:type="dxa"/>
            <w:tcBorders>
              <w:top w:val="nil"/>
              <w:left w:val="nil"/>
              <w:bottom w:val="nil"/>
              <w:right w:val="nil"/>
            </w:tcBorders>
            <w:shd w:val="clear" w:color="auto" w:fill="auto"/>
            <w:noWrap/>
            <w:vAlign w:val="bottom"/>
            <w:hideMark/>
            <w:tcPrChange w:id="31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69" w:author="Nick.Tolimieri [2]" w:date="2022-09-06T13:51:00Z"/>
                <w:color w:val="000000"/>
                <w:sz w:val="20"/>
                <w:szCs w:val="20"/>
                <w:lang w:val="en-US"/>
              </w:rPr>
            </w:pPr>
            <w:ins w:id="317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1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2" w:author="Nick.Tolimieri [2]" w:date="2022-09-06T13:51:00Z"/>
                <w:color w:val="000000"/>
                <w:sz w:val="20"/>
                <w:szCs w:val="20"/>
                <w:lang w:val="en-US"/>
              </w:rPr>
            </w:pPr>
            <w:ins w:id="3173" w:author="Nick.Tolimieri [2]" w:date="2022-09-06T13:51:00Z">
              <w:r w:rsidRPr="00C97A89">
                <w:rPr>
                  <w:color w:val="000000"/>
                  <w:sz w:val="20"/>
                  <w:szCs w:val="20"/>
                  <w:lang w:val="en-US"/>
                </w:rPr>
                <w:t>30</w:t>
              </w:r>
            </w:ins>
          </w:p>
        </w:tc>
        <w:tc>
          <w:tcPr>
            <w:tcW w:w="700" w:type="dxa"/>
            <w:tcBorders>
              <w:top w:val="nil"/>
              <w:left w:val="nil"/>
              <w:bottom w:val="nil"/>
              <w:right w:val="nil"/>
            </w:tcBorders>
            <w:shd w:val="clear" w:color="auto" w:fill="auto"/>
            <w:noWrap/>
            <w:vAlign w:val="bottom"/>
            <w:hideMark/>
            <w:tcPrChange w:id="31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5" w:author="Nick.Tolimieri [2]" w:date="2022-09-06T13:51:00Z"/>
                <w:color w:val="000000"/>
                <w:sz w:val="20"/>
                <w:szCs w:val="20"/>
                <w:lang w:val="en-US"/>
              </w:rPr>
            </w:pPr>
            <w:ins w:id="3176"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31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78" w:author="Nick.Tolimieri [2]" w:date="2022-09-06T13:51:00Z"/>
                <w:color w:val="000000"/>
                <w:sz w:val="20"/>
                <w:szCs w:val="20"/>
                <w:lang w:val="en-US"/>
              </w:rPr>
            </w:pPr>
            <w:ins w:id="3179" w:author="Nick.Tolimieri [2]" w:date="2022-09-06T13:51:00Z">
              <w:r w:rsidRPr="00C97A89">
                <w:rPr>
                  <w:color w:val="000000"/>
                  <w:sz w:val="20"/>
                  <w:szCs w:val="20"/>
                  <w:lang w:val="en-US"/>
                </w:rPr>
                <w:t>21</w:t>
              </w:r>
            </w:ins>
          </w:p>
        </w:tc>
        <w:tc>
          <w:tcPr>
            <w:tcW w:w="905" w:type="dxa"/>
            <w:tcBorders>
              <w:top w:val="nil"/>
              <w:left w:val="nil"/>
              <w:bottom w:val="nil"/>
              <w:right w:val="nil"/>
            </w:tcBorders>
            <w:shd w:val="clear" w:color="auto" w:fill="auto"/>
            <w:noWrap/>
            <w:vAlign w:val="bottom"/>
            <w:hideMark/>
            <w:tcPrChange w:id="31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1" w:author="Nick.Tolimieri [2]" w:date="2022-09-06T13:51:00Z"/>
                <w:color w:val="000000"/>
                <w:sz w:val="20"/>
                <w:szCs w:val="20"/>
                <w:lang w:val="en-US"/>
              </w:rPr>
            </w:pPr>
            <w:ins w:id="3182" w:author="Nick.Tolimieri [2]" w:date="2022-09-06T13:51:00Z">
              <w:r w:rsidRPr="00C97A89">
                <w:rPr>
                  <w:color w:val="000000"/>
                  <w:sz w:val="20"/>
                  <w:szCs w:val="20"/>
                  <w:lang w:val="en-US"/>
                </w:rPr>
                <w:t>2.54</w:t>
              </w:r>
            </w:ins>
          </w:p>
        </w:tc>
        <w:tc>
          <w:tcPr>
            <w:tcW w:w="905" w:type="dxa"/>
            <w:tcBorders>
              <w:top w:val="nil"/>
              <w:left w:val="nil"/>
              <w:bottom w:val="nil"/>
              <w:right w:val="nil"/>
            </w:tcBorders>
            <w:shd w:val="clear" w:color="auto" w:fill="auto"/>
            <w:noWrap/>
            <w:vAlign w:val="bottom"/>
            <w:hideMark/>
            <w:tcPrChange w:id="31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4" w:author="Nick.Tolimieri [2]" w:date="2022-09-06T13:51:00Z"/>
                <w:color w:val="000000"/>
                <w:sz w:val="20"/>
                <w:szCs w:val="20"/>
                <w:lang w:val="en-US"/>
              </w:rPr>
            </w:pPr>
            <w:ins w:id="3185" w:author="Nick.Tolimieri [2]" w:date="2022-09-06T13:51:00Z">
              <w:r w:rsidRPr="00C97A89">
                <w:rPr>
                  <w:color w:val="000000"/>
                  <w:sz w:val="20"/>
                  <w:szCs w:val="20"/>
                  <w:lang w:val="en-US"/>
                </w:rPr>
                <w:t>0.44</w:t>
              </w:r>
            </w:ins>
          </w:p>
        </w:tc>
        <w:tc>
          <w:tcPr>
            <w:tcW w:w="905" w:type="dxa"/>
            <w:tcBorders>
              <w:top w:val="nil"/>
              <w:left w:val="nil"/>
              <w:bottom w:val="nil"/>
              <w:right w:val="nil"/>
            </w:tcBorders>
            <w:shd w:val="clear" w:color="auto" w:fill="auto"/>
            <w:noWrap/>
            <w:vAlign w:val="bottom"/>
            <w:hideMark/>
            <w:tcPrChange w:id="31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87" w:author="Nick.Tolimieri [2]" w:date="2022-09-06T13:51:00Z"/>
                <w:color w:val="000000"/>
                <w:sz w:val="20"/>
                <w:szCs w:val="20"/>
                <w:lang w:val="en-US"/>
              </w:rPr>
            </w:pPr>
            <w:ins w:id="3188" w:author="Nick.Tolimieri [2]" w:date="2022-09-06T13:51:00Z">
              <w:r w:rsidRPr="00C97A89">
                <w:rPr>
                  <w:color w:val="000000"/>
                  <w:sz w:val="20"/>
                  <w:szCs w:val="20"/>
                  <w:lang w:val="en-US"/>
                </w:rPr>
                <w:t>3.25</w:t>
              </w:r>
            </w:ins>
          </w:p>
        </w:tc>
      </w:tr>
      <w:tr w:rsidR="00C97A89" w:rsidRPr="00C97A89" w:rsidTr="004C5EBF">
        <w:tblPrEx>
          <w:tblPrExChange w:id="3189" w:author="Nick.Tolimieri [2]" w:date="2022-09-13T12:47:00Z">
            <w:tblPrEx>
              <w:tblW w:w="10017" w:type="dxa"/>
            </w:tblPrEx>
          </w:tblPrExChange>
        </w:tblPrEx>
        <w:trPr>
          <w:trHeight w:val="255"/>
          <w:ins w:id="3190" w:author="Nick.Tolimieri [2]" w:date="2022-09-06T13:51:00Z"/>
          <w:trPrChange w:id="31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1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193" w:author="Nick.Tolimieri [2]" w:date="2022-09-06T13:51:00Z"/>
                <w:color w:val="000000"/>
                <w:sz w:val="20"/>
                <w:szCs w:val="20"/>
                <w:lang w:val="en-US"/>
              </w:rPr>
            </w:pPr>
            <w:ins w:id="319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1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196" w:author="Nick.Tolimieri [2]" w:date="2022-09-06T13:51:00Z"/>
                <w:color w:val="000000"/>
                <w:sz w:val="20"/>
                <w:szCs w:val="20"/>
                <w:lang w:val="en-US"/>
              </w:rPr>
            </w:pPr>
            <w:ins w:id="319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31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6C35F0" w:rsidP="00C97A89">
            <w:pPr>
              <w:spacing w:line="240" w:lineRule="auto"/>
              <w:ind w:firstLine="0"/>
              <w:jc w:val="right"/>
              <w:rPr>
                <w:ins w:id="3199" w:author="Nick.Tolimieri [2]" w:date="2022-09-06T13:51:00Z"/>
                <w:color w:val="000000"/>
                <w:sz w:val="20"/>
                <w:szCs w:val="20"/>
                <w:lang w:val="en-US"/>
              </w:rPr>
            </w:pPr>
            <w:ins w:id="3200" w:author="Nick.Tolimieri [2]" w:date="2022-09-06T15:12:00Z">
              <w:r>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32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2" w:author="Nick.Tolimieri [2]" w:date="2022-09-06T13:51:00Z"/>
                <w:color w:val="000000"/>
                <w:sz w:val="20"/>
                <w:szCs w:val="20"/>
                <w:lang w:val="en-US"/>
              </w:rPr>
            </w:pPr>
            <w:ins w:id="3203"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32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5" w:author="Nick.Tolimieri [2]" w:date="2022-09-06T13:51:00Z"/>
                <w:color w:val="000000"/>
                <w:sz w:val="20"/>
                <w:szCs w:val="20"/>
                <w:lang w:val="en-US"/>
              </w:rPr>
            </w:pPr>
            <w:ins w:id="320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08" w:author="Nick.Tolimieri [2]" w:date="2022-09-06T13:51:00Z"/>
                <w:color w:val="000000"/>
                <w:sz w:val="20"/>
                <w:szCs w:val="20"/>
                <w:lang w:val="en-US"/>
              </w:rPr>
            </w:pPr>
            <w:ins w:id="3209" w:author="Nick.Tolimieri [2]" w:date="2022-09-06T13:51:00Z">
              <w:r w:rsidRPr="00C97A89">
                <w:rPr>
                  <w:color w:val="000000"/>
                  <w:sz w:val="20"/>
                  <w:szCs w:val="20"/>
                  <w:lang w:val="en-US"/>
                </w:rPr>
                <w:t>102</w:t>
              </w:r>
            </w:ins>
          </w:p>
        </w:tc>
        <w:tc>
          <w:tcPr>
            <w:tcW w:w="700" w:type="dxa"/>
            <w:tcBorders>
              <w:top w:val="nil"/>
              <w:left w:val="nil"/>
              <w:bottom w:val="nil"/>
              <w:right w:val="nil"/>
            </w:tcBorders>
            <w:shd w:val="clear" w:color="auto" w:fill="auto"/>
            <w:noWrap/>
            <w:vAlign w:val="bottom"/>
            <w:hideMark/>
            <w:tcPrChange w:id="32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1" w:author="Nick.Tolimieri [2]" w:date="2022-09-06T13:51:00Z"/>
                <w:color w:val="000000"/>
                <w:sz w:val="20"/>
                <w:szCs w:val="20"/>
                <w:lang w:val="en-US"/>
              </w:rPr>
            </w:pPr>
            <w:ins w:id="321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4" w:author="Nick.Tolimieri [2]" w:date="2022-09-06T13:51:00Z"/>
                <w:color w:val="000000"/>
                <w:sz w:val="20"/>
                <w:szCs w:val="20"/>
                <w:lang w:val="en-US"/>
              </w:rPr>
            </w:pPr>
            <w:ins w:id="3215" w:author="Nick.Tolimieri [2]" w:date="2022-09-06T13:51:00Z">
              <w:r w:rsidRPr="00C97A89">
                <w:rPr>
                  <w:color w:val="000000"/>
                  <w:sz w:val="20"/>
                  <w:szCs w:val="20"/>
                  <w:lang w:val="en-US"/>
                </w:rPr>
                <w:t>47</w:t>
              </w:r>
            </w:ins>
          </w:p>
        </w:tc>
        <w:tc>
          <w:tcPr>
            <w:tcW w:w="905" w:type="dxa"/>
            <w:tcBorders>
              <w:top w:val="nil"/>
              <w:left w:val="nil"/>
              <w:bottom w:val="nil"/>
              <w:right w:val="nil"/>
            </w:tcBorders>
            <w:shd w:val="clear" w:color="auto" w:fill="auto"/>
            <w:noWrap/>
            <w:vAlign w:val="bottom"/>
            <w:hideMark/>
            <w:tcPrChange w:id="32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17" w:author="Nick.Tolimieri [2]" w:date="2022-09-06T13:51:00Z"/>
                <w:color w:val="000000"/>
                <w:sz w:val="20"/>
                <w:szCs w:val="20"/>
                <w:lang w:val="en-US"/>
              </w:rPr>
            </w:pPr>
            <w:ins w:id="3218" w:author="Nick.Tolimieri [2]" w:date="2022-09-06T13:51:00Z">
              <w:r w:rsidRPr="00C97A89">
                <w:rPr>
                  <w:color w:val="000000"/>
                  <w:sz w:val="20"/>
                  <w:szCs w:val="20"/>
                  <w:lang w:val="en-US"/>
                </w:rPr>
                <w:t>2.28</w:t>
              </w:r>
            </w:ins>
          </w:p>
        </w:tc>
        <w:tc>
          <w:tcPr>
            <w:tcW w:w="905" w:type="dxa"/>
            <w:tcBorders>
              <w:top w:val="nil"/>
              <w:left w:val="nil"/>
              <w:bottom w:val="nil"/>
              <w:right w:val="nil"/>
            </w:tcBorders>
            <w:shd w:val="clear" w:color="auto" w:fill="auto"/>
            <w:noWrap/>
            <w:vAlign w:val="bottom"/>
            <w:hideMark/>
            <w:tcPrChange w:id="32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0" w:author="Nick.Tolimieri [2]" w:date="2022-09-06T13:51:00Z"/>
                <w:color w:val="000000"/>
                <w:sz w:val="20"/>
                <w:szCs w:val="20"/>
                <w:lang w:val="en-US"/>
              </w:rPr>
            </w:pPr>
            <w:ins w:id="3221" w:author="Nick.Tolimieri [2]" w:date="2022-09-06T13:51:00Z">
              <w:r w:rsidRPr="00C97A89">
                <w:rPr>
                  <w:color w:val="000000"/>
                  <w:sz w:val="20"/>
                  <w:szCs w:val="20"/>
                  <w:lang w:val="en-US"/>
                </w:rPr>
                <w:t>0.48</w:t>
              </w:r>
            </w:ins>
          </w:p>
        </w:tc>
        <w:tc>
          <w:tcPr>
            <w:tcW w:w="905" w:type="dxa"/>
            <w:tcBorders>
              <w:top w:val="nil"/>
              <w:left w:val="nil"/>
              <w:bottom w:val="nil"/>
              <w:right w:val="nil"/>
            </w:tcBorders>
            <w:shd w:val="clear" w:color="auto" w:fill="auto"/>
            <w:noWrap/>
            <w:vAlign w:val="bottom"/>
            <w:hideMark/>
            <w:tcPrChange w:id="32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23" w:author="Nick.Tolimieri [2]" w:date="2022-09-06T13:51:00Z"/>
                <w:color w:val="000000"/>
                <w:sz w:val="20"/>
                <w:szCs w:val="20"/>
                <w:lang w:val="en-US"/>
              </w:rPr>
            </w:pPr>
            <w:ins w:id="3224" w:author="Nick.Tolimieri [2]" w:date="2022-09-06T13:51:00Z">
              <w:r w:rsidRPr="00C97A89">
                <w:rPr>
                  <w:color w:val="000000"/>
                  <w:sz w:val="20"/>
                  <w:szCs w:val="20"/>
                  <w:lang w:val="en-US"/>
                </w:rPr>
                <w:t>3.79</w:t>
              </w:r>
            </w:ins>
          </w:p>
        </w:tc>
      </w:tr>
      <w:tr w:rsidR="00C97A89" w:rsidRPr="00C97A89" w:rsidTr="004C5EBF">
        <w:tblPrEx>
          <w:tblPrExChange w:id="3225" w:author="Nick.Tolimieri [2]" w:date="2022-09-13T12:47:00Z">
            <w:tblPrEx>
              <w:tblW w:w="10017" w:type="dxa"/>
            </w:tblPrEx>
          </w:tblPrExChange>
        </w:tblPrEx>
        <w:trPr>
          <w:trHeight w:val="255"/>
          <w:ins w:id="3226" w:author="Nick.Tolimieri [2]" w:date="2022-09-06T13:51:00Z"/>
          <w:trPrChange w:id="32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29" w:author="Nick.Tolimieri [2]" w:date="2022-09-06T13:51:00Z"/>
                <w:color w:val="000000"/>
                <w:sz w:val="20"/>
                <w:szCs w:val="20"/>
                <w:lang w:val="en-US"/>
              </w:rPr>
            </w:pPr>
            <w:ins w:id="323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2" w:author="Nick.Tolimieri [2]" w:date="2022-09-06T13:51:00Z"/>
                <w:color w:val="000000"/>
                <w:sz w:val="20"/>
                <w:szCs w:val="20"/>
                <w:lang w:val="en-US"/>
              </w:rPr>
            </w:pPr>
            <w:ins w:id="323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32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5" w:author="Nick.Tolimieri [2]" w:date="2022-09-06T13:51:00Z"/>
                <w:color w:val="000000"/>
                <w:sz w:val="20"/>
                <w:szCs w:val="20"/>
                <w:lang w:val="en-US"/>
              </w:rPr>
            </w:pPr>
            <w:ins w:id="3236" w:author="Nick.Tolimieri [2]" w:date="2022-09-06T13:51:00Z">
              <w:r w:rsidRPr="00C97A89">
                <w:rPr>
                  <w:color w:val="000000"/>
                  <w:sz w:val="20"/>
                  <w:szCs w:val="20"/>
                  <w:lang w:val="en-US"/>
                </w:rPr>
                <w:t>8</w:t>
              </w:r>
            </w:ins>
          </w:p>
        </w:tc>
        <w:tc>
          <w:tcPr>
            <w:tcW w:w="736" w:type="dxa"/>
            <w:tcBorders>
              <w:top w:val="nil"/>
              <w:left w:val="nil"/>
              <w:bottom w:val="nil"/>
              <w:right w:val="nil"/>
            </w:tcBorders>
            <w:shd w:val="clear" w:color="auto" w:fill="auto"/>
            <w:noWrap/>
            <w:vAlign w:val="bottom"/>
            <w:hideMark/>
            <w:tcPrChange w:id="32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38" w:author="Nick.Tolimieri [2]" w:date="2022-09-06T13:51:00Z"/>
                <w:color w:val="000000"/>
                <w:sz w:val="20"/>
                <w:szCs w:val="20"/>
                <w:lang w:val="en-US"/>
              </w:rPr>
            </w:pPr>
            <w:ins w:id="3239" w:author="Nick.Tolimieri [2]" w:date="2022-09-06T13:51:00Z">
              <w:r w:rsidRPr="00C97A89">
                <w:rPr>
                  <w:color w:val="000000"/>
                  <w:sz w:val="20"/>
                  <w:szCs w:val="20"/>
                  <w:lang w:val="en-US"/>
                </w:rPr>
                <w:t>136</w:t>
              </w:r>
            </w:ins>
          </w:p>
        </w:tc>
        <w:tc>
          <w:tcPr>
            <w:tcW w:w="728" w:type="dxa"/>
            <w:tcBorders>
              <w:top w:val="nil"/>
              <w:left w:val="nil"/>
              <w:bottom w:val="nil"/>
              <w:right w:val="nil"/>
            </w:tcBorders>
            <w:shd w:val="clear" w:color="auto" w:fill="auto"/>
            <w:noWrap/>
            <w:vAlign w:val="bottom"/>
            <w:hideMark/>
            <w:tcPrChange w:id="32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1" w:author="Nick.Tolimieri [2]" w:date="2022-09-06T13:51:00Z"/>
                <w:color w:val="000000"/>
                <w:sz w:val="20"/>
                <w:szCs w:val="20"/>
                <w:lang w:val="en-US"/>
              </w:rPr>
            </w:pPr>
            <w:ins w:id="3242" w:author="Nick.Tolimieri [2]" w:date="2022-09-06T13:51:00Z">
              <w:r w:rsidRPr="00C97A89">
                <w:rPr>
                  <w:color w:val="000000"/>
                  <w:sz w:val="20"/>
                  <w:szCs w:val="20"/>
                  <w:lang w:val="en-US"/>
                </w:rPr>
                <w:t>8</w:t>
              </w:r>
            </w:ins>
          </w:p>
        </w:tc>
        <w:tc>
          <w:tcPr>
            <w:tcW w:w="786" w:type="dxa"/>
            <w:tcBorders>
              <w:top w:val="nil"/>
              <w:left w:val="nil"/>
              <w:bottom w:val="nil"/>
              <w:right w:val="nil"/>
            </w:tcBorders>
            <w:shd w:val="clear" w:color="auto" w:fill="auto"/>
            <w:noWrap/>
            <w:vAlign w:val="bottom"/>
            <w:hideMark/>
            <w:tcPrChange w:id="32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4" w:author="Nick.Tolimieri [2]" w:date="2022-09-06T13:51:00Z"/>
                <w:color w:val="000000"/>
                <w:sz w:val="20"/>
                <w:szCs w:val="20"/>
                <w:lang w:val="en-US"/>
              </w:rPr>
            </w:pPr>
            <w:ins w:id="3245"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32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47" w:author="Nick.Tolimieri [2]" w:date="2022-09-06T13:51:00Z"/>
                <w:color w:val="000000"/>
                <w:sz w:val="20"/>
                <w:szCs w:val="20"/>
                <w:lang w:val="en-US"/>
              </w:rPr>
            </w:pPr>
            <w:ins w:id="324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0" w:author="Nick.Tolimieri [2]" w:date="2022-09-06T13:51:00Z"/>
                <w:color w:val="000000"/>
                <w:sz w:val="20"/>
                <w:szCs w:val="20"/>
                <w:lang w:val="en-US"/>
              </w:rPr>
            </w:pPr>
            <w:ins w:id="3251" w:author="Nick.Tolimieri [2]" w:date="2022-09-06T13:51:00Z">
              <w:r w:rsidRPr="00C97A89">
                <w:rPr>
                  <w:color w:val="000000"/>
                  <w:sz w:val="20"/>
                  <w:szCs w:val="20"/>
                  <w:lang w:val="en-US"/>
                </w:rPr>
                <w:t>34</w:t>
              </w:r>
            </w:ins>
          </w:p>
        </w:tc>
        <w:tc>
          <w:tcPr>
            <w:tcW w:w="905" w:type="dxa"/>
            <w:tcBorders>
              <w:top w:val="nil"/>
              <w:left w:val="nil"/>
              <w:bottom w:val="nil"/>
              <w:right w:val="nil"/>
            </w:tcBorders>
            <w:shd w:val="clear" w:color="auto" w:fill="auto"/>
            <w:noWrap/>
            <w:vAlign w:val="bottom"/>
            <w:hideMark/>
            <w:tcPrChange w:id="32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3" w:author="Nick.Tolimieri [2]" w:date="2022-09-06T13:51:00Z"/>
                <w:color w:val="000000"/>
                <w:sz w:val="20"/>
                <w:szCs w:val="20"/>
                <w:lang w:val="en-US"/>
              </w:rPr>
            </w:pPr>
            <w:ins w:id="3254" w:author="Nick.Tolimieri [2]" w:date="2022-09-06T13:51:00Z">
              <w:r w:rsidRPr="00C97A89">
                <w:rPr>
                  <w:color w:val="000000"/>
                  <w:sz w:val="20"/>
                  <w:szCs w:val="20"/>
                  <w:lang w:val="en-US"/>
                </w:rPr>
                <w:t>1.84</w:t>
              </w:r>
            </w:ins>
          </w:p>
        </w:tc>
        <w:tc>
          <w:tcPr>
            <w:tcW w:w="905" w:type="dxa"/>
            <w:tcBorders>
              <w:top w:val="nil"/>
              <w:left w:val="nil"/>
              <w:bottom w:val="nil"/>
              <w:right w:val="nil"/>
            </w:tcBorders>
            <w:shd w:val="clear" w:color="auto" w:fill="auto"/>
            <w:noWrap/>
            <w:vAlign w:val="bottom"/>
            <w:hideMark/>
            <w:tcPrChange w:id="32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6" w:author="Nick.Tolimieri [2]" w:date="2022-09-06T13:51:00Z"/>
                <w:color w:val="000000"/>
                <w:sz w:val="20"/>
                <w:szCs w:val="20"/>
                <w:lang w:val="en-US"/>
              </w:rPr>
            </w:pPr>
            <w:ins w:id="325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2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59" w:author="Nick.Tolimieri [2]" w:date="2022-09-06T13:51:00Z"/>
                <w:color w:val="000000"/>
                <w:sz w:val="20"/>
                <w:szCs w:val="20"/>
                <w:lang w:val="en-US"/>
              </w:rPr>
            </w:pPr>
            <w:ins w:id="3260" w:author="Nick.Tolimieri [2]" w:date="2022-09-06T13:51:00Z">
              <w:r w:rsidRPr="00C97A89">
                <w:rPr>
                  <w:color w:val="000000"/>
                  <w:sz w:val="20"/>
                  <w:szCs w:val="20"/>
                  <w:lang w:val="en-US"/>
                </w:rPr>
                <w:t>2.69</w:t>
              </w:r>
            </w:ins>
          </w:p>
        </w:tc>
      </w:tr>
      <w:tr w:rsidR="00C97A89" w:rsidRPr="00C97A89" w:rsidTr="004C5EBF">
        <w:tblPrEx>
          <w:tblPrExChange w:id="3261" w:author="Nick.Tolimieri [2]" w:date="2022-09-13T12:47:00Z">
            <w:tblPrEx>
              <w:tblW w:w="10017" w:type="dxa"/>
            </w:tblPrEx>
          </w:tblPrExChange>
        </w:tblPrEx>
        <w:trPr>
          <w:trHeight w:val="255"/>
          <w:ins w:id="3262" w:author="Nick.Tolimieri [2]" w:date="2022-09-06T13:51:00Z"/>
          <w:trPrChange w:id="32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2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265" w:author="Nick.Tolimieri [2]" w:date="2022-09-06T13:51:00Z"/>
                <w:color w:val="000000"/>
                <w:sz w:val="20"/>
                <w:szCs w:val="20"/>
                <w:lang w:val="en-US"/>
              </w:rPr>
            </w:pPr>
            <w:ins w:id="326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2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68" w:author="Nick.Tolimieri [2]" w:date="2022-09-06T13:51:00Z"/>
                <w:color w:val="000000"/>
                <w:sz w:val="20"/>
                <w:szCs w:val="20"/>
                <w:lang w:val="en-US"/>
              </w:rPr>
            </w:pPr>
            <w:ins w:id="326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32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1" w:author="Nick.Tolimieri [2]" w:date="2022-09-06T13:51:00Z"/>
                <w:color w:val="000000"/>
                <w:sz w:val="20"/>
                <w:szCs w:val="20"/>
                <w:lang w:val="en-US"/>
              </w:rPr>
            </w:pPr>
            <w:ins w:id="327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2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4" w:author="Nick.Tolimieri [2]" w:date="2022-09-06T13:51:00Z"/>
                <w:color w:val="000000"/>
                <w:sz w:val="20"/>
                <w:szCs w:val="20"/>
                <w:lang w:val="en-US"/>
              </w:rPr>
            </w:pPr>
            <w:ins w:id="3275" w:author="Nick.Tolimieri [2]" w:date="2022-09-06T13:51:00Z">
              <w:r w:rsidRPr="00C97A89">
                <w:rPr>
                  <w:color w:val="000000"/>
                  <w:sz w:val="20"/>
                  <w:szCs w:val="20"/>
                  <w:lang w:val="en-US"/>
                </w:rPr>
                <w:t>123</w:t>
              </w:r>
            </w:ins>
          </w:p>
        </w:tc>
        <w:tc>
          <w:tcPr>
            <w:tcW w:w="728" w:type="dxa"/>
            <w:tcBorders>
              <w:top w:val="nil"/>
              <w:left w:val="nil"/>
              <w:bottom w:val="nil"/>
              <w:right w:val="nil"/>
            </w:tcBorders>
            <w:shd w:val="clear" w:color="auto" w:fill="auto"/>
            <w:noWrap/>
            <w:vAlign w:val="bottom"/>
            <w:hideMark/>
            <w:tcPrChange w:id="32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77" w:author="Nick.Tolimieri [2]" w:date="2022-09-06T13:51:00Z"/>
                <w:color w:val="000000"/>
                <w:sz w:val="20"/>
                <w:szCs w:val="20"/>
                <w:lang w:val="en-US"/>
              </w:rPr>
            </w:pPr>
            <w:ins w:id="3278"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2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0" w:author="Nick.Tolimieri [2]" w:date="2022-09-06T13:51:00Z"/>
                <w:color w:val="000000"/>
                <w:sz w:val="20"/>
                <w:szCs w:val="20"/>
                <w:lang w:val="en-US"/>
              </w:rPr>
            </w:pPr>
            <w:ins w:id="3281" w:author="Nick.Tolimieri [2]" w:date="2022-09-06T13:51:00Z">
              <w:r w:rsidRPr="00C97A89">
                <w:rPr>
                  <w:color w:val="000000"/>
                  <w:sz w:val="20"/>
                  <w:szCs w:val="20"/>
                  <w:lang w:val="en-US"/>
                </w:rPr>
                <w:t>109</w:t>
              </w:r>
            </w:ins>
          </w:p>
        </w:tc>
        <w:tc>
          <w:tcPr>
            <w:tcW w:w="700" w:type="dxa"/>
            <w:tcBorders>
              <w:top w:val="nil"/>
              <w:left w:val="nil"/>
              <w:bottom w:val="nil"/>
              <w:right w:val="nil"/>
            </w:tcBorders>
            <w:shd w:val="clear" w:color="auto" w:fill="auto"/>
            <w:noWrap/>
            <w:vAlign w:val="bottom"/>
            <w:hideMark/>
            <w:tcPrChange w:id="32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3" w:author="Nick.Tolimieri [2]" w:date="2022-09-06T13:51:00Z"/>
                <w:color w:val="000000"/>
                <w:sz w:val="20"/>
                <w:szCs w:val="20"/>
                <w:lang w:val="en-US"/>
              </w:rPr>
            </w:pPr>
            <w:ins w:id="328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2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6" w:author="Nick.Tolimieri [2]" w:date="2022-09-06T13:51:00Z"/>
                <w:color w:val="000000"/>
                <w:sz w:val="20"/>
                <w:szCs w:val="20"/>
                <w:lang w:val="en-US"/>
              </w:rPr>
            </w:pPr>
            <w:ins w:id="3287" w:author="Nick.Tolimieri [2]" w:date="2022-09-06T13:51:00Z">
              <w:r w:rsidRPr="00C97A89">
                <w:rPr>
                  <w:color w:val="000000"/>
                  <w:sz w:val="20"/>
                  <w:szCs w:val="20"/>
                  <w:lang w:val="en-US"/>
                </w:rPr>
                <w:t>36</w:t>
              </w:r>
            </w:ins>
          </w:p>
        </w:tc>
        <w:tc>
          <w:tcPr>
            <w:tcW w:w="905" w:type="dxa"/>
            <w:tcBorders>
              <w:top w:val="nil"/>
              <w:left w:val="nil"/>
              <w:bottom w:val="nil"/>
              <w:right w:val="nil"/>
            </w:tcBorders>
            <w:shd w:val="clear" w:color="auto" w:fill="auto"/>
            <w:noWrap/>
            <w:vAlign w:val="bottom"/>
            <w:hideMark/>
            <w:tcPrChange w:id="32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89" w:author="Nick.Tolimieri [2]" w:date="2022-09-06T13:51:00Z"/>
                <w:color w:val="000000"/>
                <w:sz w:val="20"/>
                <w:szCs w:val="20"/>
                <w:lang w:val="en-US"/>
              </w:rPr>
            </w:pPr>
            <w:ins w:id="3290" w:author="Nick.Tolimieri [2]" w:date="2022-09-06T13:51:00Z">
              <w:r w:rsidRPr="00C97A89">
                <w:rPr>
                  <w:color w:val="000000"/>
                  <w:sz w:val="20"/>
                  <w:szCs w:val="20"/>
                  <w:lang w:val="en-US"/>
                </w:rPr>
                <w:t>1.88</w:t>
              </w:r>
            </w:ins>
          </w:p>
        </w:tc>
        <w:tc>
          <w:tcPr>
            <w:tcW w:w="905" w:type="dxa"/>
            <w:tcBorders>
              <w:top w:val="nil"/>
              <w:left w:val="nil"/>
              <w:bottom w:val="nil"/>
              <w:right w:val="nil"/>
            </w:tcBorders>
            <w:shd w:val="clear" w:color="auto" w:fill="auto"/>
            <w:noWrap/>
            <w:vAlign w:val="bottom"/>
            <w:hideMark/>
            <w:tcPrChange w:id="32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2" w:author="Nick.Tolimieri [2]" w:date="2022-09-06T13:51:00Z"/>
                <w:color w:val="000000"/>
                <w:sz w:val="20"/>
                <w:szCs w:val="20"/>
                <w:lang w:val="en-US"/>
              </w:rPr>
            </w:pPr>
            <w:ins w:id="3293" w:author="Nick.Tolimieri [2]" w:date="2022-09-06T13:51:00Z">
              <w:r w:rsidRPr="00C97A89">
                <w:rPr>
                  <w:color w:val="000000"/>
                  <w:sz w:val="20"/>
                  <w:szCs w:val="20"/>
                  <w:lang w:val="en-US"/>
                </w:rPr>
                <w:t>0.29</w:t>
              </w:r>
            </w:ins>
          </w:p>
        </w:tc>
        <w:tc>
          <w:tcPr>
            <w:tcW w:w="905" w:type="dxa"/>
            <w:tcBorders>
              <w:top w:val="nil"/>
              <w:left w:val="nil"/>
              <w:bottom w:val="nil"/>
              <w:right w:val="nil"/>
            </w:tcBorders>
            <w:shd w:val="clear" w:color="auto" w:fill="auto"/>
            <w:noWrap/>
            <w:vAlign w:val="bottom"/>
            <w:hideMark/>
            <w:tcPrChange w:id="32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295" w:author="Nick.Tolimieri [2]" w:date="2022-09-06T13:51:00Z"/>
                <w:color w:val="000000"/>
                <w:sz w:val="20"/>
                <w:szCs w:val="20"/>
                <w:lang w:val="en-US"/>
              </w:rPr>
            </w:pPr>
            <w:ins w:id="3296" w:author="Nick.Tolimieri [2]" w:date="2022-09-06T13:51:00Z">
              <w:r w:rsidRPr="00C97A89">
                <w:rPr>
                  <w:color w:val="000000"/>
                  <w:sz w:val="20"/>
                  <w:szCs w:val="20"/>
                  <w:lang w:val="en-US"/>
                </w:rPr>
                <w:t>3.45</w:t>
              </w:r>
            </w:ins>
          </w:p>
        </w:tc>
      </w:tr>
      <w:tr w:rsidR="00C97A89" w:rsidRPr="00C97A89" w:rsidTr="004C5EBF">
        <w:tblPrEx>
          <w:tblPrExChange w:id="3297" w:author="Nick.Tolimieri [2]" w:date="2022-09-13T12:47:00Z">
            <w:tblPrEx>
              <w:tblW w:w="10017" w:type="dxa"/>
            </w:tblPrEx>
          </w:tblPrExChange>
        </w:tblPrEx>
        <w:trPr>
          <w:trHeight w:val="255"/>
          <w:ins w:id="3298" w:author="Nick.Tolimieri [2]" w:date="2022-09-06T13:51:00Z"/>
          <w:trPrChange w:id="32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01" w:author="Nick.Tolimieri [2]" w:date="2022-09-06T13:51:00Z"/>
                <w:color w:val="000000"/>
                <w:sz w:val="20"/>
                <w:szCs w:val="20"/>
                <w:lang w:val="en-US"/>
              </w:rPr>
            </w:pPr>
            <w:ins w:id="3302"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4" w:author="Nick.Tolimieri [2]" w:date="2022-09-06T13:51:00Z"/>
                <w:color w:val="000000"/>
                <w:sz w:val="20"/>
                <w:szCs w:val="20"/>
                <w:lang w:val="en-US"/>
              </w:rPr>
            </w:pPr>
            <w:ins w:id="330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33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07" w:author="Nick.Tolimieri [2]" w:date="2022-09-06T13:51:00Z"/>
                <w:color w:val="000000"/>
                <w:sz w:val="20"/>
                <w:szCs w:val="20"/>
                <w:lang w:val="en-US"/>
              </w:rPr>
            </w:pPr>
            <w:ins w:id="3308"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3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0" w:author="Nick.Tolimieri [2]" w:date="2022-09-06T13:51:00Z"/>
                <w:color w:val="000000"/>
                <w:sz w:val="20"/>
                <w:szCs w:val="20"/>
                <w:lang w:val="en-US"/>
              </w:rPr>
            </w:pPr>
            <w:ins w:id="331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3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3" w:author="Nick.Tolimieri [2]" w:date="2022-09-06T13:51:00Z"/>
                <w:color w:val="000000"/>
                <w:sz w:val="20"/>
                <w:szCs w:val="20"/>
                <w:lang w:val="en-US"/>
              </w:rPr>
            </w:pPr>
            <w:ins w:id="331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3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16" w:author="Nick.Tolimieri [2]" w:date="2022-09-06T13:51:00Z"/>
                <w:color w:val="000000"/>
                <w:sz w:val="20"/>
                <w:szCs w:val="20"/>
                <w:lang w:val="en-US"/>
              </w:rPr>
            </w:pPr>
            <w:ins w:id="331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3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19" w:author="Nick.Tolimieri [2]" w:date="2022-09-06T13:51:00Z"/>
                <w:color w:val="000000"/>
                <w:sz w:val="20"/>
                <w:szCs w:val="20"/>
                <w:lang w:val="en-US"/>
              </w:rPr>
            </w:pPr>
            <w:ins w:id="332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3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2" w:author="Nick.Tolimieri [2]" w:date="2022-09-06T13:51:00Z"/>
                <w:color w:val="000000"/>
                <w:sz w:val="20"/>
                <w:szCs w:val="20"/>
                <w:lang w:val="en-US"/>
              </w:rPr>
            </w:pPr>
            <w:ins w:id="332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5" w:author="Nick.Tolimieri [2]" w:date="2022-09-06T13:51:00Z"/>
                <w:color w:val="000000"/>
                <w:sz w:val="20"/>
                <w:szCs w:val="20"/>
                <w:lang w:val="en-US"/>
              </w:rPr>
            </w:pPr>
            <w:ins w:id="332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28" w:author="Nick.Tolimieri [2]" w:date="2022-09-06T13:51:00Z"/>
                <w:color w:val="000000"/>
                <w:sz w:val="20"/>
                <w:szCs w:val="20"/>
                <w:lang w:val="en-US"/>
              </w:rPr>
            </w:pPr>
            <w:ins w:id="332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3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1" w:author="Nick.Tolimieri [2]" w:date="2022-09-06T13:51:00Z"/>
                <w:color w:val="000000"/>
                <w:sz w:val="20"/>
                <w:szCs w:val="20"/>
                <w:lang w:val="en-US"/>
              </w:rPr>
            </w:pPr>
            <w:ins w:id="3332" w:author="Nick.Tolimieri [2]" w:date="2022-09-06T13:51:00Z">
              <w:r w:rsidRPr="00C97A89">
                <w:rPr>
                  <w:color w:val="000000"/>
                  <w:sz w:val="20"/>
                  <w:szCs w:val="20"/>
                  <w:lang w:val="en-US"/>
                </w:rPr>
                <w:t>-</w:t>
              </w:r>
            </w:ins>
          </w:p>
        </w:tc>
      </w:tr>
      <w:tr w:rsidR="00C97A89" w:rsidRPr="00C97A89" w:rsidTr="004C5EBF">
        <w:tblPrEx>
          <w:tblPrExChange w:id="3333" w:author="Nick.Tolimieri [2]" w:date="2022-09-13T12:47:00Z">
            <w:tblPrEx>
              <w:tblW w:w="10017" w:type="dxa"/>
            </w:tblPrEx>
          </w:tblPrExChange>
        </w:tblPrEx>
        <w:trPr>
          <w:trHeight w:val="255"/>
          <w:ins w:id="3334" w:author="Nick.Tolimieri [2]" w:date="2022-09-06T13:51:00Z"/>
          <w:trPrChange w:id="33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37" w:author="Nick.Tolimieri [2]" w:date="2022-09-06T13:51:00Z"/>
                <w:color w:val="000000"/>
                <w:sz w:val="20"/>
                <w:szCs w:val="20"/>
                <w:lang w:val="en-US"/>
              </w:rPr>
            </w:pPr>
            <w:ins w:id="3338"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0" w:author="Nick.Tolimieri [2]" w:date="2022-09-06T13:51:00Z"/>
                <w:color w:val="000000"/>
                <w:sz w:val="20"/>
                <w:szCs w:val="20"/>
                <w:lang w:val="en-US"/>
              </w:rPr>
            </w:pPr>
            <w:ins w:id="334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33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3" w:author="Nick.Tolimieri [2]" w:date="2022-09-06T13:51:00Z"/>
                <w:color w:val="000000"/>
                <w:sz w:val="20"/>
                <w:szCs w:val="20"/>
                <w:lang w:val="en-US"/>
              </w:rPr>
            </w:pPr>
            <w:ins w:id="3344"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3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6" w:author="Nick.Tolimieri [2]" w:date="2022-09-06T13:51:00Z"/>
                <w:color w:val="000000"/>
                <w:sz w:val="20"/>
                <w:szCs w:val="20"/>
                <w:lang w:val="en-US"/>
              </w:rPr>
            </w:pPr>
            <w:ins w:id="3347" w:author="Nick.Tolimieri [2]" w:date="2022-09-06T13:51:00Z">
              <w:r w:rsidRPr="00C97A89">
                <w:rPr>
                  <w:color w:val="000000"/>
                  <w:sz w:val="20"/>
                  <w:szCs w:val="20"/>
                  <w:lang w:val="en-US"/>
                </w:rPr>
                <w:t>17</w:t>
              </w:r>
            </w:ins>
          </w:p>
        </w:tc>
        <w:tc>
          <w:tcPr>
            <w:tcW w:w="728" w:type="dxa"/>
            <w:tcBorders>
              <w:top w:val="nil"/>
              <w:left w:val="nil"/>
              <w:bottom w:val="nil"/>
              <w:right w:val="nil"/>
            </w:tcBorders>
            <w:shd w:val="clear" w:color="auto" w:fill="auto"/>
            <w:noWrap/>
            <w:vAlign w:val="bottom"/>
            <w:hideMark/>
            <w:tcPrChange w:id="33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49" w:author="Nick.Tolimieri [2]" w:date="2022-09-06T13:51:00Z"/>
                <w:color w:val="000000"/>
                <w:sz w:val="20"/>
                <w:szCs w:val="20"/>
                <w:lang w:val="en-US"/>
              </w:rPr>
            </w:pPr>
            <w:ins w:id="335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3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2" w:author="Nick.Tolimieri [2]" w:date="2022-09-06T13:51:00Z"/>
                <w:color w:val="000000"/>
                <w:sz w:val="20"/>
                <w:szCs w:val="20"/>
                <w:lang w:val="en-US"/>
              </w:rPr>
            </w:pPr>
            <w:ins w:id="3353" w:author="Nick.Tolimieri [2]" w:date="2022-09-06T13:51:00Z">
              <w:r w:rsidRPr="00C97A89">
                <w:rPr>
                  <w:color w:val="000000"/>
                  <w:sz w:val="20"/>
                  <w:szCs w:val="20"/>
                  <w:lang w:val="en-US"/>
                </w:rPr>
                <w:t>11</w:t>
              </w:r>
            </w:ins>
          </w:p>
        </w:tc>
        <w:tc>
          <w:tcPr>
            <w:tcW w:w="700" w:type="dxa"/>
            <w:tcBorders>
              <w:top w:val="nil"/>
              <w:left w:val="nil"/>
              <w:bottom w:val="nil"/>
              <w:right w:val="nil"/>
            </w:tcBorders>
            <w:shd w:val="clear" w:color="auto" w:fill="auto"/>
            <w:noWrap/>
            <w:vAlign w:val="bottom"/>
            <w:hideMark/>
            <w:tcPrChange w:id="33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5" w:author="Nick.Tolimieri [2]" w:date="2022-09-06T13:51:00Z"/>
                <w:color w:val="000000"/>
                <w:sz w:val="20"/>
                <w:szCs w:val="20"/>
                <w:lang w:val="en-US"/>
              </w:rPr>
            </w:pPr>
            <w:ins w:id="335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3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58" w:author="Nick.Tolimieri [2]" w:date="2022-09-06T13:51:00Z"/>
                <w:color w:val="000000"/>
                <w:sz w:val="20"/>
                <w:szCs w:val="20"/>
                <w:lang w:val="en-US"/>
              </w:rPr>
            </w:pPr>
            <w:ins w:id="3359"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33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1" w:author="Nick.Tolimieri [2]" w:date="2022-09-06T13:51:00Z"/>
                <w:color w:val="000000"/>
                <w:sz w:val="20"/>
                <w:szCs w:val="20"/>
                <w:lang w:val="en-US"/>
              </w:rPr>
            </w:pPr>
            <w:ins w:id="3362" w:author="Nick.Tolimieri [2]" w:date="2022-09-06T13:51:00Z">
              <w:r w:rsidRPr="00C97A89">
                <w:rPr>
                  <w:color w:val="000000"/>
                  <w:sz w:val="20"/>
                  <w:szCs w:val="20"/>
                  <w:lang w:val="en-US"/>
                </w:rPr>
                <w:t>1.71</w:t>
              </w:r>
            </w:ins>
          </w:p>
        </w:tc>
        <w:tc>
          <w:tcPr>
            <w:tcW w:w="905" w:type="dxa"/>
            <w:tcBorders>
              <w:top w:val="nil"/>
              <w:left w:val="nil"/>
              <w:bottom w:val="nil"/>
              <w:right w:val="nil"/>
            </w:tcBorders>
            <w:shd w:val="clear" w:color="auto" w:fill="auto"/>
            <w:noWrap/>
            <w:vAlign w:val="bottom"/>
            <w:hideMark/>
            <w:tcPrChange w:id="33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4" w:author="Nick.Tolimieri [2]" w:date="2022-09-06T13:51:00Z"/>
                <w:color w:val="000000"/>
                <w:sz w:val="20"/>
                <w:szCs w:val="20"/>
                <w:lang w:val="en-US"/>
              </w:rPr>
            </w:pPr>
            <w:ins w:id="3365" w:author="Nick.Tolimieri [2]" w:date="2022-09-06T13:51:00Z">
              <w:r w:rsidRPr="00C97A89">
                <w:rPr>
                  <w:color w:val="000000"/>
                  <w:sz w:val="20"/>
                  <w:szCs w:val="20"/>
                  <w:lang w:val="en-US"/>
                </w:rPr>
                <w:t>0.2</w:t>
              </w:r>
            </w:ins>
          </w:p>
        </w:tc>
        <w:tc>
          <w:tcPr>
            <w:tcW w:w="905" w:type="dxa"/>
            <w:tcBorders>
              <w:top w:val="nil"/>
              <w:left w:val="nil"/>
              <w:bottom w:val="nil"/>
              <w:right w:val="nil"/>
            </w:tcBorders>
            <w:shd w:val="clear" w:color="auto" w:fill="auto"/>
            <w:noWrap/>
            <w:vAlign w:val="bottom"/>
            <w:hideMark/>
            <w:tcPrChange w:id="33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67" w:author="Nick.Tolimieri [2]" w:date="2022-09-06T13:51:00Z"/>
                <w:color w:val="000000"/>
                <w:sz w:val="20"/>
                <w:szCs w:val="20"/>
                <w:lang w:val="en-US"/>
              </w:rPr>
            </w:pPr>
            <w:ins w:id="3368" w:author="Nick.Tolimieri [2]" w:date="2022-09-06T13:51:00Z">
              <w:r w:rsidRPr="00C97A89">
                <w:rPr>
                  <w:color w:val="000000"/>
                  <w:sz w:val="20"/>
                  <w:szCs w:val="20"/>
                  <w:lang w:val="en-US"/>
                </w:rPr>
                <w:t>2.37</w:t>
              </w:r>
            </w:ins>
          </w:p>
        </w:tc>
      </w:tr>
      <w:tr w:rsidR="00C97A89" w:rsidRPr="00C97A89" w:rsidTr="004C5EBF">
        <w:tblPrEx>
          <w:tblPrExChange w:id="3369" w:author="Nick.Tolimieri [2]" w:date="2022-09-13T12:47:00Z">
            <w:tblPrEx>
              <w:tblW w:w="10017" w:type="dxa"/>
            </w:tblPrEx>
          </w:tblPrExChange>
        </w:tblPrEx>
        <w:trPr>
          <w:trHeight w:val="255"/>
          <w:ins w:id="3370" w:author="Nick.Tolimieri [2]" w:date="2022-09-06T13:51:00Z"/>
          <w:trPrChange w:id="33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3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373" w:author="Nick.Tolimieri [2]" w:date="2022-09-06T13:51:00Z"/>
                <w:color w:val="000000"/>
                <w:sz w:val="20"/>
                <w:szCs w:val="20"/>
                <w:lang w:val="en-US"/>
              </w:rPr>
            </w:pPr>
            <w:ins w:id="3374"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3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6" w:author="Nick.Tolimieri [2]" w:date="2022-09-06T13:51:00Z"/>
                <w:color w:val="000000"/>
                <w:sz w:val="20"/>
                <w:szCs w:val="20"/>
                <w:lang w:val="en-US"/>
              </w:rPr>
            </w:pPr>
            <w:ins w:id="337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33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79" w:author="Nick.Tolimieri [2]" w:date="2022-09-06T13:51:00Z"/>
                <w:color w:val="000000"/>
                <w:sz w:val="20"/>
                <w:szCs w:val="20"/>
                <w:lang w:val="en-US"/>
              </w:rPr>
            </w:pPr>
            <w:ins w:id="3380" w:author="Nick.Tolimieri [2]" w:date="2022-09-06T13:51:00Z">
              <w:r w:rsidRPr="00C97A89">
                <w:rPr>
                  <w:color w:val="000000"/>
                  <w:sz w:val="20"/>
                  <w:szCs w:val="20"/>
                  <w:lang w:val="en-US"/>
                </w:rPr>
                <w:t>54</w:t>
              </w:r>
            </w:ins>
          </w:p>
        </w:tc>
        <w:tc>
          <w:tcPr>
            <w:tcW w:w="736" w:type="dxa"/>
            <w:tcBorders>
              <w:top w:val="nil"/>
              <w:left w:val="nil"/>
              <w:bottom w:val="nil"/>
              <w:right w:val="nil"/>
            </w:tcBorders>
            <w:shd w:val="clear" w:color="auto" w:fill="auto"/>
            <w:noWrap/>
            <w:vAlign w:val="bottom"/>
            <w:hideMark/>
            <w:tcPrChange w:id="33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2" w:author="Nick.Tolimieri [2]" w:date="2022-09-06T13:51:00Z"/>
                <w:color w:val="000000"/>
                <w:sz w:val="20"/>
                <w:szCs w:val="20"/>
                <w:lang w:val="en-US"/>
              </w:rPr>
            </w:pPr>
            <w:ins w:id="3383" w:author="Nick.Tolimieri [2]" w:date="2022-09-06T13:51:00Z">
              <w:r w:rsidRPr="00C97A89">
                <w:rPr>
                  <w:color w:val="000000"/>
                  <w:sz w:val="20"/>
                  <w:szCs w:val="20"/>
                  <w:lang w:val="en-US"/>
                </w:rPr>
                <w:t>81</w:t>
              </w:r>
            </w:ins>
          </w:p>
        </w:tc>
        <w:tc>
          <w:tcPr>
            <w:tcW w:w="728" w:type="dxa"/>
            <w:tcBorders>
              <w:top w:val="nil"/>
              <w:left w:val="nil"/>
              <w:bottom w:val="nil"/>
              <w:right w:val="nil"/>
            </w:tcBorders>
            <w:shd w:val="clear" w:color="auto" w:fill="auto"/>
            <w:noWrap/>
            <w:vAlign w:val="bottom"/>
            <w:hideMark/>
            <w:tcPrChange w:id="33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5" w:author="Nick.Tolimieri [2]" w:date="2022-09-06T13:51:00Z"/>
                <w:color w:val="000000"/>
                <w:sz w:val="20"/>
                <w:szCs w:val="20"/>
                <w:lang w:val="en-US"/>
              </w:rPr>
            </w:pPr>
            <w:ins w:id="3386" w:author="Nick.Tolimieri [2]" w:date="2022-09-06T13:51:00Z">
              <w:r w:rsidRPr="00C97A89">
                <w:rPr>
                  <w:color w:val="000000"/>
                  <w:sz w:val="20"/>
                  <w:szCs w:val="20"/>
                  <w:lang w:val="en-US"/>
                </w:rPr>
                <w:t>3</w:t>
              </w:r>
            </w:ins>
          </w:p>
        </w:tc>
        <w:tc>
          <w:tcPr>
            <w:tcW w:w="786" w:type="dxa"/>
            <w:tcBorders>
              <w:top w:val="nil"/>
              <w:left w:val="nil"/>
              <w:bottom w:val="nil"/>
              <w:right w:val="nil"/>
            </w:tcBorders>
            <w:shd w:val="clear" w:color="auto" w:fill="auto"/>
            <w:noWrap/>
            <w:vAlign w:val="bottom"/>
            <w:hideMark/>
            <w:tcPrChange w:id="33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88" w:author="Nick.Tolimieri [2]" w:date="2022-09-06T13:51:00Z"/>
                <w:color w:val="000000"/>
                <w:sz w:val="20"/>
                <w:szCs w:val="20"/>
                <w:lang w:val="en-US"/>
              </w:rPr>
            </w:pPr>
            <w:ins w:id="3389" w:author="Nick.Tolimieri [2]" w:date="2022-09-06T13:51:00Z">
              <w:r w:rsidRPr="00C97A89">
                <w:rPr>
                  <w:color w:val="000000"/>
                  <w:sz w:val="20"/>
                  <w:szCs w:val="20"/>
                  <w:lang w:val="en-US"/>
                </w:rPr>
                <w:t>46</w:t>
              </w:r>
            </w:ins>
          </w:p>
        </w:tc>
        <w:tc>
          <w:tcPr>
            <w:tcW w:w="700" w:type="dxa"/>
            <w:tcBorders>
              <w:top w:val="nil"/>
              <w:left w:val="nil"/>
              <w:bottom w:val="nil"/>
              <w:right w:val="nil"/>
            </w:tcBorders>
            <w:shd w:val="clear" w:color="auto" w:fill="auto"/>
            <w:noWrap/>
            <w:vAlign w:val="bottom"/>
            <w:hideMark/>
            <w:tcPrChange w:id="33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1" w:author="Nick.Tolimieri [2]" w:date="2022-09-06T13:51:00Z"/>
                <w:color w:val="000000"/>
                <w:sz w:val="20"/>
                <w:szCs w:val="20"/>
                <w:lang w:val="en-US"/>
              </w:rPr>
            </w:pPr>
            <w:ins w:id="3392"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3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4" w:author="Nick.Tolimieri [2]" w:date="2022-09-06T13:51:00Z"/>
                <w:color w:val="000000"/>
                <w:sz w:val="20"/>
                <w:szCs w:val="20"/>
                <w:lang w:val="en-US"/>
              </w:rPr>
            </w:pPr>
            <w:ins w:id="3395"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3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397" w:author="Nick.Tolimieri [2]" w:date="2022-09-06T13:51:00Z"/>
                <w:color w:val="000000"/>
                <w:sz w:val="20"/>
                <w:szCs w:val="20"/>
                <w:lang w:val="en-US"/>
              </w:rPr>
            </w:pPr>
            <w:ins w:id="3398" w:author="Nick.Tolimieri [2]" w:date="2022-09-06T13:51:00Z">
              <w:r w:rsidRPr="00C97A89">
                <w:rPr>
                  <w:color w:val="000000"/>
                  <w:sz w:val="20"/>
                  <w:szCs w:val="20"/>
                  <w:lang w:val="en-US"/>
                </w:rPr>
                <w:t>2.21</w:t>
              </w:r>
            </w:ins>
          </w:p>
        </w:tc>
        <w:tc>
          <w:tcPr>
            <w:tcW w:w="905" w:type="dxa"/>
            <w:tcBorders>
              <w:top w:val="nil"/>
              <w:left w:val="nil"/>
              <w:bottom w:val="nil"/>
              <w:right w:val="nil"/>
            </w:tcBorders>
            <w:shd w:val="clear" w:color="auto" w:fill="auto"/>
            <w:noWrap/>
            <w:vAlign w:val="bottom"/>
            <w:hideMark/>
            <w:tcPrChange w:id="33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0" w:author="Nick.Tolimieri [2]" w:date="2022-09-06T13:51:00Z"/>
                <w:color w:val="000000"/>
                <w:sz w:val="20"/>
                <w:szCs w:val="20"/>
                <w:lang w:val="en-US"/>
              </w:rPr>
            </w:pPr>
            <w:ins w:id="3401" w:author="Nick.Tolimieri [2]" w:date="2022-09-06T13:51:00Z">
              <w:r w:rsidRPr="00C97A89">
                <w:rPr>
                  <w:color w:val="000000"/>
                  <w:sz w:val="20"/>
                  <w:szCs w:val="20"/>
                  <w:lang w:val="en-US"/>
                </w:rPr>
                <w:t>0.31</w:t>
              </w:r>
            </w:ins>
          </w:p>
        </w:tc>
        <w:tc>
          <w:tcPr>
            <w:tcW w:w="905" w:type="dxa"/>
            <w:tcBorders>
              <w:top w:val="nil"/>
              <w:left w:val="nil"/>
              <w:bottom w:val="nil"/>
              <w:right w:val="nil"/>
            </w:tcBorders>
            <w:shd w:val="clear" w:color="auto" w:fill="auto"/>
            <w:noWrap/>
            <w:vAlign w:val="bottom"/>
            <w:hideMark/>
            <w:tcPrChange w:id="34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03" w:author="Nick.Tolimieri [2]" w:date="2022-09-06T13:51:00Z"/>
                <w:color w:val="000000"/>
                <w:sz w:val="20"/>
                <w:szCs w:val="20"/>
                <w:lang w:val="en-US"/>
              </w:rPr>
            </w:pPr>
            <w:ins w:id="3404" w:author="Nick.Tolimieri [2]" w:date="2022-09-06T13:51:00Z">
              <w:r w:rsidRPr="00C97A89">
                <w:rPr>
                  <w:color w:val="000000"/>
                  <w:sz w:val="20"/>
                  <w:szCs w:val="20"/>
                  <w:lang w:val="en-US"/>
                </w:rPr>
                <w:t>3.29</w:t>
              </w:r>
            </w:ins>
          </w:p>
        </w:tc>
      </w:tr>
      <w:tr w:rsidR="00C97A89" w:rsidRPr="00C97A89" w:rsidTr="004C5EBF">
        <w:tblPrEx>
          <w:tblPrExChange w:id="3405" w:author="Nick.Tolimieri [2]" w:date="2022-09-13T12:47:00Z">
            <w:tblPrEx>
              <w:tblW w:w="10017" w:type="dxa"/>
            </w:tblPrEx>
          </w:tblPrExChange>
        </w:tblPrEx>
        <w:trPr>
          <w:trHeight w:val="255"/>
          <w:ins w:id="3406" w:author="Nick.Tolimieri [2]" w:date="2022-09-06T13:51:00Z"/>
          <w:trPrChange w:id="34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09" w:author="Nick.Tolimieri [2]" w:date="2022-09-06T13:51:00Z"/>
                <w:color w:val="000000"/>
                <w:sz w:val="20"/>
                <w:szCs w:val="20"/>
                <w:lang w:val="en-US"/>
              </w:rPr>
            </w:pPr>
            <w:ins w:id="3410"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2" w:author="Nick.Tolimieri [2]" w:date="2022-09-06T13:51:00Z"/>
                <w:color w:val="000000"/>
                <w:sz w:val="20"/>
                <w:szCs w:val="20"/>
                <w:lang w:val="en-US"/>
              </w:rPr>
            </w:pPr>
            <w:ins w:id="341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34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5" w:author="Nick.Tolimieri [2]" w:date="2022-09-06T13:51:00Z"/>
                <w:color w:val="000000"/>
                <w:sz w:val="20"/>
                <w:szCs w:val="20"/>
                <w:lang w:val="en-US"/>
              </w:rPr>
            </w:pPr>
            <w:ins w:id="341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4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18" w:author="Nick.Tolimieri [2]" w:date="2022-09-06T13:51:00Z"/>
                <w:color w:val="000000"/>
                <w:sz w:val="20"/>
                <w:szCs w:val="20"/>
                <w:lang w:val="en-US"/>
              </w:rPr>
            </w:pPr>
            <w:ins w:id="3419" w:author="Nick.Tolimieri [2]" w:date="2022-09-06T13:51:00Z">
              <w:r w:rsidRPr="00C97A89">
                <w:rPr>
                  <w:color w:val="000000"/>
                  <w:sz w:val="20"/>
                  <w:szCs w:val="20"/>
                  <w:lang w:val="en-US"/>
                </w:rPr>
                <w:t>18</w:t>
              </w:r>
            </w:ins>
          </w:p>
        </w:tc>
        <w:tc>
          <w:tcPr>
            <w:tcW w:w="728" w:type="dxa"/>
            <w:tcBorders>
              <w:top w:val="nil"/>
              <w:left w:val="nil"/>
              <w:bottom w:val="nil"/>
              <w:right w:val="nil"/>
            </w:tcBorders>
            <w:shd w:val="clear" w:color="auto" w:fill="auto"/>
            <w:noWrap/>
            <w:vAlign w:val="bottom"/>
            <w:hideMark/>
            <w:tcPrChange w:id="34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1" w:author="Nick.Tolimieri [2]" w:date="2022-09-06T13:51:00Z"/>
                <w:color w:val="000000"/>
                <w:sz w:val="20"/>
                <w:szCs w:val="20"/>
                <w:lang w:val="en-US"/>
              </w:rPr>
            </w:pPr>
            <w:ins w:id="342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4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4" w:author="Nick.Tolimieri [2]" w:date="2022-09-06T13:51:00Z"/>
                <w:color w:val="000000"/>
                <w:sz w:val="20"/>
                <w:szCs w:val="20"/>
                <w:lang w:val="en-US"/>
              </w:rPr>
            </w:pPr>
            <w:ins w:id="3425"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27" w:author="Nick.Tolimieri [2]" w:date="2022-09-06T13:51:00Z"/>
                <w:color w:val="000000"/>
                <w:sz w:val="20"/>
                <w:szCs w:val="20"/>
                <w:lang w:val="en-US"/>
              </w:rPr>
            </w:pPr>
            <w:ins w:id="3428" w:author="Nick.Tolimieri [2]" w:date="2022-09-06T13:51:00Z">
              <w:r w:rsidRPr="00C97A89">
                <w:rPr>
                  <w:color w:val="000000"/>
                  <w:sz w:val="20"/>
                  <w:szCs w:val="20"/>
                  <w:lang w:val="en-US"/>
                </w:rPr>
                <w:t>15</w:t>
              </w:r>
            </w:ins>
          </w:p>
        </w:tc>
        <w:tc>
          <w:tcPr>
            <w:tcW w:w="640" w:type="dxa"/>
            <w:tcBorders>
              <w:top w:val="nil"/>
              <w:left w:val="nil"/>
              <w:bottom w:val="nil"/>
              <w:right w:val="nil"/>
            </w:tcBorders>
            <w:shd w:val="clear" w:color="auto" w:fill="auto"/>
            <w:noWrap/>
            <w:vAlign w:val="bottom"/>
            <w:hideMark/>
            <w:tcPrChange w:id="34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0" w:author="Nick.Tolimieri [2]" w:date="2022-09-06T13:51:00Z"/>
                <w:color w:val="000000"/>
                <w:sz w:val="20"/>
                <w:szCs w:val="20"/>
                <w:lang w:val="en-US"/>
              </w:rPr>
            </w:pPr>
            <w:ins w:id="3431" w:author="Nick.Tolimieri [2]" w:date="2022-09-06T13:51:00Z">
              <w:r w:rsidRPr="00C97A89">
                <w:rPr>
                  <w:color w:val="000000"/>
                  <w:sz w:val="20"/>
                  <w:szCs w:val="20"/>
                  <w:lang w:val="en-US"/>
                </w:rPr>
                <w:t>15</w:t>
              </w:r>
            </w:ins>
          </w:p>
        </w:tc>
        <w:tc>
          <w:tcPr>
            <w:tcW w:w="905" w:type="dxa"/>
            <w:tcBorders>
              <w:top w:val="nil"/>
              <w:left w:val="nil"/>
              <w:bottom w:val="nil"/>
              <w:right w:val="nil"/>
            </w:tcBorders>
            <w:shd w:val="clear" w:color="auto" w:fill="auto"/>
            <w:noWrap/>
            <w:vAlign w:val="bottom"/>
            <w:hideMark/>
            <w:tcPrChange w:id="34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3" w:author="Nick.Tolimieri [2]" w:date="2022-09-06T13:51:00Z"/>
                <w:color w:val="000000"/>
                <w:sz w:val="20"/>
                <w:szCs w:val="20"/>
                <w:lang w:val="en-US"/>
              </w:rPr>
            </w:pPr>
            <w:ins w:id="3434" w:author="Nick.Tolimieri [2]" w:date="2022-09-06T13:51:00Z">
              <w:r w:rsidRPr="00C97A89">
                <w:rPr>
                  <w:color w:val="000000"/>
                  <w:sz w:val="20"/>
                  <w:szCs w:val="20"/>
                  <w:lang w:val="en-US"/>
                </w:rPr>
                <w:t>2.27</w:t>
              </w:r>
            </w:ins>
          </w:p>
        </w:tc>
        <w:tc>
          <w:tcPr>
            <w:tcW w:w="905" w:type="dxa"/>
            <w:tcBorders>
              <w:top w:val="nil"/>
              <w:left w:val="nil"/>
              <w:bottom w:val="nil"/>
              <w:right w:val="nil"/>
            </w:tcBorders>
            <w:shd w:val="clear" w:color="auto" w:fill="auto"/>
            <w:noWrap/>
            <w:vAlign w:val="bottom"/>
            <w:hideMark/>
            <w:tcPrChange w:id="34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6" w:author="Nick.Tolimieri [2]" w:date="2022-09-06T13:51:00Z"/>
                <w:color w:val="000000"/>
                <w:sz w:val="20"/>
                <w:szCs w:val="20"/>
                <w:lang w:val="en-US"/>
              </w:rPr>
            </w:pPr>
            <w:ins w:id="3437" w:author="Nick.Tolimieri [2]" w:date="2022-09-06T13:51:00Z">
              <w:r w:rsidRPr="00C97A89">
                <w:rPr>
                  <w:color w:val="000000"/>
                  <w:sz w:val="20"/>
                  <w:szCs w:val="20"/>
                  <w:lang w:val="en-US"/>
                </w:rPr>
                <w:t>0.37</w:t>
              </w:r>
            </w:ins>
          </w:p>
        </w:tc>
        <w:tc>
          <w:tcPr>
            <w:tcW w:w="905" w:type="dxa"/>
            <w:tcBorders>
              <w:top w:val="nil"/>
              <w:left w:val="nil"/>
              <w:bottom w:val="nil"/>
              <w:right w:val="nil"/>
            </w:tcBorders>
            <w:shd w:val="clear" w:color="auto" w:fill="auto"/>
            <w:noWrap/>
            <w:vAlign w:val="bottom"/>
            <w:hideMark/>
            <w:tcPrChange w:id="34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39" w:author="Nick.Tolimieri [2]" w:date="2022-09-06T13:51:00Z"/>
                <w:color w:val="000000"/>
                <w:sz w:val="20"/>
                <w:szCs w:val="20"/>
                <w:lang w:val="en-US"/>
              </w:rPr>
            </w:pPr>
            <w:ins w:id="3440" w:author="Nick.Tolimieri [2]" w:date="2022-09-06T13:51:00Z">
              <w:r w:rsidRPr="00C97A89">
                <w:rPr>
                  <w:color w:val="000000"/>
                  <w:sz w:val="20"/>
                  <w:szCs w:val="20"/>
                  <w:lang w:val="en-US"/>
                </w:rPr>
                <w:t>2.78</w:t>
              </w:r>
            </w:ins>
          </w:p>
        </w:tc>
      </w:tr>
      <w:tr w:rsidR="00C97A89" w:rsidRPr="00C97A89" w:rsidTr="004C5EBF">
        <w:tblPrEx>
          <w:tblPrExChange w:id="3441" w:author="Nick.Tolimieri [2]" w:date="2022-09-13T12:47:00Z">
            <w:tblPrEx>
              <w:tblW w:w="10017" w:type="dxa"/>
            </w:tblPrEx>
          </w:tblPrExChange>
        </w:tblPrEx>
        <w:trPr>
          <w:trHeight w:val="255"/>
          <w:ins w:id="3442" w:author="Nick.Tolimieri [2]" w:date="2022-09-06T13:51:00Z"/>
          <w:trPrChange w:id="34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45" w:author="Nick.Tolimieri [2]" w:date="2022-09-06T13:51:00Z"/>
                <w:color w:val="000000"/>
                <w:sz w:val="20"/>
                <w:szCs w:val="20"/>
                <w:lang w:val="en-US"/>
              </w:rPr>
            </w:pPr>
            <w:ins w:id="3446" w:author="Nick.Tolimieri [2]" w:date="2022-09-06T13:51:00Z">
              <w:r w:rsidRPr="00C97A89">
                <w:rPr>
                  <w:color w:val="000000"/>
                  <w:sz w:val="20"/>
                  <w:szCs w:val="20"/>
                  <w:lang w:val="en-US"/>
                </w:rPr>
                <w:t>Cape Johnson</w:t>
              </w:r>
            </w:ins>
          </w:p>
        </w:tc>
        <w:tc>
          <w:tcPr>
            <w:tcW w:w="616" w:type="dxa"/>
            <w:tcBorders>
              <w:top w:val="nil"/>
              <w:left w:val="nil"/>
              <w:bottom w:val="nil"/>
              <w:right w:val="nil"/>
            </w:tcBorders>
            <w:shd w:val="clear" w:color="auto" w:fill="auto"/>
            <w:noWrap/>
            <w:vAlign w:val="bottom"/>
            <w:hideMark/>
            <w:tcPrChange w:id="34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48" w:author="Nick.Tolimieri [2]" w:date="2022-09-06T13:51:00Z"/>
                <w:color w:val="000000"/>
                <w:sz w:val="20"/>
                <w:szCs w:val="20"/>
                <w:lang w:val="en-US"/>
              </w:rPr>
            </w:pPr>
            <w:ins w:id="3449" w:author="Nick.Tolimieri [2]" w:date="2022-09-06T13:51:00Z">
              <w:r w:rsidRPr="00C97A89">
                <w:rPr>
                  <w:color w:val="000000"/>
                  <w:sz w:val="20"/>
                  <w:szCs w:val="20"/>
                  <w:lang w:val="en-US"/>
                </w:rPr>
                <w:t>2021</w:t>
              </w:r>
            </w:ins>
          </w:p>
        </w:tc>
        <w:tc>
          <w:tcPr>
            <w:tcW w:w="734" w:type="dxa"/>
            <w:tcBorders>
              <w:top w:val="nil"/>
              <w:left w:val="nil"/>
              <w:bottom w:val="nil"/>
              <w:right w:val="nil"/>
            </w:tcBorders>
            <w:shd w:val="clear" w:color="auto" w:fill="auto"/>
            <w:noWrap/>
            <w:vAlign w:val="bottom"/>
            <w:hideMark/>
            <w:tcPrChange w:id="34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1" w:author="Nick.Tolimieri [2]" w:date="2022-09-06T13:51:00Z"/>
                <w:color w:val="000000"/>
                <w:sz w:val="20"/>
                <w:szCs w:val="20"/>
                <w:lang w:val="en-US"/>
              </w:rPr>
            </w:pPr>
            <w:ins w:id="3452"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4" w:author="Nick.Tolimieri [2]" w:date="2022-09-06T13:51:00Z"/>
                <w:color w:val="000000"/>
                <w:sz w:val="20"/>
                <w:szCs w:val="20"/>
                <w:lang w:val="en-US"/>
              </w:rPr>
            </w:pPr>
            <w:ins w:id="3455" w:author="Nick.Tolimieri [2]" w:date="2022-09-06T13:51:00Z">
              <w:r w:rsidRPr="00C97A89">
                <w:rPr>
                  <w:color w:val="000000"/>
                  <w:sz w:val="20"/>
                  <w:szCs w:val="20"/>
                  <w:lang w:val="en-US"/>
                </w:rPr>
                <w:t>19</w:t>
              </w:r>
            </w:ins>
          </w:p>
        </w:tc>
        <w:tc>
          <w:tcPr>
            <w:tcW w:w="728" w:type="dxa"/>
            <w:tcBorders>
              <w:top w:val="nil"/>
              <w:left w:val="nil"/>
              <w:bottom w:val="nil"/>
              <w:right w:val="nil"/>
            </w:tcBorders>
            <w:shd w:val="clear" w:color="auto" w:fill="auto"/>
            <w:noWrap/>
            <w:vAlign w:val="bottom"/>
            <w:hideMark/>
            <w:tcPrChange w:id="34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57" w:author="Nick.Tolimieri [2]" w:date="2022-09-06T13:51:00Z"/>
                <w:color w:val="000000"/>
                <w:sz w:val="20"/>
                <w:szCs w:val="20"/>
                <w:lang w:val="en-US"/>
              </w:rPr>
            </w:pPr>
            <w:ins w:id="3458"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4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0" w:author="Nick.Tolimieri [2]" w:date="2022-09-06T13:51:00Z"/>
                <w:color w:val="000000"/>
                <w:sz w:val="20"/>
                <w:szCs w:val="20"/>
                <w:lang w:val="en-US"/>
              </w:rPr>
            </w:pPr>
            <w:ins w:id="3461" w:author="Nick.Tolimieri [2]" w:date="2022-09-06T13:51:00Z">
              <w:r w:rsidRPr="00C97A89">
                <w:rPr>
                  <w:color w:val="000000"/>
                  <w:sz w:val="20"/>
                  <w:szCs w:val="20"/>
                  <w:lang w:val="en-US"/>
                </w:rPr>
                <w:t>15</w:t>
              </w:r>
            </w:ins>
          </w:p>
        </w:tc>
        <w:tc>
          <w:tcPr>
            <w:tcW w:w="700" w:type="dxa"/>
            <w:tcBorders>
              <w:top w:val="nil"/>
              <w:left w:val="nil"/>
              <w:bottom w:val="nil"/>
              <w:right w:val="nil"/>
            </w:tcBorders>
            <w:shd w:val="clear" w:color="auto" w:fill="auto"/>
            <w:noWrap/>
            <w:vAlign w:val="bottom"/>
            <w:hideMark/>
            <w:tcPrChange w:id="34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3" w:author="Nick.Tolimieri [2]" w:date="2022-09-06T13:51:00Z"/>
                <w:color w:val="000000"/>
                <w:sz w:val="20"/>
                <w:szCs w:val="20"/>
                <w:lang w:val="en-US"/>
              </w:rPr>
            </w:pPr>
            <w:ins w:id="346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4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6" w:author="Nick.Tolimieri [2]" w:date="2022-09-06T13:51:00Z"/>
                <w:color w:val="000000"/>
                <w:sz w:val="20"/>
                <w:szCs w:val="20"/>
                <w:lang w:val="en-US"/>
              </w:rPr>
            </w:pPr>
            <w:ins w:id="3467" w:author="Nick.Tolimieri [2]" w:date="2022-09-06T13:51:00Z">
              <w:r w:rsidRPr="00C97A89">
                <w:rPr>
                  <w:color w:val="000000"/>
                  <w:sz w:val="20"/>
                  <w:szCs w:val="20"/>
                  <w:lang w:val="en-US"/>
                </w:rPr>
                <w:t>10</w:t>
              </w:r>
            </w:ins>
          </w:p>
        </w:tc>
        <w:tc>
          <w:tcPr>
            <w:tcW w:w="905" w:type="dxa"/>
            <w:tcBorders>
              <w:top w:val="nil"/>
              <w:left w:val="nil"/>
              <w:bottom w:val="nil"/>
              <w:right w:val="nil"/>
            </w:tcBorders>
            <w:shd w:val="clear" w:color="auto" w:fill="auto"/>
            <w:noWrap/>
            <w:vAlign w:val="bottom"/>
            <w:hideMark/>
            <w:tcPrChange w:id="34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69" w:author="Nick.Tolimieri [2]" w:date="2022-09-06T13:51:00Z"/>
                <w:color w:val="000000"/>
                <w:sz w:val="20"/>
                <w:szCs w:val="20"/>
                <w:lang w:val="en-US"/>
              </w:rPr>
            </w:pPr>
            <w:ins w:id="3470" w:author="Nick.Tolimieri [2]" w:date="2022-09-06T13:51:00Z">
              <w:r w:rsidRPr="00C97A89">
                <w:rPr>
                  <w:color w:val="000000"/>
                  <w:sz w:val="20"/>
                  <w:szCs w:val="20"/>
                  <w:lang w:val="en-US"/>
                </w:rPr>
                <w:t>2.25</w:t>
              </w:r>
            </w:ins>
          </w:p>
        </w:tc>
        <w:tc>
          <w:tcPr>
            <w:tcW w:w="905" w:type="dxa"/>
            <w:tcBorders>
              <w:top w:val="nil"/>
              <w:left w:val="nil"/>
              <w:bottom w:val="nil"/>
              <w:right w:val="nil"/>
            </w:tcBorders>
            <w:shd w:val="clear" w:color="auto" w:fill="auto"/>
            <w:noWrap/>
            <w:vAlign w:val="bottom"/>
            <w:hideMark/>
            <w:tcPrChange w:id="34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2" w:author="Nick.Tolimieri [2]" w:date="2022-09-06T13:51:00Z"/>
                <w:color w:val="000000"/>
                <w:sz w:val="20"/>
                <w:szCs w:val="20"/>
                <w:lang w:val="en-US"/>
              </w:rPr>
            </w:pPr>
            <w:ins w:id="3473" w:author="Nick.Tolimieri [2]" w:date="2022-09-06T13:51:00Z">
              <w:r w:rsidRPr="00C97A89">
                <w:rPr>
                  <w:color w:val="000000"/>
                  <w:sz w:val="20"/>
                  <w:szCs w:val="20"/>
                  <w:lang w:val="en-US"/>
                </w:rPr>
                <w:t>0.38</w:t>
              </w:r>
            </w:ins>
          </w:p>
        </w:tc>
        <w:tc>
          <w:tcPr>
            <w:tcW w:w="905" w:type="dxa"/>
            <w:tcBorders>
              <w:top w:val="nil"/>
              <w:left w:val="nil"/>
              <w:bottom w:val="nil"/>
              <w:right w:val="nil"/>
            </w:tcBorders>
            <w:shd w:val="clear" w:color="auto" w:fill="auto"/>
            <w:noWrap/>
            <w:vAlign w:val="bottom"/>
            <w:hideMark/>
            <w:tcPrChange w:id="34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75" w:author="Nick.Tolimieri [2]" w:date="2022-09-06T13:51:00Z"/>
                <w:color w:val="000000"/>
                <w:sz w:val="20"/>
                <w:szCs w:val="20"/>
                <w:lang w:val="en-US"/>
              </w:rPr>
            </w:pPr>
            <w:ins w:id="3476" w:author="Nick.Tolimieri [2]" w:date="2022-09-06T13:51:00Z">
              <w:r w:rsidRPr="00C97A89">
                <w:rPr>
                  <w:color w:val="000000"/>
                  <w:sz w:val="20"/>
                  <w:szCs w:val="20"/>
                  <w:lang w:val="en-US"/>
                </w:rPr>
                <w:t>2.8</w:t>
              </w:r>
            </w:ins>
          </w:p>
        </w:tc>
      </w:tr>
      <w:tr w:rsidR="00C97A89" w:rsidRPr="00C97A89" w:rsidTr="004C5EBF">
        <w:tblPrEx>
          <w:tblPrExChange w:id="3477" w:author="Nick.Tolimieri [2]" w:date="2022-09-13T12:47:00Z">
            <w:tblPrEx>
              <w:tblW w:w="10017" w:type="dxa"/>
            </w:tblPrEx>
          </w:tblPrExChange>
        </w:tblPrEx>
        <w:trPr>
          <w:trHeight w:val="255"/>
          <w:ins w:id="3478" w:author="Nick.Tolimieri [2]" w:date="2022-09-06T13:51:00Z"/>
          <w:trPrChange w:id="34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4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481" w:author="Nick.Tolimieri [2]" w:date="2022-09-06T13:51:00Z"/>
                <w:color w:val="000000"/>
                <w:sz w:val="20"/>
                <w:szCs w:val="20"/>
                <w:lang w:val="en-US"/>
              </w:rPr>
            </w:pPr>
            <w:ins w:id="348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4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4" w:author="Nick.Tolimieri [2]" w:date="2022-09-06T13:51:00Z"/>
                <w:color w:val="000000"/>
                <w:sz w:val="20"/>
                <w:szCs w:val="20"/>
                <w:lang w:val="en-US"/>
              </w:rPr>
            </w:pPr>
            <w:ins w:id="3485" w:author="Nick.Tolimieri [2]" w:date="2022-09-06T13:51:00Z">
              <w:r w:rsidRPr="00C97A89">
                <w:rPr>
                  <w:color w:val="000000"/>
                  <w:sz w:val="20"/>
                  <w:szCs w:val="20"/>
                  <w:lang w:val="en-US"/>
                </w:rPr>
                <w:t>1992</w:t>
              </w:r>
            </w:ins>
          </w:p>
        </w:tc>
        <w:tc>
          <w:tcPr>
            <w:tcW w:w="734" w:type="dxa"/>
            <w:tcBorders>
              <w:top w:val="nil"/>
              <w:left w:val="nil"/>
              <w:bottom w:val="nil"/>
              <w:right w:val="nil"/>
            </w:tcBorders>
            <w:shd w:val="clear" w:color="auto" w:fill="auto"/>
            <w:noWrap/>
            <w:vAlign w:val="bottom"/>
            <w:hideMark/>
            <w:tcPrChange w:id="34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87" w:author="Nick.Tolimieri [2]" w:date="2022-09-06T13:51:00Z"/>
                <w:color w:val="000000"/>
                <w:sz w:val="20"/>
                <w:szCs w:val="20"/>
                <w:lang w:val="en-US"/>
              </w:rPr>
            </w:pPr>
            <w:ins w:id="3488"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34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0" w:author="Nick.Tolimieri [2]" w:date="2022-09-06T13:51:00Z"/>
                <w:color w:val="000000"/>
                <w:sz w:val="20"/>
                <w:szCs w:val="20"/>
                <w:lang w:val="en-US"/>
              </w:rPr>
            </w:pPr>
            <w:ins w:id="3491" w:author="Nick.Tolimieri [2]" w:date="2022-09-06T13:51:00Z">
              <w:r w:rsidRPr="00C97A89">
                <w:rPr>
                  <w:color w:val="000000"/>
                  <w:sz w:val="20"/>
                  <w:szCs w:val="20"/>
                  <w:lang w:val="en-US"/>
                </w:rPr>
                <w:t>54</w:t>
              </w:r>
            </w:ins>
          </w:p>
        </w:tc>
        <w:tc>
          <w:tcPr>
            <w:tcW w:w="728" w:type="dxa"/>
            <w:tcBorders>
              <w:top w:val="nil"/>
              <w:left w:val="nil"/>
              <w:bottom w:val="nil"/>
              <w:right w:val="nil"/>
            </w:tcBorders>
            <w:shd w:val="clear" w:color="auto" w:fill="auto"/>
            <w:noWrap/>
            <w:vAlign w:val="bottom"/>
            <w:hideMark/>
            <w:tcPrChange w:id="34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3" w:author="Nick.Tolimieri [2]" w:date="2022-09-06T13:51:00Z"/>
                <w:color w:val="000000"/>
                <w:sz w:val="20"/>
                <w:szCs w:val="20"/>
                <w:lang w:val="en-US"/>
              </w:rPr>
            </w:pPr>
            <w:ins w:id="3494"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4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6" w:author="Nick.Tolimieri [2]" w:date="2022-09-06T13:51:00Z"/>
                <w:color w:val="000000"/>
                <w:sz w:val="20"/>
                <w:szCs w:val="20"/>
                <w:lang w:val="en-US"/>
              </w:rPr>
            </w:pPr>
            <w:ins w:id="3497" w:author="Nick.Tolimieri [2]" w:date="2022-09-06T13:51:00Z">
              <w:r w:rsidRPr="00C97A89">
                <w:rPr>
                  <w:color w:val="000000"/>
                  <w:sz w:val="20"/>
                  <w:szCs w:val="20"/>
                  <w:lang w:val="en-US"/>
                </w:rPr>
                <w:t>40</w:t>
              </w:r>
            </w:ins>
          </w:p>
        </w:tc>
        <w:tc>
          <w:tcPr>
            <w:tcW w:w="700" w:type="dxa"/>
            <w:tcBorders>
              <w:top w:val="nil"/>
              <w:left w:val="nil"/>
              <w:bottom w:val="nil"/>
              <w:right w:val="nil"/>
            </w:tcBorders>
            <w:shd w:val="clear" w:color="auto" w:fill="auto"/>
            <w:noWrap/>
            <w:vAlign w:val="bottom"/>
            <w:hideMark/>
            <w:tcPrChange w:id="34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499" w:author="Nick.Tolimieri [2]" w:date="2022-09-06T13:51:00Z"/>
                <w:color w:val="000000"/>
                <w:sz w:val="20"/>
                <w:szCs w:val="20"/>
                <w:lang w:val="en-US"/>
              </w:rPr>
            </w:pPr>
            <w:ins w:id="3500"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5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2" w:author="Nick.Tolimieri [2]" w:date="2022-09-06T13:51:00Z"/>
                <w:color w:val="000000"/>
                <w:sz w:val="20"/>
                <w:szCs w:val="20"/>
                <w:lang w:val="en-US"/>
              </w:rPr>
            </w:pPr>
            <w:ins w:id="3503" w:author="Nick.Tolimieri [2]" w:date="2022-09-06T13:51:00Z">
              <w:r w:rsidRPr="00C97A89">
                <w:rPr>
                  <w:color w:val="000000"/>
                  <w:sz w:val="20"/>
                  <w:szCs w:val="20"/>
                  <w:lang w:val="en-US"/>
                </w:rPr>
                <w:t>22</w:t>
              </w:r>
            </w:ins>
          </w:p>
        </w:tc>
        <w:tc>
          <w:tcPr>
            <w:tcW w:w="905" w:type="dxa"/>
            <w:tcBorders>
              <w:top w:val="nil"/>
              <w:left w:val="nil"/>
              <w:bottom w:val="nil"/>
              <w:right w:val="nil"/>
            </w:tcBorders>
            <w:shd w:val="clear" w:color="auto" w:fill="auto"/>
            <w:noWrap/>
            <w:vAlign w:val="bottom"/>
            <w:hideMark/>
            <w:tcPrChange w:id="35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5" w:author="Nick.Tolimieri [2]" w:date="2022-09-06T13:51:00Z"/>
                <w:color w:val="000000"/>
                <w:sz w:val="20"/>
                <w:szCs w:val="20"/>
                <w:lang w:val="en-US"/>
              </w:rPr>
            </w:pPr>
            <w:ins w:id="3506"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35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08" w:author="Nick.Tolimieri [2]" w:date="2022-09-06T13:51:00Z"/>
                <w:color w:val="000000"/>
                <w:sz w:val="20"/>
                <w:szCs w:val="20"/>
                <w:lang w:val="en-US"/>
              </w:rPr>
            </w:pPr>
            <w:ins w:id="3509" w:author="Nick.Tolimieri [2]" w:date="2022-09-06T13:51:00Z">
              <w:r w:rsidRPr="00C97A89">
                <w:rPr>
                  <w:color w:val="000000"/>
                  <w:sz w:val="20"/>
                  <w:szCs w:val="20"/>
                  <w:lang w:val="en-US"/>
                </w:rPr>
                <w:t>0.32</w:t>
              </w:r>
            </w:ins>
          </w:p>
        </w:tc>
        <w:tc>
          <w:tcPr>
            <w:tcW w:w="905" w:type="dxa"/>
            <w:tcBorders>
              <w:top w:val="nil"/>
              <w:left w:val="nil"/>
              <w:bottom w:val="nil"/>
              <w:right w:val="nil"/>
            </w:tcBorders>
            <w:shd w:val="clear" w:color="auto" w:fill="auto"/>
            <w:noWrap/>
            <w:vAlign w:val="bottom"/>
            <w:hideMark/>
            <w:tcPrChange w:id="35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11" w:author="Nick.Tolimieri [2]" w:date="2022-09-06T13:51:00Z"/>
                <w:color w:val="000000"/>
                <w:sz w:val="20"/>
                <w:szCs w:val="20"/>
                <w:lang w:val="en-US"/>
              </w:rPr>
            </w:pPr>
            <w:ins w:id="3512" w:author="Nick.Tolimieri [2]" w:date="2022-09-06T13:51:00Z">
              <w:r w:rsidRPr="00C97A89">
                <w:rPr>
                  <w:color w:val="000000"/>
                  <w:sz w:val="20"/>
                  <w:szCs w:val="20"/>
                  <w:lang w:val="en-US"/>
                </w:rPr>
                <w:t>2.84</w:t>
              </w:r>
            </w:ins>
          </w:p>
        </w:tc>
      </w:tr>
      <w:tr w:rsidR="00C97A89" w:rsidRPr="00C97A89" w:rsidTr="004C5EBF">
        <w:tblPrEx>
          <w:tblPrExChange w:id="3513" w:author="Nick.Tolimieri [2]" w:date="2022-09-13T12:47:00Z">
            <w:tblPrEx>
              <w:tblW w:w="10017" w:type="dxa"/>
            </w:tblPrEx>
          </w:tblPrExChange>
        </w:tblPrEx>
        <w:trPr>
          <w:trHeight w:val="255"/>
          <w:ins w:id="3514" w:author="Nick.Tolimieri [2]" w:date="2022-09-06T13:51:00Z"/>
          <w:trPrChange w:id="35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17" w:author="Nick.Tolimieri [2]" w:date="2022-09-06T13:51:00Z"/>
                <w:color w:val="000000"/>
                <w:sz w:val="20"/>
                <w:szCs w:val="20"/>
                <w:lang w:val="en-US"/>
              </w:rPr>
            </w:pPr>
            <w:ins w:id="351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0" w:author="Nick.Tolimieri [2]" w:date="2022-09-06T13:51:00Z"/>
                <w:color w:val="000000"/>
                <w:sz w:val="20"/>
                <w:szCs w:val="20"/>
                <w:lang w:val="en-US"/>
              </w:rPr>
            </w:pPr>
            <w:ins w:id="3521" w:author="Nick.Tolimieri [2]" w:date="2022-09-06T13:51:00Z">
              <w:r w:rsidRPr="00C97A89">
                <w:rPr>
                  <w:color w:val="000000"/>
                  <w:sz w:val="20"/>
                  <w:szCs w:val="20"/>
                  <w:lang w:val="en-US"/>
                </w:rPr>
                <w:t>1993</w:t>
              </w:r>
            </w:ins>
          </w:p>
        </w:tc>
        <w:tc>
          <w:tcPr>
            <w:tcW w:w="734" w:type="dxa"/>
            <w:tcBorders>
              <w:top w:val="nil"/>
              <w:left w:val="nil"/>
              <w:bottom w:val="nil"/>
              <w:right w:val="nil"/>
            </w:tcBorders>
            <w:shd w:val="clear" w:color="auto" w:fill="auto"/>
            <w:noWrap/>
            <w:vAlign w:val="bottom"/>
            <w:hideMark/>
            <w:tcPrChange w:id="35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3" w:author="Nick.Tolimieri [2]" w:date="2022-09-06T13:51:00Z"/>
                <w:color w:val="000000"/>
                <w:sz w:val="20"/>
                <w:szCs w:val="20"/>
                <w:lang w:val="en-US"/>
              </w:rPr>
            </w:pPr>
            <w:ins w:id="3524" w:author="Nick.Tolimieri [2]" w:date="2022-09-06T13:51:00Z">
              <w:r w:rsidRPr="00C97A89">
                <w:rPr>
                  <w:color w:val="000000"/>
                  <w:sz w:val="20"/>
                  <w:szCs w:val="20"/>
                  <w:lang w:val="en-US"/>
                </w:rPr>
                <w:t>43</w:t>
              </w:r>
            </w:ins>
          </w:p>
        </w:tc>
        <w:tc>
          <w:tcPr>
            <w:tcW w:w="736" w:type="dxa"/>
            <w:tcBorders>
              <w:top w:val="nil"/>
              <w:left w:val="nil"/>
              <w:bottom w:val="nil"/>
              <w:right w:val="nil"/>
            </w:tcBorders>
            <w:shd w:val="clear" w:color="auto" w:fill="auto"/>
            <w:noWrap/>
            <w:vAlign w:val="bottom"/>
            <w:hideMark/>
            <w:tcPrChange w:id="35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6" w:author="Nick.Tolimieri [2]" w:date="2022-09-06T13:51:00Z"/>
                <w:color w:val="000000"/>
                <w:sz w:val="20"/>
                <w:szCs w:val="20"/>
                <w:lang w:val="en-US"/>
              </w:rPr>
            </w:pPr>
            <w:ins w:id="3527" w:author="Nick.Tolimieri [2]" w:date="2022-09-06T13:51:00Z">
              <w:r w:rsidRPr="00C97A89">
                <w:rPr>
                  <w:color w:val="000000"/>
                  <w:sz w:val="20"/>
                  <w:szCs w:val="20"/>
                  <w:lang w:val="en-US"/>
                </w:rPr>
                <w:t>46</w:t>
              </w:r>
            </w:ins>
          </w:p>
        </w:tc>
        <w:tc>
          <w:tcPr>
            <w:tcW w:w="728" w:type="dxa"/>
            <w:tcBorders>
              <w:top w:val="nil"/>
              <w:left w:val="nil"/>
              <w:bottom w:val="nil"/>
              <w:right w:val="nil"/>
            </w:tcBorders>
            <w:shd w:val="clear" w:color="auto" w:fill="auto"/>
            <w:noWrap/>
            <w:vAlign w:val="bottom"/>
            <w:hideMark/>
            <w:tcPrChange w:id="35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29" w:author="Nick.Tolimieri [2]" w:date="2022-09-06T13:51:00Z"/>
                <w:color w:val="000000"/>
                <w:sz w:val="20"/>
                <w:szCs w:val="20"/>
                <w:lang w:val="en-US"/>
              </w:rPr>
            </w:pPr>
            <w:ins w:id="353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5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2" w:author="Nick.Tolimieri [2]" w:date="2022-09-06T13:51:00Z"/>
                <w:color w:val="000000"/>
                <w:sz w:val="20"/>
                <w:szCs w:val="20"/>
                <w:lang w:val="en-US"/>
              </w:rPr>
            </w:pPr>
            <w:ins w:id="3533" w:author="Nick.Tolimieri [2]" w:date="2022-09-06T13:51:00Z">
              <w:r w:rsidRPr="00C97A89">
                <w:rPr>
                  <w:color w:val="000000"/>
                  <w:sz w:val="20"/>
                  <w:szCs w:val="20"/>
                  <w:lang w:val="en-US"/>
                </w:rPr>
                <w:t>39</w:t>
              </w:r>
            </w:ins>
          </w:p>
        </w:tc>
        <w:tc>
          <w:tcPr>
            <w:tcW w:w="700" w:type="dxa"/>
            <w:tcBorders>
              <w:top w:val="nil"/>
              <w:left w:val="nil"/>
              <w:bottom w:val="nil"/>
              <w:right w:val="nil"/>
            </w:tcBorders>
            <w:shd w:val="clear" w:color="auto" w:fill="auto"/>
            <w:noWrap/>
            <w:vAlign w:val="bottom"/>
            <w:hideMark/>
            <w:tcPrChange w:id="35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5" w:author="Nick.Tolimieri [2]" w:date="2022-09-06T13:51:00Z"/>
                <w:color w:val="000000"/>
                <w:sz w:val="20"/>
                <w:szCs w:val="20"/>
                <w:lang w:val="en-US"/>
              </w:rPr>
            </w:pPr>
            <w:ins w:id="3536" w:author="Nick.Tolimieri [2]" w:date="2022-09-06T13:51:00Z">
              <w:r w:rsidRPr="00C97A89">
                <w:rPr>
                  <w:color w:val="000000"/>
                  <w:sz w:val="20"/>
                  <w:szCs w:val="20"/>
                  <w:lang w:val="en-US"/>
                </w:rPr>
                <w:t>10</w:t>
              </w:r>
            </w:ins>
          </w:p>
        </w:tc>
        <w:tc>
          <w:tcPr>
            <w:tcW w:w="640" w:type="dxa"/>
            <w:tcBorders>
              <w:top w:val="nil"/>
              <w:left w:val="nil"/>
              <w:bottom w:val="nil"/>
              <w:right w:val="nil"/>
            </w:tcBorders>
            <w:shd w:val="clear" w:color="auto" w:fill="auto"/>
            <w:noWrap/>
            <w:vAlign w:val="bottom"/>
            <w:hideMark/>
            <w:tcPrChange w:id="35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38" w:author="Nick.Tolimieri [2]" w:date="2022-09-06T13:51:00Z"/>
                <w:color w:val="000000"/>
                <w:sz w:val="20"/>
                <w:szCs w:val="20"/>
                <w:lang w:val="en-US"/>
              </w:rPr>
            </w:pPr>
            <w:ins w:id="3539" w:author="Nick.Tolimieri [2]" w:date="2022-09-06T13:51:00Z">
              <w:r w:rsidRPr="00C97A89">
                <w:rPr>
                  <w:color w:val="000000"/>
                  <w:sz w:val="20"/>
                  <w:szCs w:val="20"/>
                  <w:lang w:val="en-US"/>
                </w:rPr>
                <w:t>29</w:t>
              </w:r>
            </w:ins>
          </w:p>
        </w:tc>
        <w:tc>
          <w:tcPr>
            <w:tcW w:w="905" w:type="dxa"/>
            <w:tcBorders>
              <w:top w:val="nil"/>
              <w:left w:val="nil"/>
              <w:bottom w:val="nil"/>
              <w:right w:val="nil"/>
            </w:tcBorders>
            <w:shd w:val="clear" w:color="auto" w:fill="auto"/>
            <w:noWrap/>
            <w:vAlign w:val="bottom"/>
            <w:hideMark/>
            <w:tcPrChange w:id="35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1" w:author="Nick.Tolimieri [2]" w:date="2022-09-06T13:51:00Z"/>
                <w:color w:val="000000"/>
                <w:sz w:val="20"/>
                <w:szCs w:val="20"/>
                <w:lang w:val="en-US"/>
              </w:rPr>
            </w:pPr>
            <w:ins w:id="3542"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35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4" w:author="Nick.Tolimieri [2]" w:date="2022-09-06T13:51:00Z"/>
                <w:color w:val="000000"/>
                <w:sz w:val="20"/>
                <w:szCs w:val="20"/>
                <w:lang w:val="en-US"/>
              </w:rPr>
            </w:pPr>
            <w:ins w:id="3545" w:author="Nick.Tolimieri [2]" w:date="2022-09-06T13:51:00Z">
              <w:r w:rsidRPr="00C97A89">
                <w:rPr>
                  <w:color w:val="000000"/>
                  <w:sz w:val="20"/>
                  <w:szCs w:val="20"/>
                  <w:lang w:val="en-US"/>
                </w:rPr>
                <w:t>0.47</w:t>
              </w:r>
            </w:ins>
          </w:p>
        </w:tc>
        <w:tc>
          <w:tcPr>
            <w:tcW w:w="905" w:type="dxa"/>
            <w:tcBorders>
              <w:top w:val="nil"/>
              <w:left w:val="nil"/>
              <w:bottom w:val="nil"/>
              <w:right w:val="nil"/>
            </w:tcBorders>
            <w:shd w:val="clear" w:color="auto" w:fill="auto"/>
            <w:noWrap/>
            <w:vAlign w:val="bottom"/>
            <w:hideMark/>
            <w:tcPrChange w:id="35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47" w:author="Nick.Tolimieri [2]" w:date="2022-09-06T13:51:00Z"/>
                <w:color w:val="000000"/>
                <w:sz w:val="20"/>
                <w:szCs w:val="20"/>
                <w:lang w:val="en-US"/>
              </w:rPr>
            </w:pPr>
            <w:ins w:id="3548" w:author="Nick.Tolimieri [2]" w:date="2022-09-06T13:51:00Z">
              <w:r w:rsidRPr="00C97A89">
                <w:rPr>
                  <w:color w:val="000000"/>
                  <w:sz w:val="20"/>
                  <w:szCs w:val="20"/>
                  <w:lang w:val="en-US"/>
                </w:rPr>
                <w:t>3.96</w:t>
              </w:r>
            </w:ins>
          </w:p>
        </w:tc>
      </w:tr>
      <w:tr w:rsidR="00C97A89" w:rsidRPr="00C97A89" w:rsidTr="004C5EBF">
        <w:tblPrEx>
          <w:tblPrExChange w:id="3549" w:author="Nick.Tolimieri [2]" w:date="2022-09-13T12:47:00Z">
            <w:tblPrEx>
              <w:tblW w:w="10017" w:type="dxa"/>
            </w:tblPrEx>
          </w:tblPrExChange>
        </w:tblPrEx>
        <w:trPr>
          <w:trHeight w:val="255"/>
          <w:ins w:id="3550" w:author="Nick.Tolimieri [2]" w:date="2022-09-06T13:51:00Z"/>
          <w:trPrChange w:id="35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53" w:author="Nick.Tolimieri [2]" w:date="2022-09-06T13:51:00Z"/>
                <w:color w:val="000000"/>
                <w:sz w:val="20"/>
                <w:szCs w:val="20"/>
                <w:lang w:val="en-US"/>
              </w:rPr>
            </w:pPr>
            <w:ins w:id="3554" w:author="Nick.Tolimieri [2]" w:date="2022-09-06T13:51:00Z">
              <w:r w:rsidRPr="00C97A89">
                <w:rPr>
                  <w:color w:val="000000"/>
                  <w:sz w:val="20"/>
                  <w:szCs w:val="20"/>
                  <w:lang w:val="en-US"/>
                </w:rPr>
                <w:lastRenderedPageBreak/>
                <w:t>Destruction Island</w:t>
              </w:r>
            </w:ins>
          </w:p>
        </w:tc>
        <w:tc>
          <w:tcPr>
            <w:tcW w:w="616" w:type="dxa"/>
            <w:tcBorders>
              <w:top w:val="nil"/>
              <w:left w:val="nil"/>
              <w:bottom w:val="nil"/>
              <w:right w:val="nil"/>
            </w:tcBorders>
            <w:shd w:val="clear" w:color="auto" w:fill="auto"/>
            <w:noWrap/>
            <w:vAlign w:val="bottom"/>
            <w:hideMark/>
            <w:tcPrChange w:id="35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6" w:author="Nick.Tolimieri [2]" w:date="2022-09-06T13:51:00Z"/>
                <w:color w:val="000000"/>
                <w:sz w:val="20"/>
                <w:szCs w:val="20"/>
                <w:lang w:val="en-US"/>
              </w:rPr>
            </w:pPr>
            <w:ins w:id="3557" w:author="Nick.Tolimieri [2]" w:date="2022-09-06T13:51:00Z">
              <w:r w:rsidRPr="00C97A89">
                <w:rPr>
                  <w:color w:val="000000"/>
                  <w:sz w:val="20"/>
                  <w:szCs w:val="20"/>
                  <w:lang w:val="en-US"/>
                </w:rPr>
                <w:t>1994</w:t>
              </w:r>
            </w:ins>
          </w:p>
        </w:tc>
        <w:tc>
          <w:tcPr>
            <w:tcW w:w="734" w:type="dxa"/>
            <w:tcBorders>
              <w:top w:val="nil"/>
              <w:left w:val="nil"/>
              <w:bottom w:val="nil"/>
              <w:right w:val="nil"/>
            </w:tcBorders>
            <w:shd w:val="clear" w:color="auto" w:fill="auto"/>
            <w:noWrap/>
            <w:vAlign w:val="bottom"/>
            <w:hideMark/>
            <w:tcPrChange w:id="35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59" w:author="Nick.Tolimieri [2]" w:date="2022-09-06T13:51:00Z"/>
                <w:color w:val="000000"/>
                <w:sz w:val="20"/>
                <w:szCs w:val="20"/>
                <w:lang w:val="en-US"/>
              </w:rPr>
            </w:pPr>
            <w:ins w:id="3560" w:author="Nick.Tolimieri [2]" w:date="2022-09-06T13:51:00Z">
              <w:r w:rsidRPr="00C97A89">
                <w:rPr>
                  <w:color w:val="000000"/>
                  <w:sz w:val="20"/>
                  <w:szCs w:val="20"/>
                  <w:lang w:val="en-US"/>
                </w:rPr>
                <w:t>36</w:t>
              </w:r>
            </w:ins>
          </w:p>
        </w:tc>
        <w:tc>
          <w:tcPr>
            <w:tcW w:w="736" w:type="dxa"/>
            <w:tcBorders>
              <w:top w:val="nil"/>
              <w:left w:val="nil"/>
              <w:bottom w:val="nil"/>
              <w:right w:val="nil"/>
            </w:tcBorders>
            <w:shd w:val="clear" w:color="auto" w:fill="auto"/>
            <w:noWrap/>
            <w:vAlign w:val="bottom"/>
            <w:hideMark/>
            <w:tcPrChange w:id="35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2" w:author="Nick.Tolimieri [2]" w:date="2022-09-06T13:51:00Z"/>
                <w:color w:val="000000"/>
                <w:sz w:val="20"/>
                <w:szCs w:val="20"/>
                <w:lang w:val="en-US"/>
              </w:rPr>
            </w:pPr>
            <w:ins w:id="3563" w:author="Nick.Tolimieri [2]" w:date="2022-09-06T13:51:00Z">
              <w:r w:rsidRPr="00C97A89">
                <w:rPr>
                  <w:color w:val="000000"/>
                  <w:sz w:val="20"/>
                  <w:szCs w:val="20"/>
                  <w:lang w:val="en-US"/>
                </w:rPr>
                <w:t>30</w:t>
              </w:r>
            </w:ins>
          </w:p>
        </w:tc>
        <w:tc>
          <w:tcPr>
            <w:tcW w:w="728" w:type="dxa"/>
            <w:tcBorders>
              <w:top w:val="nil"/>
              <w:left w:val="nil"/>
              <w:bottom w:val="nil"/>
              <w:right w:val="nil"/>
            </w:tcBorders>
            <w:shd w:val="clear" w:color="auto" w:fill="auto"/>
            <w:noWrap/>
            <w:vAlign w:val="bottom"/>
            <w:hideMark/>
            <w:tcPrChange w:id="35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5" w:author="Nick.Tolimieri [2]" w:date="2022-09-06T13:51:00Z"/>
                <w:color w:val="000000"/>
                <w:sz w:val="20"/>
                <w:szCs w:val="20"/>
                <w:lang w:val="en-US"/>
              </w:rPr>
            </w:pPr>
            <w:ins w:id="3566"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5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68" w:author="Nick.Tolimieri [2]" w:date="2022-09-06T13:51:00Z"/>
                <w:color w:val="000000"/>
                <w:sz w:val="20"/>
                <w:szCs w:val="20"/>
                <w:lang w:val="en-US"/>
              </w:rPr>
            </w:pPr>
            <w:ins w:id="3569" w:author="Nick.Tolimieri [2]" w:date="2022-09-06T13:51:00Z">
              <w:r w:rsidRPr="00C97A89">
                <w:rPr>
                  <w:color w:val="000000"/>
                  <w:sz w:val="20"/>
                  <w:szCs w:val="20"/>
                  <w:lang w:val="en-US"/>
                </w:rPr>
                <w:t>26</w:t>
              </w:r>
            </w:ins>
          </w:p>
        </w:tc>
        <w:tc>
          <w:tcPr>
            <w:tcW w:w="700" w:type="dxa"/>
            <w:tcBorders>
              <w:top w:val="nil"/>
              <w:left w:val="nil"/>
              <w:bottom w:val="nil"/>
              <w:right w:val="nil"/>
            </w:tcBorders>
            <w:shd w:val="clear" w:color="auto" w:fill="auto"/>
            <w:noWrap/>
            <w:vAlign w:val="bottom"/>
            <w:hideMark/>
            <w:tcPrChange w:id="35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1" w:author="Nick.Tolimieri [2]" w:date="2022-09-06T13:51:00Z"/>
                <w:color w:val="000000"/>
                <w:sz w:val="20"/>
                <w:szCs w:val="20"/>
                <w:lang w:val="en-US"/>
              </w:rPr>
            </w:pPr>
            <w:ins w:id="3572" w:author="Nick.Tolimieri [2]" w:date="2022-09-06T13:51:00Z">
              <w:r w:rsidRPr="00C97A89">
                <w:rPr>
                  <w:color w:val="000000"/>
                  <w:sz w:val="20"/>
                  <w:szCs w:val="20"/>
                  <w:lang w:val="en-US"/>
                </w:rPr>
                <w:t>26</w:t>
              </w:r>
            </w:ins>
          </w:p>
        </w:tc>
        <w:tc>
          <w:tcPr>
            <w:tcW w:w="640" w:type="dxa"/>
            <w:tcBorders>
              <w:top w:val="nil"/>
              <w:left w:val="nil"/>
              <w:bottom w:val="nil"/>
              <w:right w:val="nil"/>
            </w:tcBorders>
            <w:shd w:val="clear" w:color="auto" w:fill="auto"/>
            <w:noWrap/>
            <w:vAlign w:val="bottom"/>
            <w:hideMark/>
            <w:tcPrChange w:id="35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4" w:author="Nick.Tolimieri [2]" w:date="2022-09-06T13:51:00Z"/>
                <w:color w:val="000000"/>
                <w:sz w:val="20"/>
                <w:szCs w:val="20"/>
                <w:lang w:val="en-US"/>
              </w:rPr>
            </w:pPr>
            <w:ins w:id="3575" w:author="Nick.Tolimieri [2]" w:date="2022-09-06T13:51:00Z">
              <w:r w:rsidRPr="00C97A89">
                <w:rPr>
                  <w:color w:val="000000"/>
                  <w:sz w:val="20"/>
                  <w:szCs w:val="20"/>
                  <w:lang w:val="en-US"/>
                </w:rPr>
                <w:t>26</w:t>
              </w:r>
            </w:ins>
          </w:p>
        </w:tc>
        <w:tc>
          <w:tcPr>
            <w:tcW w:w="905" w:type="dxa"/>
            <w:tcBorders>
              <w:top w:val="nil"/>
              <w:left w:val="nil"/>
              <w:bottom w:val="nil"/>
              <w:right w:val="nil"/>
            </w:tcBorders>
            <w:shd w:val="clear" w:color="auto" w:fill="auto"/>
            <w:noWrap/>
            <w:vAlign w:val="bottom"/>
            <w:hideMark/>
            <w:tcPrChange w:id="35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77" w:author="Nick.Tolimieri [2]" w:date="2022-09-06T13:51:00Z"/>
                <w:color w:val="000000"/>
                <w:sz w:val="20"/>
                <w:szCs w:val="20"/>
                <w:lang w:val="en-US"/>
              </w:rPr>
            </w:pPr>
            <w:ins w:id="3578" w:author="Nick.Tolimieri [2]" w:date="2022-09-06T13:51:00Z">
              <w:r w:rsidRPr="00C97A89">
                <w:rPr>
                  <w:color w:val="000000"/>
                  <w:sz w:val="20"/>
                  <w:szCs w:val="20"/>
                  <w:lang w:val="en-US"/>
                </w:rPr>
                <w:t>3.15</w:t>
              </w:r>
            </w:ins>
          </w:p>
        </w:tc>
        <w:tc>
          <w:tcPr>
            <w:tcW w:w="905" w:type="dxa"/>
            <w:tcBorders>
              <w:top w:val="nil"/>
              <w:left w:val="nil"/>
              <w:bottom w:val="nil"/>
              <w:right w:val="nil"/>
            </w:tcBorders>
            <w:shd w:val="clear" w:color="auto" w:fill="auto"/>
            <w:noWrap/>
            <w:vAlign w:val="bottom"/>
            <w:hideMark/>
            <w:tcPrChange w:id="35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0" w:author="Nick.Tolimieri [2]" w:date="2022-09-06T13:51:00Z"/>
                <w:color w:val="000000"/>
                <w:sz w:val="20"/>
                <w:szCs w:val="20"/>
                <w:lang w:val="en-US"/>
              </w:rPr>
            </w:pPr>
            <w:ins w:id="3581" w:author="Nick.Tolimieri [2]" w:date="2022-09-06T13:51:00Z">
              <w:r w:rsidRPr="00C97A89">
                <w:rPr>
                  <w:color w:val="000000"/>
                  <w:sz w:val="20"/>
                  <w:szCs w:val="20"/>
                  <w:lang w:val="en-US"/>
                </w:rPr>
                <w:t>0.59</w:t>
              </w:r>
            </w:ins>
          </w:p>
        </w:tc>
        <w:tc>
          <w:tcPr>
            <w:tcW w:w="905" w:type="dxa"/>
            <w:tcBorders>
              <w:top w:val="nil"/>
              <w:left w:val="nil"/>
              <w:bottom w:val="nil"/>
              <w:right w:val="nil"/>
            </w:tcBorders>
            <w:shd w:val="clear" w:color="auto" w:fill="auto"/>
            <w:noWrap/>
            <w:vAlign w:val="bottom"/>
            <w:hideMark/>
            <w:tcPrChange w:id="35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83" w:author="Nick.Tolimieri [2]" w:date="2022-09-06T13:51:00Z"/>
                <w:color w:val="000000"/>
                <w:sz w:val="20"/>
                <w:szCs w:val="20"/>
                <w:lang w:val="en-US"/>
              </w:rPr>
            </w:pPr>
            <w:ins w:id="3584" w:author="Nick.Tolimieri [2]" w:date="2022-09-06T13:51:00Z">
              <w:r w:rsidRPr="00C97A89">
                <w:rPr>
                  <w:color w:val="000000"/>
                  <w:sz w:val="20"/>
                  <w:szCs w:val="20"/>
                  <w:lang w:val="en-US"/>
                </w:rPr>
                <w:t>4.14</w:t>
              </w:r>
            </w:ins>
          </w:p>
        </w:tc>
      </w:tr>
      <w:tr w:rsidR="00C97A89" w:rsidRPr="00C97A89" w:rsidTr="004C5EBF">
        <w:tblPrEx>
          <w:tblPrExChange w:id="3585" w:author="Nick.Tolimieri [2]" w:date="2022-09-13T12:47:00Z">
            <w:tblPrEx>
              <w:tblW w:w="10017" w:type="dxa"/>
            </w:tblPrEx>
          </w:tblPrExChange>
        </w:tblPrEx>
        <w:trPr>
          <w:trHeight w:val="255"/>
          <w:ins w:id="3586" w:author="Nick.Tolimieri [2]" w:date="2022-09-06T13:51:00Z"/>
          <w:trPrChange w:id="35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5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589" w:author="Nick.Tolimieri [2]" w:date="2022-09-06T13:51:00Z"/>
                <w:color w:val="000000"/>
                <w:sz w:val="20"/>
                <w:szCs w:val="20"/>
                <w:lang w:val="en-US"/>
              </w:rPr>
            </w:pPr>
            <w:ins w:id="359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5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2" w:author="Nick.Tolimieri [2]" w:date="2022-09-06T13:51:00Z"/>
                <w:color w:val="000000"/>
                <w:sz w:val="20"/>
                <w:szCs w:val="20"/>
                <w:lang w:val="en-US"/>
              </w:rPr>
            </w:pPr>
            <w:ins w:id="3593" w:author="Nick.Tolimieri [2]" w:date="2022-09-06T13:51:00Z">
              <w:r w:rsidRPr="00C97A89">
                <w:rPr>
                  <w:color w:val="000000"/>
                  <w:sz w:val="20"/>
                  <w:szCs w:val="20"/>
                  <w:lang w:val="en-US"/>
                </w:rPr>
                <w:t>1995</w:t>
              </w:r>
            </w:ins>
          </w:p>
        </w:tc>
        <w:tc>
          <w:tcPr>
            <w:tcW w:w="734" w:type="dxa"/>
            <w:tcBorders>
              <w:top w:val="nil"/>
              <w:left w:val="nil"/>
              <w:bottom w:val="nil"/>
              <w:right w:val="nil"/>
            </w:tcBorders>
            <w:shd w:val="clear" w:color="auto" w:fill="auto"/>
            <w:noWrap/>
            <w:vAlign w:val="bottom"/>
            <w:hideMark/>
            <w:tcPrChange w:id="35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5" w:author="Nick.Tolimieri [2]" w:date="2022-09-06T13:51:00Z"/>
                <w:color w:val="000000"/>
                <w:sz w:val="20"/>
                <w:szCs w:val="20"/>
                <w:lang w:val="en-US"/>
              </w:rPr>
            </w:pPr>
            <w:ins w:id="3596"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35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598" w:author="Nick.Tolimieri [2]" w:date="2022-09-06T13:51:00Z"/>
                <w:color w:val="000000"/>
                <w:sz w:val="20"/>
                <w:szCs w:val="20"/>
                <w:lang w:val="en-US"/>
              </w:rPr>
            </w:pPr>
            <w:ins w:id="3599" w:author="Nick.Tolimieri [2]" w:date="2022-09-06T13:51:00Z">
              <w:r w:rsidRPr="00C97A89">
                <w:rPr>
                  <w:color w:val="000000"/>
                  <w:sz w:val="20"/>
                  <w:szCs w:val="20"/>
                  <w:lang w:val="en-US"/>
                </w:rPr>
                <w:t>43</w:t>
              </w:r>
            </w:ins>
          </w:p>
        </w:tc>
        <w:tc>
          <w:tcPr>
            <w:tcW w:w="728" w:type="dxa"/>
            <w:tcBorders>
              <w:top w:val="nil"/>
              <w:left w:val="nil"/>
              <w:bottom w:val="nil"/>
              <w:right w:val="nil"/>
            </w:tcBorders>
            <w:shd w:val="clear" w:color="auto" w:fill="auto"/>
            <w:noWrap/>
            <w:vAlign w:val="bottom"/>
            <w:hideMark/>
            <w:tcPrChange w:id="36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1" w:author="Nick.Tolimieri [2]" w:date="2022-09-06T13:51:00Z"/>
                <w:color w:val="000000"/>
                <w:sz w:val="20"/>
                <w:szCs w:val="20"/>
                <w:lang w:val="en-US"/>
              </w:rPr>
            </w:pPr>
            <w:ins w:id="3602"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36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4" w:author="Nick.Tolimieri [2]" w:date="2022-09-06T13:51:00Z"/>
                <w:color w:val="000000"/>
                <w:sz w:val="20"/>
                <w:szCs w:val="20"/>
                <w:lang w:val="en-US"/>
              </w:rPr>
            </w:pPr>
            <w:ins w:id="3605" w:author="Nick.Tolimieri [2]" w:date="2022-09-06T13:51:00Z">
              <w:r w:rsidRPr="00C97A89">
                <w:rPr>
                  <w:color w:val="000000"/>
                  <w:sz w:val="20"/>
                  <w:szCs w:val="20"/>
                  <w:lang w:val="en-US"/>
                </w:rPr>
                <w:t>32</w:t>
              </w:r>
            </w:ins>
          </w:p>
        </w:tc>
        <w:tc>
          <w:tcPr>
            <w:tcW w:w="700" w:type="dxa"/>
            <w:tcBorders>
              <w:top w:val="nil"/>
              <w:left w:val="nil"/>
              <w:bottom w:val="nil"/>
              <w:right w:val="nil"/>
            </w:tcBorders>
            <w:shd w:val="clear" w:color="auto" w:fill="auto"/>
            <w:noWrap/>
            <w:vAlign w:val="bottom"/>
            <w:hideMark/>
            <w:tcPrChange w:id="36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07" w:author="Nick.Tolimieri [2]" w:date="2022-09-06T13:51:00Z"/>
                <w:color w:val="000000"/>
                <w:sz w:val="20"/>
                <w:szCs w:val="20"/>
                <w:lang w:val="en-US"/>
              </w:rPr>
            </w:pPr>
            <w:ins w:id="360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36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0" w:author="Nick.Tolimieri [2]" w:date="2022-09-06T13:51:00Z"/>
                <w:color w:val="000000"/>
                <w:sz w:val="20"/>
                <w:szCs w:val="20"/>
                <w:lang w:val="en-US"/>
              </w:rPr>
            </w:pPr>
            <w:ins w:id="3611" w:author="Nick.Tolimieri [2]" w:date="2022-09-06T13:51:00Z">
              <w:r w:rsidRPr="00C97A89">
                <w:rPr>
                  <w:color w:val="000000"/>
                  <w:sz w:val="20"/>
                  <w:szCs w:val="20"/>
                  <w:lang w:val="en-US"/>
                </w:rPr>
                <w:t>9</w:t>
              </w:r>
            </w:ins>
          </w:p>
        </w:tc>
        <w:tc>
          <w:tcPr>
            <w:tcW w:w="905" w:type="dxa"/>
            <w:tcBorders>
              <w:top w:val="nil"/>
              <w:left w:val="nil"/>
              <w:bottom w:val="nil"/>
              <w:right w:val="nil"/>
            </w:tcBorders>
            <w:shd w:val="clear" w:color="auto" w:fill="auto"/>
            <w:noWrap/>
            <w:vAlign w:val="bottom"/>
            <w:hideMark/>
            <w:tcPrChange w:id="36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3" w:author="Nick.Tolimieri [2]" w:date="2022-09-06T13:51:00Z"/>
                <w:color w:val="000000"/>
                <w:sz w:val="20"/>
                <w:szCs w:val="20"/>
                <w:lang w:val="en-US"/>
              </w:rPr>
            </w:pPr>
            <w:ins w:id="3614" w:author="Nick.Tolimieri [2]" w:date="2022-09-06T13:51:00Z">
              <w:r w:rsidRPr="00C97A89">
                <w:rPr>
                  <w:color w:val="000000"/>
                  <w:sz w:val="20"/>
                  <w:szCs w:val="20"/>
                  <w:lang w:val="en-US"/>
                </w:rPr>
                <w:t>2</w:t>
              </w:r>
            </w:ins>
          </w:p>
        </w:tc>
        <w:tc>
          <w:tcPr>
            <w:tcW w:w="905" w:type="dxa"/>
            <w:tcBorders>
              <w:top w:val="nil"/>
              <w:left w:val="nil"/>
              <w:bottom w:val="nil"/>
              <w:right w:val="nil"/>
            </w:tcBorders>
            <w:shd w:val="clear" w:color="auto" w:fill="auto"/>
            <w:noWrap/>
            <w:vAlign w:val="bottom"/>
            <w:hideMark/>
            <w:tcPrChange w:id="36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6" w:author="Nick.Tolimieri [2]" w:date="2022-09-06T13:51:00Z"/>
                <w:color w:val="000000"/>
                <w:sz w:val="20"/>
                <w:szCs w:val="20"/>
                <w:lang w:val="en-US"/>
              </w:rPr>
            </w:pPr>
            <w:ins w:id="361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36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19" w:author="Nick.Tolimieri [2]" w:date="2022-09-06T13:51:00Z"/>
                <w:color w:val="000000"/>
                <w:sz w:val="20"/>
                <w:szCs w:val="20"/>
                <w:lang w:val="en-US"/>
              </w:rPr>
            </w:pPr>
            <w:ins w:id="3620" w:author="Nick.Tolimieri [2]" w:date="2022-09-06T13:51:00Z">
              <w:r w:rsidRPr="00C97A89">
                <w:rPr>
                  <w:color w:val="000000"/>
                  <w:sz w:val="20"/>
                  <w:szCs w:val="20"/>
                  <w:lang w:val="en-US"/>
                </w:rPr>
                <w:t>2.92</w:t>
              </w:r>
            </w:ins>
          </w:p>
        </w:tc>
      </w:tr>
      <w:tr w:rsidR="00C97A89" w:rsidRPr="00C97A89" w:rsidTr="004C5EBF">
        <w:tblPrEx>
          <w:tblPrExChange w:id="3621" w:author="Nick.Tolimieri [2]" w:date="2022-09-13T12:47:00Z">
            <w:tblPrEx>
              <w:tblW w:w="10017" w:type="dxa"/>
            </w:tblPrEx>
          </w:tblPrExChange>
        </w:tblPrEx>
        <w:trPr>
          <w:trHeight w:val="255"/>
          <w:ins w:id="3622" w:author="Nick.Tolimieri [2]" w:date="2022-09-06T13:51:00Z"/>
          <w:trPrChange w:id="362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2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25" w:author="Nick.Tolimieri [2]" w:date="2022-09-06T13:51:00Z"/>
                <w:color w:val="000000"/>
                <w:sz w:val="20"/>
                <w:szCs w:val="20"/>
                <w:lang w:val="en-US"/>
              </w:rPr>
            </w:pPr>
            <w:ins w:id="362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2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28" w:author="Nick.Tolimieri [2]" w:date="2022-09-06T13:51:00Z"/>
                <w:color w:val="000000"/>
                <w:sz w:val="20"/>
                <w:szCs w:val="20"/>
                <w:lang w:val="en-US"/>
              </w:rPr>
            </w:pPr>
            <w:ins w:id="3629" w:author="Nick.Tolimieri [2]" w:date="2022-09-06T13:51:00Z">
              <w:r w:rsidRPr="00C97A89">
                <w:rPr>
                  <w:color w:val="000000"/>
                  <w:sz w:val="20"/>
                  <w:szCs w:val="20"/>
                  <w:lang w:val="en-US"/>
                </w:rPr>
                <w:t>1996</w:t>
              </w:r>
            </w:ins>
          </w:p>
        </w:tc>
        <w:tc>
          <w:tcPr>
            <w:tcW w:w="734" w:type="dxa"/>
            <w:tcBorders>
              <w:top w:val="nil"/>
              <w:left w:val="nil"/>
              <w:bottom w:val="nil"/>
              <w:right w:val="nil"/>
            </w:tcBorders>
            <w:shd w:val="clear" w:color="auto" w:fill="auto"/>
            <w:noWrap/>
            <w:vAlign w:val="bottom"/>
            <w:hideMark/>
            <w:tcPrChange w:id="363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1" w:author="Nick.Tolimieri [2]" w:date="2022-09-06T13:51:00Z"/>
                <w:color w:val="000000"/>
                <w:sz w:val="20"/>
                <w:szCs w:val="20"/>
                <w:lang w:val="en-US"/>
              </w:rPr>
            </w:pPr>
            <w:ins w:id="363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63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4" w:author="Nick.Tolimieri [2]" w:date="2022-09-06T13:51:00Z"/>
                <w:color w:val="000000"/>
                <w:sz w:val="20"/>
                <w:szCs w:val="20"/>
                <w:lang w:val="en-US"/>
              </w:rPr>
            </w:pPr>
            <w:ins w:id="363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63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37" w:author="Nick.Tolimieri [2]" w:date="2022-09-06T13:51:00Z"/>
                <w:color w:val="000000"/>
                <w:sz w:val="20"/>
                <w:szCs w:val="20"/>
                <w:lang w:val="en-US"/>
              </w:rPr>
            </w:pPr>
            <w:ins w:id="363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63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40" w:author="Nick.Tolimieri [2]" w:date="2022-09-06T13:51:00Z"/>
                <w:color w:val="000000"/>
                <w:sz w:val="20"/>
                <w:szCs w:val="20"/>
                <w:lang w:val="en-US"/>
              </w:rPr>
            </w:pPr>
            <w:ins w:id="364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64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3" w:author="Nick.Tolimieri [2]" w:date="2022-09-06T13:51:00Z"/>
                <w:color w:val="000000"/>
                <w:sz w:val="20"/>
                <w:szCs w:val="20"/>
                <w:lang w:val="en-US"/>
              </w:rPr>
            </w:pPr>
            <w:ins w:id="364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64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6" w:author="Nick.Tolimieri [2]" w:date="2022-09-06T13:51:00Z"/>
                <w:color w:val="000000"/>
                <w:sz w:val="20"/>
                <w:szCs w:val="20"/>
                <w:lang w:val="en-US"/>
              </w:rPr>
            </w:pPr>
            <w:ins w:id="364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4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49" w:author="Nick.Tolimieri [2]" w:date="2022-09-06T13:51:00Z"/>
                <w:color w:val="000000"/>
                <w:sz w:val="20"/>
                <w:szCs w:val="20"/>
                <w:lang w:val="en-US"/>
              </w:rPr>
            </w:pPr>
            <w:ins w:id="365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2" w:author="Nick.Tolimieri [2]" w:date="2022-09-06T13:51:00Z"/>
                <w:color w:val="000000"/>
                <w:sz w:val="20"/>
                <w:szCs w:val="20"/>
                <w:lang w:val="en-US"/>
              </w:rPr>
            </w:pPr>
            <w:ins w:id="365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65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55" w:author="Nick.Tolimieri [2]" w:date="2022-09-06T13:51:00Z"/>
                <w:color w:val="000000"/>
                <w:sz w:val="20"/>
                <w:szCs w:val="20"/>
                <w:lang w:val="en-US"/>
              </w:rPr>
            </w:pPr>
            <w:ins w:id="3656" w:author="Nick.Tolimieri [2]" w:date="2022-09-06T13:51:00Z">
              <w:r w:rsidRPr="00C97A89">
                <w:rPr>
                  <w:color w:val="000000"/>
                  <w:sz w:val="20"/>
                  <w:szCs w:val="20"/>
                  <w:lang w:val="en-US"/>
                </w:rPr>
                <w:t>-</w:t>
              </w:r>
            </w:ins>
          </w:p>
        </w:tc>
      </w:tr>
      <w:tr w:rsidR="00C97A89" w:rsidRPr="00C97A89" w:rsidTr="004C5EBF">
        <w:tblPrEx>
          <w:tblPrExChange w:id="3657" w:author="Nick.Tolimieri [2]" w:date="2022-09-13T12:47:00Z">
            <w:tblPrEx>
              <w:tblW w:w="10017" w:type="dxa"/>
            </w:tblPrEx>
          </w:tblPrExChange>
        </w:tblPrEx>
        <w:trPr>
          <w:trHeight w:val="255"/>
          <w:ins w:id="3658" w:author="Nick.Tolimieri [2]" w:date="2022-09-06T13:51:00Z"/>
          <w:trPrChange w:id="365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6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61" w:author="Nick.Tolimieri [2]" w:date="2022-09-06T13:51:00Z"/>
                <w:color w:val="000000"/>
                <w:sz w:val="20"/>
                <w:szCs w:val="20"/>
                <w:lang w:val="en-US"/>
              </w:rPr>
            </w:pPr>
            <w:ins w:id="366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6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4" w:author="Nick.Tolimieri [2]" w:date="2022-09-06T13:51:00Z"/>
                <w:color w:val="000000"/>
                <w:sz w:val="20"/>
                <w:szCs w:val="20"/>
                <w:lang w:val="en-US"/>
              </w:rPr>
            </w:pPr>
            <w:ins w:id="3665" w:author="Nick.Tolimieri [2]" w:date="2022-09-06T13:51:00Z">
              <w:r w:rsidRPr="00C97A89">
                <w:rPr>
                  <w:color w:val="000000"/>
                  <w:sz w:val="20"/>
                  <w:szCs w:val="20"/>
                  <w:lang w:val="en-US"/>
                </w:rPr>
                <w:t>1997</w:t>
              </w:r>
            </w:ins>
          </w:p>
        </w:tc>
        <w:tc>
          <w:tcPr>
            <w:tcW w:w="734" w:type="dxa"/>
            <w:tcBorders>
              <w:top w:val="nil"/>
              <w:left w:val="nil"/>
              <w:bottom w:val="nil"/>
              <w:right w:val="nil"/>
            </w:tcBorders>
            <w:shd w:val="clear" w:color="auto" w:fill="auto"/>
            <w:noWrap/>
            <w:vAlign w:val="bottom"/>
            <w:hideMark/>
            <w:tcPrChange w:id="366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67" w:author="Nick.Tolimieri [2]" w:date="2022-09-06T13:51:00Z"/>
                <w:color w:val="000000"/>
                <w:sz w:val="20"/>
                <w:szCs w:val="20"/>
                <w:lang w:val="en-US"/>
              </w:rPr>
            </w:pPr>
            <w:ins w:id="3668" w:author="Nick.Tolimieri [2]" w:date="2022-09-06T13:51:00Z">
              <w:r w:rsidRPr="00C97A89">
                <w:rPr>
                  <w:color w:val="000000"/>
                  <w:sz w:val="20"/>
                  <w:szCs w:val="20"/>
                  <w:lang w:val="en-US"/>
                </w:rPr>
                <w:t>97</w:t>
              </w:r>
            </w:ins>
          </w:p>
        </w:tc>
        <w:tc>
          <w:tcPr>
            <w:tcW w:w="736" w:type="dxa"/>
            <w:tcBorders>
              <w:top w:val="nil"/>
              <w:left w:val="nil"/>
              <w:bottom w:val="nil"/>
              <w:right w:val="nil"/>
            </w:tcBorders>
            <w:shd w:val="clear" w:color="auto" w:fill="auto"/>
            <w:noWrap/>
            <w:vAlign w:val="bottom"/>
            <w:hideMark/>
            <w:tcPrChange w:id="366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0" w:author="Nick.Tolimieri [2]" w:date="2022-09-06T13:51:00Z"/>
                <w:color w:val="000000"/>
                <w:sz w:val="20"/>
                <w:szCs w:val="20"/>
                <w:lang w:val="en-US"/>
              </w:rPr>
            </w:pPr>
            <w:ins w:id="3671" w:author="Nick.Tolimieri [2]" w:date="2022-09-06T13:51:00Z">
              <w:r w:rsidRPr="00C97A89">
                <w:rPr>
                  <w:color w:val="000000"/>
                  <w:sz w:val="20"/>
                  <w:szCs w:val="20"/>
                  <w:lang w:val="en-US"/>
                </w:rPr>
                <w:t>146</w:t>
              </w:r>
            </w:ins>
          </w:p>
        </w:tc>
        <w:tc>
          <w:tcPr>
            <w:tcW w:w="728" w:type="dxa"/>
            <w:tcBorders>
              <w:top w:val="nil"/>
              <w:left w:val="nil"/>
              <w:bottom w:val="nil"/>
              <w:right w:val="nil"/>
            </w:tcBorders>
            <w:shd w:val="clear" w:color="auto" w:fill="auto"/>
            <w:noWrap/>
            <w:vAlign w:val="bottom"/>
            <w:hideMark/>
            <w:tcPrChange w:id="367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3" w:author="Nick.Tolimieri [2]" w:date="2022-09-06T13:51:00Z"/>
                <w:color w:val="000000"/>
                <w:sz w:val="20"/>
                <w:szCs w:val="20"/>
                <w:lang w:val="en-US"/>
              </w:rPr>
            </w:pPr>
            <w:ins w:id="3674"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367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6" w:author="Nick.Tolimieri [2]" w:date="2022-09-06T13:51:00Z"/>
                <w:color w:val="000000"/>
                <w:sz w:val="20"/>
                <w:szCs w:val="20"/>
                <w:lang w:val="en-US"/>
              </w:rPr>
            </w:pPr>
            <w:ins w:id="3677" w:author="Nick.Tolimieri [2]" w:date="2022-09-06T13:51:00Z">
              <w:r w:rsidRPr="00C97A89">
                <w:rPr>
                  <w:color w:val="000000"/>
                  <w:sz w:val="20"/>
                  <w:szCs w:val="20"/>
                  <w:lang w:val="en-US"/>
                </w:rPr>
                <w:t>128</w:t>
              </w:r>
            </w:ins>
          </w:p>
        </w:tc>
        <w:tc>
          <w:tcPr>
            <w:tcW w:w="700" w:type="dxa"/>
            <w:tcBorders>
              <w:top w:val="nil"/>
              <w:left w:val="nil"/>
              <w:bottom w:val="nil"/>
              <w:right w:val="nil"/>
            </w:tcBorders>
            <w:shd w:val="clear" w:color="auto" w:fill="auto"/>
            <w:noWrap/>
            <w:vAlign w:val="bottom"/>
            <w:hideMark/>
            <w:tcPrChange w:id="367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79" w:author="Nick.Tolimieri [2]" w:date="2022-09-06T13:51:00Z"/>
                <w:color w:val="000000"/>
                <w:sz w:val="20"/>
                <w:szCs w:val="20"/>
                <w:lang w:val="en-US"/>
              </w:rPr>
            </w:pPr>
            <w:ins w:id="3680"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368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2" w:author="Nick.Tolimieri [2]" w:date="2022-09-06T13:51:00Z"/>
                <w:color w:val="000000"/>
                <w:sz w:val="20"/>
                <w:szCs w:val="20"/>
                <w:lang w:val="en-US"/>
              </w:rPr>
            </w:pPr>
            <w:ins w:id="3683" w:author="Nick.Tolimieri [2]" w:date="2022-09-06T13:51:00Z">
              <w:r w:rsidRPr="00C97A89">
                <w:rPr>
                  <w:color w:val="000000"/>
                  <w:sz w:val="20"/>
                  <w:szCs w:val="20"/>
                  <w:lang w:val="en-US"/>
                </w:rPr>
                <w:t>71</w:t>
              </w:r>
            </w:ins>
          </w:p>
        </w:tc>
        <w:tc>
          <w:tcPr>
            <w:tcW w:w="905" w:type="dxa"/>
            <w:tcBorders>
              <w:top w:val="nil"/>
              <w:left w:val="nil"/>
              <w:bottom w:val="nil"/>
              <w:right w:val="nil"/>
            </w:tcBorders>
            <w:shd w:val="clear" w:color="auto" w:fill="auto"/>
            <w:noWrap/>
            <w:vAlign w:val="bottom"/>
            <w:hideMark/>
            <w:tcPrChange w:id="368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5" w:author="Nick.Tolimieri [2]" w:date="2022-09-06T13:51:00Z"/>
                <w:color w:val="000000"/>
                <w:sz w:val="20"/>
                <w:szCs w:val="20"/>
                <w:lang w:val="en-US"/>
              </w:rPr>
            </w:pPr>
            <w:ins w:id="3686" w:author="Nick.Tolimieri [2]" w:date="2022-09-06T13:51:00Z">
              <w:r w:rsidRPr="00C97A89">
                <w:rPr>
                  <w:color w:val="000000"/>
                  <w:sz w:val="20"/>
                  <w:szCs w:val="20"/>
                  <w:lang w:val="en-US"/>
                </w:rPr>
                <w:t>2.32</w:t>
              </w:r>
            </w:ins>
          </w:p>
        </w:tc>
        <w:tc>
          <w:tcPr>
            <w:tcW w:w="905" w:type="dxa"/>
            <w:tcBorders>
              <w:top w:val="nil"/>
              <w:left w:val="nil"/>
              <w:bottom w:val="nil"/>
              <w:right w:val="nil"/>
            </w:tcBorders>
            <w:shd w:val="clear" w:color="auto" w:fill="auto"/>
            <w:noWrap/>
            <w:vAlign w:val="bottom"/>
            <w:hideMark/>
            <w:tcPrChange w:id="368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88" w:author="Nick.Tolimieri [2]" w:date="2022-09-06T13:51:00Z"/>
                <w:color w:val="000000"/>
                <w:sz w:val="20"/>
                <w:szCs w:val="20"/>
                <w:lang w:val="en-US"/>
              </w:rPr>
            </w:pPr>
            <w:ins w:id="3689" w:author="Nick.Tolimieri [2]" w:date="2022-09-06T13:51:00Z">
              <w:r w:rsidRPr="00C97A89">
                <w:rPr>
                  <w:color w:val="000000"/>
                  <w:sz w:val="20"/>
                  <w:szCs w:val="20"/>
                  <w:lang w:val="en-US"/>
                </w:rPr>
                <w:t>0.39</w:t>
              </w:r>
            </w:ins>
          </w:p>
        </w:tc>
        <w:tc>
          <w:tcPr>
            <w:tcW w:w="905" w:type="dxa"/>
            <w:tcBorders>
              <w:top w:val="nil"/>
              <w:left w:val="nil"/>
              <w:bottom w:val="nil"/>
              <w:right w:val="nil"/>
            </w:tcBorders>
            <w:shd w:val="clear" w:color="auto" w:fill="auto"/>
            <w:noWrap/>
            <w:vAlign w:val="bottom"/>
            <w:hideMark/>
            <w:tcPrChange w:id="369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691" w:author="Nick.Tolimieri [2]" w:date="2022-09-06T13:51:00Z"/>
                <w:color w:val="000000"/>
                <w:sz w:val="20"/>
                <w:szCs w:val="20"/>
                <w:lang w:val="en-US"/>
              </w:rPr>
            </w:pPr>
            <w:ins w:id="3692" w:author="Nick.Tolimieri [2]" w:date="2022-09-06T13:51:00Z">
              <w:r w:rsidRPr="00C97A89">
                <w:rPr>
                  <w:color w:val="000000"/>
                  <w:sz w:val="20"/>
                  <w:szCs w:val="20"/>
                  <w:lang w:val="en-US"/>
                </w:rPr>
                <w:t>4.11</w:t>
              </w:r>
            </w:ins>
          </w:p>
        </w:tc>
      </w:tr>
      <w:tr w:rsidR="00C97A89" w:rsidRPr="00C97A89" w:rsidTr="004C5EBF">
        <w:tblPrEx>
          <w:tblPrExChange w:id="3693" w:author="Nick.Tolimieri [2]" w:date="2022-09-13T12:47:00Z">
            <w:tblPrEx>
              <w:tblW w:w="10017" w:type="dxa"/>
            </w:tblPrEx>
          </w:tblPrExChange>
        </w:tblPrEx>
        <w:trPr>
          <w:trHeight w:val="255"/>
          <w:ins w:id="3694" w:author="Nick.Tolimieri [2]" w:date="2022-09-06T13:51:00Z"/>
          <w:trPrChange w:id="369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69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697" w:author="Nick.Tolimieri [2]" w:date="2022-09-06T13:51:00Z"/>
                <w:color w:val="000000"/>
                <w:sz w:val="20"/>
                <w:szCs w:val="20"/>
                <w:lang w:val="en-US"/>
              </w:rPr>
            </w:pPr>
            <w:ins w:id="369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69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0" w:author="Nick.Tolimieri [2]" w:date="2022-09-06T13:51:00Z"/>
                <w:color w:val="000000"/>
                <w:sz w:val="20"/>
                <w:szCs w:val="20"/>
                <w:lang w:val="en-US"/>
              </w:rPr>
            </w:pPr>
            <w:ins w:id="3701" w:author="Nick.Tolimieri [2]" w:date="2022-09-06T13:51:00Z">
              <w:r w:rsidRPr="00C97A89">
                <w:rPr>
                  <w:color w:val="000000"/>
                  <w:sz w:val="20"/>
                  <w:szCs w:val="20"/>
                  <w:lang w:val="en-US"/>
                </w:rPr>
                <w:t>1998</w:t>
              </w:r>
            </w:ins>
          </w:p>
        </w:tc>
        <w:tc>
          <w:tcPr>
            <w:tcW w:w="734" w:type="dxa"/>
            <w:tcBorders>
              <w:top w:val="nil"/>
              <w:left w:val="nil"/>
              <w:bottom w:val="nil"/>
              <w:right w:val="nil"/>
            </w:tcBorders>
            <w:shd w:val="clear" w:color="auto" w:fill="auto"/>
            <w:noWrap/>
            <w:vAlign w:val="bottom"/>
            <w:hideMark/>
            <w:tcPrChange w:id="370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3" w:author="Nick.Tolimieri [2]" w:date="2022-09-06T13:51:00Z"/>
                <w:color w:val="000000"/>
                <w:sz w:val="20"/>
                <w:szCs w:val="20"/>
                <w:lang w:val="en-US"/>
              </w:rPr>
            </w:pPr>
            <w:ins w:id="3704"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370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6" w:author="Nick.Tolimieri [2]" w:date="2022-09-06T13:51:00Z"/>
                <w:color w:val="000000"/>
                <w:sz w:val="20"/>
                <w:szCs w:val="20"/>
                <w:lang w:val="en-US"/>
              </w:rPr>
            </w:pPr>
            <w:ins w:id="3707" w:author="Nick.Tolimieri [2]" w:date="2022-09-06T13:51:00Z">
              <w:r w:rsidRPr="00C97A89">
                <w:rPr>
                  <w:color w:val="000000"/>
                  <w:sz w:val="20"/>
                  <w:szCs w:val="20"/>
                  <w:lang w:val="en-US"/>
                </w:rPr>
                <w:t>94</w:t>
              </w:r>
            </w:ins>
          </w:p>
        </w:tc>
        <w:tc>
          <w:tcPr>
            <w:tcW w:w="728" w:type="dxa"/>
            <w:tcBorders>
              <w:top w:val="nil"/>
              <w:left w:val="nil"/>
              <w:bottom w:val="nil"/>
              <w:right w:val="nil"/>
            </w:tcBorders>
            <w:shd w:val="clear" w:color="auto" w:fill="auto"/>
            <w:noWrap/>
            <w:vAlign w:val="bottom"/>
            <w:hideMark/>
            <w:tcPrChange w:id="370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09" w:author="Nick.Tolimieri [2]" w:date="2022-09-06T13:51:00Z"/>
                <w:color w:val="000000"/>
                <w:sz w:val="20"/>
                <w:szCs w:val="20"/>
                <w:lang w:val="en-US"/>
              </w:rPr>
            </w:pPr>
            <w:ins w:id="3710"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371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2" w:author="Nick.Tolimieri [2]" w:date="2022-09-06T13:51:00Z"/>
                <w:color w:val="000000"/>
                <w:sz w:val="20"/>
                <w:szCs w:val="20"/>
                <w:lang w:val="en-US"/>
              </w:rPr>
            </w:pPr>
            <w:ins w:id="3713" w:author="Nick.Tolimieri [2]" w:date="2022-09-06T13:51:00Z">
              <w:r w:rsidRPr="00C97A89">
                <w:rPr>
                  <w:color w:val="000000"/>
                  <w:sz w:val="20"/>
                  <w:szCs w:val="20"/>
                  <w:lang w:val="en-US"/>
                </w:rPr>
                <w:t>79</w:t>
              </w:r>
            </w:ins>
          </w:p>
        </w:tc>
        <w:tc>
          <w:tcPr>
            <w:tcW w:w="700" w:type="dxa"/>
            <w:tcBorders>
              <w:top w:val="nil"/>
              <w:left w:val="nil"/>
              <w:bottom w:val="nil"/>
              <w:right w:val="nil"/>
            </w:tcBorders>
            <w:shd w:val="clear" w:color="auto" w:fill="auto"/>
            <w:noWrap/>
            <w:vAlign w:val="bottom"/>
            <w:hideMark/>
            <w:tcPrChange w:id="371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5" w:author="Nick.Tolimieri [2]" w:date="2022-09-06T13:51:00Z"/>
                <w:color w:val="000000"/>
                <w:sz w:val="20"/>
                <w:szCs w:val="20"/>
                <w:lang w:val="en-US"/>
              </w:rPr>
            </w:pPr>
            <w:ins w:id="3716"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71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18" w:author="Nick.Tolimieri [2]" w:date="2022-09-06T13:51:00Z"/>
                <w:color w:val="000000"/>
                <w:sz w:val="20"/>
                <w:szCs w:val="20"/>
                <w:lang w:val="en-US"/>
              </w:rPr>
            </w:pPr>
            <w:ins w:id="3719" w:author="Nick.Tolimieri [2]" w:date="2022-09-06T13:51:00Z">
              <w:r w:rsidRPr="00C97A89">
                <w:rPr>
                  <w:color w:val="000000"/>
                  <w:sz w:val="20"/>
                  <w:szCs w:val="20"/>
                  <w:lang w:val="en-US"/>
                </w:rPr>
                <w:t>42</w:t>
              </w:r>
            </w:ins>
          </w:p>
        </w:tc>
        <w:tc>
          <w:tcPr>
            <w:tcW w:w="905" w:type="dxa"/>
            <w:tcBorders>
              <w:top w:val="nil"/>
              <w:left w:val="nil"/>
              <w:bottom w:val="nil"/>
              <w:right w:val="nil"/>
            </w:tcBorders>
            <w:shd w:val="clear" w:color="auto" w:fill="auto"/>
            <w:noWrap/>
            <w:vAlign w:val="bottom"/>
            <w:hideMark/>
            <w:tcPrChange w:id="372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1" w:author="Nick.Tolimieri [2]" w:date="2022-09-06T13:51:00Z"/>
                <w:color w:val="000000"/>
                <w:sz w:val="20"/>
                <w:szCs w:val="20"/>
                <w:lang w:val="en-US"/>
              </w:rPr>
            </w:pPr>
            <w:ins w:id="3722"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72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4" w:author="Nick.Tolimieri [2]" w:date="2022-09-06T13:51:00Z"/>
                <w:color w:val="000000"/>
                <w:sz w:val="20"/>
                <w:szCs w:val="20"/>
                <w:lang w:val="en-US"/>
              </w:rPr>
            </w:pPr>
            <w:ins w:id="3725"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372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27" w:author="Nick.Tolimieri [2]" w:date="2022-09-06T13:51:00Z"/>
                <w:color w:val="000000"/>
                <w:sz w:val="20"/>
                <w:szCs w:val="20"/>
                <w:lang w:val="en-US"/>
              </w:rPr>
            </w:pPr>
            <w:ins w:id="3728" w:author="Nick.Tolimieri [2]" w:date="2022-09-06T13:51:00Z">
              <w:r w:rsidRPr="00C97A89">
                <w:rPr>
                  <w:color w:val="000000"/>
                  <w:sz w:val="20"/>
                  <w:szCs w:val="20"/>
                  <w:lang w:val="en-US"/>
                </w:rPr>
                <w:t>3.18</w:t>
              </w:r>
            </w:ins>
          </w:p>
        </w:tc>
      </w:tr>
      <w:tr w:rsidR="00C97A89" w:rsidRPr="00C97A89" w:rsidTr="004C5EBF">
        <w:tblPrEx>
          <w:tblPrExChange w:id="3729" w:author="Nick.Tolimieri [2]" w:date="2022-09-13T12:47:00Z">
            <w:tblPrEx>
              <w:tblW w:w="10017" w:type="dxa"/>
            </w:tblPrEx>
          </w:tblPrExChange>
        </w:tblPrEx>
        <w:trPr>
          <w:trHeight w:val="255"/>
          <w:ins w:id="3730" w:author="Nick.Tolimieri [2]" w:date="2022-09-06T13:51:00Z"/>
          <w:trPrChange w:id="373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3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33" w:author="Nick.Tolimieri [2]" w:date="2022-09-06T13:51:00Z"/>
                <w:color w:val="000000"/>
                <w:sz w:val="20"/>
                <w:szCs w:val="20"/>
                <w:lang w:val="en-US"/>
              </w:rPr>
            </w:pPr>
            <w:ins w:id="373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3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6" w:author="Nick.Tolimieri [2]" w:date="2022-09-06T13:51:00Z"/>
                <w:color w:val="000000"/>
                <w:sz w:val="20"/>
                <w:szCs w:val="20"/>
                <w:lang w:val="en-US"/>
              </w:rPr>
            </w:pPr>
            <w:ins w:id="3737" w:author="Nick.Tolimieri [2]" w:date="2022-09-06T13:51:00Z">
              <w:r w:rsidRPr="00C97A89">
                <w:rPr>
                  <w:color w:val="000000"/>
                  <w:sz w:val="20"/>
                  <w:szCs w:val="20"/>
                  <w:lang w:val="en-US"/>
                </w:rPr>
                <w:t>1999</w:t>
              </w:r>
            </w:ins>
          </w:p>
        </w:tc>
        <w:tc>
          <w:tcPr>
            <w:tcW w:w="734" w:type="dxa"/>
            <w:tcBorders>
              <w:top w:val="nil"/>
              <w:left w:val="nil"/>
              <w:bottom w:val="nil"/>
              <w:right w:val="nil"/>
            </w:tcBorders>
            <w:shd w:val="clear" w:color="auto" w:fill="auto"/>
            <w:noWrap/>
            <w:vAlign w:val="bottom"/>
            <w:hideMark/>
            <w:tcPrChange w:id="373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39" w:author="Nick.Tolimieri [2]" w:date="2022-09-06T13:51:00Z"/>
                <w:color w:val="000000"/>
                <w:sz w:val="20"/>
                <w:szCs w:val="20"/>
                <w:lang w:val="en-US"/>
              </w:rPr>
            </w:pPr>
            <w:ins w:id="3740"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374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2" w:author="Nick.Tolimieri [2]" w:date="2022-09-06T13:51:00Z"/>
                <w:color w:val="000000"/>
                <w:sz w:val="20"/>
                <w:szCs w:val="20"/>
                <w:lang w:val="en-US"/>
              </w:rPr>
            </w:pPr>
            <w:ins w:id="374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4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5" w:author="Nick.Tolimieri [2]" w:date="2022-09-06T13:51:00Z"/>
                <w:color w:val="000000"/>
                <w:sz w:val="20"/>
                <w:szCs w:val="20"/>
                <w:lang w:val="en-US"/>
              </w:rPr>
            </w:pPr>
            <w:ins w:id="374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4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48" w:author="Nick.Tolimieri [2]" w:date="2022-09-06T13:51:00Z"/>
                <w:color w:val="000000"/>
                <w:sz w:val="20"/>
                <w:szCs w:val="20"/>
                <w:lang w:val="en-US"/>
              </w:rPr>
            </w:pPr>
            <w:ins w:id="374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5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1" w:author="Nick.Tolimieri [2]" w:date="2022-09-06T13:51:00Z"/>
                <w:color w:val="000000"/>
                <w:sz w:val="20"/>
                <w:szCs w:val="20"/>
                <w:lang w:val="en-US"/>
              </w:rPr>
            </w:pPr>
            <w:ins w:id="375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5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4" w:author="Nick.Tolimieri [2]" w:date="2022-09-06T13:51:00Z"/>
                <w:color w:val="000000"/>
                <w:sz w:val="20"/>
                <w:szCs w:val="20"/>
                <w:lang w:val="en-US"/>
              </w:rPr>
            </w:pPr>
            <w:ins w:id="375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57" w:author="Nick.Tolimieri [2]" w:date="2022-09-06T13:51:00Z"/>
                <w:color w:val="000000"/>
                <w:sz w:val="20"/>
                <w:szCs w:val="20"/>
                <w:lang w:val="en-US"/>
              </w:rPr>
            </w:pPr>
            <w:ins w:id="375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5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0" w:author="Nick.Tolimieri [2]" w:date="2022-09-06T13:51:00Z"/>
                <w:color w:val="000000"/>
                <w:sz w:val="20"/>
                <w:szCs w:val="20"/>
                <w:lang w:val="en-US"/>
              </w:rPr>
            </w:pPr>
            <w:ins w:id="376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6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3" w:author="Nick.Tolimieri [2]" w:date="2022-09-06T13:51:00Z"/>
                <w:color w:val="000000"/>
                <w:sz w:val="20"/>
                <w:szCs w:val="20"/>
                <w:lang w:val="en-US"/>
              </w:rPr>
            </w:pPr>
            <w:ins w:id="3764" w:author="Nick.Tolimieri [2]" w:date="2022-09-06T13:51:00Z">
              <w:r w:rsidRPr="00C97A89">
                <w:rPr>
                  <w:color w:val="000000"/>
                  <w:sz w:val="20"/>
                  <w:szCs w:val="20"/>
                  <w:lang w:val="en-US"/>
                </w:rPr>
                <w:t>-</w:t>
              </w:r>
            </w:ins>
          </w:p>
        </w:tc>
      </w:tr>
      <w:tr w:rsidR="00C97A89" w:rsidRPr="00C97A89" w:rsidTr="004C5EBF">
        <w:tblPrEx>
          <w:tblPrExChange w:id="3765" w:author="Nick.Tolimieri [2]" w:date="2022-09-13T12:47:00Z">
            <w:tblPrEx>
              <w:tblW w:w="10017" w:type="dxa"/>
            </w:tblPrEx>
          </w:tblPrExChange>
        </w:tblPrEx>
        <w:trPr>
          <w:trHeight w:val="255"/>
          <w:ins w:id="3766" w:author="Nick.Tolimieri [2]" w:date="2022-09-06T13:51:00Z"/>
          <w:trPrChange w:id="376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76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69" w:author="Nick.Tolimieri [2]" w:date="2022-09-06T13:51:00Z"/>
                <w:color w:val="000000"/>
                <w:sz w:val="20"/>
                <w:szCs w:val="20"/>
                <w:lang w:val="en-US"/>
              </w:rPr>
            </w:pPr>
            <w:ins w:id="377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77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2" w:author="Nick.Tolimieri [2]" w:date="2022-09-06T13:51:00Z"/>
                <w:color w:val="000000"/>
                <w:sz w:val="20"/>
                <w:szCs w:val="20"/>
                <w:lang w:val="en-US"/>
              </w:rPr>
            </w:pPr>
            <w:ins w:id="3773" w:author="Nick.Tolimieri [2]" w:date="2022-09-06T13:51:00Z">
              <w:r w:rsidRPr="00C97A89">
                <w:rPr>
                  <w:color w:val="000000"/>
                  <w:sz w:val="20"/>
                  <w:szCs w:val="20"/>
                  <w:lang w:val="en-US"/>
                </w:rPr>
                <w:t>2000</w:t>
              </w:r>
            </w:ins>
          </w:p>
        </w:tc>
        <w:tc>
          <w:tcPr>
            <w:tcW w:w="734" w:type="dxa"/>
            <w:tcBorders>
              <w:top w:val="nil"/>
              <w:left w:val="nil"/>
              <w:bottom w:val="nil"/>
              <w:right w:val="nil"/>
            </w:tcBorders>
            <w:shd w:val="clear" w:color="auto" w:fill="auto"/>
            <w:noWrap/>
            <w:vAlign w:val="bottom"/>
            <w:hideMark/>
            <w:tcPrChange w:id="377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5" w:author="Nick.Tolimieri [2]" w:date="2022-09-06T13:51:00Z"/>
                <w:color w:val="000000"/>
                <w:sz w:val="20"/>
                <w:szCs w:val="20"/>
                <w:lang w:val="en-US"/>
              </w:rPr>
            </w:pPr>
            <w:ins w:id="3776" w:author="Nick.Tolimieri [2]" w:date="2022-09-06T13:51:00Z">
              <w:r w:rsidRPr="00C97A89">
                <w:rPr>
                  <w:color w:val="000000"/>
                  <w:sz w:val="20"/>
                  <w:szCs w:val="20"/>
                  <w:lang w:val="en-US"/>
                </w:rPr>
                <w:t>5</w:t>
              </w:r>
            </w:ins>
          </w:p>
        </w:tc>
        <w:tc>
          <w:tcPr>
            <w:tcW w:w="736" w:type="dxa"/>
            <w:tcBorders>
              <w:top w:val="nil"/>
              <w:left w:val="nil"/>
              <w:bottom w:val="nil"/>
              <w:right w:val="nil"/>
            </w:tcBorders>
            <w:shd w:val="clear" w:color="auto" w:fill="auto"/>
            <w:noWrap/>
            <w:vAlign w:val="bottom"/>
            <w:hideMark/>
            <w:tcPrChange w:id="377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78" w:author="Nick.Tolimieri [2]" w:date="2022-09-06T13:51:00Z"/>
                <w:color w:val="000000"/>
                <w:sz w:val="20"/>
                <w:szCs w:val="20"/>
                <w:lang w:val="en-US"/>
              </w:rPr>
            </w:pPr>
            <w:ins w:id="377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78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1" w:author="Nick.Tolimieri [2]" w:date="2022-09-06T13:51:00Z"/>
                <w:color w:val="000000"/>
                <w:sz w:val="20"/>
                <w:szCs w:val="20"/>
                <w:lang w:val="en-US"/>
              </w:rPr>
            </w:pPr>
            <w:ins w:id="378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78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784" w:author="Nick.Tolimieri [2]" w:date="2022-09-06T13:51:00Z"/>
                <w:color w:val="000000"/>
                <w:sz w:val="20"/>
                <w:szCs w:val="20"/>
                <w:lang w:val="en-US"/>
              </w:rPr>
            </w:pPr>
            <w:ins w:id="378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78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87" w:author="Nick.Tolimieri [2]" w:date="2022-09-06T13:51:00Z"/>
                <w:color w:val="000000"/>
                <w:sz w:val="20"/>
                <w:szCs w:val="20"/>
                <w:lang w:val="en-US"/>
              </w:rPr>
            </w:pPr>
            <w:ins w:id="378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78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0" w:author="Nick.Tolimieri [2]" w:date="2022-09-06T13:51:00Z"/>
                <w:color w:val="000000"/>
                <w:sz w:val="20"/>
                <w:szCs w:val="20"/>
                <w:lang w:val="en-US"/>
              </w:rPr>
            </w:pPr>
            <w:ins w:id="379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3" w:author="Nick.Tolimieri [2]" w:date="2022-09-06T13:51:00Z"/>
                <w:color w:val="000000"/>
                <w:sz w:val="20"/>
                <w:szCs w:val="20"/>
                <w:lang w:val="en-US"/>
              </w:rPr>
            </w:pPr>
            <w:ins w:id="379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6" w:author="Nick.Tolimieri [2]" w:date="2022-09-06T13:51:00Z"/>
                <w:color w:val="000000"/>
                <w:sz w:val="20"/>
                <w:szCs w:val="20"/>
                <w:lang w:val="en-US"/>
              </w:rPr>
            </w:pPr>
            <w:ins w:id="379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79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799" w:author="Nick.Tolimieri [2]" w:date="2022-09-06T13:51:00Z"/>
                <w:color w:val="000000"/>
                <w:sz w:val="20"/>
                <w:szCs w:val="20"/>
                <w:lang w:val="en-US"/>
              </w:rPr>
            </w:pPr>
            <w:ins w:id="3800" w:author="Nick.Tolimieri [2]" w:date="2022-09-06T13:51:00Z">
              <w:r w:rsidRPr="00C97A89">
                <w:rPr>
                  <w:color w:val="000000"/>
                  <w:sz w:val="20"/>
                  <w:szCs w:val="20"/>
                  <w:lang w:val="en-US"/>
                </w:rPr>
                <w:t>-</w:t>
              </w:r>
            </w:ins>
          </w:p>
        </w:tc>
      </w:tr>
      <w:tr w:rsidR="00C97A89" w:rsidRPr="00C97A89" w:rsidTr="004C5EBF">
        <w:tblPrEx>
          <w:tblPrExChange w:id="3801" w:author="Nick.Tolimieri [2]" w:date="2022-09-13T12:47:00Z">
            <w:tblPrEx>
              <w:tblW w:w="10017" w:type="dxa"/>
            </w:tblPrEx>
          </w:tblPrExChange>
        </w:tblPrEx>
        <w:trPr>
          <w:trHeight w:val="255"/>
          <w:ins w:id="3802" w:author="Nick.Tolimieri [2]" w:date="2022-09-06T13:51:00Z"/>
          <w:trPrChange w:id="380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0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05" w:author="Nick.Tolimieri [2]" w:date="2022-09-06T13:51:00Z"/>
                <w:color w:val="000000"/>
                <w:sz w:val="20"/>
                <w:szCs w:val="20"/>
                <w:lang w:val="en-US"/>
              </w:rPr>
            </w:pPr>
            <w:ins w:id="380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0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08" w:author="Nick.Tolimieri [2]" w:date="2022-09-06T13:51:00Z"/>
                <w:color w:val="000000"/>
                <w:sz w:val="20"/>
                <w:szCs w:val="20"/>
                <w:lang w:val="en-US"/>
              </w:rPr>
            </w:pPr>
            <w:ins w:id="3809" w:author="Nick.Tolimieri [2]" w:date="2022-09-06T13:51:00Z">
              <w:r w:rsidRPr="00C97A89">
                <w:rPr>
                  <w:color w:val="000000"/>
                  <w:sz w:val="20"/>
                  <w:szCs w:val="20"/>
                  <w:lang w:val="en-US"/>
                </w:rPr>
                <w:t>2001</w:t>
              </w:r>
            </w:ins>
          </w:p>
        </w:tc>
        <w:tc>
          <w:tcPr>
            <w:tcW w:w="734" w:type="dxa"/>
            <w:tcBorders>
              <w:top w:val="nil"/>
              <w:left w:val="nil"/>
              <w:bottom w:val="nil"/>
              <w:right w:val="nil"/>
            </w:tcBorders>
            <w:shd w:val="clear" w:color="auto" w:fill="auto"/>
            <w:noWrap/>
            <w:vAlign w:val="bottom"/>
            <w:hideMark/>
            <w:tcPrChange w:id="381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1" w:author="Nick.Tolimieri [2]" w:date="2022-09-06T13:51:00Z"/>
                <w:color w:val="000000"/>
                <w:sz w:val="20"/>
                <w:szCs w:val="20"/>
                <w:lang w:val="en-US"/>
              </w:rPr>
            </w:pPr>
            <w:ins w:id="3812" w:author="Nick.Tolimieri [2]" w:date="2022-09-06T13:51:00Z">
              <w:r w:rsidRPr="00C97A89">
                <w:rPr>
                  <w:color w:val="000000"/>
                  <w:sz w:val="20"/>
                  <w:szCs w:val="20"/>
                  <w:lang w:val="en-US"/>
                </w:rPr>
                <w:t>6</w:t>
              </w:r>
            </w:ins>
          </w:p>
        </w:tc>
        <w:tc>
          <w:tcPr>
            <w:tcW w:w="736" w:type="dxa"/>
            <w:tcBorders>
              <w:top w:val="nil"/>
              <w:left w:val="nil"/>
              <w:bottom w:val="nil"/>
              <w:right w:val="nil"/>
            </w:tcBorders>
            <w:shd w:val="clear" w:color="auto" w:fill="auto"/>
            <w:noWrap/>
            <w:vAlign w:val="bottom"/>
            <w:hideMark/>
            <w:tcPrChange w:id="381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4" w:author="Nick.Tolimieri [2]" w:date="2022-09-06T13:51:00Z"/>
                <w:color w:val="000000"/>
                <w:sz w:val="20"/>
                <w:szCs w:val="20"/>
                <w:lang w:val="en-US"/>
              </w:rPr>
            </w:pPr>
            <w:ins w:id="381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1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17" w:author="Nick.Tolimieri [2]" w:date="2022-09-06T13:51:00Z"/>
                <w:color w:val="000000"/>
                <w:sz w:val="20"/>
                <w:szCs w:val="20"/>
                <w:lang w:val="en-US"/>
              </w:rPr>
            </w:pPr>
            <w:ins w:id="381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1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20" w:author="Nick.Tolimieri [2]" w:date="2022-09-06T13:51:00Z"/>
                <w:color w:val="000000"/>
                <w:sz w:val="20"/>
                <w:szCs w:val="20"/>
                <w:lang w:val="en-US"/>
              </w:rPr>
            </w:pPr>
            <w:ins w:id="382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2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3" w:author="Nick.Tolimieri [2]" w:date="2022-09-06T13:51:00Z"/>
                <w:color w:val="000000"/>
                <w:sz w:val="20"/>
                <w:szCs w:val="20"/>
                <w:lang w:val="en-US"/>
              </w:rPr>
            </w:pPr>
            <w:ins w:id="382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2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6" w:author="Nick.Tolimieri [2]" w:date="2022-09-06T13:51:00Z"/>
                <w:color w:val="000000"/>
                <w:sz w:val="20"/>
                <w:szCs w:val="20"/>
                <w:lang w:val="en-US"/>
              </w:rPr>
            </w:pPr>
            <w:ins w:id="382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2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29" w:author="Nick.Tolimieri [2]" w:date="2022-09-06T13:51:00Z"/>
                <w:color w:val="000000"/>
                <w:sz w:val="20"/>
                <w:szCs w:val="20"/>
                <w:lang w:val="en-US"/>
              </w:rPr>
            </w:pPr>
            <w:ins w:id="383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2" w:author="Nick.Tolimieri [2]" w:date="2022-09-06T13:51:00Z"/>
                <w:color w:val="000000"/>
                <w:sz w:val="20"/>
                <w:szCs w:val="20"/>
                <w:lang w:val="en-US"/>
              </w:rPr>
            </w:pPr>
            <w:ins w:id="383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3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35" w:author="Nick.Tolimieri [2]" w:date="2022-09-06T13:51:00Z"/>
                <w:color w:val="000000"/>
                <w:sz w:val="20"/>
                <w:szCs w:val="20"/>
                <w:lang w:val="en-US"/>
              </w:rPr>
            </w:pPr>
            <w:ins w:id="3836" w:author="Nick.Tolimieri [2]" w:date="2022-09-06T13:51:00Z">
              <w:r w:rsidRPr="00C97A89">
                <w:rPr>
                  <w:color w:val="000000"/>
                  <w:sz w:val="20"/>
                  <w:szCs w:val="20"/>
                  <w:lang w:val="en-US"/>
                </w:rPr>
                <w:t>-</w:t>
              </w:r>
            </w:ins>
          </w:p>
        </w:tc>
      </w:tr>
      <w:tr w:rsidR="00C97A89" w:rsidRPr="00C97A89" w:rsidTr="004C5EBF">
        <w:tblPrEx>
          <w:tblPrExChange w:id="3837" w:author="Nick.Tolimieri [2]" w:date="2022-09-13T12:47:00Z">
            <w:tblPrEx>
              <w:tblW w:w="10017" w:type="dxa"/>
            </w:tblPrEx>
          </w:tblPrExChange>
        </w:tblPrEx>
        <w:trPr>
          <w:trHeight w:val="255"/>
          <w:ins w:id="3838" w:author="Nick.Tolimieri [2]" w:date="2022-09-06T13:51:00Z"/>
          <w:trPrChange w:id="383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4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41" w:author="Nick.Tolimieri [2]" w:date="2022-09-06T13:51:00Z"/>
                <w:color w:val="000000"/>
                <w:sz w:val="20"/>
                <w:szCs w:val="20"/>
                <w:lang w:val="en-US"/>
              </w:rPr>
            </w:pPr>
            <w:ins w:id="384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4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4" w:author="Nick.Tolimieri [2]" w:date="2022-09-06T13:51:00Z"/>
                <w:color w:val="000000"/>
                <w:sz w:val="20"/>
                <w:szCs w:val="20"/>
                <w:lang w:val="en-US"/>
              </w:rPr>
            </w:pPr>
            <w:ins w:id="3845" w:author="Nick.Tolimieri [2]" w:date="2022-09-06T13:51:00Z">
              <w:r w:rsidRPr="00C97A89">
                <w:rPr>
                  <w:color w:val="000000"/>
                  <w:sz w:val="20"/>
                  <w:szCs w:val="20"/>
                  <w:lang w:val="en-US"/>
                </w:rPr>
                <w:t>2002</w:t>
              </w:r>
            </w:ins>
          </w:p>
        </w:tc>
        <w:tc>
          <w:tcPr>
            <w:tcW w:w="734" w:type="dxa"/>
            <w:tcBorders>
              <w:top w:val="nil"/>
              <w:left w:val="nil"/>
              <w:bottom w:val="nil"/>
              <w:right w:val="nil"/>
            </w:tcBorders>
            <w:shd w:val="clear" w:color="auto" w:fill="auto"/>
            <w:noWrap/>
            <w:vAlign w:val="bottom"/>
            <w:hideMark/>
            <w:tcPrChange w:id="384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47" w:author="Nick.Tolimieri [2]" w:date="2022-09-06T13:51:00Z"/>
                <w:color w:val="000000"/>
                <w:sz w:val="20"/>
                <w:szCs w:val="20"/>
                <w:lang w:val="en-US"/>
              </w:rPr>
            </w:pPr>
            <w:ins w:id="3848" w:author="Nick.Tolimieri [2]" w:date="2022-09-06T13:51:00Z">
              <w:r w:rsidRPr="00C97A89">
                <w:rPr>
                  <w:color w:val="000000"/>
                  <w:sz w:val="20"/>
                  <w:szCs w:val="20"/>
                  <w:lang w:val="en-US"/>
                </w:rPr>
                <w:t>2</w:t>
              </w:r>
            </w:ins>
          </w:p>
        </w:tc>
        <w:tc>
          <w:tcPr>
            <w:tcW w:w="736" w:type="dxa"/>
            <w:tcBorders>
              <w:top w:val="nil"/>
              <w:left w:val="nil"/>
              <w:bottom w:val="nil"/>
              <w:right w:val="nil"/>
            </w:tcBorders>
            <w:shd w:val="clear" w:color="auto" w:fill="auto"/>
            <w:noWrap/>
            <w:vAlign w:val="bottom"/>
            <w:hideMark/>
            <w:tcPrChange w:id="384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0" w:author="Nick.Tolimieri [2]" w:date="2022-09-06T13:51:00Z"/>
                <w:color w:val="000000"/>
                <w:sz w:val="20"/>
                <w:szCs w:val="20"/>
                <w:lang w:val="en-US"/>
              </w:rPr>
            </w:pPr>
            <w:ins w:id="385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385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3" w:author="Nick.Tolimieri [2]" w:date="2022-09-06T13:51:00Z"/>
                <w:color w:val="000000"/>
                <w:sz w:val="20"/>
                <w:szCs w:val="20"/>
                <w:lang w:val="en-US"/>
              </w:rPr>
            </w:pPr>
            <w:ins w:id="385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385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56" w:author="Nick.Tolimieri [2]" w:date="2022-09-06T13:51:00Z"/>
                <w:color w:val="000000"/>
                <w:sz w:val="20"/>
                <w:szCs w:val="20"/>
                <w:lang w:val="en-US"/>
              </w:rPr>
            </w:pPr>
            <w:ins w:id="385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385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59" w:author="Nick.Tolimieri [2]" w:date="2022-09-06T13:51:00Z"/>
                <w:color w:val="000000"/>
                <w:sz w:val="20"/>
                <w:szCs w:val="20"/>
                <w:lang w:val="en-US"/>
              </w:rPr>
            </w:pPr>
            <w:ins w:id="386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386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2" w:author="Nick.Tolimieri [2]" w:date="2022-09-06T13:51:00Z"/>
                <w:color w:val="000000"/>
                <w:sz w:val="20"/>
                <w:szCs w:val="20"/>
                <w:lang w:val="en-US"/>
              </w:rPr>
            </w:pPr>
            <w:ins w:id="386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5" w:author="Nick.Tolimieri [2]" w:date="2022-09-06T13:51:00Z"/>
                <w:color w:val="000000"/>
                <w:sz w:val="20"/>
                <w:szCs w:val="20"/>
                <w:lang w:val="en-US"/>
              </w:rPr>
            </w:pPr>
            <w:ins w:id="386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6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68" w:author="Nick.Tolimieri [2]" w:date="2022-09-06T13:51:00Z"/>
                <w:color w:val="000000"/>
                <w:sz w:val="20"/>
                <w:szCs w:val="20"/>
                <w:lang w:val="en-US"/>
              </w:rPr>
            </w:pPr>
            <w:ins w:id="386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387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1" w:author="Nick.Tolimieri [2]" w:date="2022-09-06T13:51:00Z"/>
                <w:color w:val="000000"/>
                <w:sz w:val="20"/>
                <w:szCs w:val="20"/>
                <w:lang w:val="en-US"/>
              </w:rPr>
            </w:pPr>
            <w:ins w:id="3872" w:author="Nick.Tolimieri [2]" w:date="2022-09-06T13:51:00Z">
              <w:r w:rsidRPr="00C97A89">
                <w:rPr>
                  <w:color w:val="000000"/>
                  <w:sz w:val="20"/>
                  <w:szCs w:val="20"/>
                  <w:lang w:val="en-US"/>
                </w:rPr>
                <w:t>-</w:t>
              </w:r>
            </w:ins>
          </w:p>
        </w:tc>
      </w:tr>
      <w:tr w:rsidR="00C97A89" w:rsidRPr="00C97A89" w:rsidTr="004C5EBF">
        <w:tblPrEx>
          <w:tblPrExChange w:id="3873" w:author="Nick.Tolimieri [2]" w:date="2022-09-13T12:47:00Z">
            <w:tblPrEx>
              <w:tblW w:w="10017" w:type="dxa"/>
            </w:tblPrEx>
          </w:tblPrExChange>
        </w:tblPrEx>
        <w:trPr>
          <w:trHeight w:val="255"/>
          <w:ins w:id="3874" w:author="Nick.Tolimieri [2]" w:date="2022-09-06T13:51:00Z"/>
          <w:trPrChange w:id="387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87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877" w:author="Nick.Tolimieri [2]" w:date="2022-09-06T13:51:00Z"/>
                <w:color w:val="000000"/>
                <w:sz w:val="20"/>
                <w:szCs w:val="20"/>
                <w:lang w:val="en-US"/>
              </w:rPr>
            </w:pPr>
            <w:ins w:id="387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87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0" w:author="Nick.Tolimieri [2]" w:date="2022-09-06T13:51:00Z"/>
                <w:color w:val="000000"/>
                <w:sz w:val="20"/>
                <w:szCs w:val="20"/>
                <w:lang w:val="en-US"/>
              </w:rPr>
            </w:pPr>
            <w:ins w:id="3881" w:author="Nick.Tolimieri [2]" w:date="2022-09-06T13:51:00Z">
              <w:r w:rsidRPr="00C97A89">
                <w:rPr>
                  <w:color w:val="000000"/>
                  <w:sz w:val="20"/>
                  <w:szCs w:val="20"/>
                  <w:lang w:val="en-US"/>
                </w:rPr>
                <w:t>2003</w:t>
              </w:r>
            </w:ins>
          </w:p>
        </w:tc>
        <w:tc>
          <w:tcPr>
            <w:tcW w:w="734" w:type="dxa"/>
            <w:tcBorders>
              <w:top w:val="nil"/>
              <w:left w:val="nil"/>
              <w:bottom w:val="nil"/>
              <w:right w:val="nil"/>
            </w:tcBorders>
            <w:shd w:val="clear" w:color="auto" w:fill="auto"/>
            <w:noWrap/>
            <w:vAlign w:val="bottom"/>
            <w:hideMark/>
            <w:tcPrChange w:id="388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3" w:author="Nick.Tolimieri [2]" w:date="2022-09-06T13:51:00Z"/>
                <w:color w:val="000000"/>
                <w:sz w:val="20"/>
                <w:szCs w:val="20"/>
                <w:lang w:val="en-US"/>
              </w:rPr>
            </w:pPr>
            <w:ins w:id="3884" w:author="Nick.Tolimieri [2]" w:date="2022-09-06T13:51:00Z">
              <w:r w:rsidRPr="00C97A89">
                <w:rPr>
                  <w:color w:val="000000"/>
                  <w:sz w:val="20"/>
                  <w:szCs w:val="20"/>
                  <w:lang w:val="en-US"/>
                </w:rPr>
                <w:t>13</w:t>
              </w:r>
            </w:ins>
          </w:p>
        </w:tc>
        <w:tc>
          <w:tcPr>
            <w:tcW w:w="736" w:type="dxa"/>
            <w:tcBorders>
              <w:top w:val="nil"/>
              <w:left w:val="nil"/>
              <w:bottom w:val="nil"/>
              <w:right w:val="nil"/>
            </w:tcBorders>
            <w:shd w:val="clear" w:color="auto" w:fill="auto"/>
            <w:noWrap/>
            <w:vAlign w:val="bottom"/>
            <w:hideMark/>
            <w:tcPrChange w:id="388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6" w:author="Nick.Tolimieri [2]" w:date="2022-09-06T13:51:00Z"/>
                <w:color w:val="000000"/>
                <w:sz w:val="20"/>
                <w:szCs w:val="20"/>
                <w:lang w:val="en-US"/>
              </w:rPr>
            </w:pPr>
            <w:ins w:id="3887" w:author="Nick.Tolimieri [2]" w:date="2022-09-06T13:51:00Z">
              <w:r w:rsidRPr="00C97A89">
                <w:rPr>
                  <w:color w:val="000000"/>
                  <w:sz w:val="20"/>
                  <w:szCs w:val="20"/>
                  <w:lang w:val="en-US"/>
                </w:rPr>
                <w:t>21</w:t>
              </w:r>
            </w:ins>
          </w:p>
        </w:tc>
        <w:tc>
          <w:tcPr>
            <w:tcW w:w="728" w:type="dxa"/>
            <w:tcBorders>
              <w:top w:val="nil"/>
              <w:left w:val="nil"/>
              <w:bottom w:val="nil"/>
              <w:right w:val="nil"/>
            </w:tcBorders>
            <w:shd w:val="clear" w:color="auto" w:fill="auto"/>
            <w:noWrap/>
            <w:vAlign w:val="bottom"/>
            <w:hideMark/>
            <w:tcPrChange w:id="388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89" w:author="Nick.Tolimieri [2]" w:date="2022-09-06T13:51:00Z"/>
                <w:color w:val="000000"/>
                <w:sz w:val="20"/>
                <w:szCs w:val="20"/>
                <w:lang w:val="en-US"/>
              </w:rPr>
            </w:pPr>
            <w:ins w:id="389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89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2" w:author="Nick.Tolimieri [2]" w:date="2022-09-06T13:51:00Z"/>
                <w:color w:val="000000"/>
                <w:sz w:val="20"/>
                <w:szCs w:val="20"/>
                <w:lang w:val="en-US"/>
              </w:rPr>
            </w:pPr>
            <w:ins w:id="3893"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389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5" w:author="Nick.Tolimieri [2]" w:date="2022-09-06T13:51:00Z"/>
                <w:color w:val="000000"/>
                <w:sz w:val="20"/>
                <w:szCs w:val="20"/>
                <w:lang w:val="en-US"/>
              </w:rPr>
            </w:pPr>
            <w:ins w:id="3896"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389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898" w:author="Nick.Tolimieri [2]" w:date="2022-09-06T13:51:00Z"/>
                <w:color w:val="000000"/>
                <w:sz w:val="20"/>
                <w:szCs w:val="20"/>
                <w:lang w:val="en-US"/>
              </w:rPr>
            </w:pPr>
            <w:ins w:id="3899" w:author="Nick.Tolimieri [2]" w:date="2022-09-06T13:51:00Z">
              <w:r w:rsidRPr="00C97A89">
                <w:rPr>
                  <w:color w:val="000000"/>
                  <w:sz w:val="20"/>
                  <w:szCs w:val="20"/>
                  <w:lang w:val="en-US"/>
                </w:rPr>
                <w:t>11</w:t>
              </w:r>
            </w:ins>
          </w:p>
        </w:tc>
        <w:tc>
          <w:tcPr>
            <w:tcW w:w="905" w:type="dxa"/>
            <w:tcBorders>
              <w:top w:val="nil"/>
              <w:left w:val="nil"/>
              <w:bottom w:val="nil"/>
              <w:right w:val="nil"/>
            </w:tcBorders>
            <w:shd w:val="clear" w:color="auto" w:fill="auto"/>
            <w:noWrap/>
            <w:vAlign w:val="bottom"/>
            <w:hideMark/>
            <w:tcPrChange w:id="390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1" w:author="Nick.Tolimieri [2]" w:date="2022-09-06T13:51:00Z"/>
                <w:color w:val="000000"/>
                <w:sz w:val="20"/>
                <w:szCs w:val="20"/>
                <w:lang w:val="en-US"/>
              </w:rPr>
            </w:pPr>
            <w:ins w:id="3902" w:author="Nick.Tolimieri [2]" w:date="2022-09-06T13:51:00Z">
              <w:r w:rsidRPr="00C97A89">
                <w:rPr>
                  <w:color w:val="000000"/>
                  <w:sz w:val="20"/>
                  <w:szCs w:val="20"/>
                  <w:lang w:val="en-US"/>
                </w:rPr>
                <w:t>1.8</w:t>
              </w:r>
            </w:ins>
          </w:p>
        </w:tc>
        <w:tc>
          <w:tcPr>
            <w:tcW w:w="905" w:type="dxa"/>
            <w:tcBorders>
              <w:top w:val="nil"/>
              <w:left w:val="nil"/>
              <w:bottom w:val="nil"/>
              <w:right w:val="nil"/>
            </w:tcBorders>
            <w:shd w:val="clear" w:color="auto" w:fill="auto"/>
            <w:noWrap/>
            <w:vAlign w:val="bottom"/>
            <w:hideMark/>
            <w:tcPrChange w:id="390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4" w:author="Nick.Tolimieri [2]" w:date="2022-09-06T13:51:00Z"/>
                <w:color w:val="000000"/>
                <w:sz w:val="20"/>
                <w:szCs w:val="20"/>
                <w:lang w:val="en-US"/>
              </w:rPr>
            </w:pPr>
            <w:ins w:id="3905" w:author="Nick.Tolimieri [2]" w:date="2022-09-06T13:51:00Z">
              <w:r w:rsidRPr="00C97A89">
                <w:rPr>
                  <w:color w:val="000000"/>
                  <w:sz w:val="20"/>
                  <w:szCs w:val="20"/>
                  <w:lang w:val="en-US"/>
                </w:rPr>
                <w:t>0.24</w:t>
              </w:r>
            </w:ins>
          </w:p>
        </w:tc>
        <w:tc>
          <w:tcPr>
            <w:tcW w:w="905" w:type="dxa"/>
            <w:tcBorders>
              <w:top w:val="nil"/>
              <w:left w:val="nil"/>
              <w:bottom w:val="nil"/>
              <w:right w:val="nil"/>
            </w:tcBorders>
            <w:shd w:val="clear" w:color="auto" w:fill="auto"/>
            <w:noWrap/>
            <w:vAlign w:val="bottom"/>
            <w:hideMark/>
            <w:tcPrChange w:id="390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07" w:author="Nick.Tolimieri [2]" w:date="2022-09-06T13:51:00Z"/>
                <w:color w:val="000000"/>
                <w:sz w:val="20"/>
                <w:szCs w:val="20"/>
                <w:lang w:val="en-US"/>
              </w:rPr>
            </w:pPr>
            <w:ins w:id="3908" w:author="Nick.Tolimieri [2]" w:date="2022-09-06T13:51:00Z">
              <w:r w:rsidRPr="00C97A89">
                <w:rPr>
                  <w:color w:val="000000"/>
                  <w:sz w:val="20"/>
                  <w:szCs w:val="20"/>
                  <w:lang w:val="en-US"/>
                </w:rPr>
                <w:t>2.48</w:t>
              </w:r>
            </w:ins>
          </w:p>
        </w:tc>
      </w:tr>
      <w:tr w:rsidR="00C97A89" w:rsidRPr="00C97A89" w:rsidTr="004C5EBF">
        <w:tblPrEx>
          <w:tblPrExChange w:id="3909" w:author="Nick.Tolimieri [2]" w:date="2022-09-13T12:47:00Z">
            <w:tblPrEx>
              <w:tblW w:w="10017" w:type="dxa"/>
            </w:tblPrEx>
          </w:tblPrExChange>
        </w:tblPrEx>
        <w:trPr>
          <w:trHeight w:val="255"/>
          <w:ins w:id="3910" w:author="Nick.Tolimieri [2]" w:date="2022-09-06T13:51:00Z"/>
          <w:trPrChange w:id="391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1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13" w:author="Nick.Tolimieri [2]" w:date="2022-09-06T13:51:00Z"/>
                <w:color w:val="000000"/>
                <w:sz w:val="20"/>
                <w:szCs w:val="20"/>
                <w:lang w:val="en-US"/>
              </w:rPr>
            </w:pPr>
            <w:ins w:id="391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1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6" w:author="Nick.Tolimieri [2]" w:date="2022-09-06T13:51:00Z"/>
                <w:color w:val="000000"/>
                <w:sz w:val="20"/>
                <w:szCs w:val="20"/>
                <w:lang w:val="en-US"/>
              </w:rPr>
            </w:pPr>
            <w:ins w:id="3917" w:author="Nick.Tolimieri [2]" w:date="2022-09-06T13:51:00Z">
              <w:r w:rsidRPr="00C97A89">
                <w:rPr>
                  <w:color w:val="000000"/>
                  <w:sz w:val="20"/>
                  <w:szCs w:val="20"/>
                  <w:lang w:val="en-US"/>
                </w:rPr>
                <w:t>2004</w:t>
              </w:r>
            </w:ins>
          </w:p>
        </w:tc>
        <w:tc>
          <w:tcPr>
            <w:tcW w:w="734" w:type="dxa"/>
            <w:tcBorders>
              <w:top w:val="nil"/>
              <w:left w:val="nil"/>
              <w:bottom w:val="nil"/>
              <w:right w:val="nil"/>
            </w:tcBorders>
            <w:shd w:val="clear" w:color="auto" w:fill="auto"/>
            <w:noWrap/>
            <w:vAlign w:val="bottom"/>
            <w:hideMark/>
            <w:tcPrChange w:id="391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19" w:author="Nick.Tolimieri [2]" w:date="2022-09-06T13:51:00Z"/>
                <w:color w:val="000000"/>
                <w:sz w:val="20"/>
                <w:szCs w:val="20"/>
                <w:lang w:val="en-US"/>
              </w:rPr>
            </w:pPr>
            <w:ins w:id="3920" w:author="Nick.Tolimieri [2]" w:date="2022-09-06T13:51:00Z">
              <w:r w:rsidRPr="00C97A89">
                <w:rPr>
                  <w:color w:val="000000"/>
                  <w:sz w:val="20"/>
                  <w:szCs w:val="20"/>
                  <w:lang w:val="en-US"/>
                </w:rPr>
                <w:t>20</w:t>
              </w:r>
            </w:ins>
          </w:p>
        </w:tc>
        <w:tc>
          <w:tcPr>
            <w:tcW w:w="736" w:type="dxa"/>
            <w:tcBorders>
              <w:top w:val="nil"/>
              <w:left w:val="nil"/>
              <w:bottom w:val="nil"/>
              <w:right w:val="nil"/>
            </w:tcBorders>
            <w:shd w:val="clear" w:color="auto" w:fill="auto"/>
            <w:noWrap/>
            <w:vAlign w:val="bottom"/>
            <w:hideMark/>
            <w:tcPrChange w:id="392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2" w:author="Nick.Tolimieri [2]" w:date="2022-09-06T13:51:00Z"/>
                <w:color w:val="000000"/>
                <w:sz w:val="20"/>
                <w:szCs w:val="20"/>
                <w:lang w:val="en-US"/>
              </w:rPr>
            </w:pPr>
            <w:ins w:id="3923" w:author="Nick.Tolimieri [2]" w:date="2022-09-06T13:51:00Z">
              <w:r w:rsidRPr="00C97A89">
                <w:rPr>
                  <w:color w:val="000000"/>
                  <w:sz w:val="20"/>
                  <w:szCs w:val="20"/>
                  <w:lang w:val="en-US"/>
                </w:rPr>
                <w:t>23</w:t>
              </w:r>
            </w:ins>
          </w:p>
        </w:tc>
        <w:tc>
          <w:tcPr>
            <w:tcW w:w="728" w:type="dxa"/>
            <w:tcBorders>
              <w:top w:val="nil"/>
              <w:left w:val="nil"/>
              <w:bottom w:val="nil"/>
              <w:right w:val="nil"/>
            </w:tcBorders>
            <w:shd w:val="clear" w:color="auto" w:fill="auto"/>
            <w:noWrap/>
            <w:vAlign w:val="bottom"/>
            <w:hideMark/>
            <w:tcPrChange w:id="392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5" w:author="Nick.Tolimieri [2]" w:date="2022-09-06T13:51:00Z"/>
                <w:color w:val="000000"/>
                <w:sz w:val="20"/>
                <w:szCs w:val="20"/>
                <w:lang w:val="en-US"/>
              </w:rPr>
            </w:pPr>
            <w:ins w:id="3926"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392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28" w:author="Nick.Tolimieri [2]" w:date="2022-09-06T13:51:00Z"/>
                <w:color w:val="000000"/>
                <w:sz w:val="20"/>
                <w:szCs w:val="20"/>
                <w:lang w:val="en-US"/>
              </w:rPr>
            </w:pPr>
            <w:ins w:id="3929"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393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1" w:author="Nick.Tolimieri [2]" w:date="2022-09-06T13:51:00Z"/>
                <w:color w:val="000000"/>
                <w:sz w:val="20"/>
                <w:szCs w:val="20"/>
                <w:lang w:val="en-US"/>
              </w:rPr>
            </w:pPr>
            <w:ins w:id="393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3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4" w:author="Nick.Tolimieri [2]" w:date="2022-09-06T13:51:00Z"/>
                <w:color w:val="000000"/>
                <w:sz w:val="20"/>
                <w:szCs w:val="20"/>
                <w:lang w:val="en-US"/>
              </w:rPr>
            </w:pPr>
            <w:ins w:id="3935" w:author="Nick.Tolimieri [2]" w:date="2022-09-06T13:51:00Z">
              <w:r w:rsidRPr="00C97A89">
                <w:rPr>
                  <w:color w:val="000000"/>
                  <w:sz w:val="20"/>
                  <w:szCs w:val="20"/>
                  <w:lang w:val="en-US"/>
                </w:rPr>
                <w:t>8</w:t>
              </w:r>
            </w:ins>
          </w:p>
        </w:tc>
        <w:tc>
          <w:tcPr>
            <w:tcW w:w="905" w:type="dxa"/>
            <w:tcBorders>
              <w:top w:val="nil"/>
              <w:left w:val="nil"/>
              <w:bottom w:val="nil"/>
              <w:right w:val="nil"/>
            </w:tcBorders>
            <w:shd w:val="clear" w:color="auto" w:fill="auto"/>
            <w:noWrap/>
            <w:vAlign w:val="bottom"/>
            <w:hideMark/>
            <w:tcPrChange w:id="393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37" w:author="Nick.Tolimieri [2]" w:date="2022-09-06T13:51:00Z"/>
                <w:color w:val="000000"/>
                <w:sz w:val="20"/>
                <w:szCs w:val="20"/>
                <w:lang w:val="en-US"/>
              </w:rPr>
            </w:pPr>
            <w:ins w:id="3938" w:author="Nick.Tolimieri [2]" w:date="2022-09-06T13:51:00Z">
              <w:r w:rsidRPr="00C97A89">
                <w:rPr>
                  <w:color w:val="000000"/>
                  <w:sz w:val="20"/>
                  <w:szCs w:val="20"/>
                  <w:lang w:val="en-US"/>
                </w:rPr>
                <w:t>2.23</w:t>
              </w:r>
            </w:ins>
          </w:p>
        </w:tc>
        <w:tc>
          <w:tcPr>
            <w:tcW w:w="905" w:type="dxa"/>
            <w:tcBorders>
              <w:top w:val="nil"/>
              <w:left w:val="nil"/>
              <w:bottom w:val="nil"/>
              <w:right w:val="nil"/>
            </w:tcBorders>
            <w:shd w:val="clear" w:color="auto" w:fill="auto"/>
            <w:noWrap/>
            <w:vAlign w:val="bottom"/>
            <w:hideMark/>
            <w:tcPrChange w:id="393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0" w:author="Nick.Tolimieri [2]" w:date="2022-09-06T13:51:00Z"/>
                <w:color w:val="000000"/>
                <w:sz w:val="20"/>
                <w:szCs w:val="20"/>
                <w:lang w:val="en-US"/>
              </w:rPr>
            </w:pPr>
            <w:ins w:id="3941" w:author="Nick.Tolimieri [2]" w:date="2022-09-06T13:51:00Z">
              <w:r w:rsidRPr="00C97A89">
                <w:rPr>
                  <w:color w:val="000000"/>
                  <w:sz w:val="20"/>
                  <w:szCs w:val="20"/>
                  <w:lang w:val="en-US"/>
                </w:rPr>
                <w:t>0.34</w:t>
              </w:r>
            </w:ins>
          </w:p>
        </w:tc>
        <w:tc>
          <w:tcPr>
            <w:tcW w:w="905" w:type="dxa"/>
            <w:tcBorders>
              <w:top w:val="nil"/>
              <w:left w:val="nil"/>
              <w:bottom w:val="nil"/>
              <w:right w:val="nil"/>
            </w:tcBorders>
            <w:shd w:val="clear" w:color="auto" w:fill="auto"/>
            <w:noWrap/>
            <w:vAlign w:val="bottom"/>
            <w:hideMark/>
            <w:tcPrChange w:id="394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43" w:author="Nick.Tolimieri [2]" w:date="2022-09-06T13:51:00Z"/>
                <w:color w:val="000000"/>
                <w:sz w:val="20"/>
                <w:szCs w:val="20"/>
                <w:lang w:val="en-US"/>
              </w:rPr>
            </w:pPr>
            <w:ins w:id="3944" w:author="Nick.Tolimieri [2]" w:date="2022-09-06T13:51:00Z">
              <w:r w:rsidRPr="00C97A89">
                <w:rPr>
                  <w:color w:val="000000"/>
                  <w:sz w:val="20"/>
                  <w:szCs w:val="20"/>
                  <w:lang w:val="en-US"/>
                </w:rPr>
                <w:t>3.65</w:t>
              </w:r>
            </w:ins>
          </w:p>
        </w:tc>
      </w:tr>
      <w:tr w:rsidR="00C97A89" w:rsidRPr="00C97A89" w:rsidTr="004C5EBF">
        <w:tblPrEx>
          <w:tblPrExChange w:id="3945" w:author="Nick.Tolimieri [2]" w:date="2022-09-13T12:47:00Z">
            <w:tblPrEx>
              <w:tblW w:w="10017" w:type="dxa"/>
            </w:tblPrEx>
          </w:tblPrExChange>
        </w:tblPrEx>
        <w:trPr>
          <w:trHeight w:val="255"/>
          <w:ins w:id="3946" w:author="Nick.Tolimieri [2]" w:date="2022-09-06T13:51:00Z"/>
          <w:trPrChange w:id="394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4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49" w:author="Nick.Tolimieri [2]" w:date="2022-09-06T13:51:00Z"/>
                <w:color w:val="000000"/>
                <w:sz w:val="20"/>
                <w:szCs w:val="20"/>
                <w:lang w:val="en-US"/>
              </w:rPr>
            </w:pPr>
            <w:ins w:id="395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5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2" w:author="Nick.Tolimieri [2]" w:date="2022-09-06T13:51:00Z"/>
                <w:color w:val="000000"/>
                <w:sz w:val="20"/>
                <w:szCs w:val="20"/>
                <w:lang w:val="en-US"/>
              </w:rPr>
            </w:pPr>
            <w:ins w:id="3953" w:author="Nick.Tolimieri [2]" w:date="2022-09-06T13:51:00Z">
              <w:r w:rsidRPr="00C97A89">
                <w:rPr>
                  <w:color w:val="000000"/>
                  <w:sz w:val="20"/>
                  <w:szCs w:val="20"/>
                  <w:lang w:val="en-US"/>
                </w:rPr>
                <w:t>2005</w:t>
              </w:r>
            </w:ins>
          </w:p>
        </w:tc>
        <w:tc>
          <w:tcPr>
            <w:tcW w:w="734" w:type="dxa"/>
            <w:tcBorders>
              <w:top w:val="nil"/>
              <w:left w:val="nil"/>
              <w:bottom w:val="nil"/>
              <w:right w:val="nil"/>
            </w:tcBorders>
            <w:shd w:val="clear" w:color="auto" w:fill="auto"/>
            <w:noWrap/>
            <w:vAlign w:val="bottom"/>
            <w:hideMark/>
            <w:tcPrChange w:id="395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5" w:author="Nick.Tolimieri [2]" w:date="2022-09-06T13:51:00Z"/>
                <w:color w:val="000000"/>
                <w:sz w:val="20"/>
                <w:szCs w:val="20"/>
                <w:lang w:val="en-US"/>
              </w:rPr>
            </w:pPr>
            <w:ins w:id="3956" w:author="Nick.Tolimieri [2]" w:date="2022-09-06T13:51:00Z">
              <w:r w:rsidRPr="00C97A89">
                <w:rPr>
                  <w:color w:val="000000"/>
                  <w:sz w:val="20"/>
                  <w:szCs w:val="20"/>
                  <w:lang w:val="en-US"/>
                </w:rPr>
                <w:t>17</w:t>
              </w:r>
            </w:ins>
          </w:p>
        </w:tc>
        <w:tc>
          <w:tcPr>
            <w:tcW w:w="736" w:type="dxa"/>
            <w:tcBorders>
              <w:top w:val="nil"/>
              <w:left w:val="nil"/>
              <w:bottom w:val="nil"/>
              <w:right w:val="nil"/>
            </w:tcBorders>
            <w:shd w:val="clear" w:color="auto" w:fill="auto"/>
            <w:noWrap/>
            <w:vAlign w:val="bottom"/>
            <w:hideMark/>
            <w:tcPrChange w:id="395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58" w:author="Nick.Tolimieri [2]" w:date="2022-09-06T13:51:00Z"/>
                <w:color w:val="000000"/>
                <w:sz w:val="20"/>
                <w:szCs w:val="20"/>
                <w:lang w:val="en-US"/>
              </w:rPr>
            </w:pPr>
            <w:ins w:id="3959" w:author="Nick.Tolimieri [2]" w:date="2022-09-06T13:51:00Z">
              <w:r w:rsidRPr="00C97A89">
                <w:rPr>
                  <w:color w:val="000000"/>
                  <w:sz w:val="20"/>
                  <w:szCs w:val="20"/>
                  <w:lang w:val="en-US"/>
                </w:rPr>
                <w:t>22</w:t>
              </w:r>
            </w:ins>
          </w:p>
        </w:tc>
        <w:tc>
          <w:tcPr>
            <w:tcW w:w="728" w:type="dxa"/>
            <w:tcBorders>
              <w:top w:val="nil"/>
              <w:left w:val="nil"/>
              <w:bottom w:val="nil"/>
              <w:right w:val="nil"/>
            </w:tcBorders>
            <w:shd w:val="clear" w:color="auto" w:fill="auto"/>
            <w:noWrap/>
            <w:vAlign w:val="bottom"/>
            <w:hideMark/>
            <w:tcPrChange w:id="396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1" w:author="Nick.Tolimieri [2]" w:date="2022-09-06T13:51:00Z"/>
                <w:color w:val="000000"/>
                <w:sz w:val="20"/>
                <w:szCs w:val="20"/>
                <w:lang w:val="en-US"/>
              </w:rPr>
            </w:pPr>
            <w:ins w:id="396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6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4" w:author="Nick.Tolimieri [2]" w:date="2022-09-06T13:51:00Z"/>
                <w:color w:val="000000"/>
                <w:sz w:val="20"/>
                <w:szCs w:val="20"/>
                <w:lang w:val="en-US"/>
              </w:rPr>
            </w:pPr>
            <w:ins w:id="3965" w:author="Nick.Tolimieri [2]" w:date="2022-09-06T13:51:00Z">
              <w:r w:rsidRPr="00C97A89">
                <w:rPr>
                  <w:color w:val="000000"/>
                  <w:sz w:val="20"/>
                  <w:szCs w:val="20"/>
                  <w:lang w:val="en-US"/>
                </w:rPr>
                <w:t>5</w:t>
              </w:r>
            </w:ins>
          </w:p>
        </w:tc>
        <w:tc>
          <w:tcPr>
            <w:tcW w:w="700" w:type="dxa"/>
            <w:tcBorders>
              <w:top w:val="nil"/>
              <w:left w:val="nil"/>
              <w:bottom w:val="nil"/>
              <w:right w:val="nil"/>
            </w:tcBorders>
            <w:shd w:val="clear" w:color="auto" w:fill="auto"/>
            <w:noWrap/>
            <w:vAlign w:val="bottom"/>
            <w:hideMark/>
            <w:tcPrChange w:id="396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67" w:author="Nick.Tolimieri [2]" w:date="2022-09-06T13:51:00Z"/>
                <w:color w:val="000000"/>
                <w:sz w:val="20"/>
                <w:szCs w:val="20"/>
                <w:lang w:val="en-US"/>
              </w:rPr>
            </w:pPr>
            <w:ins w:id="3968"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396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0" w:author="Nick.Tolimieri [2]" w:date="2022-09-06T13:51:00Z"/>
                <w:color w:val="000000"/>
                <w:sz w:val="20"/>
                <w:szCs w:val="20"/>
                <w:lang w:val="en-US"/>
              </w:rPr>
            </w:pPr>
            <w:ins w:id="3971" w:author="Nick.Tolimieri [2]" w:date="2022-09-06T13:51:00Z">
              <w:r w:rsidRPr="00C97A89">
                <w:rPr>
                  <w:color w:val="000000"/>
                  <w:sz w:val="20"/>
                  <w:szCs w:val="20"/>
                  <w:lang w:val="en-US"/>
                </w:rPr>
                <w:t>5</w:t>
              </w:r>
            </w:ins>
          </w:p>
        </w:tc>
        <w:tc>
          <w:tcPr>
            <w:tcW w:w="905" w:type="dxa"/>
            <w:tcBorders>
              <w:top w:val="nil"/>
              <w:left w:val="nil"/>
              <w:bottom w:val="nil"/>
              <w:right w:val="nil"/>
            </w:tcBorders>
            <w:shd w:val="clear" w:color="auto" w:fill="auto"/>
            <w:noWrap/>
            <w:vAlign w:val="bottom"/>
            <w:hideMark/>
            <w:tcPrChange w:id="397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3" w:author="Nick.Tolimieri [2]" w:date="2022-09-06T13:51:00Z"/>
                <w:color w:val="000000"/>
                <w:sz w:val="20"/>
                <w:szCs w:val="20"/>
                <w:lang w:val="en-US"/>
              </w:rPr>
            </w:pPr>
            <w:ins w:id="3974" w:author="Nick.Tolimieri [2]" w:date="2022-09-06T13:51:00Z">
              <w:r w:rsidRPr="00C97A89">
                <w:rPr>
                  <w:color w:val="000000"/>
                  <w:sz w:val="20"/>
                  <w:szCs w:val="20"/>
                  <w:lang w:val="en-US"/>
                </w:rPr>
                <w:t>1.96</w:t>
              </w:r>
            </w:ins>
          </w:p>
        </w:tc>
        <w:tc>
          <w:tcPr>
            <w:tcW w:w="905" w:type="dxa"/>
            <w:tcBorders>
              <w:top w:val="nil"/>
              <w:left w:val="nil"/>
              <w:bottom w:val="nil"/>
              <w:right w:val="nil"/>
            </w:tcBorders>
            <w:shd w:val="clear" w:color="auto" w:fill="auto"/>
            <w:noWrap/>
            <w:vAlign w:val="bottom"/>
            <w:hideMark/>
            <w:tcPrChange w:id="397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6" w:author="Nick.Tolimieri [2]" w:date="2022-09-06T13:51:00Z"/>
                <w:color w:val="000000"/>
                <w:sz w:val="20"/>
                <w:szCs w:val="20"/>
                <w:lang w:val="en-US"/>
              </w:rPr>
            </w:pPr>
            <w:ins w:id="3977" w:author="Nick.Tolimieri [2]" w:date="2022-09-06T13:51:00Z">
              <w:r w:rsidRPr="00C97A89">
                <w:rPr>
                  <w:color w:val="000000"/>
                  <w:sz w:val="20"/>
                  <w:szCs w:val="20"/>
                  <w:lang w:val="en-US"/>
                </w:rPr>
                <w:t>0.12</w:t>
              </w:r>
            </w:ins>
          </w:p>
        </w:tc>
        <w:tc>
          <w:tcPr>
            <w:tcW w:w="905" w:type="dxa"/>
            <w:tcBorders>
              <w:top w:val="nil"/>
              <w:left w:val="nil"/>
              <w:bottom w:val="nil"/>
              <w:right w:val="nil"/>
            </w:tcBorders>
            <w:shd w:val="clear" w:color="auto" w:fill="auto"/>
            <w:noWrap/>
            <w:vAlign w:val="bottom"/>
            <w:hideMark/>
            <w:tcPrChange w:id="397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79" w:author="Nick.Tolimieri [2]" w:date="2022-09-06T13:51:00Z"/>
                <w:color w:val="000000"/>
                <w:sz w:val="20"/>
                <w:szCs w:val="20"/>
                <w:lang w:val="en-US"/>
              </w:rPr>
            </w:pPr>
            <w:ins w:id="3980" w:author="Nick.Tolimieri [2]" w:date="2022-09-06T13:51:00Z">
              <w:r w:rsidRPr="00C97A89">
                <w:rPr>
                  <w:color w:val="000000"/>
                  <w:sz w:val="20"/>
                  <w:szCs w:val="20"/>
                  <w:lang w:val="en-US"/>
                </w:rPr>
                <w:t>2.13</w:t>
              </w:r>
            </w:ins>
          </w:p>
        </w:tc>
      </w:tr>
      <w:tr w:rsidR="00C97A89" w:rsidRPr="00C97A89" w:rsidTr="004C5EBF">
        <w:tblPrEx>
          <w:tblPrExChange w:id="3981" w:author="Nick.Tolimieri [2]" w:date="2022-09-13T12:47:00Z">
            <w:tblPrEx>
              <w:tblW w:w="10017" w:type="dxa"/>
            </w:tblPrEx>
          </w:tblPrExChange>
        </w:tblPrEx>
        <w:trPr>
          <w:trHeight w:val="255"/>
          <w:ins w:id="3982" w:author="Nick.Tolimieri [2]" w:date="2022-09-06T13:51:00Z"/>
          <w:trPrChange w:id="398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398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3985" w:author="Nick.Tolimieri [2]" w:date="2022-09-06T13:51:00Z"/>
                <w:color w:val="000000"/>
                <w:sz w:val="20"/>
                <w:szCs w:val="20"/>
                <w:lang w:val="en-US"/>
              </w:rPr>
            </w:pPr>
            <w:ins w:id="398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398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88" w:author="Nick.Tolimieri [2]" w:date="2022-09-06T13:51:00Z"/>
                <w:color w:val="000000"/>
                <w:sz w:val="20"/>
                <w:szCs w:val="20"/>
                <w:lang w:val="en-US"/>
              </w:rPr>
            </w:pPr>
            <w:ins w:id="3989" w:author="Nick.Tolimieri [2]" w:date="2022-09-06T13:51:00Z">
              <w:r w:rsidRPr="00C97A89">
                <w:rPr>
                  <w:color w:val="000000"/>
                  <w:sz w:val="20"/>
                  <w:szCs w:val="20"/>
                  <w:lang w:val="en-US"/>
                </w:rPr>
                <w:t>2006</w:t>
              </w:r>
            </w:ins>
          </w:p>
        </w:tc>
        <w:tc>
          <w:tcPr>
            <w:tcW w:w="734" w:type="dxa"/>
            <w:tcBorders>
              <w:top w:val="nil"/>
              <w:left w:val="nil"/>
              <w:bottom w:val="nil"/>
              <w:right w:val="nil"/>
            </w:tcBorders>
            <w:shd w:val="clear" w:color="auto" w:fill="auto"/>
            <w:noWrap/>
            <w:vAlign w:val="bottom"/>
            <w:hideMark/>
            <w:tcPrChange w:id="399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1" w:author="Nick.Tolimieri [2]" w:date="2022-09-06T13:51:00Z"/>
                <w:color w:val="000000"/>
                <w:sz w:val="20"/>
                <w:szCs w:val="20"/>
                <w:lang w:val="en-US"/>
              </w:rPr>
            </w:pPr>
            <w:ins w:id="399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399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4" w:author="Nick.Tolimieri [2]" w:date="2022-09-06T13:51:00Z"/>
                <w:color w:val="000000"/>
                <w:sz w:val="20"/>
                <w:szCs w:val="20"/>
                <w:lang w:val="en-US"/>
              </w:rPr>
            </w:pPr>
            <w:ins w:id="3995"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399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3997" w:author="Nick.Tolimieri [2]" w:date="2022-09-06T13:51:00Z"/>
                <w:color w:val="000000"/>
                <w:sz w:val="20"/>
                <w:szCs w:val="20"/>
                <w:lang w:val="en-US"/>
              </w:rPr>
            </w:pPr>
            <w:ins w:id="3998"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399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0" w:author="Nick.Tolimieri [2]" w:date="2022-09-06T13:51:00Z"/>
                <w:color w:val="000000"/>
                <w:sz w:val="20"/>
                <w:szCs w:val="20"/>
                <w:lang w:val="en-US"/>
              </w:rPr>
            </w:pPr>
            <w:ins w:id="4001" w:author="Nick.Tolimieri [2]" w:date="2022-09-06T13:51:00Z">
              <w:r w:rsidRPr="00C97A89">
                <w:rPr>
                  <w:color w:val="000000"/>
                  <w:sz w:val="20"/>
                  <w:szCs w:val="20"/>
                  <w:lang w:val="en-US"/>
                </w:rPr>
                <w:t>19</w:t>
              </w:r>
            </w:ins>
          </w:p>
        </w:tc>
        <w:tc>
          <w:tcPr>
            <w:tcW w:w="700" w:type="dxa"/>
            <w:tcBorders>
              <w:top w:val="nil"/>
              <w:left w:val="nil"/>
              <w:bottom w:val="nil"/>
              <w:right w:val="nil"/>
            </w:tcBorders>
            <w:shd w:val="clear" w:color="auto" w:fill="auto"/>
            <w:noWrap/>
            <w:vAlign w:val="bottom"/>
            <w:hideMark/>
            <w:tcPrChange w:id="400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3" w:author="Nick.Tolimieri [2]" w:date="2022-09-06T13:51:00Z"/>
                <w:color w:val="000000"/>
                <w:sz w:val="20"/>
                <w:szCs w:val="20"/>
                <w:lang w:val="en-US"/>
              </w:rPr>
            </w:pPr>
            <w:ins w:id="4004" w:author="Nick.Tolimieri [2]" w:date="2022-09-06T13:51:00Z">
              <w:r w:rsidRPr="00C97A89">
                <w:rPr>
                  <w:color w:val="000000"/>
                  <w:sz w:val="20"/>
                  <w:szCs w:val="20"/>
                  <w:lang w:val="en-US"/>
                </w:rPr>
                <w:t>19</w:t>
              </w:r>
            </w:ins>
          </w:p>
        </w:tc>
        <w:tc>
          <w:tcPr>
            <w:tcW w:w="640" w:type="dxa"/>
            <w:tcBorders>
              <w:top w:val="nil"/>
              <w:left w:val="nil"/>
              <w:bottom w:val="nil"/>
              <w:right w:val="nil"/>
            </w:tcBorders>
            <w:shd w:val="clear" w:color="auto" w:fill="auto"/>
            <w:noWrap/>
            <w:vAlign w:val="bottom"/>
            <w:hideMark/>
            <w:tcPrChange w:id="400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6" w:author="Nick.Tolimieri [2]" w:date="2022-09-06T13:51:00Z"/>
                <w:color w:val="000000"/>
                <w:sz w:val="20"/>
                <w:szCs w:val="20"/>
                <w:lang w:val="en-US"/>
              </w:rPr>
            </w:pPr>
            <w:ins w:id="4007" w:author="Nick.Tolimieri [2]" w:date="2022-09-06T13:51:00Z">
              <w:r w:rsidRPr="00C97A89">
                <w:rPr>
                  <w:color w:val="000000"/>
                  <w:sz w:val="20"/>
                  <w:szCs w:val="20"/>
                  <w:lang w:val="en-US"/>
                </w:rPr>
                <w:t>19</w:t>
              </w:r>
            </w:ins>
          </w:p>
        </w:tc>
        <w:tc>
          <w:tcPr>
            <w:tcW w:w="905" w:type="dxa"/>
            <w:tcBorders>
              <w:top w:val="nil"/>
              <w:left w:val="nil"/>
              <w:bottom w:val="nil"/>
              <w:right w:val="nil"/>
            </w:tcBorders>
            <w:shd w:val="clear" w:color="auto" w:fill="auto"/>
            <w:noWrap/>
            <w:vAlign w:val="bottom"/>
            <w:hideMark/>
            <w:tcPrChange w:id="400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09" w:author="Nick.Tolimieri [2]" w:date="2022-09-06T13:51:00Z"/>
                <w:color w:val="000000"/>
                <w:sz w:val="20"/>
                <w:szCs w:val="20"/>
                <w:lang w:val="en-US"/>
              </w:rPr>
            </w:pPr>
            <w:ins w:id="4010" w:author="Nick.Tolimieri [2]" w:date="2022-09-06T13:51:00Z">
              <w:r w:rsidRPr="00C97A89">
                <w:rPr>
                  <w:color w:val="000000"/>
                  <w:sz w:val="20"/>
                  <w:szCs w:val="20"/>
                  <w:lang w:val="en-US"/>
                </w:rPr>
                <w:t>2.05</w:t>
              </w:r>
            </w:ins>
          </w:p>
        </w:tc>
        <w:tc>
          <w:tcPr>
            <w:tcW w:w="905" w:type="dxa"/>
            <w:tcBorders>
              <w:top w:val="nil"/>
              <w:left w:val="nil"/>
              <w:bottom w:val="nil"/>
              <w:right w:val="nil"/>
            </w:tcBorders>
            <w:shd w:val="clear" w:color="auto" w:fill="auto"/>
            <w:noWrap/>
            <w:vAlign w:val="bottom"/>
            <w:hideMark/>
            <w:tcPrChange w:id="401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2" w:author="Nick.Tolimieri [2]" w:date="2022-09-06T13:51:00Z"/>
                <w:color w:val="000000"/>
                <w:sz w:val="20"/>
                <w:szCs w:val="20"/>
                <w:lang w:val="en-US"/>
              </w:rPr>
            </w:pPr>
            <w:ins w:id="4013"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01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15" w:author="Nick.Tolimieri [2]" w:date="2022-09-06T13:51:00Z"/>
                <w:color w:val="000000"/>
                <w:sz w:val="20"/>
                <w:szCs w:val="20"/>
                <w:lang w:val="en-US"/>
              </w:rPr>
            </w:pPr>
            <w:ins w:id="4016" w:author="Nick.Tolimieri [2]" w:date="2022-09-06T13:51:00Z">
              <w:r w:rsidRPr="00C97A89">
                <w:rPr>
                  <w:color w:val="000000"/>
                  <w:sz w:val="20"/>
                  <w:szCs w:val="20"/>
                  <w:lang w:val="en-US"/>
                </w:rPr>
                <w:t>2.62</w:t>
              </w:r>
            </w:ins>
          </w:p>
        </w:tc>
      </w:tr>
      <w:tr w:rsidR="00C97A89" w:rsidRPr="00C97A89" w:rsidTr="004C5EBF">
        <w:tblPrEx>
          <w:tblPrExChange w:id="4017" w:author="Nick.Tolimieri [2]" w:date="2022-09-13T12:47:00Z">
            <w:tblPrEx>
              <w:tblW w:w="10017" w:type="dxa"/>
            </w:tblPrEx>
          </w:tblPrExChange>
        </w:tblPrEx>
        <w:trPr>
          <w:trHeight w:val="255"/>
          <w:ins w:id="4018" w:author="Nick.Tolimieri [2]" w:date="2022-09-06T13:51:00Z"/>
          <w:trPrChange w:id="401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2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21" w:author="Nick.Tolimieri [2]" w:date="2022-09-06T13:51:00Z"/>
                <w:color w:val="000000"/>
                <w:sz w:val="20"/>
                <w:szCs w:val="20"/>
                <w:lang w:val="en-US"/>
              </w:rPr>
            </w:pPr>
            <w:ins w:id="402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2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4" w:author="Nick.Tolimieri [2]" w:date="2022-09-06T13:51:00Z"/>
                <w:color w:val="000000"/>
                <w:sz w:val="20"/>
                <w:szCs w:val="20"/>
                <w:lang w:val="en-US"/>
              </w:rPr>
            </w:pPr>
            <w:ins w:id="4025" w:author="Nick.Tolimieri [2]" w:date="2022-09-06T13:51:00Z">
              <w:r w:rsidRPr="00C97A89">
                <w:rPr>
                  <w:color w:val="000000"/>
                  <w:sz w:val="20"/>
                  <w:szCs w:val="20"/>
                  <w:lang w:val="en-US"/>
                </w:rPr>
                <w:t>2007</w:t>
              </w:r>
            </w:ins>
          </w:p>
        </w:tc>
        <w:tc>
          <w:tcPr>
            <w:tcW w:w="734" w:type="dxa"/>
            <w:tcBorders>
              <w:top w:val="nil"/>
              <w:left w:val="nil"/>
              <w:bottom w:val="nil"/>
              <w:right w:val="nil"/>
            </w:tcBorders>
            <w:shd w:val="clear" w:color="auto" w:fill="auto"/>
            <w:noWrap/>
            <w:vAlign w:val="bottom"/>
            <w:hideMark/>
            <w:tcPrChange w:id="402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27" w:author="Nick.Tolimieri [2]" w:date="2022-09-06T13:51:00Z"/>
                <w:color w:val="000000"/>
                <w:sz w:val="20"/>
                <w:szCs w:val="20"/>
                <w:lang w:val="en-US"/>
              </w:rPr>
            </w:pPr>
            <w:ins w:id="4028" w:author="Nick.Tolimieri [2]" w:date="2022-09-06T13:51:00Z">
              <w:r w:rsidRPr="00C97A89">
                <w:rPr>
                  <w:color w:val="000000"/>
                  <w:sz w:val="20"/>
                  <w:szCs w:val="20"/>
                  <w:lang w:val="en-US"/>
                </w:rPr>
                <w:t>12</w:t>
              </w:r>
            </w:ins>
          </w:p>
        </w:tc>
        <w:tc>
          <w:tcPr>
            <w:tcW w:w="736" w:type="dxa"/>
            <w:tcBorders>
              <w:top w:val="nil"/>
              <w:left w:val="nil"/>
              <w:bottom w:val="nil"/>
              <w:right w:val="nil"/>
            </w:tcBorders>
            <w:shd w:val="clear" w:color="auto" w:fill="auto"/>
            <w:noWrap/>
            <w:vAlign w:val="bottom"/>
            <w:hideMark/>
            <w:tcPrChange w:id="402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0" w:author="Nick.Tolimieri [2]" w:date="2022-09-06T13:51:00Z"/>
                <w:color w:val="000000"/>
                <w:sz w:val="20"/>
                <w:szCs w:val="20"/>
                <w:lang w:val="en-US"/>
              </w:rPr>
            </w:pPr>
            <w:ins w:id="403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3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3" w:author="Nick.Tolimieri [2]" w:date="2022-09-06T13:51:00Z"/>
                <w:color w:val="000000"/>
                <w:sz w:val="20"/>
                <w:szCs w:val="20"/>
                <w:lang w:val="en-US"/>
              </w:rPr>
            </w:pPr>
            <w:ins w:id="403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3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36" w:author="Nick.Tolimieri [2]" w:date="2022-09-06T13:51:00Z"/>
                <w:color w:val="000000"/>
                <w:sz w:val="20"/>
                <w:szCs w:val="20"/>
                <w:lang w:val="en-US"/>
              </w:rPr>
            </w:pPr>
            <w:ins w:id="403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3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39" w:author="Nick.Tolimieri [2]" w:date="2022-09-06T13:51:00Z"/>
                <w:color w:val="000000"/>
                <w:sz w:val="20"/>
                <w:szCs w:val="20"/>
                <w:lang w:val="en-US"/>
              </w:rPr>
            </w:pPr>
            <w:ins w:id="404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4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2" w:author="Nick.Tolimieri [2]" w:date="2022-09-06T13:51:00Z"/>
                <w:color w:val="000000"/>
                <w:sz w:val="20"/>
                <w:szCs w:val="20"/>
                <w:lang w:val="en-US"/>
              </w:rPr>
            </w:pPr>
            <w:ins w:id="404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5" w:author="Nick.Tolimieri [2]" w:date="2022-09-06T13:51:00Z"/>
                <w:color w:val="000000"/>
                <w:sz w:val="20"/>
                <w:szCs w:val="20"/>
                <w:lang w:val="en-US"/>
              </w:rPr>
            </w:pPr>
            <w:ins w:id="404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4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48" w:author="Nick.Tolimieri [2]" w:date="2022-09-06T13:51:00Z"/>
                <w:color w:val="000000"/>
                <w:sz w:val="20"/>
                <w:szCs w:val="20"/>
                <w:lang w:val="en-US"/>
              </w:rPr>
            </w:pPr>
            <w:ins w:id="404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5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1" w:author="Nick.Tolimieri [2]" w:date="2022-09-06T13:51:00Z"/>
                <w:color w:val="000000"/>
                <w:sz w:val="20"/>
                <w:szCs w:val="20"/>
                <w:lang w:val="en-US"/>
              </w:rPr>
            </w:pPr>
            <w:ins w:id="4052" w:author="Nick.Tolimieri [2]" w:date="2022-09-06T13:51:00Z">
              <w:r w:rsidRPr="00C97A89">
                <w:rPr>
                  <w:color w:val="000000"/>
                  <w:sz w:val="20"/>
                  <w:szCs w:val="20"/>
                  <w:lang w:val="en-US"/>
                </w:rPr>
                <w:t>-</w:t>
              </w:r>
            </w:ins>
          </w:p>
        </w:tc>
      </w:tr>
      <w:tr w:rsidR="00C97A89" w:rsidRPr="00C97A89" w:rsidTr="004C5EBF">
        <w:tblPrEx>
          <w:tblPrExChange w:id="4053" w:author="Nick.Tolimieri [2]" w:date="2022-09-13T12:47:00Z">
            <w:tblPrEx>
              <w:tblW w:w="10017" w:type="dxa"/>
            </w:tblPrEx>
          </w:tblPrExChange>
        </w:tblPrEx>
        <w:trPr>
          <w:trHeight w:val="255"/>
          <w:ins w:id="4054" w:author="Nick.Tolimieri [2]" w:date="2022-09-06T13:51:00Z"/>
          <w:trPrChange w:id="405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5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57" w:author="Nick.Tolimieri [2]" w:date="2022-09-06T13:51:00Z"/>
                <w:color w:val="000000"/>
                <w:sz w:val="20"/>
                <w:szCs w:val="20"/>
                <w:lang w:val="en-US"/>
              </w:rPr>
            </w:pPr>
            <w:ins w:id="405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5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0" w:author="Nick.Tolimieri [2]" w:date="2022-09-06T13:51:00Z"/>
                <w:color w:val="000000"/>
                <w:sz w:val="20"/>
                <w:szCs w:val="20"/>
                <w:lang w:val="en-US"/>
              </w:rPr>
            </w:pPr>
            <w:ins w:id="4061" w:author="Nick.Tolimieri [2]" w:date="2022-09-06T13:51:00Z">
              <w:r w:rsidRPr="00C97A89">
                <w:rPr>
                  <w:color w:val="000000"/>
                  <w:sz w:val="20"/>
                  <w:szCs w:val="20"/>
                  <w:lang w:val="en-US"/>
                </w:rPr>
                <w:t>2008</w:t>
              </w:r>
            </w:ins>
          </w:p>
        </w:tc>
        <w:tc>
          <w:tcPr>
            <w:tcW w:w="734" w:type="dxa"/>
            <w:tcBorders>
              <w:top w:val="nil"/>
              <w:left w:val="nil"/>
              <w:bottom w:val="nil"/>
              <w:right w:val="nil"/>
            </w:tcBorders>
            <w:shd w:val="clear" w:color="auto" w:fill="auto"/>
            <w:noWrap/>
            <w:vAlign w:val="bottom"/>
            <w:hideMark/>
            <w:tcPrChange w:id="406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3" w:author="Nick.Tolimieri [2]" w:date="2022-09-06T13:51:00Z"/>
                <w:color w:val="000000"/>
                <w:sz w:val="20"/>
                <w:szCs w:val="20"/>
                <w:lang w:val="en-US"/>
              </w:rPr>
            </w:pPr>
            <w:ins w:id="4064"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06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6" w:author="Nick.Tolimieri [2]" w:date="2022-09-06T13:51:00Z"/>
                <w:color w:val="000000"/>
                <w:sz w:val="20"/>
                <w:szCs w:val="20"/>
                <w:lang w:val="en-US"/>
              </w:rPr>
            </w:pPr>
            <w:ins w:id="4067"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06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69" w:author="Nick.Tolimieri [2]" w:date="2022-09-06T13:51:00Z"/>
                <w:color w:val="000000"/>
                <w:sz w:val="20"/>
                <w:szCs w:val="20"/>
                <w:lang w:val="en-US"/>
              </w:rPr>
            </w:pPr>
            <w:ins w:id="4070"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07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72" w:author="Nick.Tolimieri [2]" w:date="2022-09-06T13:51:00Z"/>
                <w:color w:val="000000"/>
                <w:sz w:val="20"/>
                <w:szCs w:val="20"/>
                <w:lang w:val="en-US"/>
              </w:rPr>
            </w:pPr>
            <w:ins w:id="4073"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07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5" w:author="Nick.Tolimieri [2]" w:date="2022-09-06T13:51:00Z"/>
                <w:color w:val="000000"/>
                <w:sz w:val="20"/>
                <w:szCs w:val="20"/>
                <w:lang w:val="en-US"/>
              </w:rPr>
            </w:pPr>
            <w:ins w:id="4076"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07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78" w:author="Nick.Tolimieri [2]" w:date="2022-09-06T13:51:00Z"/>
                <w:color w:val="000000"/>
                <w:sz w:val="20"/>
                <w:szCs w:val="20"/>
                <w:lang w:val="en-US"/>
              </w:rPr>
            </w:pPr>
            <w:ins w:id="407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1" w:author="Nick.Tolimieri [2]" w:date="2022-09-06T13:51:00Z"/>
                <w:color w:val="000000"/>
                <w:sz w:val="20"/>
                <w:szCs w:val="20"/>
                <w:lang w:val="en-US"/>
              </w:rPr>
            </w:pPr>
            <w:ins w:id="4082"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4" w:author="Nick.Tolimieri [2]" w:date="2022-09-06T13:51:00Z"/>
                <w:color w:val="000000"/>
                <w:sz w:val="20"/>
                <w:szCs w:val="20"/>
                <w:lang w:val="en-US"/>
              </w:rPr>
            </w:pPr>
            <w:ins w:id="408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08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87" w:author="Nick.Tolimieri [2]" w:date="2022-09-06T13:51:00Z"/>
                <w:color w:val="000000"/>
                <w:sz w:val="20"/>
                <w:szCs w:val="20"/>
                <w:lang w:val="en-US"/>
              </w:rPr>
            </w:pPr>
            <w:ins w:id="4088" w:author="Nick.Tolimieri [2]" w:date="2022-09-06T13:51:00Z">
              <w:r w:rsidRPr="00C97A89">
                <w:rPr>
                  <w:color w:val="000000"/>
                  <w:sz w:val="20"/>
                  <w:szCs w:val="20"/>
                  <w:lang w:val="en-US"/>
                </w:rPr>
                <w:t>-</w:t>
              </w:r>
            </w:ins>
          </w:p>
        </w:tc>
      </w:tr>
      <w:tr w:rsidR="00C97A89" w:rsidRPr="00C97A89" w:rsidTr="004C5EBF">
        <w:tblPrEx>
          <w:tblPrExChange w:id="4089" w:author="Nick.Tolimieri [2]" w:date="2022-09-13T12:47:00Z">
            <w:tblPrEx>
              <w:tblW w:w="10017" w:type="dxa"/>
            </w:tblPrEx>
          </w:tblPrExChange>
        </w:tblPrEx>
        <w:trPr>
          <w:trHeight w:val="255"/>
          <w:ins w:id="4090" w:author="Nick.Tolimieri [2]" w:date="2022-09-06T13:51:00Z"/>
          <w:trPrChange w:id="409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09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093" w:author="Nick.Tolimieri [2]" w:date="2022-09-06T13:51:00Z"/>
                <w:color w:val="000000"/>
                <w:sz w:val="20"/>
                <w:szCs w:val="20"/>
                <w:lang w:val="en-US"/>
              </w:rPr>
            </w:pPr>
            <w:ins w:id="409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09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6" w:author="Nick.Tolimieri [2]" w:date="2022-09-06T13:51:00Z"/>
                <w:color w:val="000000"/>
                <w:sz w:val="20"/>
                <w:szCs w:val="20"/>
                <w:lang w:val="en-US"/>
              </w:rPr>
            </w:pPr>
            <w:ins w:id="4097" w:author="Nick.Tolimieri [2]" w:date="2022-09-06T13:51:00Z">
              <w:r w:rsidRPr="00C97A89">
                <w:rPr>
                  <w:color w:val="000000"/>
                  <w:sz w:val="20"/>
                  <w:szCs w:val="20"/>
                  <w:lang w:val="en-US"/>
                </w:rPr>
                <w:t>2009</w:t>
              </w:r>
            </w:ins>
          </w:p>
        </w:tc>
        <w:tc>
          <w:tcPr>
            <w:tcW w:w="734" w:type="dxa"/>
            <w:tcBorders>
              <w:top w:val="nil"/>
              <w:left w:val="nil"/>
              <w:bottom w:val="nil"/>
              <w:right w:val="nil"/>
            </w:tcBorders>
            <w:shd w:val="clear" w:color="auto" w:fill="auto"/>
            <w:noWrap/>
            <w:vAlign w:val="bottom"/>
            <w:hideMark/>
            <w:tcPrChange w:id="409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099" w:author="Nick.Tolimieri [2]" w:date="2022-09-06T13:51:00Z"/>
                <w:color w:val="000000"/>
                <w:sz w:val="20"/>
                <w:szCs w:val="20"/>
                <w:lang w:val="en-US"/>
              </w:rPr>
            </w:pPr>
            <w:ins w:id="4100" w:author="Nick.Tolimieri [2]" w:date="2022-09-06T13:51:00Z">
              <w:r w:rsidRPr="00C97A89">
                <w:rPr>
                  <w:color w:val="000000"/>
                  <w:sz w:val="20"/>
                  <w:szCs w:val="20"/>
                  <w:lang w:val="en-US"/>
                </w:rPr>
                <w:t>18</w:t>
              </w:r>
            </w:ins>
          </w:p>
        </w:tc>
        <w:tc>
          <w:tcPr>
            <w:tcW w:w="736" w:type="dxa"/>
            <w:tcBorders>
              <w:top w:val="nil"/>
              <w:left w:val="nil"/>
              <w:bottom w:val="nil"/>
              <w:right w:val="nil"/>
            </w:tcBorders>
            <w:shd w:val="clear" w:color="auto" w:fill="auto"/>
            <w:noWrap/>
            <w:vAlign w:val="bottom"/>
            <w:hideMark/>
            <w:tcPrChange w:id="410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2" w:author="Nick.Tolimieri [2]" w:date="2022-09-06T13:51:00Z"/>
                <w:color w:val="000000"/>
                <w:sz w:val="20"/>
                <w:szCs w:val="20"/>
                <w:lang w:val="en-US"/>
              </w:rPr>
            </w:pPr>
            <w:ins w:id="4103"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0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5" w:author="Nick.Tolimieri [2]" w:date="2022-09-06T13:51:00Z"/>
                <w:color w:val="000000"/>
                <w:sz w:val="20"/>
                <w:szCs w:val="20"/>
                <w:lang w:val="en-US"/>
              </w:rPr>
            </w:pPr>
            <w:ins w:id="4106"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0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08" w:author="Nick.Tolimieri [2]" w:date="2022-09-06T13:51:00Z"/>
                <w:color w:val="000000"/>
                <w:sz w:val="20"/>
                <w:szCs w:val="20"/>
                <w:lang w:val="en-US"/>
              </w:rPr>
            </w:pPr>
            <w:ins w:id="4109"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1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1" w:author="Nick.Tolimieri [2]" w:date="2022-09-06T13:51:00Z"/>
                <w:color w:val="000000"/>
                <w:sz w:val="20"/>
                <w:szCs w:val="20"/>
                <w:lang w:val="en-US"/>
              </w:rPr>
            </w:pPr>
            <w:ins w:id="4112"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1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4" w:author="Nick.Tolimieri [2]" w:date="2022-09-06T13:51:00Z"/>
                <w:color w:val="000000"/>
                <w:sz w:val="20"/>
                <w:szCs w:val="20"/>
                <w:lang w:val="en-US"/>
              </w:rPr>
            </w:pPr>
            <w:ins w:id="4115"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17" w:author="Nick.Tolimieri [2]" w:date="2022-09-06T13:51:00Z"/>
                <w:color w:val="000000"/>
                <w:sz w:val="20"/>
                <w:szCs w:val="20"/>
                <w:lang w:val="en-US"/>
              </w:rPr>
            </w:pPr>
            <w:ins w:id="4118"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1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0" w:author="Nick.Tolimieri [2]" w:date="2022-09-06T13:51:00Z"/>
                <w:color w:val="000000"/>
                <w:sz w:val="20"/>
                <w:szCs w:val="20"/>
                <w:lang w:val="en-US"/>
              </w:rPr>
            </w:pPr>
            <w:ins w:id="412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2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3" w:author="Nick.Tolimieri [2]" w:date="2022-09-06T13:51:00Z"/>
                <w:color w:val="000000"/>
                <w:sz w:val="20"/>
                <w:szCs w:val="20"/>
                <w:lang w:val="en-US"/>
              </w:rPr>
            </w:pPr>
            <w:ins w:id="4124" w:author="Nick.Tolimieri [2]" w:date="2022-09-06T13:51:00Z">
              <w:r w:rsidRPr="00C97A89">
                <w:rPr>
                  <w:color w:val="000000"/>
                  <w:sz w:val="20"/>
                  <w:szCs w:val="20"/>
                  <w:lang w:val="en-US"/>
                </w:rPr>
                <w:t>-</w:t>
              </w:r>
            </w:ins>
          </w:p>
        </w:tc>
      </w:tr>
      <w:tr w:rsidR="00C97A89" w:rsidRPr="00C97A89" w:rsidTr="004C5EBF">
        <w:tblPrEx>
          <w:tblPrExChange w:id="4125" w:author="Nick.Tolimieri [2]" w:date="2022-09-13T12:47:00Z">
            <w:tblPrEx>
              <w:tblW w:w="10017" w:type="dxa"/>
            </w:tblPrEx>
          </w:tblPrExChange>
        </w:tblPrEx>
        <w:trPr>
          <w:trHeight w:val="255"/>
          <w:ins w:id="4126" w:author="Nick.Tolimieri [2]" w:date="2022-09-06T13:51:00Z"/>
          <w:trPrChange w:id="412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2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29" w:author="Nick.Tolimieri [2]" w:date="2022-09-06T13:51:00Z"/>
                <w:color w:val="000000"/>
                <w:sz w:val="20"/>
                <w:szCs w:val="20"/>
                <w:lang w:val="en-US"/>
              </w:rPr>
            </w:pPr>
            <w:ins w:id="413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3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2" w:author="Nick.Tolimieri [2]" w:date="2022-09-06T13:51:00Z"/>
                <w:color w:val="000000"/>
                <w:sz w:val="20"/>
                <w:szCs w:val="20"/>
                <w:lang w:val="en-US"/>
              </w:rPr>
            </w:pPr>
            <w:ins w:id="4133" w:author="Nick.Tolimieri [2]" w:date="2022-09-06T13:51:00Z">
              <w:r w:rsidRPr="00C97A89">
                <w:rPr>
                  <w:color w:val="000000"/>
                  <w:sz w:val="20"/>
                  <w:szCs w:val="20"/>
                  <w:lang w:val="en-US"/>
                </w:rPr>
                <w:t>2010</w:t>
              </w:r>
            </w:ins>
          </w:p>
        </w:tc>
        <w:tc>
          <w:tcPr>
            <w:tcW w:w="734" w:type="dxa"/>
            <w:tcBorders>
              <w:top w:val="nil"/>
              <w:left w:val="nil"/>
              <w:bottom w:val="nil"/>
              <w:right w:val="nil"/>
            </w:tcBorders>
            <w:shd w:val="clear" w:color="auto" w:fill="auto"/>
            <w:noWrap/>
            <w:vAlign w:val="bottom"/>
            <w:hideMark/>
            <w:tcPrChange w:id="413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5" w:author="Nick.Tolimieri [2]" w:date="2022-09-06T13:51:00Z"/>
                <w:color w:val="000000"/>
                <w:sz w:val="20"/>
                <w:szCs w:val="20"/>
                <w:lang w:val="en-US"/>
              </w:rPr>
            </w:pPr>
            <w:ins w:id="413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3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38" w:author="Nick.Tolimieri [2]" w:date="2022-09-06T13:51:00Z"/>
                <w:color w:val="000000"/>
                <w:sz w:val="20"/>
                <w:szCs w:val="20"/>
                <w:lang w:val="en-US"/>
              </w:rPr>
            </w:pPr>
            <w:ins w:id="4139"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4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1" w:author="Nick.Tolimieri [2]" w:date="2022-09-06T13:51:00Z"/>
                <w:color w:val="000000"/>
                <w:sz w:val="20"/>
                <w:szCs w:val="20"/>
                <w:lang w:val="en-US"/>
              </w:rPr>
            </w:pPr>
            <w:ins w:id="4142"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4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44" w:author="Nick.Tolimieri [2]" w:date="2022-09-06T13:51:00Z"/>
                <w:color w:val="000000"/>
                <w:sz w:val="20"/>
                <w:szCs w:val="20"/>
                <w:lang w:val="en-US"/>
              </w:rPr>
            </w:pPr>
            <w:ins w:id="4145"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4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47" w:author="Nick.Tolimieri [2]" w:date="2022-09-06T13:51:00Z"/>
                <w:color w:val="000000"/>
                <w:sz w:val="20"/>
                <w:szCs w:val="20"/>
                <w:lang w:val="en-US"/>
              </w:rPr>
            </w:pPr>
            <w:ins w:id="4148"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4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0" w:author="Nick.Tolimieri [2]" w:date="2022-09-06T13:51:00Z"/>
                <w:color w:val="000000"/>
                <w:sz w:val="20"/>
                <w:szCs w:val="20"/>
                <w:lang w:val="en-US"/>
              </w:rPr>
            </w:pPr>
            <w:ins w:id="4151"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3" w:author="Nick.Tolimieri [2]" w:date="2022-09-06T13:51:00Z"/>
                <w:color w:val="000000"/>
                <w:sz w:val="20"/>
                <w:szCs w:val="20"/>
                <w:lang w:val="en-US"/>
              </w:rPr>
            </w:pPr>
            <w:ins w:id="4154"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6" w:author="Nick.Tolimieri [2]" w:date="2022-09-06T13:51:00Z"/>
                <w:color w:val="000000"/>
                <w:sz w:val="20"/>
                <w:szCs w:val="20"/>
                <w:lang w:val="en-US"/>
              </w:rPr>
            </w:pPr>
            <w:ins w:id="415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5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59" w:author="Nick.Tolimieri [2]" w:date="2022-09-06T13:51:00Z"/>
                <w:color w:val="000000"/>
                <w:sz w:val="20"/>
                <w:szCs w:val="20"/>
                <w:lang w:val="en-US"/>
              </w:rPr>
            </w:pPr>
            <w:ins w:id="4160" w:author="Nick.Tolimieri [2]" w:date="2022-09-06T13:51:00Z">
              <w:r w:rsidRPr="00C97A89">
                <w:rPr>
                  <w:color w:val="000000"/>
                  <w:sz w:val="20"/>
                  <w:szCs w:val="20"/>
                  <w:lang w:val="en-US"/>
                </w:rPr>
                <w:t>-</w:t>
              </w:r>
            </w:ins>
          </w:p>
        </w:tc>
      </w:tr>
      <w:tr w:rsidR="00C97A89" w:rsidRPr="00C97A89" w:rsidTr="004C5EBF">
        <w:tblPrEx>
          <w:tblPrExChange w:id="4161" w:author="Nick.Tolimieri [2]" w:date="2022-09-13T12:47:00Z">
            <w:tblPrEx>
              <w:tblW w:w="10017" w:type="dxa"/>
            </w:tblPrEx>
          </w:tblPrExChange>
        </w:tblPrEx>
        <w:trPr>
          <w:trHeight w:val="255"/>
          <w:ins w:id="4162" w:author="Nick.Tolimieri [2]" w:date="2022-09-06T13:51:00Z"/>
          <w:trPrChange w:id="416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16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65" w:author="Nick.Tolimieri [2]" w:date="2022-09-06T13:51:00Z"/>
                <w:color w:val="000000"/>
                <w:sz w:val="20"/>
                <w:szCs w:val="20"/>
                <w:lang w:val="en-US"/>
              </w:rPr>
            </w:pPr>
            <w:ins w:id="416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16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68" w:author="Nick.Tolimieri [2]" w:date="2022-09-06T13:51:00Z"/>
                <w:color w:val="000000"/>
                <w:sz w:val="20"/>
                <w:szCs w:val="20"/>
                <w:lang w:val="en-US"/>
              </w:rPr>
            </w:pPr>
            <w:ins w:id="4169" w:author="Nick.Tolimieri [2]" w:date="2022-09-06T13:51:00Z">
              <w:r w:rsidRPr="00C97A89">
                <w:rPr>
                  <w:color w:val="000000"/>
                  <w:sz w:val="20"/>
                  <w:szCs w:val="20"/>
                  <w:lang w:val="en-US"/>
                </w:rPr>
                <w:t>2011</w:t>
              </w:r>
            </w:ins>
          </w:p>
        </w:tc>
        <w:tc>
          <w:tcPr>
            <w:tcW w:w="734" w:type="dxa"/>
            <w:tcBorders>
              <w:top w:val="nil"/>
              <w:left w:val="nil"/>
              <w:bottom w:val="nil"/>
              <w:right w:val="nil"/>
            </w:tcBorders>
            <w:shd w:val="clear" w:color="auto" w:fill="auto"/>
            <w:noWrap/>
            <w:vAlign w:val="bottom"/>
            <w:hideMark/>
            <w:tcPrChange w:id="417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1" w:author="Nick.Tolimieri [2]" w:date="2022-09-06T13:51:00Z"/>
                <w:color w:val="000000"/>
                <w:sz w:val="20"/>
                <w:szCs w:val="20"/>
                <w:lang w:val="en-US"/>
              </w:rPr>
            </w:pPr>
            <w:ins w:id="4172"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17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4" w:author="Nick.Tolimieri [2]" w:date="2022-09-06T13:51:00Z"/>
                <w:color w:val="000000"/>
                <w:sz w:val="20"/>
                <w:szCs w:val="20"/>
                <w:lang w:val="en-US"/>
              </w:rPr>
            </w:pPr>
            <w:ins w:id="4175"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17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77" w:author="Nick.Tolimieri [2]" w:date="2022-09-06T13:51:00Z"/>
                <w:color w:val="000000"/>
                <w:sz w:val="20"/>
                <w:szCs w:val="20"/>
                <w:lang w:val="en-US"/>
              </w:rPr>
            </w:pPr>
            <w:ins w:id="4178"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17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180" w:author="Nick.Tolimieri [2]" w:date="2022-09-06T13:51:00Z"/>
                <w:color w:val="000000"/>
                <w:sz w:val="20"/>
                <w:szCs w:val="20"/>
                <w:lang w:val="en-US"/>
              </w:rPr>
            </w:pPr>
            <w:ins w:id="4181"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18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3" w:author="Nick.Tolimieri [2]" w:date="2022-09-06T13:51:00Z"/>
                <w:color w:val="000000"/>
                <w:sz w:val="20"/>
                <w:szCs w:val="20"/>
                <w:lang w:val="en-US"/>
              </w:rPr>
            </w:pPr>
            <w:ins w:id="4184"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18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6" w:author="Nick.Tolimieri [2]" w:date="2022-09-06T13:51:00Z"/>
                <w:color w:val="000000"/>
                <w:sz w:val="20"/>
                <w:szCs w:val="20"/>
                <w:lang w:val="en-US"/>
              </w:rPr>
            </w:pPr>
            <w:ins w:id="4187"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8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89" w:author="Nick.Tolimieri [2]" w:date="2022-09-06T13:51:00Z"/>
                <w:color w:val="000000"/>
                <w:sz w:val="20"/>
                <w:szCs w:val="20"/>
                <w:lang w:val="en-US"/>
              </w:rPr>
            </w:pPr>
            <w:ins w:id="4190"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2" w:author="Nick.Tolimieri [2]" w:date="2022-09-06T13:51:00Z"/>
                <w:color w:val="000000"/>
                <w:sz w:val="20"/>
                <w:szCs w:val="20"/>
                <w:lang w:val="en-US"/>
              </w:rPr>
            </w:pPr>
            <w:ins w:id="419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19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195" w:author="Nick.Tolimieri [2]" w:date="2022-09-06T13:51:00Z"/>
                <w:color w:val="000000"/>
                <w:sz w:val="20"/>
                <w:szCs w:val="20"/>
                <w:lang w:val="en-US"/>
              </w:rPr>
            </w:pPr>
            <w:ins w:id="4196" w:author="Nick.Tolimieri [2]" w:date="2022-09-06T13:51:00Z">
              <w:r w:rsidRPr="00C97A89">
                <w:rPr>
                  <w:color w:val="000000"/>
                  <w:sz w:val="20"/>
                  <w:szCs w:val="20"/>
                  <w:lang w:val="en-US"/>
                </w:rPr>
                <w:t>-</w:t>
              </w:r>
            </w:ins>
          </w:p>
        </w:tc>
      </w:tr>
      <w:tr w:rsidR="00C97A89" w:rsidRPr="00C97A89" w:rsidTr="004C5EBF">
        <w:tblPrEx>
          <w:tblPrExChange w:id="4197" w:author="Nick.Tolimieri [2]" w:date="2022-09-13T12:47:00Z">
            <w:tblPrEx>
              <w:tblW w:w="10017" w:type="dxa"/>
            </w:tblPrEx>
          </w:tblPrExChange>
        </w:tblPrEx>
        <w:trPr>
          <w:trHeight w:val="255"/>
          <w:ins w:id="4198" w:author="Nick.Tolimieri [2]" w:date="2022-09-06T13:51:00Z"/>
          <w:trPrChange w:id="419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0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01" w:author="Nick.Tolimieri [2]" w:date="2022-09-06T13:51:00Z"/>
                <w:color w:val="000000"/>
                <w:sz w:val="20"/>
                <w:szCs w:val="20"/>
                <w:lang w:val="en-US"/>
              </w:rPr>
            </w:pPr>
            <w:ins w:id="420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0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4" w:author="Nick.Tolimieri [2]" w:date="2022-09-06T13:51:00Z"/>
                <w:color w:val="000000"/>
                <w:sz w:val="20"/>
                <w:szCs w:val="20"/>
                <w:lang w:val="en-US"/>
              </w:rPr>
            </w:pPr>
            <w:ins w:id="4205" w:author="Nick.Tolimieri [2]" w:date="2022-09-06T13:51:00Z">
              <w:r w:rsidRPr="00C97A89">
                <w:rPr>
                  <w:color w:val="000000"/>
                  <w:sz w:val="20"/>
                  <w:szCs w:val="20"/>
                  <w:lang w:val="en-US"/>
                </w:rPr>
                <w:t>2012</w:t>
              </w:r>
            </w:ins>
          </w:p>
        </w:tc>
        <w:tc>
          <w:tcPr>
            <w:tcW w:w="734" w:type="dxa"/>
            <w:tcBorders>
              <w:top w:val="nil"/>
              <w:left w:val="nil"/>
              <w:bottom w:val="nil"/>
              <w:right w:val="nil"/>
            </w:tcBorders>
            <w:shd w:val="clear" w:color="auto" w:fill="auto"/>
            <w:noWrap/>
            <w:vAlign w:val="bottom"/>
            <w:hideMark/>
            <w:tcPrChange w:id="420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07" w:author="Nick.Tolimieri [2]" w:date="2022-09-06T13:51:00Z"/>
                <w:color w:val="000000"/>
                <w:sz w:val="20"/>
                <w:szCs w:val="20"/>
                <w:lang w:val="en-US"/>
              </w:rPr>
            </w:pPr>
            <w:ins w:id="420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20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0" w:author="Nick.Tolimieri [2]" w:date="2022-09-06T13:51:00Z"/>
                <w:color w:val="000000"/>
                <w:sz w:val="20"/>
                <w:szCs w:val="20"/>
                <w:lang w:val="en-US"/>
              </w:rPr>
            </w:pPr>
            <w:ins w:id="4211" w:author="Nick.Tolimieri [2]" w:date="2022-09-06T13:51:00Z">
              <w:r w:rsidRPr="00C97A89">
                <w:rPr>
                  <w:color w:val="000000"/>
                  <w:sz w:val="20"/>
                  <w:szCs w:val="20"/>
                  <w:lang w:val="en-US"/>
                </w:rPr>
                <w:t>7</w:t>
              </w:r>
            </w:ins>
          </w:p>
        </w:tc>
        <w:tc>
          <w:tcPr>
            <w:tcW w:w="728" w:type="dxa"/>
            <w:tcBorders>
              <w:top w:val="nil"/>
              <w:left w:val="nil"/>
              <w:bottom w:val="nil"/>
              <w:right w:val="nil"/>
            </w:tcBorders>
            <w:shd w:val="clear" w:color="auto" w:fill="auto"/>
            <w:noWrap/>
            <w:vAlign w:val="bottom"/>
            <w:hideMark/>
            <w:tcPrChange w:id="421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3" w:author="Nick.Tolimieri [2]" w:date="2022-09-06T13:51:00Z"/>
                <w:color w:val="000000"/>
                <w:sz w:val="20"/>
                <w:szCs w:val="20"/>
                <w:lang w:val="en-US"/>
              </w:rPr>
            </w:pPr>
            <w:ins w:id="4214"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21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6" w:author="Nick.Tolimieri [2]" w:date="2022-09-06T13:51:00Z"/>
                <w:color w:val="000000"/>
                <w:sz w:val="20"/>
                <w:szCs w:val="20"/>
                <w:lang w:val="en-US"/>
              </w:rPr>
            </w:pPr>
            <w:ins w:id="4217" w:author="Nick.Tolimieri [2]" w:date="2022-09-06T13:51:00Z">
              <w:r w:rsidRPr="00C97A89">
                <w:rPr>
                  <w:color w:val="000000"/>
                  <w:sz w:val="20"/>
                  <w:szCs w:val="20"/>
                  <w:lang w:val="en-US"/>
                </w:rPr>
                <w:t>6</w:t>
              </w:r>
            </w:ins>
          </w:p>
        </w:tc>
        <w:tc>
          <w:tcPr>
            <w:tcW w:w="700" w:type="dxa"/>
            <w:tcBorders>
              <w:top w:val="nil"/>
              <w:left w:val="nil"/>
              <w:bottom w:val="nil"/>
              <w:right w:val="nil"/>
            </w:tcBorders>
            <w:shd w:val="clear" w:color="auto" w:fill="auto"/>
            <w:noWrap/>
            <w:vAlign w:val="bottom"/>
            <w:hideMark/>
            <w:tcPrChange w:id="421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19" w:author="Nick.Tolimieri [2]" w:date="2022-09-06T13:51:00Z"/>
                <w:color w:val="000000"/>
                <w:sz w:val="20"/>
                <w:szCs w:val="20"/>
                <w:lang w:val="en-US"/>
              </w:rPr>
            </w:pPr>
            <w:ins w:id="4220"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22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2" w:author="Nick.Tolimieri [2]" w:date="2022-09-06T13:51:00Z"/>
                <w:color w:val="000000"/>
                <w:sz w:val="20"/>
                <w:szCs w:val="20"/>
                <w:lang w:val="en-US"/>
              </w:rPr>
            </w:pPr>
            <w:ins w:id="4223" w:author="Nick.Tolimieri [2]" w:date="2022-09-06T13:51:00Z">
              <w:r w:rsidRPr="00C97A89">
                <w:rPr>
                  <w:color w:val="000000"/>
                  <w:sz w:val="20"/>
                  <w:szCs w:val="20"/>
                  <w:lang w:val="en-US"/>
                </w:rPr>
                <w:t>6</w:t>
              </w:r>
            </w:ins>
          </w:p>
        </w:tc>
        <w:tc>
          <w:tcPr>
            <w:tcW w:w="905" w:type="dxa"/>
            <w:tcBorders>
              <w:top w:val="nil"/>
              <w:left w:val="nil"/>
              <w:bottom w:val="nil"/>
              <w:right w:val="nil"/>
            </w:tcBorders>
            <w:shd w:val="clear" w:color="auto" w:fill="auto"/>
            <w:noWrap/>
            <w:vAlign w:val="bottom"/>
            <w:hideMark/>
            <w:tcPrChange w:id="422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5" w:author="Nick.Tolimieri [2]" w:date="2022-09-06T13:51:00Z"/>
                <w:color w:val="000000"/>
                <w:sz w:val="20"/>
                <w:szCs w:val="20"/>
                <w:lang w:val="en-US"/>
              </w:rPr>
            </w:pPr>
            <w:ins w:id="4226" w:author="Nick.Tolimieri [2]" w:date="2022-09-06T13:51:00Z">
              <w:r w:rsidRPr="00C97A89">
                <w:rPr>
                  <w:color w:val="000000"/>
                  <w:sz w:val="20"/>
                  <w:szCs w:val="20"/>
                  <w:lang w:val="en-US"/>
                </w:rPr>
                <w:t>1.47</w:t>
              </w:r>
            </w:ins>
          </w:p>
        </w:tc>
        <w:tc>
          <w:tcPr>
            <w:tcW w:w="905" w:type="dxa"/>
            <w:tcBorders>
              <w:top w:val="nil"/>
              <w:left w:val="nil"/>
              <w:bottom w:val="nil"/>
              <w:right w:val="nil"/>
            </w:tcBorders>
            <w:shd w:val="clear" w:color="auto" w:fill="auto"/>
            <w:noWrap/>
            <w:vAlign w:val="bottom"/>
            <w:hideMark/>
            <w:tcPrChange w:id="422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28" w:author="Nick.Tolimieri [2]" w:date="2022-09-06T13:51:00Z"/>
                <w:color w:val="000000"/>
                <w:sz w:val="20"/>
                <w:szCs w:val="20"/>
                <w:lang w:val="en-US"/>
              </w:rPr>
            </w:pPr>
            <w:ins w:id="4229" w:author="Nick.Tolimieri [2]" w:date="2022-09-06T13:51:00Z">
              <w:r w:rsidRPr="00C97A89">
                <w:rPr>
                  <w:color w:val="000000"/>
                  <w:sz w:val="20"/>
                  <w:szCs w:val="20"/>
                  <w:lang w:val="en-US"/>
                </w:rPr>
                <w:t>0.17</w:t>
              </w:r>
            </w:ins>
          </w:p>
        </w:tc>
        <w:tc>
          <w:tcPr>
            <w:tcW w:w="905" w:type="dxa"/>
            <w:tcBorders>
              <w:top w:val="nil"/>
              <w:left w:val="nil"/>
              <w:bottom w:val="nil"/>
              <w:right w:val="nil"/>
            </w:tcBorders>
            <w:shd w:val="clear" w:color="auto" w:fill="auto"/>
            <w:noWrap/>
            <w:vAlign w:val="bottom"/>
            <w:hideMark/>
            <w:tcPrChange w:id="423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31" w:author="Nick.Tolimieri [2]" w:date="2022-09-06T13:51:00Z"/>
                <w:color w:val="000000"/>
                <w:sz w:val="20"/>
                <w:szCs w:val="20"/>
                <w:lang w:val="en-US"/>
              </w:rPr>
            </w:pPr>
            <w:ins w:id="4232" w:author="Nick.Tolimieri [2]" w:date="2022-09-06T13:51:00Z">
              <w:r w:rsidRPr="00C97A89">
                <w:rPr>
                  <w:color w:val="000000"/>
                  <w:sz w:val="20"/>
                  <w:szCs w:val="20"/>
                  <w:lang w:val="en-US"/>
                </w:rPr>
                <w:t>1.66</w:t>
              </w:r>
            </w:ins>
          </w:p>
        </w:tc>
      </w:tr>
      <w:tr w:rsidR="00C97A89" w:rsidRPr="00C97A89" w:rsidTr="004C5EBF">
        <w:tblPrEx>
          <w:tblPrExChange w:id="4233" w:author="Nick.Tolimieri [2]" w:date="2022-09-13T12:47:00Z">
            <w:tblPrEx>
              <w:tblW w:w="10017" w:type="dxa"/>
            </w:tblPrEx>
          </w:tblPrExChange>
        </w:tblPrEx>
        <w:trPr>
          <w:trHeight w:val="255"/>
          <w:ins w:id="4234" w:author="Nick.Tolimieri [2]" w:date="2022-09-06T13:51:00Z"/>
          <w:trPrChange w:id="423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3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37" w:author="Nick.Tolimieri [2]" w:date="2022-09-06T13:51:00Z"/>
                <w:color w:val="000000"/>
                <w:sz w:val="20"/>
                <w:szCs w:val="20"/>
                <w:lang w:val="en-US"/>
              </w:rPr>
            </w:pPr>
            <w:ins w:id="423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3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0" w:author="Nick.Tolimieri [2]" w:date="2022-09-06T13:51:00Z"/>
                <w:color w:val="000000"/>
                <w:sz w:val="20"/>
                <w:szCs w:val="20"/>
                <w:lang w:val="en-US"/>
              </w:rPr>
            </w:pPr>
            <w:ins w:id="4241" w:author="Nick.Tolimieri [2]" w:date="2022-09-06T13:51:00Z">
              <w:r w:rsidRPr="00C97A89">
                <w:rPr>
                  <w:color w:val="000000"/>
                  <w:sz w:val="20"/>
                  <w:szCs w:val="20"/>
                  <w:lang w:val="en-US"/>
                </w:rPr>
                <w:t>2013</w:t>
              </w:r>
            </w:ins>
          </w:p>
        </w:tc>
        <w:tc>
          <w:tcPr>
            <w:tcW w:w="734" w:type="dxa"/>
            <w:tcBorders>
              <w:top w:val="nil"/>
              <w:left w:val="nil"/>
              <w:bottom w:val="nil"/>
              <w:right w:val="nil"/>
            </w:tcBorders>
            <w:shd w:val="clear" w:color="auto" w:fill="auto"/>
            <w:noWrap/>
            <w:vAlign w:val="bottom"/>
            <w:hideMark/>
            <w:tcPrChange w:id="424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3" w:author="Nick.Tolimieri [2]" w:date="2022-09-06T13:51:00Z"/>
                <w:color w:val="000000"/>
                <w:sz w:val="20"/>
                <w:szCs w:val="20"/>
                <w:lang w:val="en-US"/>
              </w:rPr>
            </w:pPr>
            <w:ins w:id="4244" w:author="Nick.Tolimieri [2]" w:date="2022-09-06T13:51:00Z">
              <w:r w:rsidRPr="00C97A89">
                <w:rPr>
                  <w:color w:val="000000"/>
                  <w:sz w:val="20"/>
                  <w:szCs w:val="20"/>
                  <w:lang w:val="en-US"/>
                </w:rPr>
                <w:t>42</w:t>
              </w:r>
            </w:ins>
          </w:p>
        </w:tc>
        <w:tc>
          <w:tcPr>
            <w:tcW w:w="736" w:type="dxa"/>
            <w:tcBorders>
              <w:top w:val="nil"/>
              <w:left w:val="nil"/>
              <w:bottom w:val="nil"/>
              <w:right w:val="nil"/>
            </w:tcBorders>
            <w:shd w:val="clear" w:color="auto" w:fill="auto"/>
            <w:noWrap/>
            <w:vAlign w:val="bottom"/>
            <w:hideMark/>
            <w:tcPrChange w:id="424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6" w:author="Nick.Tolimieri [2]" w:date="2022-09-06T13:51:00Z"/>
                <w:color w:val="000000"/>
                <w:sz w:val="20"/>
                <w:szCs w:val="20"/>
                <w:lang w:val="en-US"/>
              </w:rPr>
            </w:pPr>
            <w:ins w:id="4247" w:author="Nick.Tolimieri [2]" w:date="2022-09-06T13:51:00Z">
              <w:r w:rsidRPr="00C97A89">
                <w:rPr>
                  <w:color w:val="000000"/>
                  <w:sz w:val="20"/>
                  <w:szCs w:val="20"/>
                  <w:lang w:val="en-US"/>
                </w:rPr>
                <w:t>38</w:t>
              </w:r>
            </w:ins>
          </w:p>
        </w:tc>
        <w:tc>
          <w:tcPr>
            <w:tcW w:w="728" w:type="dxa"/>
            <w:tcBorders>
              <w:top w:val="nil"/>
              <w:left w:val="nil"/>
              <w:bottom w:val="nil"/>
              <w:right w:val="nil"/>
            </w:tcBorders>
            <w:shd w:val="clear" w:color="auto" w:fill="auto"/>
            <w:noWrap/>
            <w:vAlign w:val="bottom"/>
            <w:hideMark/>
            <w:tcPrChange w:id="424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49" w:author="Nick.Tolimieri [2]" w:date="2022-09-06T13:51:00Z"/>
                <w:color w:val="000000"/>
                <w:sz w:val="20"/>
                <w:szCs w:val="20"/>
                <w:lang w:val="en-US"/>
              </w:rPr>
            </w:pPr>
            <w:ins w:id="425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25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2" w:author="Nick.Tolimieri [2]" w:date="2022-09-06T13:51:00Z"/>
                <w:color w:val="000000"/>
                <w:sz w:val="20"/>
                <w:szCs w:val="20"/>
                <w:lang w:val="en-US"/>
              </w:rPr>
            </w:pPr>
            <w:ins w:id="4253" w:author="Nick.Tolimieri [2]" w:date="2022-09-06T13:51:00Z">
              <w:r w:rsidRPr="00C97A89">
                <w:rPr>
                  <w:color w:val="000000"/>
                  <w:sz w:val="20"/>
                  <w:szCs w:val="20"/>
                  <w:lang w:val="en-US"/>
                </w:rPr>
                <w:t>36</w:t>
              </w:r>
            </w:ins>
          </w:p>
        </w:tc>
        <w:tc>
          <w:tcPr>
            <w:tcW w:w="700" w:type="dxa"/>
            <w:tcBorders>
              <w:top w:val="nil"/>
              <w:left w:val="nil"/>
              <w:bottom w:val="nil"/>
              <w:right w:val="nil"/>
            </w:tcBorders>
            <w:shd w:val="clear" w:color="auto" w:fill="auto"/>
            <w:noWrap/>
            <w:vAlign w:val="bottom"/>
            <w:hideMark/>
            <w:tcPrChange w:id="425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5" w:author="Nick.Tolimieri [2]" w:date="2022-09-06T13:51:00Z"/>
                <w:color w:val="000000"/>
                <w:sz w:val="20"/>
                <w:szCs w:val="20"/>
                <w:lang w:val="en-US"/>
              </w:rPr>
            </w:pPr>
            <w:ins w:id="4256" w:author="Nick.Tolimieri [2]" w:date="2022-09-06T13:51:00Z">
              <w:r w:rsidRPr="00C97A89">
                <w:rPr>
                  <w:color w:val="000000"/>
                  <w:sz w:val="20"/>
                  <w:szCs w:val="20"/>
                  <w:lang w:val="en-US"/>
                </w:rPr>
                <w:t>9</w:t>
              </w:r>
            </w:ins>
          </w:p>
        </w:tc>
        <w:tc>
          <w:tcPr>
            <w:tcW w:w="640" w:type="dxa"/>
            <w:tcBorders>
              <w:top w:val="nil"/>
              <w:left w:val="nil"/>
              <w:bottom w:val="nil"/>
              <w:right w:val="nil"/>
            </w:tcBorders>
            <w:shd w:val="clear" w:color="auto" w:fill="auto"/>
            <w:noWrap/>
            <w:vAlign w:val="bottom"/>
            <w:hideMark/>
            <w:tcPrChange w:id="425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58" w:author="Nick.Tolimieri [2]" w:date="2022-09-06T13:51:00Z"/>
                <w:color w:val="000000"/>
                <w:sz w:val="20"/>
                <w:szCs w:val="20"/>
                <w:lang w:val="en-US"/>
              </w:rPr>
            </w:pPr>
            <w:ins w:id="4259" w:author="Nick.Tolimieri [2]" w:date="2022-09-06T13:51:00Z">
              <w:r w:rsidRPr="00C97A89">
                <w:rPr>
                  <w:color w:val="000000"/>
                  <w:sz w:val="20"/>
                  <w:szCs w:val="20"/>
                  <w:lang w:val="en-US"/>
                </w:rPr>
                <w:t>27</w:t>
              </w:r>
            </w:ins>
          </w:p>
        </w:tc>
        <w:tc>
          <w:tcPr>
            <w:tcW w:w="905" w:type="dxa"/>
            <w:tcBorders>
              <w:top w:val="nil"/>
              <w:left w:val="nil"/>
              <w:bottom w:val="nil"/>
              <w:right w:val="nil"/>
            </w:tcBorders>
            <w:shd w:val="clear" w:color="auto" w:fill="auto"/>
            <w:noWrap/>
            <w:vAlign w:val="bottom"/>
            <w:hideMark/>
            <w:tcPrChange w:id="426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1" w:author="Nick.Tolimieri [2]" w:date="2022-09-06T13:51:00Z"/>
                <w:color w:val="000000"/>
                <w:sz w:val="20"/>
                <w:szCs w:val="20"/>
                <w:lang w:val="en-US"/>
              </w:rPr>
            </w:pPr>
            <w:ins w:id="4262" w:author="Nick.Tolimieri [2]" w:date="2022-09-06T13:51:00Z">
              <w:r w:rsidRPr="00C97A89">
                <w:rPr>
                  <w:color w:val="000000"/>
                  <w:sz w:val="20"/>
                  <w:szCs w:val="20"/>
                  <w:lang w:val="en-US"/>
                </w:rPr>
                <w:t>2.71</w:t>
              </w:r>
            </w:ins>
          </w:p>
        </w:tc>
        <w:tc>
          <w:tcPr>
            <w:tcW w:w="905" w:type="dxa"/>
            <w:tcBorders>
              <w:top w:val="nil"/>
              <w:left w:val="nil"/>
              <w:bottom w:val="nil"/>
              <w:right w:val="nil"/>
            </w:tcBorders>
            <w:shd w:val="clear" w:color="auto" w:fill="auto"/>
            <w:noWrap/>
            <w:vAlign w:val="bottom"/>
            <w:hideMark/>
            <w:tcPrChange w:id="426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4" w:author="Nick.Tolimieri [2]" w:date="2022-09-06T13:51:00Z"/>
                <w:color w:val="000000"/>
                <w:sz w:val="20"/>
                <w:szCs w:val="20"/>
                <w:lang w:val="en-US"/>
              </w:rPr>
            </w:pPr>
            <w:ins w:id="4265" w:author="Nick.Tolimieri [2]" w:date="2022-09-06T13:51:00Z">
              <w:r w:rsidRPr="00C97A89">
                <w:rPr>
                  <w:color w:val="000000"/>
                  <w:sz w:val="20"/>
                  <w:szCs w:val="20"/>
                  <w:lang w:val="en-US"/>
                </w:rPr>
                <w:t>0.58</w:t>
              </w:r>
            </w:ins>
          </w:p>
        </w:tc>
        <w:tc>
          <w:tcPr>
            <w:tcW w:w="905" w:type="dxa"/>
            <w:tcBorders>
              <w:top w:val="nil"/>
              <w:left w:val="nil"/>
              <w:bottom w:val="nil"/>
              <w:right w:val="nil"/>
            </w:tcBorders>
            <w:shd w:val="clear" w:color="auto" w:fill="auto"/>
            <w:noWrap/>
            <w:vAlign w:val="bottom"/>
            <w:hideMark/>
            <w:tcPrChange w:id="426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67" w:author="Nick.Tolimieri [2]" w:date="2022-09-06T13:51:00Z"/>
                <w:color w:val="000000"/>
                <w:sz w:val="20"/>
                <w:szCs w:val="20"/>
                <w:lang w:val="en-US"/>
              </w:rPr>
            </w:pPr>
            <w:ins w:id="4268" w:author="Nick.Tolimieri [2]" w:date="2022-09-06T13:51:00Z">
              <w:r w:rsidRPr="00C97A89">
                <w:rPr>
                  <w:color w:val="000000"/>
                  <w:sz w:val="20"/>
                  <w:szCs w:val="20"/>
                  <w:lang w:val="en-US"/>
                </w:rPr>
                <w:t>3.94</w:t>
              </w:r>
            </w:ins>
          </w:p>
        </w:tc>
      </w:tr>
      <w:tr w:rsidR="00C97A89" w:rsidRPr="00C97A89" w:rsidTr="004C5EBF">
        <w:tblPrEx>
          <w:tblPrExChange w:id="4269" w:author="Nick.Tolimieri [2]" w:date="2022-09-13T12:47:00Z">
            <w:tblPrEx>
              <w:tblW w:w="10017" w:type="dxa"/>
            </w:tblPrEx>
          </w:tblPrExChange>
        </w:tblPrEx>
        <w:trPr>
          <w:trHeight w:val="255"/>
          <w:ins w:id="4270" w:author="Nick.Tolimieri [2]" w:date="2022-09-06T13:51:00Z"/>
          <w:trPrChange w:id="427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27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273" w:author="Nick.Tolimieri [2]" w:date="2022-09-06T13:51:00Z"/>
                <w:color w:val="000000"/>
                <w:sz w:val="20"/>
                <w:szCs w:val="20"/>
                <w:lang w:val="en-US"/>
              </w:rPr>
            </w:pPr>
            <w:ins w:id="427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27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6" w:author="Nick.Tolimieri [2]" w:date="2022-09-06T13:51:00Z"/>
                <w:color w:val="000000"/>
                <w:sz w:val="20"/>
                <w:szCs w:val="20"/>
                <w:lang w:val="en-US"/>
              </w:rPr>
            </w:pPr>
            <w:ins w:id="4277" w:author="Nick.Tolimieri [2]" w:date="2022-09-06T13:51:00Z">
              <w:r w:rsidRPr="00C97A89">
                <w:rPr>
                  <w:color w:val="000000"/>
                  <w:sz w:val="20"/>
                  <w:szCs w:val="20"/>
                  <w:lang w:val="en-US"/>
                </w:rPr>
                <w:t>2014</w:t>
              </w:r>
            </w:ins>
          </w:p>
        </w:tc>
        <w:tc>
          <w:tcPr>
            <w:tcW w:w="734" w:type="dxa"/>
            <w:tcBorders>
              <w:top w:val="nil"/>
              <w:left w:val="nil"/>
              <w:bottom w:val="nil"/>
              <w:right w:val="nil"/>
            </w:tcBorders>
            <w:shd w:val="clear" w:color="auto" w:fill="auto"/>
            <w:noWrap/>
            <w:vAlign w:val="bottom"/>
            <w:hideMark/>
            <w:tcPrChange w:id="427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79" w:author="Nick.Tolimieri [2]" w:date="2022-09-06T13:51:00Z"/>
                <w:color w:val="000000"/>
                <w:sz w:val="20"/>
                <w:szCs w:val="20"/>
                <w:lang w:val="en-US"/>
              </w:rPr>
            </w:pPr>
            <w:ins w:id="4280" w:author="Nick.Tolimieri [2]" w:date="2022-09-06T13:51:00Z">
              <w:r w:rsidRPr="00C97A89">
                <w:rPr>
                  <w:color w:val="000000"/>
                  <w:sz w:val="20"/>
                  <w:szCs w:val="20"/>
                  <w:lang w:val="en-US"/>
                </w:rPr>
                <w:t>39</w:t>
              </w:r>
            </w:ins>
          </w:p>
        </w:tc>
        <w:tc>
          <w:tcPr>
            <w:tcW w:w="736" w:type="dxa"/>
            <w:tcBorders>
              <w:top w:val="nil"/>
              <w:left w:val="nil"/>
              <w:bottom w:val="nil"/>
              <w:right w:val="nil"/>
            </w:tcBorders>
            <w:shd w:val="clear" w:color="auto" w:fill="auto"/>
            <w:noWrap/>
            <w:vAlign w:val="bottom"/>
            <w:hideMark/>
            <w:tcPrChange w:id="428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2" w:author="Nick.Tolimieri [2]" w:date="2022-09-06T13:51:00Z"/>
                <w:color w:val="000000"/>
                <w:sz w:val="20"/>
                <w:szCs w:val="20"/>
                <w:lang w:val="en-US"/>
              </w:rPr>
            </w:pPr>
            <w:ins w:id="4283" w:author="Nick.Tolimieri [2]" w:date="2022-09-06T13:51:00Z">
              <w:r w:rsidRPr="00C97A89">
                <w:rPr>
                  <w:color w:val="000000"/>
                  <w:sz w:val="20"/>
                  <w:szCs w:val="20"/>
                  <w:lang w:val="en-US"/>
                </w:rPr>
                <w:t>102</w:t>
              </w:r>
            </w:ins>
          </w:p>
        </w:tc>
        <w:tc>
          <w:tcPr>
            <w:tcW w:w="728" w:type="dxa"/>
            <w:tcBorders>
              <w:top w:val="nil"/>
              <w:left w:val="nil"/>
              <w:bottom w:val="nil"/>
              <w:right w:val="nil"/>
            </w:tcBorders>
            <w:shd w:val="clear" w:color="auto" w:fill="auto"/>
            <w:noWrap/>
            <w:vAlign w:val="bottom"/>
            <w:hideMark/>
            <w:tcPrChange w:id="428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5" w:author="Nick.Tolimieri [2]" w:date="2022-09-06T13:51:00Z"/>
                <w:color w:val="000000"/>
                <w:sz w:val="20"/>
                <w:szCs w:val="20"/>
                <w:lang w:val="en-US"/>
              </w:rPr>
            </w:pPr>
            <w:ins w:id="428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28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88" w:author="Nick.Tolimieri [2]" w:date="2022-09-06T13:51:00Z"/>
                <w:color w:val="000000"/>
                <w:sz w:val="20"/>
                <w:szCs w:val="20"/>
                <w:lang w:val="en-US"/>
              </w:rPr>
            </w:pPr>
            <w:ins w:id="4289" w:author="Nick.Tolimieri [2]" w:date="2022-09-06T13:51:00Z">
              <w:r w:rsidRPr="00C97A89">
                <w:rPr>
                  <w:color w:val="000000"/>
                  <w:sz w:val="20"/>
                  <w:szCs w:val="20"/>
                  <w:lang w:val="en-US"/>
                </w:rPr>
                <w:t>103</w:t>
              </w:r>
            </w:ins>
          </w:p>
        </w:tc>
        <w:tc>
          <w:tcPr>
            <w:tcW w:w="700" w:type="dxa"/>
            <w:tcBorders>
              <w:top w:val="nil"/>
              <w:left w:val="nil"/>
              <w:bottom w:val="nil"/>
              <w:right w:val="nil"/>
            </w:tcBorders>
            <w:shd w:val="clear" w:color="auto" w:fill="auto"/>
            <w:noWrap/>
            <w:vAlign w:val="bottom"/>
            <w:hideMark/>
            <w:tcPrChange w:id="429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1" w:author="Nick.Tolimieri [2]" w:date="2022-09-06T13:51:00Z"/>
                <w:color w:val="000000"/>
                <w:sz w:val="20"/>
                <w:szCs w:val="20"/>
                <w:lang w:val="en-US"/>
              </w:rPr>
            </w:pPr>
            <w:ins w:id="4292" w:author="Nick.Tolimieri [2]" w:date="2022-09-06T13:51:00Z">
              <w:r w:rsidRPr="00C97A89">
                <w:rPr>
                  <w:color w:val="000000"/>
                  <w:sz w:val="20"/>
                  <w:szCs w:val="20"/>
                  <w:lang w:val="en-US"/>
                </w:rPr>
                <w:t>8</w:t>
              </w:r>
            </w:ins>
          </w:p>
        </w:tc>
        <w:tc>
          <w:tcPr>
            <w:tcW w:w="640" w:type="dxa"/>
            <w:tcBorders>
              <w:top w:val="nil"/>
              <w:left w:val="nil"/>
              <w:bottom w:val="nil"/>
              <w:right w:val="nil"/>
            </w:tcBorders>
            <w:shd w:val="clear" w:color="auto" w:fill="auto"/>
            <w:noWrap/>
            <w:vAlign w:val="bottom"/>
            <w:hideMark/>
            <w:tcPrChange w:id="429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4" w:author="Nick.Tolimieri [2]" w:date="2022-09-06T13:51:00Z"/>
                <w:color w:val="000000"/>
                <w:sz w:val="20"/>
                <w:szCs w:val="20"/>
                <w:lang w:val="en-US"/>
              </w:rPr>
            </w:pPr>
            <w:ins w:id="4295" w:author="Nick.Tolimieri [2]" w:date="2022-09-06T13:51:00Z">
              <w:r w:rsidRPr="00C97A89">
                <w:rPr>
                  <w:color w:val="000000"/>
                  <w:sz w:val="20"/>
                  <w:szCs w:val="20"/>
                  <w:lang w:val="en-US"/>
                </w:rPr>
                <w:t>41</w:t>
              </w:r>
            </w:ins>
          </w:p>
        </w:tc>
        <w:tc>
          <w:tcPr>
            <w:tcW w:w="905" w:type="dxa"/>
            <w:tcBorders>
              <w:top w:val="nil"/>
              <w:left w:val="nil"/>
              <w:bottom w:val="nil"/>
              <w:right w:val="nil"/>
            </w:tcBorders>
            <w:shd w:val="clear" w:color="auto" w:fill="auto"/>
            <w:noWrap/>
            <w:vAlign w:val="bottom"/>
            <w:hideMark/>
            <w:tcPrChange w:id="429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297" w:author="Nick.Tolimieri [2]" w:date="2022-09-06T13:51:00Z"/>
                <w:color w:val="000000"/>
                <w:sz w:val="20"/>
                <w:szCs w:val="20"/>
                <w:lang w:val="en-US"/>
              </w:rPr>
            </w:pPr>
            <w:ins w:id="4298" w:author="Nick.Tolimieri [2]" w:date="2022-09-06T13:51:00Z">
              <w:r w:rsidRPr="00C97A89">
                <w:rPr>
                  <w:color w:val="000000"/>
                  <w:sz w:val="20"/>
                  <w:szCs w:val="20"/>
                  <w:lang w:val="en-US"/>
                </w:rPr>
                <w:t>2.38</w:t>
              </w:r>
            </w:ins>
          </w:p>
        </w:tc>
        <w:tc>
          <w:tcPr>
            <w:tcW w:w="905" w:type="dxa"/>
            <w:tcBorders>
              <w:top w:val="nil"/>
              <w:left w:val="nil"/>
              <w:bottom w:val="nil"/>
              <w:right w:val="nil"/>
            </w:tcBorders>
            <w:shd w:val="clear" w:color="auto" w:fill="auto"/>
            <w:noWrap/>
            <w:vAlign w:val="bottom"/>
            <w:hideMark/>
            <w:tcPrChange w:id="429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0" w:author="Nick.Tolimieri [2]" w:date="2022-09-06T13:51:00Z"/>
                <w:color w:val="000000"/>
                <w:sz w:val="20"/>
                <w:szCs w:val="20"/>
                <w:lang w:val="en-US"/>
              </w:rPr>
            </w:pPr>
            <w:ins w:id="4301" w:author="Nick.Tolimieri [2]" w:date="2022-09-06T13:51:00Z">
              <w:r w:rsidRPr="00C97A89">
                <w:rPr>
                  <w:color w:val="000000"/>
                  <w:sz w:val="20"/>
                  <w:szCs w:val="20"/>
                  <w:lang w:val="en-US"/>
                </w:rPr>
                <w:t>0.51</w:t>
              </w:r>
            </w:ins>
          </w:p>
        </w:tc>
        <w:tc>
          <w:tcPr>
            <w:tcW w:w="905" w:type="dxa"/>
            <w:tcBorders>
              <w:top w:val="nil"/>
              <w:left w:val="nil"/>
              <w:bottom w:val="nil"/>
              <w:right w:val="nil"/>
            </w:tcBorders>
            <w:shd w:val="clear" w:color="auto" w:fill="auto"/>
            <w:noWrap/>
            <w:vAlign w:val="bottom"/>
            <w:hideMark/>
            <w:tcPrChange w:id="430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03" w:author="Nick.Tolimieri [2]" w:date="2022-09-06T13:51:00Z"/>
                <w:color w:val="000000"/>
                <w:sz w:val="20"/>
                <w:szCs w:val="20"/>
                <w:lang w:val="en-US"/>
              </w:rPr>
            </w:pPr>
            <w:ins w:id="4304" w:author="Nick.Tolimieri [2]" w:date="2022-09-06T13:51:00Z">
              <w:r w:rsidRPr="00C97A89">
                <w:rPr>
                  <w:color w:val="000000"/>
                  <w:sz w:val="20"/>
                  <w:szCs w:val="20"/>
                  <w:lang w:val="en-US"/>
                </w:rPr>
                <w:t>3.52</w:t>
              </w:r>
            </w:ins>
          </w:p>
        </w:tc>
      </w:tr>
      <w:tr w:rsidR="00C97A89" w:rsidRPr="00C97A89" w:rsidTr="004C5EBF">
        <w:tblPrEx>
          <w:tblPrExChange w:id="4305" w:author="Nick.Tolimieri [2]" w:date="2022-09-13T12:47:00Z">
            <w:tblPrEx>
              <w:tblW w:w="10017" w:type="dxa"/>
            </w:tblPrEx>
          </w:tblPrExChange>
        </w:tblPrEx>
        <w:trPr>
          <w:trHeight w:val="255"/>
          <w:ins w:id="4306" w:author="Nick.Tolimieri [2]" w:date="2022-09-06T13:51:00Z"/>
          <w:trPrChange w:id="430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0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09" w:author="Nick.Tolimieri [2]" w:date="2022-09-06T13:51:00Z"/>
                <w:color w:val="000000"/>
                <w:sz w:val="20"/>
                <w:szCs w:val="20"/>
                <w:lang w:val="en-US"/>
              </w:rPr>
            </w:pPr>
            <w:ins w:id="431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1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2" w:author="Nick.Tolimieri [2]" w:date="2022-09-06T13:51:00Z"/>
                <w:color w:val="000000"/>
                <w:sz w:val="20"/>
                <w:szCs w:val="20"/>
                <w:lang w:val="en-US"/>
              </w:rPr>
            </w:pPr>
            <w:ins w:id="4313" w:author="Nick.Tolimieri [2]" w:date="2022-09-06T13:51:00Z">
              <w:r w:rsidRPr="00C97A89">
                <w:rPr>
                  <w:color w:val="000000"/>
                  <w:sz w:val="20"/>
                  <w:szCs w:val="20"/>
                  <w:lang w:val="en-US"/>
                </w:rPr>
                <w:t>2015</w:t>
              </w:r>
            </w:ins>
          </w:p>
        </w:tc>
        <w:tc>
          <w:tcPr>
            <w:tcW w:w="734" w:type="dxa"/>
            <w:tcBorders>
              <w:top w:val="nil"/>
              <w:left w:val="nil"/>
              <w:bottom w:val="nil"/>
              <w:right w:val="nil"/>
            </w:tcBorders>
            <w:shd w:val="clear" w:color="auto" w:fill="auto"/>
            <w:noWrap/>
            <w:vAlign w:val="bottom"/>
            <w:hideMark/>
            <w:tcPrChange w:id="431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5" w:author="Nick.Tolimieri [2]" w:date="2022-09-06T13:51:00Z"/>
                <w:color w:val="000000"/>
                <w:sz w:val="20"/>
                <w:szCs w:val="20"/>
                <w:lang w:val="en-US"/>
              </w:rPr>
            </w:pPr>
            <w:ins w:id="4316" w:author="Nick.Tolimieri [2]" w:date="2022-09-06T13:51:00Z">
              <w:r w:rsidRPr="00C97A89">
                <w:rPr>
                  <w:color w:val="000000"/>
                  <w:sz w:val="20"/>
                  <w:szCs w:val="20"/>
                  <w:lang w:val="en-US"/>
                </w:rPr>
                <w:t>35</w:t>
              </w:r>
            </w:ins>
          </w:p>
        </w:tc>
        <w:tc>
          <w:tcPr>
            <w:tcW w:w="736" w:type="dxa"/>
            <w:tcBorders>
              <w:top w:val="nil"/>
              <w:left w:val="nil"/>
              <w:bottom w:val="nil"/>
              <w:right w:val="nil"/>
            </w:tcBorders>
            <w:shd w:val="clear" w:color="auto" w:fill="auto"/>
            <w:noWrap/>
            <w:vAlign w:val="bottom"/>
            <w:hideMark/>
            <w:tcPrChange w:id="431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18" w:author="Nick.Tolimieri [2]" w:date="2022-09-06T13:51:00Z"/>
                <w:color w:val="000000"/>
                <w:sz w:val="20"/>
                <w:szCs w:val="20"/>
                <w:lang w:val="en-US"/>
              </w:rPr>
            </w:pPr>
            <w:ins w:id="4319" w:author="Nick.Tolimieri [2]" w:date="2022-09-06T13:51:00Z">
              <w:r w:rsidRPr="00C97A89">
                <w:rPr>
                  <w:color w:val="000000"/>
                  <w:sz w:val="20"/>
                  <w:szCs w:val="20"/>
                  <w:lang w:val="en-US"/>
                </w:rPr>
                <w:t>140</w:t>
              </w:r>
            </w:ins>
          </w:p>
        </w:tc>
        <w:tc>
          <w:tcPr>
            <w:tcW w:w="728" w:type="dxa"/>
            <w:tcBorders>
              <w:top w:val="nil"/>
              <w:left w:val="nil"/>
              <w:bottom w:val="nil"/>
              <w:right w:val="nil"/>
            </w:tcBorders>
            <w:shd w:val="clear" w:color="auto" w:fill="auto"/>
            <w:noWrap/>
            <w:vAlign w:val="bottom"/>
            <w:hideMark/>
            <w:tcPrChange w:id="432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1" w:author="Nick.Tolimieri [2]" w:date="2022-09-06T13:51:00Z"/>
                <w:color w:val="000000"/>
                <w:sz w:val="20"/>
                <w:szCs w:val="20"/>
                <w:lang w:val="en-US"/>
              </w:rPr>
            </w:pPr>
            <w:ins w:id="4322" w:author="Nick.Tolimieri [2]" w:date="2022-09-06T13:51:00Z">
              <w:r w:rsidRPr="00C97A89">
                <w:rPr>
                  <w:color w:val="000000"/>
                  <w:sz w:val="20"/>
                  <w:szCs w:val="20"/>
                  <w:lang w:val="en-US"/>
                </w:rPr>
                <w:t>6</w:t>
              </w:r>
            </w:ins>
          </w:p>
        </w:tc>
        <w:tc>
          <w:tcPr>
            <w:tcW w:w="786" w:type="dxa"/>
            <w:tcBorders>
              <w:top w:val="nil"/>
              <w:left w:val="nil"/>
              <w:bottom w:val="nil"/>
              <w:right w:val="nil"/>
            </w:tcBorders>
            <w:shd w:val="clear" w:color="auto" w:fill="auto"/>
            <w:noWrap/>
            <w:vAlign w:val="bottom"/>
            <w:hideMark/>
            <w:tcPrChange w:id="432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4" w:author="Nick.Tolimieri [2]" w:date="2022-09-06T13:51:00Z"/>
                <w:color w:val="000000"/>
                <w:sz w:val="20"/>
                <w:szCs w:val="20"/>
                <w:lang w:val="en-US"/>
              </w:rPr>
            </w:pPr>
            <w:ins w:id="4325" w:author="Nick.Tolimieri [2]" w:date="2022-09-06T13:51:00Z">
              <w:r w:rsidRPr="00C97A89">
                <w:rPr>
                  <w:color w:val="000000"/>
                  <w:sz w:val="20"/>
                  <w:szCs w:val="20"/>
                  <w:lang w:val="en-US"/>
                </w:rPr>
                <w:t>118</w:t>
              </w:r>
            </w:ins>
          </w:p>
        </w:tc>
        <w:tc>
          <w:tcPr>
            <w:tcW w:w="700" w:type="dxa"/>
            <w:tcBorders>
              <w:top w:val="nil"/>
              <w:left w:val="nil"/>
              <w:bottom w:val="nil"/>
              <w:right w:val="nil"/>
            </w:tcBorders>
            <w:shd w:val="clear" w:color="auto" w:fill="auto"/>
            <w:noWrap/>
            <w:vAlign w:val="bottom"/>
            <w:hideMark/>
            <w:tcPrChange w:id="432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27" w:author="Nick.Tolimieri [2]" w:date="2022-09-06T13:51:00Z"/>
                <w:color w:val="000000"/>
                <w:sz w:val="20"/>
                <w:szCs w:val="20"/>
                <w:lang w:val="en-US"/>
              </w:rPr>
            </w:pPr>
            <w:ins w:id="4328" w:author="Nick.Tolimieri [2]" w:date="2022-09-06T13:51:00Z">
              <w:r w:rsidRPr="00C97A89">
                <w:rPr>
                  <w:color w:val="000000"/>
                  <w:sz w:val="20"/>
                  <w:szCs w:val="20"/>
                  <w:lang w:val="en-US"/>
                </w:rPr>
                <w:t>7</w:t>
              </w:r>
            </w:ins>
          </w:p>
        </w:tc>
        <w:tc>
          <w:tcPr>
            <w:tcW w:w="640" w:type="dxa"/>
            <w:tcBorders>
              <w:top w:val="nil"/>
              <w:left w:val="nil"/>
              <w:bottom w:val="nil"/>
              <w:right w:val="nil"/>
            </w:tcBorders>
            <w:shd w:val="clear" w:color="auto" w:fill="auto"/>
            <w:noWrap/>
            <w:vAlign w:val="bottom"/>
            <w:hideMark/>
            <w:tcPrChange w:id="432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0" w:author="Nick.Tolimieri [2]" w:date="2022-09-06T13:51:00Z"/>
                <w:color w:val="000000"/>
                <w:sz w:val="20"/>
                <w:szCs w:val="20"/>
                <w:lang w:val="en-US"/>
              </w:rPr>
            </w:pPr>
            <w:ins w:id="4331" w:author="Nick.Tolimieri [2]" w:date="2022-09-06T13:51:00Z">
              <w:r w:rsidRPr="00C97A89">
                <w:rPr>
                  <w:color w:val="000000"/>
                  <w:sz w:val="20"/>
                  <w:szCs w:val="20"/>
                  <w:lang w:val="en-US"/>
                </w:rPr>
                <w:t>45</w:t>
              </w:r>
            </w:ins>
          </w:p>
        </w:tc>
        <w:tc>
          <w:tcPr>
            <w:tcW w:w="905" w:type="dxa"/>
            <w:tcBorders>
              <w:top w:val="nil"/>
              <w:left w:val="nil"/>
              <w:bottom w:val="nil"/>
              <w:right w:val="nil"/>
            </w:tcBorders>
            <w:shd w:val="clear" w:color="auto" w:fill="auto"/>
            <w:noWrap/>
            <w:vAlign w:val="bottom"/>
            <w:hideMark/>
            <w:tcPrChange w:id="433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3" w:author="Nick.Tolimieri [2]" w:date="2022-09-06T13:51:00Z"/>
                <w:color w:val="000000"/>
                <w:sz w:val="20"/>
                <w:szCs w:val="20"/>
                <w:lang w:val="en-US"/>
              </w:rPr>
            </w:pPr>
            <w:ins w:id="4334" w:author="Nick.Tolimieri [2]" w:date="2022-09-06T13:51:00Z">
              <w:r w:rsidRPr="00C97A89">
                <w:rPr>
                  <w:color w:val="000000"/>
                  <w:sz w:val="20"/>
                  <w:szCs w:val="20"/>
                  <w:lang w:val="en-US"/>
                </w:rPr>
                <w:t>1.91</w:t>
              </w:r>
            </w:ins>
          </w:p>
        </w:tc>
        <w:tc>
          <w:tcPr>
            <w:tcW w:w="905" w:type="dxa"/>
            <w:tcBorders>
              <w:top w:val="nil"/>
              <w:left w:val="nil"/>
              <w:bottom w:val="nil"/>
              <w:right w:val="nil"/>
            </w:tcBorders>
            <w:shd w:val="clear" w:color="auto" w:fill="auto"/>
            <w:noWrap/>
            <w:vAlign w:val="bottom"/>
            <w:hideMark/>
            <w:tcPrChange w:id="433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6" w:author="Nick.Tolimieri [2]" w:date="2022-09-06T13:51:00Z"/>
                <w:color w:val="000000"/>
                <w:sz w:val="20"/>
                <w:szCs w:val="20"/>
                <w:lang w:val="en-US"/>
              </w:rPr>
            </w:pPr>
            <w:ins w:id="4337"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3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39" w:author="Nick.Tolimieri [2]" w:date="2022-09-06T13:51:00Z"/>
                <w:color w:val="000000"/>
                <w:sz w:val="20"/>
                <w:szCs w:val="20"/>
                <w:lang w:val="en-US"/>
              </w:rPr>
            </w:pPr>
            <w:ins w:id="4340" w:author="Nick.Tolimieri [2]" w:date="2022-09-06T13:51:00Z">
              <w:r w:rsidRPr="00C97A89">
                <w:rPr>
                  <w:color w:val="000000"/>
                  <w:sz w:val="20"/>
                  <w:szCs w:val="20"/>
                  <w:lang w:val="en-US"/>
                </w:rPr>
                <w:t>3.07</w:t>
              </w:r>
            </w:ins>
          </w:p>
        </w:tc>
      </w:tr>
      <w:tr w:rsidR="00C97A89" w:rsidRPr="00C97A89" w:rsidTr="004C5EBF">
        <w:tblPrEx>
          <w:tblPrExChange w:id="4341" w:author="Nick.Tolimieri [2]" w:date="2022-09-13T12:47:00Z">
            <w:tblPrEx>
              <w:tblW w:w="10017" w:type="dxa"/>
            </w:tblPrEx>
          </w:tblPrExChange>
        </w:tblPrEx>
        <w:trPr>
          <w:trHeight w:val="255"/>
          <w:ins w:id="4342" w:author="Nick.Tolimieri [2]" w:date="2022-09-06T13:51:00Z"/>
          <w:trPrChange w:id="4343"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44"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45" w:author="Nick.Tolimieri [2]" w:date="2022-09-06T13:51:00Z"/>
                <w:color w:val="000000"/>
                <w:sz w:val="20"/>
                <w:szCs w:val="20"/>
                <w:lang w:val="en-US"/>
              </w:rPr>
            </w:pPr>
            <w:ins w:id="4346"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47"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48" w:author="Nick.Tolimieri [2]" w:date="2022-09-06T13:51:00Z"/>
                <w:color w:val="000000"/>
                <w:sz w:val="20"/>
                <w:szCs w:val="20"/>
                <w:lang w:val="en-US"/>
              </w:rPr>
            </w:pPr>
            <w:ins w:id="4349" w:author="Nick.Tolimieri [2]" w:date="2022-09-06T13:51:00Z">
              <w:r w:rsidRPr="00C97A89">
                <w:rPr>
                  <w:color w:val="000000"/>
                  <w:sz w:val="20"/>
                  <w:szCs w:val="20"/>
                  <w:lang w:val="en-US"/>
                </w:rPr>
                <w:t>2016</w:t>
              </w:r>
            </w:ins>
          </w:p>
        </w:tc>
        <w:tc>
          <w:tcPr>
            <w:tcW w:w="734" w:type="dxa"/>
            <w:tcBorders>
              <w:top w:val="nil"/>
              <w:left w:val="nil"/>
              <w:bottom w:val="nil"/>
              <w:right w:val="nil"/>
            </w:tcBorders>
            <w:shd w:val="clear" w:color="auto" w:fill="auto"/>
            <w:noWrap/>
            <w:vAlign w:val="bottom"/>
            <w:hideMark/>
            <w:tcPrChange w:id="4350"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1" w:author="Nick.Tolimieri [2]" w:date="2022-09-06T13:51:00Z"/>
                <w:color w:val="000000"/>
                <w:sz w:val="20"/>
                <w:szCs w:val="20"/>
                <w:lang w:val="en-US"/>
              </w:rPr>
            </w:pPr>
            <w:ins w:id="4352" w:author="Nick.Tolimieri [2]" w:date="2022-09-06T13:51:00Z">
              <w:r w:rsidRPr="00C97A89">
                <w:rPr>
                  <w:color w:val="000000"/>
                  <w:sz w:val="20"/>
                  <w:szCs w:val="20"/>
                  <w:lang w:val="en-US"/>
                </w:rPr>
                <w:t>27</w:t>
              </w:r>
            </w:ins>
          </w:p>
        </w:tc>
        <w:tc>
          <w:tcPr>
            <w:tcW w:w="736" w:type="dxa"/>
            <w:tcBorders>
              <w:top w:val="nil"/>
              <w:left w:val="nil"/>
              <w:bottom w:val="nil"/>
              <w:right w:val="nil"/>
            </w:tcBorders>
            <w:shd w:val="clear" w:color="auto" w:fill="auto"/>
            <w:noWrap/>
            <w:vAlign w:val="bottom"/>
            <w:hideMark/>
            <w:tcPrChange w:id="4353"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4" w:author="Nick.Tolimieri [2]" w:date="2022-09-06T13:51:00Z"/>
                <w:color w:val="000000"/>
                <w:sz w:val="20"/>
                <w:szCs w:val="20"/>
                <w:lang w:val="en-US"/>
              </w:rPr>
            </w:pPr>
            <w:ins w:id="4355" w:author="Nick.Tolimieri [2]" w:date="2022-09-06T13:51:00Z">
              <w:r w:rsidRPr="00C97A89">
                <w:rPr>
                  <w:color w:val="000000"/>
                  <w:sz w:val="20"/>
                  <w:szCs w:val="20"/>
                  <w:lang w:val="en-US"/>
                </w:rPr>
                <w:t>130</w:t>
              </w:r>
            </w:ins>
          </w:p>
        </w:tc>
        <w:tc>
          <w:tcPr>
            <w:tcW w:w="728" w:type="dxa"/>
            <w:tcBorders>
              <w:top w:val="nil"/>
              <w:left w:val="nil"/>
              <w:bottom w:val="nil"/>
              <w:right w:val="nil"/>
            </w:tcBorders>
            <w:shd w:val="clear" w:color="auto" w:fill="auto"/>
            <w:noWrap/>
            <w:vAlign w:val="bottom"/>
            <w:hideMark/>
            <w:tcPrChange w:id="4356"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57" w:author="Nick.Tolimieri [2]" w:date="2022-09-06T13:51:00Z"/>
                <w:color w:val="000000"/>
                <w:sz w:val="20"/>
                <w:szCs w:val="20"/>
                <w:lang w:val="en-US"/>
              </w:rPr>
            </w:pPr>
            <w:ins w:id="4358" w:author="Nick.Tolimieri [2]" w:date="2022-09-06T13:51:00Z">
              <w:r w:rsidRPr="00C97A89">
                <w:rPr>
                  <w:color w:val="000000"/>
                  <w:sz w:val="20"/>
                  <w:szCs w:val="20"/>
                  <w:lang w:val="en-US"/>
                </w:rPr>
                <w:t>5</w:t>
              </w:r>
            </w:ins>
          </w:p>
        </w:tc>
        <w:tc>
          <w:tcPr>
            <w:tcW w:w="786" w:type="dxa"/>
            <w:tcBorders>
              <w:top w:val="nil"/>
              <w:left w:val="nil"/>
              <w:bottom w:val="nil"/>
              <w:right w:val="nil"/>
            </w:tcBorders>
            <w:shd w:val="clear" w:color="auto" w:fill="auto"/>
            <w:noWrap/>
            <w:vAlign w:val="bottom"/>
            <w:hideMark/>
            <w:tcPrChange w:id="4359"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0" w:author="Nick.Tolimieri [2]" w:date="2022-09-06T13:51:00Z"/>
                <w:color w:val="000000"/>
                <w:sz w:val="20"/>
                <w:szCs w:val="20"/>
                <w:lang w:val="en-US"/>
              </w:rPr>
            </w:pPr>
            <w:ins w:id="4361" w:author="Nick.Tolimieri [2]" w:date="2022-09-06T13:51:00Z">
              <w:r w:rsidRPr="00C97A89">
                <w:rPr>
                  <w:color w:val="000000"/>
                  <w:sz w:val="20"/>
                  <w:szCs w:val="20"/>
                  <w:lang w:val="en-US"/>
                </w:rPr>
                <w:t>120</w:t>
              </w:r>
            </w:ins>
          </w:p>
        </w:tc>
        <w:tc>
          <w:tcPr>
            <w:tcW w:w="700" w:type="dxa"/>
            <w:tcBorders>
              <w:top w:val="nil"/>
              <w:left w:val="nil"/>
              <w:bottom w:val="nil"/>
              <w:right w:val="nil"/>
            </w:tcBorders>
            <w:shd w:val="clear" w:color="auto" w:fill="auto"/>
            <w:noWrap/>
            <w:vAlign w:val="bottom"/>
            <w:hideMark/>
            <w:tcPrChange w:id="4362"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3" w:author="Nick.Tolimieri [2]" w:date="2022-09-06T13:51:00Z"/>
                <w:color w:val="000000"/>
                <w:sz w:val="20"/>
                <w:szCs w:val="20"/>
                <w:lang w:val="en-US"/>
              </w:rPr>
            </w:pPr>
            <w:ins w:id="4364"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365"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6" w:author="Nick.Tolimieri [2]" w:date="2022-09-06T13:51:00Z"/>
                <w:color w:val="000000"/>
                <w:sz w:val="20"/>
                <w:szCs w:val="20"/>
                <w:lang w:val="en-US"/>
              </w:rPr>
            </w:pPr>
            <w:ins w:id="4367" w:author="Nick.Tolimieri [2]" w:date="2022-09-06T13:51:00Z">
              <w:r w:rsidRPr="00C97A89">
                <w:rPr>
                  <w:color w:val="000000"/>
                  <w:sz w:val="20"/>
                  <w:szCs w:val="20"/>
                  <w:lang w:val="en-US"/>
                </w:rPr>
                <w:t>37</w:t>
              </w:r>
            </w:ins>
          </w:p>
        </w:tc>
        <w:tc>
          <w:tcPr>
            <w:tcW w:w="905" w:type="dxa"/>
            <w:tcBorders>
              <w:top w:val="nil"/>
              <w:left w:val="nil"/>
              <w:bottom w:val="nil"/>
              <w:right w:val="nil"/>
            </w:tcBorders>
            <w:shd w:val="clear" w:color="auto" w:fill="auto"/>
            <w:noWrap/>
            <w:vAlign w:val="bottom"/>
            <w:hideMark/>
            <w:tcPrChange w:id="436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69" w:author="Nick.Tolimieri [2]" w:date="2022-09-06T13:51:00Z"/>
                <w:color w:val="000000"/>
                <w:sz w:val="20"/>
                <w:szCs w:val="20"/>
                <w:lang w:val="en-US"/>
              </w:rPr>
            </w:pPr>
            <w:ins w:id="4370" w:author="Nick.Tolimieri [2]" w:date="2022-09-06T13:51:00Z">
              <w:r w:rsidRPr="00C97A89">
                <w:rPr>
                  <w:color w:val="000000"/>
                  <w:sz w:val="20"/>
                  <w:szCs w:val="20"/>
                  <w:lang w:val="en-US"/>
                </w:rPr>
                <w:t>2.01</w:t>
              </w:r>
            </w:ins>
          </w:p>
        </w:tc>
        <w:tc>
          <w:tcPr>
            <w:tcW w:w="905" w:type="dxa"/>
            <w:tcBorders>
              <w:top w:val="nil"/>
              <w:left w:val="nil"/>
              <w:bottom w:val="nil"/>
              <w:right w:val="nil"/>
            </w:tcBorders>
            <w:shd w:val="clear" w:color="auto" w:fill="auto"/>
            <w:noWrap/>
            <w:vAlign w:val="bottom"/>
            <w:hideMark/>
            <w:tcPrChange w:id="4371"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2" w:author="Nick.Tolimieri [2]" w:date="2022-09-06T13:51:00Z"/>
                <w:color w:val="000000"/>
                <w:sz w:val="20"/>
                <w:szCs w:val="20"/>
                <w:lang w:val="en-US"/>
              </w:rPr>
            </w:pPr>
            <w:ins w:id="4373" w:author="Nick.Tolimieri [2]" w:date="2022-09-06T13:51:00Z">
              <w:r w:rsidRPr="00C97A89">
                <w:rPr>
                  <w:color w:val="000000"/>
                  <w:sz w:val="20"/>
                  <w:szCs w:val="20"/>
                  <w:lang w:val="en-US"/>
                </w:rPr>
                <w:t>0.3</w:t>
              </w:r>
            </w:ins>
          </w:p>
        </w:tc>
        <w:tc>
          <w:tcPr>
            <w:tcW w:w="905" w:type="dxa"/>
            <w:tcBorders>
              <w:top w:val="nil"/>
              <w:left w:val="nil"/>
              <w:bottom w:val="nil"/>
              <w:right w:val="nil"/>
            </w:tcBorders>
            <w:shd w:val="clear" w:color="auto" w:fill="auto"/>
            <w:noWrap/>
            <w:vAlign w:val="bottom"/>
            <w:hideMark/>
            <w:tcPrChange w:id="437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75" w:author="Nick.Tolimieri [2]" w:date="2022-09-06T13:51:00Z"/>
                <w:color w:val="000000"/>
                <w:sz w:val="20"/>
                <w:szCs w:val="20"/>
                <w:lang w:val="en-US"/>
              </w:rPr>
            </w:pPr>
            <w:ins w:id="4376" w:author="Nick.Tolimieri [2]" w:date="2022-09-06T13:51:00Z">
              <w:r w:rsidRPr="00C97A89">
                <w:rPr>
                  <w:color w:val="000000"/>
                  <w:sz w:val="20"/>
                  <w:szCs w:val="20"/>
                  <w:lang w:val="en-US"/>
                </w:rPr>
                <w:t>3.6</w:t>
              </w:r>
            </w:ins>
          </w:p>
        </w:tc>
      </w:tr>
      <w:tr w:rsidR="00C97A89" w:rsidRPr="00C97A89" w:rsidTr="004C5EBF">
        <w:tblPrEx>
          <w:tblPrExChange w:id="4377" w:author="Nick.Tolimieri [2]" w:date="2022-09-13T12:47:00Z">
            <w:tblPrEx>
              <w:tblW w:w="10017" w:type="dxa"/>
            </w:tblPrEx>
          </w:tblPrExChange>
        </w:tblPrEx>
        <w:trPr>
          <w:trHeight w:val="255"/>
          <w:ins w:id="4378" w:author="Nick.Tolimieri [2]" w:date="2022-09-06T13:51:00Z"/>
          <w:trPrChange w:id="4379"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380"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81" w:author="Nick.Tolimieri [2]" w:date="2022-09-06T13:51:00Z"/>
                <w:color w:val="000000"/>
                <w:sz w:val="20"/>
                <w:szCs w:val="20"/>
                <w:lang w:val="en-US"/>
              </w:rPr>
            </w:pPr>
            <w:ins w:id="4382"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383"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4" w:author="Nick.Tolimieri [2]" w:date="2022-09-06T13:51:00Z"/>
                <w:color w:val="000000"/>
                <w:sz w:val="20"/>
                <w:szCs w:val="20"/>
                <w:lang w:val="en-US"/>
              </w:rPr>
            </w:pPr>
            <w:ins w:id="4385" w:author="Nick.Tolimieri [2]" w:date="2022-09-06T13:51:00Z">
              <w:r w:rsidRPr="00C97A89">
                <w:rPr>
                  <w:color w:val="000000"/>
                  <w:sz w:val="20"/>
                  <w:szCs w:val="20"/>
                  <w:lang w:val="en-US"/>
                </w:rPr>
                <w:t>2017</w:t>
              </w:r>
            </w:ins>
          </w:p>
        </w:tc>
        <w:tc>
          <w:tcPr>
            <w:tcW w:w="734" w:type="dxa"/>
            <w:tcBorders>
              <w:top w:val="nil"/>
              <w:left w:val="nil"/>
              <w:bottom w:val="nil"/>
              <w:right w:val="nil"/>
            </w:tcBorders>
            <w:shd w:val="clear" w:color="auto" w:fill="auto"/>
            <w:noWrap/>
            <w:vAlign w:val="bottom"/>
            <w:hideMark/>
            <w:tcPrChange w:id="4386"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87" w:author="Nick.Tolimieri [2]" w:date="2022-09-06T13:51:00Z"/>
                <w:color w:val="000000"/>
                <w:sz w:val="20"/>
                <w:szCs w:val="20"/>
                <w:lang w:val="en-US"/>
              </w:rPr>
            </w:pPr>
            <w:ins w:id="4388" w:author="Nick.Tolimieri [2]" w:date="2022-09-06T13:51:00Z">
              <w:r w:rsidRPr="00C97A89">
                <w:rPr>
                  <w:color w:val="000000"/>
                  <w:sz w:val="20"/>
                  <w:szCs w:val="20"/>
                  <w:lang w:val="en-US"/>
                </w:rPr>
                <w:t>4</w:t>
              </w:r>
            </w:ins>
          </w:p>
        </w:tc>
        <w:tc>
          <w:tcPr>
            <w:tcW w:w="736" w:type="dxa"/>
            <w:tcBorders>
              <w:top w:val="nil"/>
              <w:left w:val="nil"/>
              <w:bottom w:val="nil"/>
              <w:right w:val="nil"/>
            </w:tcBorders>
            <w:shd w:val="clear" w:color="auto" w:fill="auto"/>
            <w:noWrap/>
            <w:vAlign w:val="bottom"/>
            <w:hideMark/>
            <w:tcPrChange w:id="4389"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0" w:author="Nick.Tolimieri [2]" w:date="2022-09-06T13:51:00Z"/>
                <w:color w:val="000000"/>
                <w:sz w:val="20"/>
                <w:szCs w:val="20"/>
                <w:lang w:val="en-US"/>
              </w:rPr>
            </w:pPr>
            <w:ins w:id="4391" w:author="Nick.Tolimieri [2]" w:date="2022-09-06T13:51:00Z">
              <w:r w:rsidRPr="00C97A89">
                <w:rPr>
                  <w:color w:val="000000"/>
                  <w:sz w:val="20"/>
                  <w:szCs w:val="20"/>
                  <w:lang w:val="en-US"/>
                </w:rPr>
                <w:t>0</w:t>
              </w:r>
            </w:ins>
          </w:p>
        </w:tc>
        <w:tc>
          <w:tcPr>
            <w:tcW w:w="728" w:type="dxa"/>
            <w:tcBorders>
              <w:top w:val="nil"/>
              <w:left w:val="nil"/>
              <w:bottom w:val="nil"/>
              <w:right w:val="nil"/>
            </w:tcBorders>
            <w:shd w:val="clear" w:color="auto" w:fill="auto"/>
            <w:noWrap/>
            <w:vAlign w:val="bottom"/>
            <w:hideMark/>
            <w:tcPrChange w:id="4392"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3" w:author="Nick.Tolimieri [2]" w:date="2022-09-06T13:51:00Z"/>
                <w:color w:val="000000"/>
                <w:sz w:val="20"/>
                <w:szCs w:val="20"/>
                <w:lang w:val="en-US"/>
              </w:rPr>
            </w:pPr>
            <w:ins w:id="4394" w:author="Nick.Tolimieri [2]" w:date="2022-09-06T13:51:00Z">
              <w:r w:rsidRPr="00C97A89">
                <w:rPr>
                  <w:color w:val="000000"/>
                  <w:sz w:val="20"/>
                  <w:szCs w:val="20"/>
                  <w:lang w:val="en-US"/>
                </w:rPr>
                <w:t>0</w:t>
              </w:r>
            </w:ins>
          </w:p>
        </w:tc>
        <w:tc>
          <w:tcPr>
            <w:tcW w:w="786" w:type="dxa"/>
            <w:tcBorders>
              <w:top w:val="nil"/>
              <w:left w:val="nil"/>
              <w:bottom w:val="nil"/>
              <w:right w:val="nil"/>
            </w:tcBorders>
            <w:shd w:val="clear" w:color="auto" w:fill="auto"/>
            <w:noWrap/>
            <w:vAlign w:val="bottom"/>
            <w:hideMark/>
            <w:tcPrChange w:id="4395"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396" w:author="Nick.Tolimieri [2]" w:date="2022-09-06T13:51:00Z"/>
                <w:color w:val="000000"/>
                <w:sz w:val="20"/>
                <w:szCs w:val="20"/>
                <w:lang w:val="en-US"/>
              </w:rPr>
            </w:pPr>
            <w:ins w:id="4397" w:author="Nick.Tolimieri [2]" w:date="2022-09-06T13:51:00Z">
              <w:r w:rsidRPr="00C97A89">
                <w:rPr>
                  <w:color w:val="000000"/>
                  <w:sz w:val="20"/>
                  <w:szCs w:val="20"/>
                  <w:lang w:val="en-US"/>
                </w:rPr>
                <w:t>0</w:t>
              </w:r>
            </w:ins>
          </w:p>
        </w:tc>
        <w:tc>
          <w:tcPr>
            <w:tcW w:w="700" w:type="dxa"/>
            <w:tcBorders>
              <w:top w:val="nil"/>
              <w:left w:val="nil"/>
              <w:bottom w:val="nil"/>
              <w:right w:val="nil"/>
            </w:tcBorders>
            <w:shd w:val="clear" w:color="auto" w:fill="auto"/>
            <w:noWrap/>
            <w:vAlign w:val="bottom"/>
            <w:hideMark/>
            <w:tcPrChange w:id="4398"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399" w:author="Nick.Tolimieri [2]" w:date="2022-09-06T13:51:00Z"/>
                <w:color w:val="000000"/>
                <w:sz w:val="20"/>
                <w:szCs w:val="20"/>
                <w:lang w:val="en-US"/>
              </w:rPr>
            </w:pPr>
            <w:ins w:id="4400" w:author="Nick.Tolimieri [2]" w:date="2022-09-06T13:51:00Z">
              <w:r w:rsidRPr="00C97A89">
                <w:rPr>
                  <w:color w:val="000000"/>
                  <w:sz w:val="20"/>
                  <w:szCs w:val="20"/>
                  <w:lang w:val="en-US"/>
                </w:rPr>
                <w:t>-</w:t>
              </w:r>
            </w:ins>
          </w:p>
        </w:tc>
        <w:tc>
          <w:tcPr>
            <w:tcW w:w="640" w:type="dxa"/>
            <w:tcBorders>
              <w:top w:val="nil"/>
              <w:left w:val="nil"/>
              <w:bottom w:val="nil"/>
              <w:right w:val="nil"/>
            </w:tcBorders>
            <w:shd w:val="clear" w:color="auto" w:fill="auto"/>
            <w:noWrap/>
            <w:vAlign w:val="bottom"/>
            <w:hideMark/>
            <w:tcPrChange w:id="4401"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2" w:author="Nick.Tolimieri [2]" w:date="2022-09-06T13:51:00Z"/>
                <w:color w:val="000000"/>
                <w:sz w:val="20"/>
                <w:szCs w:val="20"/>
                <w:lang w:val="en-US"/>
              </w:rPr>
            </w:pPr>
            <w:ins w:id="4403"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4"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5" w:author="Nick.Tolimieri [2]" w:date="2022-09-06T13:51:00Z"/>
                <w:color w:val="000000"/>
                <w:sz w:val="20"/>
                <w:szCs w:val="20"/>
                <w:lang w:val="en-US"/>
              </w:rPr>
            </w:pPr>
            <w:ins w:id="4406"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07"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08" w:author="Nick.Tolimieri [2]" w:date="2022-09-06T13:51:00Z"/>
                <w:color w:val="000000"/>
                <w:sz w:val="20"/>
                <w:szCs w:val="20"/>
                <w:lang w:val="en-US"/>
              </w:rPr>
            </w:pPr>
            <w:ins w:id="4409" w:author="Nick.Tolimieri [2]" w:date="2022-09-06T13:51:00Z">
              <w:r w:rsidRPr="00C97A89">
                <w:rPr>
                  <w:color w:val="000000"/>
                  <w:sz w:val="20"/>
                  <w:szCs w:val="20"/>
                  <w:lang w:val="en-US"/>
                </w:rPr>
                <w:t>-</w:t>
              </w:r>
            </w:ins>
          </w:p>
        </w:tc>
        <w:tc>
          <w:tcPr>
            <w:tcW w:w="905" w:type="dxa"/>
            <w:tcBorders>
              <w:top w:val="nil"/>
              <w:left w:val="nil"/>
              <w:bottom w:val="nil"/>
              <w:right w:val="nil"/>
            </w:tcBorders>
            <w:shd w:val="clear" w:color="auto" w:fill="auto"/>
            <w:noWrap/>
            <w:vAlign w:val="bottom"/>
            <w:hideMark/>
            <w:tcPrChange w:id="441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1" w:author="Nick.Tolimieri [2]" w:date="2022-09-06T13:51:00Z"/>
                <w:color w:val="000000"/>
                <w:sz w:val="20"/>
                <w:szCs w:val="20"/>
                <w:lang w:val="en-US"/>
              </w:rPr>
            </w:pPr>
            <w:ins w:id="4412" w:author="Nick.Tolimieri [2]" w:date="2022-09-06T13:51:00Z">
              <w:r w:rsidRPr="00C97A89">
                <w:rPr>
                  <w:color w:val="000000"/>
                  <w:sz w:val="20"/>
                  <w:szCs w:val="20"/>
                  <w:lang w:val="en-US"/>
                </w:rPr>
                <w:t>-</w:t>
              </w:r>
            </w:ins>
          </w:p>
        </w:tc>
      </w:tr>
      <w:tr w:rsidR="00C97A89" w:rsidRPr="00C97A89" w:rsidTr="004C5EBF">
        <w:tblPrEx>
          <w:tblPrExChange w:id="4413" w:author="Nick.Tolimieri [2]" w:date="2022-09-13T12:47:00Z">
            <w:tblPrEx>
              <w:tblW w:w="10017" w:type="dxa"/>
            </w:tblPrEx>
          </w:tblPrExChange>
        </w:tblPrEx>
        <w:trPr>
          <w:trHeight w:val="255"/>
          <w:ins w:id="4414" w:author="Nick.Tolimieri [2]" w:date="2022-09-06T13:51:00Z"/>
          <w:trPrChange w:id="4415"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16"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17" w:author="Nick.Tolimieri [2]" w:date="2022-09-06T13:51:00Z"/>
                <w:color w:val="000000"/>
                <w:sz w:val="20"/>
                <w:szCs w:val="20"/>
                <w:lang w:val="en-US"/>
              </w:rPr>
            </w:pPr>
            <w:ins w:id="4418"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19"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0" w:author="Nick.Tolimieri [2]" w:date="2022-09-06T13:51:00Z"/>
                <w:color w:val="000000"/>
                <w:sz w:val="20"/>
                <w:szCs w:val="20"/>
                <w:lang w:val="en-US"/>
              </w:rPr>
            </w:pPr>
            <w:ins w:id="4421" w:author="Nick.Tolimieri [2]" w:date="2022-09-06T13:51:00Z">
              <w:r w:rsidRPr="00C97A89">
                <w:rPr>
                  <w:color w:val="000000"/>
                  <w:sz w:val="20"/>
                  <w:szCs w:val="20"/>
                  <w:lang w:val="en-US"/>
                </w:rPr>
                <w:t>2018</w:t>
              </w:r>
            </w:ins>
          </w:p>
        </w:tc>
        <w:tc>
          <w:tcPr>
            <w:tcW w:w="734" w:type="dxa"/>
            <w:tcBorders>
              <w:top w:val="nil"/>
              <w:left w:val="nil"/>
              <w:bottom w:val="nil"/>
              <w:right w:val="nil"/>
            </w:tcBorders>
            <w:shd w:val="clear" w:color="auto" w:fill="auto"/>
            <w:noWrap/>
            <w:vAlign w:val="bottom"/>
            <w:hideMark/>
            <w:tcPrChange w:id="4422"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3" w:author="Nick.Tolimieri [2]" w:date="2022-09-06T13:51:00Z"/>
                <w:color w:val="000000"/>
                <w:sz w:val="20"/>
                <w:szCs w:val="20"/>
                <w:lang w:val="en-US"/>
              </w:rPr>
            </w:pPr>
            <w:ins w:id="4424" w:author="Nick.Tolimieri [2]" w:date="2022-09-06T13:51:00Z">
              <w:r w:rsidRPr="00C97A89">
                <w:rPr>
                  <w:color w:val="000000"/>
                  <w:sz w:val="20"/>
                  <w:szCs w:val="20"/>
                  <w:lang w:val="en-US"/>
                </w:rPr>
                <w:t>15</w:t>
              </w:r>
            </w:ins>
          </w:p>
        </w:tc>
        <w:tc>
          <w:tcPr>
            <w:tcW w:w="736" w:type="dxa"/>
            <w:tcBorders>
              <w:top w:val="nil"/>
              <w:left w:val="nil"/>
              <w:bottom w:val="nil"/>
              <w:right w:val="nil"/>
            </w:tcBorders>
            <w:shd w:val="clear" w:color="auto" w:fill="auto"/>
            <w:noWrap/>
            <w:vAlign w:val="bottom"/>
            <w:hideMark/>
            <w:tcPrChange w:id="4425"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6" w:author="Nick.Tolimieri [2]" w:date="2022-09-06T13:51:00Z"/>
                <w:color w:val="000000"/>
                <w:sz w:val="20"/>
                <w:szCs w:val="20"/>
                <w:lang w:val="en-US"/>
              </w:rPr>
            </w:pPr>
            <w:ins w:id="4427" w:author="Nick.Tolimieri [2]" w:date="2022-09-06T13:51:00Z">
              <w:r w:rsidRPr="00C97A89">
                <w:rPr>
                  <w:color w:val="000000"/>
                  <w:sz w:val="20"/>
                  <w:szCs w:val="20"/>
                  <w:lang w:val="en-US"/>
                </w:rPr>
                <w:t>27</w:t>
              </w:r>
            </w:ins>
          </w:p>
        </w:tc>
        <w:tc>
          <w:tcPr>
            <w:tcW w:w="728" w:type="dxa"/>
            <w:tcBorders>
              <w:top w:val="nil"/>
              <w:left w:val="nil"/>
              <w:bottom w:val="nil"/>
              <w:right w:val="nil"/>
            </w:tcBorders>
            <w:shd w:val="clear" w:color="auto" w:fill="auto"/>
            <w:noWrap/>
            <w:vAlign w:val="bottom"/>
            <w:hideMark/>
            <w:tcPrChange w:id="4428"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29" w:author="Nick.Tolimieri [2]" w:date="2022-09-06T13:51:00Z"/>
                <w:color w:val="000000"/>
                <w:sz w:val="20"/>
                <w:szCs w:val="20"/>
                <w:lang w:val="en-US"/>
              </w:rPr>
            </w:pPr>
            <w:ins w:id="4430" w:author="Nick.Tolimieri [2]" w:date="2022-09-06T13:51:00Z">
              <w:r w:rsidRPr="00C97A89">
                <w:rPr>
                  <w:color w:val="000000"/>
                  <w:sz w:val="20"/>
                  <w:szCs w:val="20"/>
                  <w:lang w:val="en-US"/>
                </w:rPr>
                <w:t>2</w:t>
              </w:r>
            </w:ins>
          </w:p>
        </w:tc>
        <w:tc>
          <w:tcPr>
            <w:tcW w:w="786" w:type="dxa"/>
            <w:tcBorders>
              <w:top w:val="nil"/>
              <w:left w:val="nil"/>
              <w:bottom w:val="nil"/>
              <w:right w:val="nil"/>
            </w:tcBorders>
            <w:shd w:val="clear" w:color="auto" w:fill="auto"/>
            <w:noWrap/>
            <w:vAlign w:val="bottom"/>
            <w:hideMark/>
            <w:tcPrChange w:id="4431"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2" w:author="Nick.Tolimieri [2]" w:date="2022-09-06T13:51:00Z"/>
                <w:color w:val="000000"/>
                <w:sz w:val="20"/>
                <w:szCs w:val="20"/>
                <w:lang w:val="en-US"/>
              </w:rPr>
            </w:pPr>
            <w:ins w:id="4433" w:author="Nick.Tolimieri [2]" w:date="2022-09-06T13:51:00Z">
              <w:r w:rsidRPr="00C97A89">
                <w:rPr>
                  <w:color w:val="000000"/>
                  <w:sz w:val="20"/>
                  <w:szCs w:val="20"/>
                  <w:lang w:val="en-US"/>
                </w:rPr>
                <w:t>13</w:t>
              </w:r>
            </w:ins>
          </w:p>
        </w:tc>
        <w:tc>
          <w:tcPr>
            <w:tcW w:w="700" w:type="dxa"/>
            <w:tcBorders>
              <w:top w:val="nil"/>
              <w:left w:val="nil"/>
              <w:bottom w:val="nil"/>
              <w:right w:val="nil"/>
            </w:tcBorders>
            <w:shd w:val="clear" w:color="auto" w:fill="auto"/>
            <w:noWrap/>
            <w:vAlign w:val="bottom"/>
            <w:hideMark/>
            <w:tcPrChange w:id="4434"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5" w:author="Nick.Tolimieri [2]" w:date="2022-09-06T13:51:00Z"/>
                <w:color w:val="000000"/>
                <w:sz w:val="20"/>
                <w:szCs w:val="20"/>
                <w:lang w:val="en-US"/>
              </w:rPr>
            </w:pPr>
            <w:ins w:id="4436" w:author="Nick.Tolimieri [2]" w:date="2022-09-06T13:51:00Z">
              <w:r w:rsidRPr="00C97A89">
                <w:rPr>
                  <w:color w:val="000000"/>
                  <w:sz w:val="20"/>
                  <w:szCs w:val="20"/>
                  <w:lang w:val="en-US"/>
                </w:rPr>
                <w:t>6</w:t>
              </w:r>
            </w:ins>
          </w:p>
        </w:tc>
        <w:tc>
          <w:tcPr>
            <w:tcW w:w="640" w:type="dxa"/>
            <w:tcBorders>
              <w:top w:val="nil"/>
              <w:left w:val="nil"/>
              <w:bottom w:val="nil"/>
              <w:right w:val="nil"/>
            </w:tcBorders>
            <w:shd w:val="clear" w:color="auto" w:fill="auto"/>
            <w:noWrap/>
            <w:vAlign w:val="bottom"/>
            <w:hideMark/>
            <w:tcPrChange w:id="4437"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38" w:author="Nick.Tolimieri [2]" w:date="2022-09-06T13:51:00Z"/>
                <w:color w:val="000000"/>
                <w:sz w:val="20"/>
                <w:szCs w:val="20"/>
                <w:lang w:val="en-US"/>
              </w:rPr>
            </w:pPr>
            <w:ins w:id="4439" w:author="Nick.Tolimieri [2]" w:date="2022-09-06T13:51:00Z">
              <w:r w:rsidRPr="00C97A89">
                <w:rPr>
                  <w:color w:val="000000"/>
                  <w:sz w:val="20"/>
                  <w:szCs w:val="20"/>
                  <w:lang w:val="en-US"/>
                </w:rPr>
                <w:t>7</w:t>
              </w:r>
            </w:ins>
          </w:p>
        </w:tc>
        <w:tc>
          <w:tcPr>
            <w:tcW w:w="905" w:type="dxa"/>
            <w:tcBorders>
              <w:top w:val="nil"/>
              <w:left w:val="nil"/>
              <w:bottom w:val="nil"/>
              <w:right w:val="nil"/>
            </w:tcBorders>
            <w:shd w:val="clear" w:color="auto" w:fill="auto"/>
            <w:noWrap/>
            <w:vAlign w:val="bottom"/>
            <w:hideMark/>
            <w:tcPrChange w:id="4440"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1" w:author="Nick.Tolimieri [2]" w:date="2022-09-06T13:51:00Z"/>
                <w:color w:val="000000"/>
                <w:sz w:val="20"/>
                <w:szCs w:val="20"/>
                <w:lang w:val="en-US"/>
              </w:rPr>
            </w:pPr>
            <w:ins w:id="4442" w:author="Nick.Tolimieri [2]" w:date="2022-09-06T13:51:00Z">
              <w:r w:rsidRPr="00C97A89">
                <w:rPr>
                  <w:color w:val="000000"/>
                  <w:sz w:val="20"/>
                  <w:szCs w:val="20"/>
                  <w:lang w:val="en-US"/>
                </w:rPr>
                <w:t>1.93</w:t>
              </w:r>
            </w:ins>
          </w:p>
        </w:tc>
        <w:tc>
          <w:tcPr>
            <w:tcW w:w="905" w:type="dxa"/>
            <w:tcBorders>
              <w:top w:val="nil"/>
              <w:left w:val="nil"/>
              <w:bottom w:val="nil"/>
              <w:right w:val="nil"/>
            </w:tcBorders>
            <w:shd w:val="clear" w:color="auto" w:fill="auto"/>
            <w:noWrap/>
            <w:vAlign w:val="bottom"/>
            <w:hideMark/>
            <w:tcPrChange w:id="4443"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4" w:author="Nick.Tolimieri [2]" w:date="2022-09-06T13:51:00Z"/>
                <w:color w:val="000000"/>
                <w:sz w:val="20"/>
                <w:szCs w:val="20"/>
                <w:lang w:val="en-US"/>
              </w:rPr>
            </w:pPr>
            <w:ins w:id="4445" w:author="Nick.Tolimieri [2]" w:date="2022-09-06T13:51:00Z">
              <w:r w:rsidRPr="00C97A89">
                <w:rPr>
                  <w:color w:val="000000"/>
                  <w:sz w:val="20"/>
                  <w:szCs w:val="20"/>
                  <w:lang w:val="en-US"/>
                </w:rPr>
                <w:t>0.22</w:t>
              </w:r>
            </w:ins>
          </w:p>
        </w:tc>
        <w:tc>
          <w:tcPr>
            <w:tcW w:w="905" w:type="dxa"/>
            <w:tcBorders>
              <w:top w:val="nil"/>
              <w:left w:val="nil"/>
              <w:bottom w:val="nil"/>
              <w:right w:val="nil"/>
            </w:tcBorders>
            <w:shd w:val="clear" w:color="auto" w:fill="auto"/>
            <w:noWrap/>
            <w:vAlign w:val="bottom"/>
            <w:hideMark/>
            <w:tcPrChange w:id="444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47" w:author="Nick.Tolimieri [2]" w:date="2022-09-06T13:51:00Z"/>
                <w:color w:val="000000"/>
                <w:sz w:val="20"/>
                <w:szCs w:val="20"/>
                <w:lang w:val="en-US"/>
              </w:rPr>
            </w:pPr>
            <w:ins w:id="4448" w:author="Nick.Tolimieri [2]" w:date="2022-09-06T13:51:00Z">
              <w:r w:rsidRPr="00C97A89">
                <w:rPr>
                  <w:color w:val="000000"/>
                  <w:sz w:val="20"/>
                  <w:szCs w:val="20"/>
                  <w:lang w:val="en-US"/>
                </w:rPr>
                <w:t>2.92</w:t>
              </w:r>
            </w:ins>
          </w:p>
        </w:tc>
      </w:tr>
      <w:tr w:rsidR="00C97A89" w:rsidRPr="00C97A89" w:rsidTr="004C5EBF">
        <w:tblPrEx>
          <w:tblPrExChange w:id="4449" w:author="Nick.Tolimieri [2]" w:date="2022-09-13T12:47:00Z">
            <w:tblPrEx>
              <w:tblW w:w="10017" w:type="dxa"/>
            </w:tblPrEx>
          </w:tblPrExChange>
        </w:tblPrEx>
        <w:trPr>
          <w:trHeight w:val="255"/>
          <w:ins w:id="4450" w:author="Nick.Tolimieri [2]" w:date="2022-09-06T13:51:00Z"/>
          <w:trPrChange w:id="4451"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52"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53" w:author="Nick.Tolimieri [2]" w:date="2022-09-06T13:51:00Z"/>
                <w:color w:val="000000"/>
                <w:sz w:val="20"/>
                <w:szCs w:val="20"/>
                <w:lang w:val="en-US"/>
              </w:rPr>
            </w:pPr>
            <w:ins w:id="4454"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55"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6" w:author="Nick.Tolimieri [2]" w:date="2022-09-06T13:51:00Z"/>
                <w:color w:val="000000"/>
                <w:sz w:val="20"/>
                <w:szCs w:val="20"/>
                <w:lang w:val="en-US"/>
              </w:rPr>
            </w:pPr>
            <w:ins w:id="4457" w:author="Nick.Tolimieri [2]" w:date="2022-09-06T13:51:00Z">
              <w:r w:rsidRPr="00C97A89">
                <w:rPr>
                  <w:color w:val="000000"/>
                  <w:sz w:val="20"/>
                  <w:szCs w:val="20"/>
                  <w:lang w:val="en-US"/>
                </w:rPr>
                <w:t>2019</w:t>
              </w:r>
            </w:ins>
          </w:p>
        </w:tc>
        <w:tc>
          <w:tcPr>
            <w:tcW w:w="734" w:type="dxa"/>
            <w:tcBorders>
              <w:top w:val="nil"/>
              <w:left w:val="nil"/>
              <w:bottom w:val="nil"/>
              <w:right w:val="nil"/>
            </w:tcBorders>
            <w:shd w:val="clear" w:color="auto" w:fill="auto"/>
            <w:noWrap/>
            <w:vAlign w:val="bottom"/>
            <w:hideMark/>
            <w:tcPrChange w:id="4458"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59" w:author="Nick.Tolimieri [2]" w:date="2022-09-06T13:51:00Z"/>
                <w:color w:val="000000"/>
                <w:sz w:val="20"/>
                <w:szCs w:val="20"/>
                <w:lang w:val="en-US"/>
              </w:rPr>
            </w:pPr>
            <w:ins w:id="4460" w:author="Nick.Tolimieri [2]" w:date="2022-09-06T13:51:00Z">
              <w:r w:rsidRPr="00C97A89">
                <w:rPr>
                  <w:color w:val="000000"/>
                  <w:sz w:val="20"/>
                  <w:szCs w:val="20"/>
                  <w:lang w:val="en-US"/>
                </w:rPr>
                <w:t>84</w:t>
              </w:r>
            </w:ins>
          </w:p>
        </w:tc>
        <w:tc>
          <w:tcPr>
            <w:tcW w:w="736" w:type="dxa"/>
            <w:tcBorders>
              <w:top w:val="nil"/>
              <w:left w:val="nil"/>
              <w:bottom w:val="nil"/>
              <w:right w:val="nil"/>
            </w:tcBorders>
            <w:shd w:val="clear" w:color="auto" w:fill="auto"/>
            <w:noWrap/>
            <w:vAlign w:val="bottom"/>
            <w:hideMark/>
            <w:tcPrChange w:id="4461"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2" w:author="Nick.Tolimieri [2]" w:date="2022-09-06T13:51:00Z"/>
                <w:color w:val="000000"/>
                <w:sz w:val="20"/>
                <w:szCs w:val="20"/>
                <w:lang w:val="en-US"/>
              </w:rPr>
            </w:pPr>
            <w:ins w:id="4463" w:author="Nick.Tolimieri [2]" w:date="2022-09-06T13:51:00Z">
              <w:r w:rsidRPr="00C97A89">
                <w:rPr>
                  <w:color w:val="000000"/>
                  <w:sz w:val="20"/>
                  <w:szCs w:val="20"/>
                  <w:lang w:val="en-US"/>
                </w:rPr>
                <w:t>82</w:t>
              </w:r>
            </w:ins>
          </w:p>
        </w:tc>
        <w:tc>
          <w:tcPr>
            <w:tcW w:w="728" w:type="dxa"/>
            <w:tcBorders>
              <w:top w:val="nil"/>
              <w:left w:val="nil"/>
              <w:bottom w:val="nil"/>
              <w:right w:val="nil"/>
            </w:tcBorders>
            <w:shd w:val="clear" w:color="auto" w:fill="auto"/>
            <w:noWrap/>
            <w:vAlign w:val="bottom"/>
            <w:hideMark/>
            <w:tcPrChange w:id="4464"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5" w:author="Nick.Tolimieri [2]" w:date="2022-09-06T13:51:00Z"/>
                <w:color w:val="000000"/>
                <w:sz w:val="20"/>
                <w:szCs w:val="20"/>
                <w:lang w:val="en-US"/>
              </w:rPr>
            </w:pPr>
            <w:ins w:id="4466" w:author="Nick.Tolimieri [2]" w:date="2022-09-06T13:51:00Z">
              <w:r w:rsidRPr="00C97A89">
                <w:rPr>
                  <w:color w:val="000000"/>
                  <w:sz w:val="20"/>
                  <w:szCs w:val="20"/>
                  <w:lang w:val="en-US"/>
                </w:rPr>
                <w:t>4</w:t>
              </w:r>
            </w:ins>
          </w:p>
        </w:tc>
        <w:tc>
          <w:tcPr>
            <w:tcW w:w="786" w:type="dxa"/>
            <w:tcBorders>
              <w:top w:val="nil"/>
              <w:left w:val="nil"/>
              <w:bottom w:val="nil"/>
              <w:right w:val="nil"/>
            </w:tcBorders>
            <w:shd w:val="clear" w:color="auto" w:fill="auto"/>
            <w:noWrap/>
            <w:vAlign w:val="bottom"/>
            <w:hideMark/>
            <w:tcPrChange w:id="4467"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68" w:author="Nick.Tolimieri [2]" w:date="2022-09-06T13:51:00Z"/>
                <w:color w:val="000000"/>
                <w:sz w:val="20"/>
                <w:szCs w:val="20"/>
                <w:lang w:val="en-US"/>
              </w:rPr>
            </w:pPr>
            <w:ins w:id="4469" w:author="Nick.Tolimieri [2]" w:date="2022-09-06T13:51:00Z">
              <w:r w:rsidRPr="00C97A89">
                <w:rPr>
                  <w:color w:val="000000"/>
                  <w:sz w:val="20"/>
                  <w:szCs w:val="20"/>
                  <w:lang w:val="en-US"/>
                </w:rPr>
                <w:t>67</w:t>
              </w:r>
            </w:ins>
          </w:p>
        </w:tc>
        <w:tc>
          <w:tcPr>
            <w:tcW w:w="700" w:type="dxa"/>
            <w:tcBorders>
              <w:top w:val="nil"/>
              <w:left w:val="nil"/>
              <w:bottom w:val="nil"/>
              <w:right w:val="nil"/>
            </w:tcBorders>
            <w:shd w:val="clear" w:color="auto" w:fill="auto"/>
            <w:noWrap/>
            <w:vAlign w:val="bottom"/>
            <w:hideMark/>
            <w:tcPrChange w:id="4470"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1" w:author="Nick.Tolimieri [2]" w:date="2022-09-06T13:51:00Z"/>
                <w:color w:val="000000"/>
                <w:sz w:val="20"/>
                <w:szCs w:val="20"/>
                <w:lang w:val="en-US"/>
              </w:rPr>
            </w:pPr>
            <w:ins w:id="4472" w:author="Nick.Tolimieri [2]" w:date="2022-09-06T13:51:00Z">
              <w:r w:rsidRPr="00C97A89">
                <w:rPr>
                  <w:color w:val="000000"/>
                  <w:sz w:val="20"/>
                  <w:szCs w:val="20"/>
                  <w:lang w:val="en-US"/>
                </w:rPr>
                <w:t>5</w:t>
              </w:r>
            </w:ins>
          </w:p>
        </w:tc>
        <w:tc>
          <w:tcPr>
            <w:tcW w:w="640" w:type="dxa"/>
            <w:tcBorders>
              <w:top w:val="nil"/>
              <w:left w:val="nil"/>
              <w:bottom w:val="nil"/>
              <w:right w:val="nil"/>
            </w:tcBorders>
            <w:shd w:val="clear" w:color="auto" w:fill="auto"/>
            <w:noWrap/>
            <w:vAlign w:val="bottom"/>
            <w:hideMark/>
            <w:tcPrChange w:id="4473"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4" w:author="Nick.Tolimieri [2]" w:date="2022-09-06T13:51:00Z"/>
                <w:color w:val="000000"/>
                <w:sz w:val="20"/>
                <w:szCs w:val="20"/>
                <w:lang w:val="en-US"/>
              </w:rPr>
            </w:pPr>
            <w:ins w:id="4475" w:author="Nick.Tolimieri [2]" w:date="2022-09-06T13:51:00Z">
              <w:r w:rsidRPr="00C97A89">
                <w:rPr>
                  <w:color w:val="000000"/>
                  <w:sz w:val="20"/>
                  <w:szCs w:val="20"/>
                  <w:lang w:val="en-US"/>
                </w:rPr>
                <w:t>25</w:t>
              </w:r>
            </w:ins>
          </w:p>
        </w:tc>
        <w:tc>
          <w:tcPr>
            <w:tcW w:w="905" w:type="dxa"/>
            <w:tcBorders>
              <w:top w:val="nil"/>
              <w:left w:val="nil"/>
              <w:bottom w:val="nil"/>
              <w:right w:val="nil"/>
            </w:tcBorders>
            <w:shd w:val="clear" w:color="auto" w:fill="auto"/>
            <w:noWrap/>
            <w:vAlign w:val="bottom"/>
            <w:hideMark/>
            <w:tcPrChange w:id="4476"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77" w:author="Nick.Tolimieri [2]" w:date="2022-09-06T13:51:00Z"/>
                <w:color w:val="000000"/>
                <w:sz w:val="20"/>
                <w:szCs w:val="20"/>
                <w:lang w:val="en-US"/>
              </w:rPr>
            </w:pPr>
            <w:ins w:id="4478" w:author="Nick.Tolimieri [2]" w:date="2022-09-06T13:51:00Z">
              <w:r w:rsidRPr="00C97A89">
                <w:rPr>
                  <w:color w:val="000000"/>
                  <w:sz w:val="20"/>
                  <w:szCs w:val="20"/>
                  <w:lang w:val="en-US"/>
                </w:rPr>
                <w:t>2.34</w:t>
              </w:r>
            </w:ins>
          </w:p>
        </w:tc>
        <w:tc>
          <w:tcPr>
            <w:tcW w:w="905" w:type="dxa"/>
            <w:tcBorders>
              <w:top w:val="nil"/>
              <w:left w:val="nil"/>
              <w:bottom w:val="nil"/>
              <w:right w:val="nil"/>
            </w:tcBorders>
            <w:shd w:val="clear" w:color="auto" w:fill="auto"/>
            <w:noWrap/>
            <w:vAlign w:val="bottom"/>
            <w:hideMark/>
            <w:tcPrChange w:id="4479"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0" w:author="Nick.Tolimieri [2]" w:date="2022-09-06T13:51:00Z"/>
                <w:color w:val="000000"/>
                <w:sz w:val="20"/>
                <w:szCs w:val="20"/>
                <w:lang w:val="en-US"/>
              </w:rPr>
            </w:pPr>
            <w:ins w:id="4481" w:author="Nick.Tolimieri [2]" w:date="2022-09-06T13:51:00Z">
              <w:r w:rsidRPr="00C97A89">
                <w:rPr>
                  <w:color w:val="000000"/>
                  <w:sz w:val="20"/>
                  <w:szCs w:val="20"/>
                  <w:lang w:val="en-US"/>
                </w:rPr>
                <w:t>0.36</w:t>
              </w:r>
            </w:ins>
          </w:p>
        </w:tc>
        <w:tc>
          <w:tcPr>
            <w:tcW w:w="905" w:type="dxa"/>
            <w:tcBorders>
              <w:top w:val="nil"/>
              <w:left w:val="nil"/>
              <w:bottom w:val="nil"/>
              <w:right w:val="nil"/>
            </w:tcBorders>
            <w:shd w:val="clear" w:color="auto" w:fill="auto"/>
            <w:noWrap/>
            <w:vAlign w:val="bottom"/>
            <w:hideMark/>
            <w:tcPrChange w:id="448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83" w:author="Nick.Tolimieri [2]" w:date="2022-09-06T13:51:00Z"/>
                <w:color w:val="000000"/>
                <w:sz w:val="20"/>
                <w:szCs w:val="20"/>
                <w:lang w:val="en-US"/>
              </w:rPr>
            </w:pPr>
            <w:ins w:id="4484" w:author="Nick.Tolimieri [2]" w:date="2022-09-06T13:51:00Z">
              <w:r w:rsidRPr="00C97A89">
                <w:rPr>
                  <w:color w:val="000000"/>
                  <w:sz w:val="20"/>
                  <w:szCs w:val="20"/>
                  <w:lang w:val="en-US"/>
                </w:rPr>
                <w:t>3.81</w:t>
              </w:r>
            </w:ins>
          </w:p>
        </w:tc>
      </w:tr>
      <w:tr w:rsidR="00C97A89" w:rsidRPr="00C97A89" w:rsidTr="004C5EBF">
        <w:tblPrEx>
          <w:tblPrExChange w:id="4485" w:author="Nick.Tolimieri [2]" w:date="2022-09-13T12:47:00Z">
            <w:tblPrEx>
              <w:tblW w:w="10017" w:type="dxa"/>
            </w:tblPrEx>
          </w:tblPrExChange>
        </w:tblPrEx>
        <w:trPr>
          <w:trHeight w:val="255"/>
          <w:ins w:id="4486" w:author="Nick.Tolimieri [2]" w:date="2022-09-06T13:51:00Z"/>
          <w:trPrChange w:id="4487" w:author="Nick.Tolimieri [2]" w:date="2022-09-13T12:47:00Z">
            <w:trPr>
              <w:gridAfter w:val="0"/>
              <w:trHeight w:val="255"/>
            </w:trPr>
          </w:trPrChange>
        </w:trPr>
        <w:tc>
          <w:tcPr>
            <w:tcW w:w="2070" w:type="dxa"/>
            <w:tcBorders>
              <w:top w:val="nil"/>
              <w:left w:val="nil"/>
              <w:bottom w:val="nil"/>
              <w:right w:val="nil"/>
            </w:tcBorders>
            <w:shd w:val="clear" w:color="auto" w:fill="auto"/>
            <w:noWrap/>
            <w:vAlign w:val="bottom"/>
            <w:hideMark/>
            <w:tcPrChange w:id="4488" w:author="Nick.Tolimieri [2]" w:date="2022-09-13T12:47:00Z">
              <w:tcPr>
                <w:tcW w:w="1890" w:type="dxa"/>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rPr>
                <w:ins w:id="4489" w:author="Nick.Tolimieri [2]" w:date="2022-09-06T13:51:00Z"/>
                <w:color w:val="000000"/>
                <w:sz w:val="20"/>
                <w:szCs w:val="20"/>
                <w:lang w:val="en-US"/>
              </w:rPr>
            </w:pPr>
            <w:ins w:id="4490" w:author="Nick.Tolimieri [2]" w:date="2022-09-06T13:51:00Z">
              <w:r w:rsidRPr="00C97A89">
                <w:rPr>
                  <w:color w:val="000000"/>
                  <w:sz w:val="20"/>
                  <w:szCs w:val="20"/>
                  <w:lang w:val="en-US"/>
                </w:rPr>
                <w:t>Destruction Island</w:t>
              </w:r>
            </w:ins>
          </w:p>
        </w:tc>
        <w:tc>
          <w:tcPr>
            <w:tcW w:w="616" w:type="dxa"/>
            <w:tcBorders>
              <w:top w:val="nil"/>
              <w:left w:val="nil"/>
              <w:bottom w:val="nil"/>
              <w:right w:val="nil"/>
            </w:tcBorders>
            <w:shd w:val="clear" w:color="auto" w:fill="auto"/>
            <w:noWrap/>
            <w:vAlign w:val="bottom"/>
            <w:hideMark/>
            <w:tcPrChange w:id="4491" w:author="Nick.Tolimieri [2]" w:date="2022-09-13T12:47:00Z">
              <w:tcPr>
                <w:tcW w:w="616"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2" w:author="Nick.Tolimieri [2]" w:date="2022-09-06T13:51:00Z"/>
                <w:color w:val="000000"/>
                <w:sz w:val="20"/>
                <w:szCs w:val="20"/>
                <w:lang w:val="en-US"/>
              </w:rPr>
            </w:pPr>
            <w:ins w:id="4493" w:author="Nick.Tolimieri [2]" w:date="2022-09-06T13:51:00Z">
              <w:r w:rsidRPr="00C97A89">
                <w:rPr>
                  <w:color w:val="000000"/>
                  <w:sz w:val="20"/>
                  <w:szCs w:val="20"/>
                  <w:lang w:val="en-US"/>
                </w:rPr>
                <w:t>2020</w:t>
              </w:r>
            </w:ins>
          </w:p>
        </w:tc>
        <w:tc>
          <w:tcPr>
            <w:tcW w:w="734" w:type="dxa"/>
            <w:tcBorders>
              <w:top w:val="nil"/>
              <w:left w:val="nil"/>
              <w:bottom w:val="nil"/>
              <w:right w:val="nil"/>
            </w:tcBorders>
            <w:shd w:val="clear" w:color="auto" w:fill="auto"/>
            <w:noWrap/>
            <w:vAlign w:val="bottom"/>
            <w:hideMark/>
            <w:tcPrChange w:id="4494" w:author="Nick.Tolimieri [2]" w:date="2022-09-13T12:47:00Z">
              <w:tcPr>
                <w:tcW w:w="6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5" w:author="Nick.Tolimieri [2]" w:date="2022-09-06T13:51:00Z"/>
                <w:color w:val="000000"/>
                <w:sz w:val="20"/>
                <w:szCs w:val="20"/>
                <w:lang w:val="en-US"/>
              </w:rPr>
            </w:pPr>
            <w:ins w:id="4496" w:author="Nick.Tolimieri [2]" w:date="2022-09-06T13:51:00Z">
              <w:r w:rsidRPr="00C97A89">
                <w:rPr>
                  <w:color w:val="000000"/>
                  <w:sz w:val="20"/>
                  <w:szCs w:val="20"/>
                  <w:lang w:val="en-US"/>
                </w:rPr>
                <w:t>0</w:t>
              </w:r>
            </w:ins>
          </w:p>
        </w:tc>
        <w:tc>
          <w:tcPr>
            <w:tcW w:w="736" w:type="dxa"/>
            <w:tcBorders>
              <w:top w:val="nil"/>
              <w:left w:val="nil"/>
              <w:bottom w:val="nil"/>
              <w:right w:val="nil"/>
            </w:tcBorders>
            <w:shd w:val="clear" w:color="auto" w:fill="auto"/>
            <w:noWrap/>
            <w:vAlign w:val="bottom"/>
            <w:hideMark/>
            <w:tcPrChange w:id="4497" w:author="Nick.Tolimieri [2]" w:date="2022-09-13T12:47:00Z">
              <w:tcPr>
                <w:tcW w:w="12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498" w:author="Nick.Tolimieri [2]" w:date="2022-09-06T13:51:00Z"/>
                <w:color w:val="000000"/>
                <w:sz w:val="20"/>
                <w:szCs w:val="20"/>
                <w:lang w:val="en-US"/>
              </w:rPr>
            </w:pPr>
            <w:ins w:id="4499" w:author="Nick.Tolimieri [2]" w:date="2022-09-06T13:51:00Z">
              <w:r w:rsidRPr="00C97A89">
                <w:rPr>
                  <w:color w:val="000000"/>
                  <w:sz w:val="20"/>
                  <w:szCs w:val="20"/>
                  <w:lang w:val="en-US"/>
                </w:rPr>
                <w:t>15</w:t>
              </w:r>
            </w:ins>
          </w:p>
        </w:tc>
        <w:tc>
          <w:tcPr>
            <w:tcW w:w="728" w:type="dxa"/>
            <w:tcBorders>
              <w:top w:val="nil"/>
              <w:left w:val="nil"/>
              <w:bottom w:val="nil"/>
              <w:right w:val="nil"/>
            </w:tcBorders>
            <w:shd w:val="clear" w:color="auto" w:fill="auto"/>
            <w:noWrap/>
            <w:vAlign w:val="bottom"/>
            <w:hideMark/>
            <w:tcPrChange w:id="4500" w:author="Nick.Tolimieri [2]" w:date="2022-09-13T12:47:00Z">
              <w:tcPr>
                <w:tcW w:w="728"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1" w:author="Nick.Tolimieri [2]" w:date="2022-09-06T13:51:00Z"/>
                <w:color w:val="000000"/>
                <w:sz w:val="20"/>
                <w:szCs w:val="20"/>
                <w:lang w:val="en-US"/>
              </w:rPr>
            </w:pPr>
            <w:ins w:id="4502" w:author="Nick.Tolimieri [2]" w:date="2022-09-06T13:51:00Z">
              <w:r w:rsidRPr="00C97A89">
                <w:rPr>
                  <w:color w:val="000000"/>
                  <w:sz w:val="20"/>
                  <w:szCs w:val="20"/>
                  <w:lang w:val="en-US"/>
                </w:rPr>
                <w:t>1</w:t>
              </w:r>
            </w:ins>
          </w:p>
        </w:tc>
        <w:tc>
          <w:tcPr>
            <w:tcW w:w="786" w:type="dxa"/>
            <w:tcBorders>
              <w:top w:val="nil"/>
              <w:left w:val="nil"/>
              <w:bottom w:val="nil"/>
              <w:right w:val="nil"/>
            </w:tcBorders>
            <w:shd w:val="clear" w:color="auto" w:fill="auto"/>
            <w:noWrap/>
            <w:vAlign w:val="bottom"/>
            <w:hideMark/>
            <w:tcPrChange w:id="4503" w:author="Nick.Tolimieri [2]" w:date="2022-09-13T12:47:00Z">
              <w:tcPr>
                <w:tcW w:w="9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4" w:author="Nick.Tolimieri [2]" w:date="2022-09-06T13:51:00Z"/>
                <w:color w:val="000000"/>
                <w:sz w:val="20"/>
                <w:szCs w:val="20"/>
                <w:lang w:val="en-US"/>
              </w:rPr>
            </w:pPr>
            <w:ins w:id="4505" w:author="Nick.Tolimieri [2]" w:date="2022-09-06T13:51:00Z">
              <w:r w:rsidRPr="00C97A89">
                <w:rPr>
                  <w:color w:val="000000"/>
                  <w:sz w:val="20"/>
                  <w:szCs w:val="20"/>
                  <w:lang w:val="en-US"/>
                </w:rPr>
                <w:t>14</w:t>
              </w:r>
            </w:ins>
          </w:p>
        </w:tc>
        <w:tc>
          <w:tcPr>
            <w:tcW w:w="700" w:type="dxa"/>
            <w:tcBorders>
              <w:top w:val="nil"/>
              <w:left w:val="nil"/>
              <w:bottom w:val="nil"/>
              <w:right w:val="nil"/>
            </w:tcBorders>
            <w:shd w:val="clear" w:color="auto" w:fill="auto"/>
            <w:noWrap/>
            <w:vAlign w:val="bottom"/>
            <w:hideMark/>
            <w:tcPrChange w:id="4506" w:author="Nick.Tolimieri [2]" w:date="2022-09-13T12:47:00Z">
              <w:tcPr>
                <w:tcW w:w="70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07" w:author="Nick.Tolimieri [2]" w:date="2022-09-06T13:51:00Z"/>
                <w:color w:val="000000"/>
                <w:sz w:val="20"/>
                <w:szCs w:val="20"/>
                <w:lang w:val="en-US"/>
              </w:rPr>
            </w:pPr>
            <w:ins w:id="4508" w:author="Nick.Tolimieri [2]" w:date="2022-09-06T13:51:00Z">
              <w:r w:rsidRPr="00C97A89">
                <w:rPr>
                  <w:color w:val="000000"/>
                  <w:sz w:val="20"/>
                  <w:szCs w:val="20"/>
                  <w:lang w:val="en-US"/>
                </w:rPr>
                <w:t>14</w:t>
              </w:r>
            </w:ins>
          </w:p>
        </w:tc>
        <w:tc>
          <w:tcPr>
            <w:tcW w:w="640" w:type="dxa"/>
            <w:tcBorders>
              <w:top w:val="nil"/>
              <w:left w:val="nil"/>
              <w:bottom w:val="nil"/>
              <w:right w:val="nil"/>
            </w:tcBorders>
            <w:shd w:val="clear" w:color="auto" w:fill="auto"/>
            <w:noWrap/>
            <w:vAlign w:val="bottom"/>
            <w:hideMark/>
            <w:tcPrChange w:id="4509" w:author="Nick.Tolimieri [2]" w:date="2022-09-13T12:47:00Z">
              <w:tcPr>
                <w:tcW w:w="640"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0" w:author="Nick.Tolimieri [2]" w:date="2022-09-06T13:51:00Z"/>
                <w:color w:val="000000"/>
                <w:sz w:val="20"/>
                <w:szCs w:val="20"/>
                <w:lang w:val="en-US"/>
              </w:rPr>
            </w:pPr>
            <w:ins w:id="4511" w:author="Nick.Tolimieri [2]" w:date="2022-09-06T13:51:00Z">
              <w:r w:rsidRPr="00C97A89">
                <w:rPr>
                  <w:color w:val="000000"/>
                  <w:sz w:val="20"/>
                  <w:szCs w:val="20"/>
                  <w:lang w:val="en-US"/>
                </w:rPr>
                <w:t>14</w:t>
              </w:r>
            </w:ins>
          </w:p>
        </w:tc>
        <w:tc>
          <w:tcPr>
            <w:tcW w:w="905" w:type="dxa"/>
            <w:tcBorders>
              <w:top w:val="nil"/>
              <w:left w:val="nil"/>
              <w:bottom w:val="nil"/>
              <w:right w:val="nil"/>
            </w:tcBorders>
            <w:shd w:val="clear" w:color="auto" w:fill="auto"/>
            <w:noWrap/>
            <w:vAlign w:val="bottom"/>
            <w:hideMark/>
            <w:tcPrChange w:id="4512"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3" w:author="Nick.Tolimieri [2]" w:date="2022-09-06T13:51:00Z"/>
                <w:color w:val="000000"/>
                <w:sz w:val="20"/>
                <w:szCs w:val="20"/>
                <w:lang w:val="en-US"/>
              </w:rPr>
            </w:pPr>
            <w:ins w:id="4514" w:author="Nick.Tolimieri [2]" w:date="2022-09-06T13:51:00Z">
              <w:r w:rsidRPr="00C97A89">
                <w:rPr>
                  <w:color w:val="000000"/>
                  <w:sz w:val="20"/>
                  <w:szCs w:val="20"/>
                  <w:lang w:val="en-US"/>
                </w:rPr>
                <w:t>2.18</w:t>
              </w:r>
            </w:ins>
          </w:p>
        </w:tc>
        <w:tc>
          <w:tcPr>
            <w:tcW w:w="905" w:type="dxa"/>
            <w:tcBorders>
              <w:top w:val="nil"/>
              <w:left w:val="nil"/>
              <w:bottom w:val="nil"/>
              <w:right w:val="nil"/>
            </w:tcBorders>
            <w:shd w:val="clear" w:color="auto" w:fill="auto"/>
            <w:noWrap/>
            <w:vAlign w:val="bottom"/>
            <w:hideMark/>
            <w:tcPrChange w:id="4515"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6" w:author="Nick.Tolimieri [2]" w:date="2022-09-06T13:51:00Z"/>
                <w:color w:val="000000"/>
                <w:sz w:val="20"/>
                <w:szCs w:val="20"/>
                <w:lang w:val="en-US"/>
              </w:rPr>
            </w:pPr>
            <w:ins w:id="4517" w:author="Nick.Tolimieri [2]" w:date="2022-09-06T13:51:00Z">
              <w:r w:rsidRPr="00C97A89">
                <w:rPr>
                  <w:color w:val="000000"/>
                  <w:sz w:val="20"/>
                  <w:szCs w:val="20"/>
                  <w:lang w:val="en-US"/>
                </w:rPr>
                <w:t>0.27</w:t>
              </w:r>
            </w:ins>
          </w:p>
        </w:tc>
        <w:tc>
          <w:tcPr>
            <w:tcW w:w="905" w:type="dxa"/>
            <w:tcBorders>
              <w:top w:val="nil"/>
              <w:left w:val="nil"/>
              <w:bottom w:val="nil"/>
              <w:right w:val="nil"/>
            </w:tcBorders>
            <w:shd w:val="clear" w:color="auto" w:fill="auto"/>
            <w:noWrap/>
            <w:vAlign w:val="bottom"/>
            <w:hideMark/>
            <w:tcPrChange w:id="4518" w:author="Nick.Tolimieri [2]" w:date="2022-09-13T12:47:00Z">
              <w:tcPr>
                <w:tcW w:w="905" w:type="dxa"/>
                <w:gridSpan w:val="2"/>
                <w:tcBorders>
                  <w:top w:val="nil"/>
                  <w:left w:val="nil"/>
                  <w:bottom w:val="nil"/>
                  <w:right w:val="nil"/>
                </w:tcBorders>
                <w:shd w:val="clear" w:color="auto" w:fill="auto"/>
                <w:noWrap/>
                <w:vAlign w:val="bottom"/>
                <w:hideMark/>
              </w:tcPr>
            </w:tcPrChange>
          </w:tcPr>
          <w:p w:rsidR="00C97A89" w:rsidRPr="00C97A89" w:rsidRDefault="00C97A89" w:rsidP="00C97A89">
            <w:pPr>
              <w:spacing w:line="240" w:lineRule="auto"/>
              <w:ind w:firstLine="0"/>
              <w:jc w:val="right"/>
              <w:rPr>
                <w:ins w:id="4519" w:author="Nick.Tolimieri [2]" w:date="2022-09-06T13:51:00Z"/>
                <w:color w:val="000000"/>
                <w:sz w:val="20"/>
                <w:szCs w:val="20"/>
                <w:lang w:val="en-US"/>
              </w:rPr>
            </w:pPr>
            <w:ins w:id="4520" w:author="Nick.Tolimieri [2]" w:date="2022-09-06T13:51:00Z">
              <w:r w:rsidRPr="00C97A89">
                <w:rPr>
                  <w:color w:val="000000"/>
                  <w:sz w:val="20"/>
                  <w:szCs w:val="20"/>
                  <w:lang w:val="en-US"/>
                </w:rPr>
                <w:t>2.58</w:t>
              </w:r>
            </w:ins>
          </w:p>
        </w:tc>
      </w:tr>
      <w:tr w:rsidR="00C97A89" w:rsidRPr="00C97A89" w:rsidTr="004C5EBF">
        <w:tblPrEx>
          <w:tblPrExChange w:id="4521" w:author="Nick.Tolimieri [2]" w:date="2022-09-13T12:47:00Z">
            <w:tblPrEx>
              <w:tblW w:w="10017" w:type="dxa"/>
            </w:tblPrEx>
          </w:tblPrExChange>
        </w:tblPrEx>
        <w:trPr>
          <w:trHeight w:val="255"/>
          <w:ins w:id="4522" w:author="Nick.Tolimieri [2]" w:date="2022-09-06T13:51:00Z"/>
          <w:trPrChange w:id="4523" w:author="Nick.Tolimieri [2]" w:date="2022-09-13T12:47:00Z">
            <w:trPr>
              <w:gridAfter w:val="0"/>
              <w:trHeight w:val="255"/>
            </w:trPr>
          </w:trPrChange>
        </w:trPr>
        <w:tc>
          <w:tcPr>
            <w:tcW w:w="2070" w:type="dxa"/>
            <w:tcBorders>
              <w:top w:val="nil"/>
              <w:left w:val="nil"/>
              <w:bottom w:val="single" w:sz="4" w:space="0" w:color="auto"/>
              <w:right w:val="nil"/>
            </w:tcBorders>
            <w:shd w:val="clear" w:color="auto" w:fill="auto"/>
            <w:noWrap/>
            <w:vAlign w:val="bottom"/>
            <w:hideMark/>
            <w:tcPrChange w:id="4524" w:author="Nick.Tolimieri [2]" w:date="2022-09-13T12:47:00Z">
              <w:tcPr>
                <w:tcW w:w="1890" w:type="dxa"/>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rPr>
                <w:ins w:id="4525" w:author="Nick.Tolimieri [2]" w:date="2022-09-06T13:51:00Z"/>
                <w:color w:val="000000"/>
                <w:sz w:val="20"/>
                <w:szCs w:val="20"/>
                <w:lang w:val="en-US"/>
              </w:rPr>
            </w:pPr>
            <w:ins w:id="4526" w:author="Nick.Tolimieri [2]" w:date="2022-09-06T13:51:00Z">
              <w:r w:rsidRPr="00C97A89">
                <w:rPr>
                  <w:color w:val="000000"/>
                  <w:sz w:val="20"/>
                  <w:szCs w:val="20"/>
                  <w:lang w:val="en-US"/>
                </w:rPr>
                <w:t>Destruction Island</w:t>
              </w:r>
            </w:ins>
          </w:p>
        </w:tc>
        <w:tc>
          <w:tcPr>
            <w:tcW w:w="616" w:type="dxa"/>
            <w:tcBorders>
              <w:top w:val="nil"/>
              <w:left w:val="nil"/>
              <w:bottom w:val="single" w:sz="4" w:space="0" w:color="auto"/>
              <w:right w:val="nil"/>
            </w:tcBorders>
            <w:shd w:val="clear" w:color="auto" w:fill="auto"/>
            <w:noWrap/>
            <w:vAlign w:val="bottom"/>
            <w:hideMark/>
            <w:tcPrChange w:id="4527" w:author="Nick.Tolimieri [2]" w:date="2022-09-13T12:47:00Z">
              <w:tcPr>
                <w:tcW w:w="616"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28" w:author="Nick.Tolimieri [2]" w:date="2022-09-06T13:51:00Z"/>
                <w:color w:val="000000"/>
                <w:sz w:val="20"/>
                <w:szCs w:val="20"/>
                <w:lang w:val="en-US"/>
              </w:rPr>
            </w:pPr>
            <w:ins w:id="4529" w:author="Nick.Tolimieri [2]" w:date="2022-09-06T13:51:00Z">
              <w:r w:rsidRPr="00C97A89">
                <w:rPr>
                  <w:color w:val="000000"/>
                  <w:sz w:val="20"/>
                  <w:szCs w:val="20"/>
                  <w:lang w:val="en-US"/>
                </w:rPr>
                <w:t>2021</w:t>
              </w:r>
            </w:ins>
          </w:p>
        </w:tc>
        <w:tc>
          <w:tcPr>
            <w:tcW w:w="734" w:type="dxa"/>
            <w:tcBorders>
              <w:top w:val="nil"/>
              <w:left w:val="nil"/>
              <w:bottom w:val="single" w:sz="4" w:space="0" w:color="auto"/>
              <w:right w:val="nil"/>
            </w:tcBorders>
            <w:shd w:val="clear" w:color="auto" w:fill="auto"/>
            <w:noWrap/>
            <w:vAlign w:val="bottom"/>
            <w:hideMark/>
            <w:tcPrChange w:id="4530" w:author="Nick.Tolimieri [2]" w:date="2022-09-13T12:47:00Z">
              <w:tcPr>
                <w:tcW w:w="6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1" w:author="Nick.Tolimieri [2]" w:date="2022-09-06T13:51:00Z"/>
                <w:color w:val="000000"/>
                <w:sz w:val="20"/>
                <w:szCs w:val="20"/>
                <w:lang w:val="en-US"/>
              </w:rPr>
            </w:pPr>
            <w:ins w:id="4532" w:author="Nick.Tolimieri [2]" w:date="2022-09-06T13:51:00Z">
              <w:r w:rsidRPr="00C97A89">
                <w:rPr>
                  <w:color w:val="000000"/>
                  <w:sz w:val="20"/>
                  <w:szCs w:val="20"/>
                  <w:lang w:val="en-US"/>
                </w:rPr>
                <w:t>22</w:t>
              </w:r>
            </w:ins>
          </w:p>
        </w:tc>
        <w:tc>
          <w:tcPr>
            <w:tcW w:w="736" w:type="dxa"/>
            <w:tcBorders>
              <w:top w:val="nil"/>
              <w:left w:val="nil"/>
              <w:bottom w:val="single" w:sz="4" w:space="0" w:color="auto"/>
              <w:right w:val="nil"/>
            </w:tcBorders>
            <w:shd w:val="clear" w:color="auto" w:fill="auto"/>
            <w:noWrap/>
            <w:vAlign w:val="bottom"/>
            <w:hideMark/>
            <w:tcPrChange w:id="4533" w:author="Nick.Tolimieri [2]" w:date="2022-09-13T12:47:00Z">
              <w:tcPr>
                <w:tcW w:w="12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4" w:author="Nick.Tolimieri [2]" w:date="2022-09-06T13:51:00Z"/>
                <w:color w:val="000000"/>
                <w:sz w:val="20"/>
                <w:szCs w:val="20"/>
                <w:lang w:val="en-US"/>
              </w:rPr>
            </w:pPr>
            <w:ins w:id="4535" w:author="Nick.Tolimieri [2]" w:date="2022-09-06T13:51:00Z">
              <w:r w:rsidRPr="00C97A89">
                <w:rPr>
                  <w:color w:val="000000"/>
                  <w:sz w:val="20"/>
                  <w:szCs w:val="20"/>
                  <w:lang w:val="en-US"/>
                </w:rPr>
                <w:t>17</w:t>
              </w:r>
            </w:ins>
          </w:p>
        </w:tc>
        <w:tc>
          <w:tcPr>
            <w:tcW w:w="728" w:type="dxa"/>
            <w:tcBorders>
              <w:top w:val="nil"/>
              <w:left w:val="nil"/>
              <w:bottom w:val="single" w:sz="4" w:space="0" w:color="auto"/>
              <w:right w:val="nil"/>
            </w:tcBorders>
            <w:shd w:val="clear" w:color="auto" w:fill="auto"/>
            <w:noWrap/>
            <w:vAlign w:val="bottom"/>
            <w:hideMark/>
            <w:tcPrChange w:id="4536" w:author="Nick.Tolimieri [2]" w:date="2022-09-13T12:47:00Z">
              <w:tcPr>
                <w:tcW w:w="728"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37" w:author="Nick.Tolimieri [2]" w:date="2022-09-06T13:51:00Z"/>
                <w:color w:val="000000"/>
                <w:sz w:val="20"/>
                <w:szCs w:val="20"/>
                <w:lang w:val="en-US"/>
              </w:rPr>
            </w:pPr>
            <w:ins w:id="4538" w:author="Nick.Tolimieri [2]" w:date="2022-09-06T13:51:00Z">
              <w:r w:rsidRPr="00C97A89">
                <w:rPr>
                  <w:color w:val="000000"/>
                  <w:sz w:val="20"/>
                  <w:szCs w:val="20"/>
                  <w:lang w:val="en-US"/>
                </w:rPr>
                <w:t>1</w:t>
              </w:r>
            </w:ins>
          </w:p>
        </w:tc>
        <w:tc>
          <w:tcPr>
            <w:tcW w:w="786" w:type="dxa"/>
            <w:tcBorders>
              <w:top w:val="nil"/>
              <w:left w:val="nil"/>
              <w:bottom w:val="single" w:sz="4" w:space="0" w:color="auto"/>
              <w:right w:val="nil"/>
            </w:tcBorders>
            <w:shd w:val="clear" w:color="auto" w:fill="auto"/>
            <w:noWrap/>
            <w:vAlign w:val="bottom"/>
            <w:hideMark/>
            <w:tcPrChange w:id="4539" w:author="Nick.Tolimieri [2]" w:date="2022-09-13T12:47:00Z">
              <w:tcPr>
                <w:tcW w:w="9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0" w:author="Nick.Tolimieri [2]" w:date="2022-09-06T13:51:00Z"/>
                <w:color w:val="000000"/>
                <w:sz w:val="20"/>
                <w:szCs w:val="20"/>
                <w:lang w:val="en-US"/>
              </w:rPr>
            </w:pPr>
            <w:ins w:id="4541" w:author="Nick.Tolimieri [2]" w:date="2022-09-06T13:51:00Z">
              <w:r w:rsidRPr="00C97A89">
                <w:rPr>
                  <w:color w:val="000000"/>
                  <w:sz w:val="20"/>
                  <w:szCs w:val="20"/>
                  <w:lang w:val="en-US"/>
                </w:rPr>
                <w:t>11</w:t>
              </w:r>
            </w:ins>
          </w:p>
        </w:tc>
        <w:tc>
          <w:tcPr>
            <w:tcW w:w="700" w:type="dxa"/>
            <w:tcBorders>
              <w:top w:val="nil"/>
              <w:left w:val="nil"/>
              <w:bottom w:val="single" w:sz="4" w:space="0" w:color="auto"/>
              <w:right w:val="nil"/>
            </w:tcBorders>
            <w:shd w:val="clear" w:color="auto" w:fill="auto"/>
            <w:noWrap/>
            <w:vAlign w:val="bottom"/>
            <w:hideMark/>
            <w:tcPrChange w:id="4542" w:author="Nick.Tolimieri [2]" w:date="2022-09-13T12:47:00Z">
              <w:tcPr>
                <w:tcW w:w="70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3" w:author="Nick.Tolimieri [2]" w:date="2022-09-06T13:51:00Z"/>
                <w:color w:val="000000"/>
                <w:sz w:val="20"/>
                <w:szCs w:val="20"/>
                <w:lang w:val="en-US"/>
              </w:rPr>
            </w:pPr>
            <w:ins w:id="4544" w:author="Nick.Tolimieri [2]" w:date="2022-09-06T13:51:00Z">
              <w:r w:rsidRPr="00C97A89">
                <w:rPr>
                  <w:color w:val="000000"/>
                  <w:sz w:val="20"/>
                  <w:szCs w:val="20"/>
                  <w:lang w:val="en-US"/>
                </w:rPr>
                <w:t>11</w:t>
              </w:r>
            </w:ins>
          </w:p>
        </w:tc>
        <w:tc>
          <w:tcPr>
            <w:tcW w:w="640" w:type="dxa"/>
            <w:tcBorders>
              <w:top w:val="nil"/>
              <w:left w:val="nil"/>
              <w:bottom w:val="single" w:sz="4" w:space="0" w:color="auto"/>
              <w:right w:val="nil"/>
            </w:tcBorders>
            <w:shd w:val="clear" w:color="auto" w:fill="auto"/>
            <w:noWrap/>
            <w:vAlign w:val="bottom"/>
            <w:hideMark/>
            <w:tcPrChange w:id="4545" w:author="Nick.Tolimieri [2]" w:date="2022-09-13T12:47:00Z">
              <w:tcPr>
                <w:tcW w:w="640"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6" w:author="Nick.Tolimieri [2]" w:date="2022-09-06T13:51:00Z"/>
                <w:color w:val="000000"/>
                <w:sz w:val="20"/>
                <w:szCs w:val="20"/>
                <w:lang w:val="en-US"/>
              </w:rPr>
            </w:pPr>
            <w:ins w:id="4547" w:author="Nick.Tolimieri [2]" w:date="2022-09-06T13:51:00Z">
              <w:r w:rsidRPr="00C97A89">
                <w:rPr>
                  <w:color w:val="000000"/>
                  <w:sz w:val="20"/>
                  <w:szCs w:val="20"/>
                  <w:lang w:val="en-US"/>
                </w:rPr>
                <w:t>11</w:t>
              </w:r>
            </w:ins>
          </w:p>
        </w:tc>
        <w:tc>
          <w:tcPr>
            <w:tcW w:w="905" w:type="dxa"/>
            <w:tcBorders>
              <w:top w:val="nil"/>
              <w:left w:val="nil"/>
              <w:bottom w:val="single" w:sz="4" w:space="0" w:color="auto"/>
              <w:right w:val="nil"/>
            </w:tcBorders>
            <w:shd w:val="clear" w:color="auto" w:fill="auto"/>
            <w:noWrap/>
            <w:vAlign w:val="bottom"/>
            <w:hideMark/>
            <w:tcPrChange w:id="4548"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49" w:author="Nick.Tolimieri [2]" w:date="2022-09-06T13:51:00Z"/>
                <w:color w:val="000000"/>
                <w:sz w:val="20"/>
                <w:szCs w:val="20"/>
                <w:lang w:val="en-US"/>
              </w:rPr>
            </w:pPr>
            <w:ins w:id="4550" w:author="Nick.Tolimieri [2]" w:date="2022-09-06T13:51:00Z">
              <w:r w:rsidRPr="00C97A89">
                <w:rPr>
                  <w:color w:val="000000"/>
                  <w:sz w:val="20"/>
                  <w:szCs w:val="20"/>
                  <w:lang w:val="en-US"/>
                </w:rPr>
                <w:t>2.51</w:t>
              </w:r>
            </w:ins>
          </w:p>
        </w:tc>
        <w:tc>
          <w:tcPr>
            <w:tcW w:w="905" w:type="dxa"/>
            <w:tcBorders>
              <w:top w:val="nil"/>
              <w:left w:val="nil"/>
              <w:bottom w:val="single" w:sz="4" w:space="0" w:color="auto"/>
              <w:right w:val="nil"/>
            </w:tcBorders>
            <w:shd w:val="clear" w:color="auto" w:fill="auto"/>
            <w:noWrap/>
            <w:vAlign w:val="bottom"/>
            <w:hideMark/>
            <w:tcPrChange w:id="4551"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2" w:author="Nick.Tolimieri [2]" w:date="2022-09-06T13:51:00Z"/>
                <w:color w:val="000000"/>
                <w:sz w:val="20"/>
                <w:szCs w:val="20"/>
                <w:lang w:val="en-US"/>
              </w:rPr>
            </w:pPr>
            <w:ins w:id="4553" w:author="Nick.Tolimieri [2]" w:date="2022-09-06T13:51:00Z">
              <w:r w:rsidRPr="00C97A89">
                <w:rPr>
                  <w:color w:val="000000"/>
                  <w:sz w:val="20"/>
                  <w:szCs w:val="20"/>
                  <w:lang w:val="en-US"/>
                </w:rPr>
                <w:t>0.44</w:t>
              </w:r>
            </w:ins>
          </w:p>
        </w:tc>
        <w:tc>
          <w:tcPr>
            <w:tcW w:w="905" w:type="dxa"/>
            <w:tcBorders>
              <w:top w:val="nil"/>
              <w:left w:val="nil"/>
              <w:bottom w:val="single" w:sz="4" w:space="0" w:color="auto"/>
              <w:right w:val="nil"/>
            </w:tcBorders>
            <w:shd w:val="clear" w:color="auto" w:fill="auto"/>
            <w:noWrap/>
            <w:vAlign w:val="bottom"/>
            <w:hideMark/>
            <w:tcPrChange w:id="4554" w:author="Nick.Tolimieri [2]" w:date="2022-09-13T12:47:00Z">
              <w:tcPr>
                <w:tcW w:w="905" w:type="dxa"/>
                <w:gridSpan w:val="2"/>
                <w:tcBorders>
                  <w:top w:val="nil"/>
                  <w:left w:val="nil"/>
                  <w:bottom w:val="single" w:sz="4" w:space="0" w:color="auto"/>
                  <w:right w:val="nil"/>
                </w:tcBorders>
                <w:shd w:val="clear" w:color="auto" w:fill="auto"/>
                <w:noWrap/>
                <w:vAlign w:val="bottom"/>
                <w:hideMark/>
              </w:tcPr>
            </w:tcPrChange>
          </w:tcPr>
          <w:p w:rsidR="00C97A89" w:rsidRPr="00C97A89" w:rsidRDefault="00C97A89" w:rsidP="00C97A89">
            <w:pPr>
              <w:spacing w:line="240" w:lineRule="auto"/>
              <w:ind w:firstLine="0"/>
              <w:jc w:val="right"/>
              <w:rPr>
                <w:ins w:id="4555" w:author="Nick.Tolimieri [2]" w:date="2022-09-06T13:51:00Z"/>
                <w:color w:val="000000"/>
                <w:sz w:val="20"/>
                <w:szCs w:val="20"/>
                <w:lang w:val="en-US"/>
              </w:rPr>
            </w:pPr>
            <w:ins w:id="4556" w:author="Nick.Tolimieri [2]" w:date="2022-09-06T13:51:00Z">
              <w:r w:rsidRPr="00C97A89">
                <w:rPr>
                  <w:color w:val="000000"/>
                  <w:sz w:val="20"/>
                  <w:szCs w:val="20"/>
                  <w:lang w:val="en-US"/>
                </w:rPr>
                <w:t>3.13</w:t>
              </w:r>
            </w:ins>
          </w:p>
        </w:tc>
      </w:tr>
    </w:tbl>
    <w:p w:rsidR="00B41F3D" w:rsidRDefault="00B7111A" w:rsidP="00B41F3D">
      <w:pPr>
        <w:ind w:firstLine="0"/>
        <w:rPr>
          <w:rFonts w:asciiTheme="minorHAnsi" w:eastAsiaTheme="minorHAnsi" w:hAnsiTheme="minorHAnsi" w:cstheme="minorBidi"/>
          <w:sz w:val="22"/>
          <w:szCs w:val="22"/>
          <w:lang w:val="en-US"/>
        </w:rPr>
        <w:pPrChange w:id="4557" w:author="Nick.Tolimieri [2]" w:date="2022-09-27T11:52:00Z">
          <w:pPr/>
        </w:pPrChange>
      </w:pPr>
      <w:ins w:id="4558" w:author="Nick.Tolimieri [2]" w:date="2022-09-02T11:51:00Z">
        <w:r>
          <w:fldChar w:fldCharType="begin"/>
        </w:r>
        <w:r>
          <w:instrText xml:space="preserve"> LINK </w:instrText>
        </w:r>
      </w:ins>
      <w:r w:rsidR="00B41F3D">
        <w:instrText xml:space="preserve">Excel.SheetBinaryMacroEnabled.12 "C:\\Users\\nick.tolimieri\\Documents\\GitHub\\OCNMS\\Flagstone paper\\Plots\\Table_MHW_Intensity.csv" Table_MHW_Intensity!R1C1:R55C10 </w:instrText>
      </w:r>
      <w:ins w:id="4559" w:author="Nick.Tolimieri [2]" w:date="2022-09-02T11:51:00Z">
        <w:r>
          <w:instrText xml:space="preserve">\a \f 5 \h </w:instrText>
        </w:r>
      </w:ins>
      <w:r>
        <w:instrText xml:space="preserve"> \* MERGEFORMAT </w:instrText>
      </w:r>
      <w:ins w:id="4560" w:author="Nick.Tolimieri [2]" w:date="2022-09-02T11:51:00Z">
        <w:r w:rsidR="00B41F3D">
          <w:fldChar w:fldCharType="separate"/>
        </w:r>
      </w:ins>
    </w:p>
    <w:tbl>
      <w:tblPr>
        <w:tblStyle w:val="TableGrid"/>
        <w:tblW w:w="9600" w:type="dxa"/>
        <w:tblLook w:val="04A0" w:firstRow="1" w:lastRow="0" w:firstColumn="1" w:lastColumn="0" w:noHBand="0" w:noVBand="1"/>
      </w:tblPr>
      <w:tblGrid>
        <w:gridCol w:w="960"/>
        <w:gridCol w:w="960"/>
        <w:gridCol w:w="960"/>
        <w:gridCol w:w="1076"/>
        <w:gridCol w:w="960"/>
        <w:gridCol w:w="960"/>
        <w:gridCol w:w="960"/>
        <w:gridCol w:w="960"/>
        <w:gridCol w:w="991"/>
        <w:gridCol w:w="991"/>
        <w:tblGridChange w:id="4561">
          <w:tblGrid>
            <w:gridCol w:w="960"/>
            <w:gridCol w:w="960"/>
            <w:gridCol w:w="960"/>
            <w:gridCol w:w="1076"/>
            <w:gridCol w:w="960"/>
            <w:gridCol w:w="960"/>
            <w:gridCol w:w="960"/>
            <w:gridCol w:w="960"/>
            <w:gridCol w:w="991"/>
            <w:gridCol w:w="991"/>
          </w:tblGrid>
        </w:tblGridChange>
      </w:tblGrid>
      <w:tr w:rsidR="00B41F3D" w:rsidRPr="00B41F3D" w:rsidTr="00B41F3D">
        <w:trPr>
          <w:divId w:val="820847304"/>
          <w:trHeight w:val="300"/>
          <w:ins w:id="4562" w:author="Nick.Tolimieri [2]" w:date="2022-09-27T11:52:00Z"/>
        </w:trPr>
        <w:tc>
          <w:tcPr>
            <w:tcW w:w="960" w:type="dxa"/>
            <w:noWrap/>
            <w:hideMark/>
          </w:tcPr>
          <w:p w:rsidR="00B41F3D" w:rsidRPr="00B41F3D" w:rsidRDefault="00B41F3D" w:rsidP="00B41F3D">
            <w:pPr>
              <w:ind w:firstLine="0"/>
              <w:rPr>
                <w:ins w:id="4563" w:author="Nick.Tolimieri [2]" w:date="2022-09-27T11:52:00Z"/>
                <w:rFonts w:asciiTheme="minorHAnsi" w:eastAsiaTheme="minorHAnsi" w:hAnsiTheme="minorHAnsi" w:cstheme="minorBidi"/>
                <w:sz w:val="22"/>
                <w:szCs w:val="22"/>
                <w:rPrChange w:id="4564" w:author="Nick.Tolimieri [2]" w:date="2022-09-27T11:52:00Z">
                  <w:rPr>
                    <w:ins w:id="4565" w:author="Nick.Tolimieri [2]" w:date="2022-09-27T11:52:00Z"/>
                    <w:rFonts w:ascii="Calibri" w:hAnsi="Calibri" w:cs="Calibri"/>
                    <w:color w:val="000000"/>
                    <w:sz w:val="22"/>
                    <w:szCs w:val="22"/>
                  </w:rPr>
                </w:rPrChange>
              </w:rPr>
              <w:pPrChange w:id="4566" w:author="Nick.Tolimieri [2]" w:date="2022-09-27T11:52:00Z">
                <w:pPr/>
              </w:pPrChange>
            </w:pPr>
            <w:ins w:id="4567" w:author="Nick.Tolimieri [2]" w:date="2022-09-27T11:52:00Z">
              <w:r w:rsidRPr="00B41F3D">
                <w:rPr>
                  <w:rFonts w:asciiTheme="minorHAnsi" w:eastAsiaTheme="minorHAnsi" w:hAnsiTheme="minorHAnsi" w:cstheme="minorBidi"/>
                  <w:sz w:val="22"/>
                  <w:szCs w:val="22"/>
                  <w:rPrChange w:id="4568" w:author="Nick.Tolimieri [2]" w:date="2022-09-27T11:52:00Z">
                    <w:rPr>
                      <w:rFonts w:ascii="Calibri" w:hAnsi="Calibri" w:cs="Calibri"/>
                      <w:color w:val="000000"/>
                      <w:sz w:val="22"/>
                      <w:szCs w:val="22"/>
                    </w:rPr>
                  </w:rPrChange>
                </w:rPr>
                <w:t>Site</w:t>
              </w:r>
            </w:ins>
          </w:p>
        </w:tc>
        <w:tc>
          <w:tcPr>
            <w:tcW w:w="960" w:type="dxa"/>
            <w:noWrap/>
            <w:hideMark/>
          </w:tcPr>
          <w:p w:rsidR="00B41F3D" w:rsidRPr="00B41F3D" w:rsidRDefault="00B41F3D" w:rsidP="00B41F3D">
            <w:pPr>
              <w:ind w:firstLine="0"/>
              <w:rPr>
                <w:ins w:id="4569" w:author="Nick.Tolimieri [2]" w:date="2022-09-27T11:52:00Z"/>
                <w:rFonts w:asciiTheme="minorHAnsi" w:eastAsiaTheme="minorHAnsi" w:hAnsiTheme="minorHAnsi" w:cstheme="minorBidi"/>
                <w:sz w:val="22"/>
                <w:szCs w:val="22"/>
                <w:rPrChange w:id="4570" w:author="Nick.Tolimieri [2]" w:date="2022-09-27T11:52:00Z">
                  <w:rPr>
                    <w:ins w:id="4571" w:author="Nick.Tolimieri [2]" w:date="2022-09-27T11:52:00Z"/>
                    <w:rFonts w:ascii="Calibri" w:hAnsi="Calibri" w:cs="Calibri"/>
                    <w:color w:val="000000"/>
                    <w:sz w:val="22"/>
                    <w:szCs w:val="22"/>
                  </w:rPr>
                </w:rPrChange>
              </w:rPr>
              <w:pPrChange w:id="4572" w:author="Nick.Tolimieri [2]" w:date="2022-09-27T11:52:00Z">
                <w:pPr/>
              </w:pPrChange>
            </w:pPr>
            <w:ins w:id="4573" w:author="Nick.Tolimieri [2]" w:date="2022-09-27T11:52:00Z">
              <w:r w:rsidRPr="00B41F3D">
                <w:rPr>
                  <w:rFonts w:asciiTheme="minorHAnsi" w:eastAsiaTheme="minorHAnsi" w:hAnsiTheme="minorHAnsi" w:cstheme="minorBidi"/>
                  <w:sz w:val="22"/>
                  <w:szCs w:val="22"/>
                  <w:rPrChange w:id="4574" w:author="Nick.Tolimieri [2]" w:date="2022-09-27T11:52:00Z">
                    <w:rPr>
                      <w:rFonts w:ascii="Calibri" w:hAnsi="Calibri" w:cs="Calibri"/>
                      <w:color w:val="000000"/>
                      <w:sz w:val="22"/>
                      <w:szCs w:val="22"/>
                    </w:rPr>
                  </w:rPrChange>
                </w:rPr>
                <w:t>Year</w:t>
              </w:r>
            </w:ins>
          </w:p>
        </w:tc>
        <w:tc>
          <w:tcPr>
            <w:tcW w:w="960" w:type="dxa"/>
            <w:noWrap/>
            <w:hideMark/>
          </w:tcPr>
          <w:p w:rsidR="00B41F3D" w:rsidRPr="00B41F3D" w:rsidRDefault="00B41F3D" w:rsidP="00B41F3D">
            <w:pPr>
              <w:ind w:firstLine="0"/>
              <w:rPr>
                <w:ins w:id="4575" w:author="Nick.Tolimieri [2]" w:date="2022-09-27T11:52:00Z"/>
                <w:rFonts w:asciiTheme="minorHAnsi" w:eastAsiaTheme="minorHAnsi" w:hAnsiTheme="minorHAnsi" w:cstheme="minorBidi"/>
                <w:sz w:val="22"/>
                <w:szCs w:val="22"/>
                <w:rPrChange w:id="4576" w:author="Nick.Tolimieri [2]" w:date="2022-09-27T11:52:00Z">
                  <w:rPr>
                    <w:ins w:id="4577" w:author="Nick.Tolimieri [2]" w:date="2022-09-27T11:52:00Z"/>
                    <w:rFonts w:ascii="Calibri" w:hAnsi="Calibri" w:cs="Calibri"/>
                    <w:color w:val="000000"/>
                    <w:sz w:val="22"/>
                    <w:szCs w:val="22"/>
                  </w:rPr>
                </w:rPrChange>
              </w:rPr>
              <w:pPrChange w:id="4578" w:author="Nick.Tolimieri [2]" w:date="2022-09-27T11:52:00Z">
                <w:pPr/>
              </w:pPrChange>
            </w:pPr>
            <w:ins w:id="4579" w:author="Nick.Tolimieri [2]" w:date="2022-09-27T11:52:00Z">
              <w:r w:rsidRPr="00B41F3D">
                <w:rPr>
                  <w:rFonts w:asciiTheme="minorHAnsi" w:eastAsiaTheme="minorHAnsi" w:hAnsiTheme="minorHAnsi" w:cstheme="minorBidi"/>
                  <w:sz w:val="22"/>
                  <w:szCs w:val="22"/>
                  <w:rPrChange w:id="4580" w:author="Nick.Tolimieri [2]" w:date="2022-09-27T11:52:00Z">
                    <w:rPr>
                      <w:rFonts w:ascii="Calibri" w:hAnsi="Calibri" w:cs="Calibri"/>
                      <w:color w:val="000000"/>
                      <w:sz w:val="22"/>
                      <w:szCs w:val="22"/>
                    </w:rPr>
                  </w:rPrChange>
                </w:rPr>
                <w:t>Days &gt; 15C</w:t>
              </w:r>
            </w:ins>
          </w:p>
        </w:tc>
        <w:tc>
          <w:tcPr>
            <w:tcW w:w="960" w:type="dxa"/>
            <w:noWrap/>
            <w:hideMark/>
          </w:tcPr>
          <w:p w:rsidR="00B41F3D" w:rsidRPr="00B41F3D" w:rsidRDefault="00B41F3D" w:rsidP="00B41F3D">
            <w:pPr>
              <w:ind w:firstLine="0"/>
              <w:rPr>
                <w:ins w:id="4581" w:author="Nick.Tolimieri [2]" w:date="2022-09-27T11:52:00Z"/>
                <w:rFonts w:asciiTheme="minorHAnsi" w:eastAsiaTheme="minorHAnsi" w:hAnsiTheme="minorHAnsi" w:cstheme="minorBidi"/>
                <w:sz w:val="22"/>
                <w:szCs w:val="22"/>
                <w:rPrChange w:id="4582" w:author="Nick.Tolimieri [2]" w:date="2022-09-27T11:52:00Z">
                  <w:rPr>
                    <w:ins w:id="4583" w:author="Nick.Tolimieri [2]" w:date="2022-09-27T11:52:00Z"/>
                    <w:rFonts w:ascii="Calibri" w:hAnsi="Calibri" w:cs="Calibri"/>
                    <w:color w:val="000000"/>
                    <w:sz w:val="22"/>
                    <w:szCs w:val="22"/>
                  </w:rPr>
                </w:rPrChange>
              </w:rPr>
              <w:pPrChange w:id="4584" w:author="Nick.Tolimieri [2]" w:date="2022-09-27T11:52:00Z">
                <w:pPr/>
              </w:pPrChange>
            </w:pPr>
            <w:ins w:id="4585" w:author="Nick.Tolimieri [2]" w:date="2022-09-27T11:52:00Z">
              <w:r w:rsidRPr="00B41F3D">
                <w:rPr>
                  <w:rFonts w:asciiTheme="minorHAnsi" w:eastAsiaTheme="minorHAnsi" w:hAnsiTheme="minorHAnsi" w:cstheme="minorBidi"/>
                  <w:sz w:val="22"/>
                  <w:szCs w:val="22"/>
                  <w:rPrChange w:id="4586" w:author="Nick.Tolimieri [2]" w:date="2022-09-27T11:52:00Z">
                    <w:rPr>
                      <w:rFonts w:ascii="Calibri" w:hAnsi="Calibri" w:cs="Calibri"/>
                      <w:color w:val="000000"/>
                      <w:sz w:val="22"/>
                      <w:szCs w:val="22"/>
                    </w:rPr>
                  </w:rPrChange>
                </w:rPr>
                <w:t>Days above threshold</w:t>
              </w:r>
            </w:ins>
          </w:p>
        </w:tc>
        <w:tc>
          <w:tcPr>
            <w:tcW w:w="960" w:type="dxa"/>
            <w:noWrap/>
            <w:hideMark/>
          </w:tcPr>
          <w:p w:rsidR="00B41F3D" w:rsidRPr="00B41F3D" w:rsidRDefault="00B41F3D" w:rsidP="00B41F3D">
            <w:pPr>
              <w:ind w:firstLine="0"/>
              <w:rPr>
                <w:ins w:id="4587" w:author="Nick.Tolimieri [2]" w:date="2022-09-27T11:52:00Z"/>
                <w:rFonts w:asciiTheme="minorHAnsi" w:eastAsiaTheme="minorHAnsi" w:hAnsiTheme="minorHAnsi" w:cstheme="minorBidi"/>
                <w:sz w:val="22"/>
                <w:szCs w:val="22"/>
                <w:rPrChange w:id="4588" w:author="Nick.Tolimieri [2]" w:date="2022-09-27T11:52:00Z">
                  <w:rPr>
                    <w:ins w:id="4589" w:author="Nick.Tolimieri [2]" w:date="2022-09-27T11:52:00Z"/>
                    <w:rFonts w:ascii="Calibri" w:hAnsi="Calibri" w:cs="Calibri"/>
                    <w:color w:val="000000"/>
                    <w:sz w:val="22"/>
                    <w:szCs w:val="22"/>
                  </w:rPr>
                </w:rPrChange>
              </w:rPr>
              <w:pPrChange w:id="4590" w:author="Nick.Tolimieri [2]" w:date="2022-09-27T11:52:00Z">
                <w:pPr/>
              </w:pPrChange>
            </w:pPr>
            <w:ins w:id="4591" w:author="Nick.Tolimieri [2]" w:date="2022-09-27T11:52:00Z">
              <w:r w:rsidRPr="00B41F3D">
                <w:rPr>
                  <w:rFonts w:asciiTheme="minorHAnsi" w:eastAsiaTheme="minorHAnsi" w:hAnsiTheme="minorHAnsi" w:cstheme="minorBidi"/>
                  <w:sz w:val="22"/>
                  <w:szCs w:val="22"/>
                  <w:rPrChange w:id="4592" w:author="Nick.Tolimieri [2]" w:date="2022-09-27T11:52:00Z">
                    <w:rPr>
                      <w:rFonts w:ascii="Calibri" w:hAnsi="Calibri" w:cs="Calibri"/>
                      <w:color w:val="000000"/>
                      <w:sz w:val="22"/>
                      <w:szCs w:val="22"/>
                    </w:rPr>
                  </w:rPrChange>
                </w:rPr>
                <w:t>MHW events</w:t>
              </w:r>
            </w:ins>
          </w:p>
        </w:tc>
        <w:tc>
          <w:tcPr>
            <w:tcW w:w="960" w:type="dxa"/>
            <w:noWrap/>
            <w:hideMark/>
          </w:tcPr>
          <w:p w:rsidR="00B41F3D" w:rsidRPr="00B41F3D" w:rsidRDefault="00B41F3D" w:rsidP="00B41F3D">
            <w:pPr>
              <w:ind w:firstLine="0"/>
              <w:rPr>
                <w:ins w:id="4593" w:author="Nick.Tolimieri [2]" w:date="2022-09-27T11:52:00Z"/>
                <w:rFonts w:asciiTheme="minorHAnsi" w:eastAsiaTheme="minorHAnsi" w:hAnsiTheme="minorHAnsi" w:cstheme="minorBidi"/>
                <w:sz w:val="22"/>
                <w:szCs w:val="22"/>
                <w:rPrChange w:id="4594" w:author="Nick.Tolimieri [2]" w:date="2022-09-27T11:52:00Z">
                  <w:rPr>
                    <w:ins w:id="4595" w:author="Nick.Tolimieri [2]" w:date="2022-09-27T11:52:00Z"/>
                    <w:rFonts w:ascii="Calibri" w:hAnsi="Calibri" w:cs="Calibri"/>
                    <w:color w:val="000000"/>
                    <w:sz w:val="22"/>
                    <w:szCs w:val="22"/>
                  </w:rPr>
                </w:rPrChange>
              </w:rPr>
              <w:pPrChange w:id="4596" w:author="Nick.Tolimieri [2]" w:date="2022-09-27T11:52:00Z">
                <w:pPr/>
              </w:pPrChange>
            </w:pPr>
            <w:ins w:id="4597" w:author="Nick.Tolimieri [2]" w:date="2022-09-27T11:52:00Z">
              <w:r w:rsidRPr="00B41F3D">
                <w:rPr>
                  <w:rFonts w:asciiTheme="minorHAnsi" w:eastAsiaTheme="minorHAnsi" w:hAnsiTheme="minorHAnsi" w:cstheme="minorBidi"/>
                  <w:sz w:val="22"/>
                  <w:szCs w:val="22"/>
                  <w:rPrChange w:id="4598" w:author="Nick.Tolimieri [2]" w:date="2022-09-27T11:52:00Z">
                    <w:rPr>
                      <w:rFonts w:ascii="Calibri" w:hAnsi="Calibri" w:cs="Calibri"/>
                      <w:color w:val="000000"/>
                      <w:sz w:val="22"/>
                      <w:szCs w:val="22"/>
                    </w:rPr>
                  </w:rPrChange>
                </w:rPr>
                <w:t>HW days (5+)</w:t>
              </w:r>
            </w:ins>
          </w:p>
        </w:tc>
        <w:tc>
          <w:tcPr>
            <w:tcW w:w="960" w:type="dxa"/>
            <w:noWrap/>
            <w:hideMark/>
          </w:tcPr>
          <w:p w:rsidR="00B41F3D" w:rsidRPr="00B41F3D" w:rsidRDefault="00B41F3D" w:rsidP="00B41F3D">
            <w:pPr>
              <w:ind w:firstLine="0"/>
              <w:rPr>
                <w:ins w:id="4599" w:author="Nick.Tolimieri [2]" w:date="2022-09-27T11:52:00Z"/>
                <w:rFonts w:asciiTheme="minorHAnsi" w:eastAsiaTheme="minorHAnsi" w:hAnsiTheme="minorHAnsi" w:cstheme="minorBidi"/>
                <w:sz w:val="22"/>
                <w:szCs w:val="22"/>
                <w:rPrChange w:id="4600" w:author="Nick.Tolimieri [2]" w:date="2022-09-27T11:52:00Z">
                  <w:rPr>
                    <w:ins w:id="4601" w:author="Nick.Tolimieri [2]" w:date="2022-09-27T11:52:00Z"/>
                    <w:rFonts w:ascii="Calibri" w:hAnsi="Calibri" w:cs="Calibri"/>
                    <w:color w:val="000000"/>
                    <w:sz w:val="22"/>
                    <w:szCs w:val="22"/>
                  </w:rPr>
                </w:rPrChange>
              </w:rPr>
              <w:pPrChange w:id="4602" w:author="Nick.Tolimieri [2]" w:date="2022-09-27T11:52:00Z">
                <w:pPr/>
              </w:pPrChange>
            </w:pPr>
            <w:ins w:id="4603" w:author="Nick.Tolimieri [2]" w:date="2022-09-27T11:52:00Z">
              <w:r w:rsidRPr="00B41F3D">
                <w:rPr>
                  <w:rFonts w:asciiTheme="minorHAnsi" w:eastAsiaTheme="minorHAnsi" w:hAnsiTheme="minorHAnsi" w:cstheme="minorBidi"/>
                  <w:sz w:val="22"/>
                  <w:szCs w:val="22"/>
                  <w:rPrChange w:id="4604" w:author="Nick.Tolimieri [2]" w:date="2022-09-27T11:52:00Z">
                    <w:rPr>
                      <w:rFonts w:ascii="Calibri" w:hAnsi="Calibri" w:cs="Calibri"/>
                      <w:color w:val="000000"/>
                      <w:sz w:val="22"/>
                      <w:szCs w:val="22"/>
                    </w:rPr>
                  </w:rPrChange>
                </w:rPr>
                <w:t>Min days</w:t>
              </w:r>
            </w:ins>
          </w:p>
        </w:tc>
        <w:tc>
          <w:tcPr>
            <w:tcW w:w="960" w:type="dxa"/>
            <w:noWrap/>
            <w:hideMark/>
          </w:tcPr>
          <w:p w:rsidR="00B41F3D" w:rsidRPr="00B41F3D" w:rsidRDefault="00B41F3D" w:rsidP="00B41F3D">
            <w:pPr>
              <w:ind w:firstLine="0"/>
              <w:rPr>
                <w:ins w:id="4605" w:author="Nick.Tolimieri [2]" w:date="2022-09-27T11:52:00Z"/>
                <w:rFonts w:asciiTheme="minorHAnsi" w:eastAsiaTheme="minorHAnsi" w:hAnsiTheme="minorHAnsi" w:cstheme="minorBidi"/>
                <w:sz w:val="22"/>
                <w:szCs w:val="22"/>
                <w:rPrChange w:id="4606" w:author="Nick.Tolimieri [2]" w:date="2022-09-27T11:52:00Z">
                  <w:rPr>
                    <w:ins w:id="4607" w:author="Nick.Tolimieri [2]" w:date="2022-09-27T11:52:00Z"/>
                    <w:rFonts w:ascii="Calibri" w:hAnsi="Calibri" w:cs="Calibri"/>
                    <w:color w:val="000000"/>
                    <w:sz w:val="22"/>
                    <w:szCs w:val="22"/>
                  </w:rPr>
                </w:rPrChange>
              </w:rPr>
              <w:pPrChange w:id="4608" w:author="Nick.Tolimieri [2]" w:date="2022-09-27T11:52:00Z">
                <w:pPr/>
              </w:pPrChange>
            </w:pPr>
            <w:ins w:id="4609" w:author="Nick.Tolimieri [2]" w:date="2022-09-27T11:52:00Z">
              <w:r w:rsidRPr="00B41F3D">
                <w:rPr>
                  <w:rFonts w:asciiTheme="minorHAnsi" w:eastAsiaTheme="minorHAnsi" w:hAnsiTheme="minorHAnsi" w:cstheme="minorBidi"/>
                  <w:sz w:val="22"/>
                  <w:szCs w:val="22"/>
                  <w:rPrChange w:id="4610" w:author="Nick.Tolimieri [2]" w:date="2022-09-27T11:52:00Z">
                    <w:rPr>
                      <w:rFonts w:ascii="Calibri" w:hAnsi="Calibri" w:cs="Calibri"/>
                      <w:color w:val="000000"/>
                      <w:sz w:val="22"/>
                      <w:szCs w:val="22"/>
                    </w:rPr>
                  </w:rPrChange>
                </w:rPr>
                <w:t>Max days</w:t>
              </w:r>
            </w:ins>
          </w:p>
        </w:tc>
        <w:tc>
          <w:tcPr>
            <w:tcW w:w="960" w:type="dxa"/>
            <w:noWrap/>
            <w:hideMark/>
          </w:tcPr>
          <w:p w:rsidR="00B41F3D" w:rsidRPr="00B41F3D" w:rsidRDefault="00B41F3D" w:rsidP="00B41F3D">
            <w:pPr>
              <w:ind w:firstLine="0"/>
              <w:rPr>
                <w:ins w:id="4611" w:author="Nick.Tolimieri [2]" w:date="2022-09-27T11:52:00Z"/>
                <w:rFonts w:asciiTheme="minorHAnsi" w:eastAsiaTheme="minorHAnsi" w:hAnsiTheme="minorHAnsi" w:cstheme="minorBidi"/>
                <w:sz w:val="22"/>
                <w:szCs w:val="22"/>
                <w:rPrChange w:id="4612" w:author="Nick.Tolimieri [2]" w:date="2022-09-27T11:52:00Z">
                  <w:rPr>
                    <w:ins w:id="4613" w:author="Nick.Tolimieri [2]" w:date="2022-09-27T11:52:00Z"/>
                    <w:rFonts w:ascii="Calibri" w:hAnsi="Calibri" w:cs="Calibri"/>
                    <w:color w:val="000000"/>
                    <w:sz w:val="22"/>
                    <w:szCs w:val="22"/>
                  </w:rPr>
                </w:rPrChange>
              </w:rPr>
              <w:pPrChange w:id="4614" w:author="Nick.Tolimieri [2]" w:date="2022-09-27T11:52:00Z">
                <w:pPr/>
              </w:pPrChange>
            </w:pPr>
            <w:ins w:id="4615" w:author="Nick.Tolimieri [2]" w:date="2022-09-27T11:52:00Z">
              <w:r w:rsidRPr="00B41F3D">
                <w:rPr>
                  <w:rFonts w:asciiTheme="minorHAnsi" w:eastAsiaTheme="minorHAnsi" w:hAnsiTheme="minorHAnsi" w:cstheme="minorBidi"/>
                  <w:sz w:val="22"/>
                  <w:szCs w:val="22"/>
                  <w:rPrChange w:id="4616" w:author="Nick.Tolimieri [2]" w:date="2022-09-27T11:52:00Z">
                    <w:rPr>
                      <w:rFonts w:ascii="Calibri" w:hAnsi="Calibri" w:cs="Calibri"/>
                      <w:color w:val="000000"/>
                      <w:sz w:val="22"/>
                      <w:szCs w:val="22"/>
                    </w:rPr>
                  </w:rPrChange>
                </w:rPr>
                <w:t>Mean intensity</w:t>
              </w:r>
            </w:ins>
          </w:p>
        </w:tc>
        <w:tc>
          <w:tcPr>
            <w:tcW w:w="960" w:type="dxa"/>
            <w:noWrap/>
            <w:hideMark/>
          </w:tcPr>
          <w:p w:rsidR="00B41F3D" w:rsidRPr="00B41F3D" w:rsidRDefault="00B41F3D" w:rsidP="00B41F3D">
            <w:pPr>
              <w:ind w:firstLine="0"/>
              <w:rPr>
                <w:ins w:id="4617" w:author="Nick.Tolimieri [2]" w:date="2022-09-27T11:52:00Z"/>
                <w:rFonts w:asciiTheme="minorHAnsi" w:eastAsiaTheme="minorHAnsi" w:hAnsiTheme="minorHAnsi" w:cstheme="minorBidi"/>
                <w:sz w:val="22"/>
                <w:szCs w:val="22"/>
                <w:rPrChange w:id="4618" w:author="Nick.Tolimieri [2]" w:date="2022-09-27T11:52:00Z">
                  <w:rPr>
                    <w:ins w:id="4619" w:author="Nick.Tolimieri [2]" w:date="2022-09-27T11:52:00Z"/>
                    <w:rFonts w:ascii="Calibri" w:hAnsi="Calibri" w:cs="Calibri"/>
                    <w:color w:val="000000"/>
                    <w:sz w:val="22"/>
                    <w:szCs w:val="22"/>
                  </w:rPr>
                </w:rPrChange>
              </w:rPr>
              <w:pPrChange w:id="4620" w:author="Nick.Tolimieri [2]" w:date="2022-09-27T11:52:00Z">
                <w:pPr/>
              </w:pPrChange>
            </w:pPr>
            <w:proofErr w:type="spellStart"/>
            <w:ins w:id="4621" w:author="Nick.Tolimieri [2]" w:date="2022-09-27T11:52:00Z">
              <w:r w:rsidRPr="00B41F3D">
                <w:rPr>
                  <w:rFonts w:asciiTheme="minorHAnsi" w:eastAsiaTheme="minorHAnsi" w:hAnsiTheme="minorHAnsi" w:cstheme="minorBidi"/>
                  <w:sz w:val="22"/>
                  <w:szCs w:val="22"/>
                  <w:rPrChange w:id="4622" w:author="Nick.Tolimieri [2]" w:date="2022-09-27T11:52:00Z">
                    <w:rPr>
                      <w:rFonts w:ascii="Calibri" w:hAnsi="Calibri" w:cs="Calibri"/>
                      <w:color w:val="000000"/>
                      <w:sz w:val="22"/>
                      <w:szCs w:val="22"/>
                    </w:rPr>
                  </w:rPrChange>
                </w:rPr>
                <w:t>Var</w:t>
              </w:r>
              <w:proofErr w:type="spellEnd"/>
              <w:r w:rsidRPr="00B41F3D">
                <w:rPr>
                  <w:rFonts w:asciiTheme="minorHAnsi" w:eastAsiaTheme="minorHAnsi" w:hAnsiTheme="minorHAnsi" w:cstheme="minorBidi"/>
                  <w:sz w:val="22"/>
                  <w:szCs w:val="22"/>
                  <w:rPrChange w:id="4623" w:author="Nick.Tolimieri [2]" w:date="2022-09-27T11:52:00Z">
                    <w:rPr>
                      <w:rFonts w:ascii="Calibri" w:hAnsi="Calibri" w:cs="Calibri"/>
                      <w:color w:val="000000"/>
                      <w:sz w:val="22"/>
                      <w:szCs w:val="22"/>
                    </w:rPr>
                  </w:rPrChange>
                </w:rPr>
                <w:t xml:space="preserve"> intensity</w:t>
              </w:r>
            </w:ins>
          </w:p>
        </w:tc>
      </w:tr>
      <w:tr w:rsidR="00B41F3D" w:rsidRPr="00B41F3D" w:rsidTr="00B41F3D">
        <w:trPr>
          <w:divId w:val="820847304"/>
          <w:trHeight w:val="300"/>
          <w:ins w:id="4624" w:author="Nick.Tolimieri [2]" w:date="2022-09-27T11:52:00Z"/>
        </w:trPr>
        <w:tc>
          <w:tcPr>
            <w:tcW w:w="960" w:type="dxa"/>
            <w:noWrap/>
            <w:hideMark/>
          </w:tcPr>
          <w:p w:rsidR="00B41F3D" w:rsidRPr="00B41F3D" w:rsidRDefault="00B41F3D" w:rsidP="00B41F3D">
            <w:pPr>
              <w:ind w:firstLine="0"/>
              <w:rPr>
                <w:ins w:id="4625" w:author="Nick.Tolimieri [2]" w:date="2022-09-27T11:52:00Z"/>
                <w:rFonts w:asciiTheme="minorHAnsi" w:eastAsiaTheme="minorHAnsi" w:hAnsiTheme="minorHAnsi" w:cstheme="minorBidi"/>
                <w:sz w:val="22"/>
                <w:szCs w:val="22"/>
                <w:rPrChange w:id="4626" w:author="Nick.Tolimieri [2]" w:date="2022-09-27T11:52:00Z">
                  <w:rPr>
                    <w:ins w:id="4627" w:author="Nick.Tolimieri [2]" w:date="2022-09-27T11:52:00Z"/>
                    <w:rFonts w:ascii="Calibri" w:hAnsi="Calibri" w:cs="Calibri"/>
                    <w:color w:val="000000"/>
                    <w:sz w:val="22"/>
                    <w:szCs w:val="22"/>
                  </w:rPr>
                </w:rPrChange>
              </w:rPr>
              <w:pPrChange w:id="4628" w:author="Nick.Tolimieri [2]" w:date="2022-09-27T11:52:00Z">
                <w:pPr/>
              </w:pPrChange>
            </w:pPr>
            <w:proofErr w:type="spellStart"/>
            <w:ins w:id="4629" w:author="Nick.Tolimieri [2]" w:date="2022-09-27T11:52:00Z">
              <w:r w:rsidRPr="00B41F3D">
                <w:rPr>
                  <w:rFonts w:asciiTheme="minorHAnsi" w:eastAsiaTheme="minorHAnsi" w:hAnsiTheme="minorHAnsi" w:cstheme="minorBidi"/>
                  <w:sz w:val="22"/>
                  <w:szCs w:val="22"/>
                  <w:rPrChange w:id="4630"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4631"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4632"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4633"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4634" w:author="Nick.Tolimieri [2]" w:date="2022-09-27T11:52:00Z"/>
                <w:rFonts w:asciiTheme="minorHAnsi" w:eastAsiaTheme="minorHAnsi" w:hAnsiTheme="minorHAnsi" w:cstheme="minorBidi"/>
                <w:sz w:val="22"/>
                <w:szCs w:val="22"/>
                <w:rPrChange w:id="4635" w:author="Nick.Tolimieri [2]" w:date="2022-09-27T11:52:00Z">
                  <w:rPr>
                    <w:ins w:id="4636" w:author="Nick.Tolimieri [2]" w:date="2022-09-27T11:52:00Z"/>
                    <w:rFonts w:ascii="Calibri" w:hAnsi="Calibri" w:cs="Calibri"/>
                    <w:color w:val="000000"/>
                    <w:sz w:val="22"/>
                    <w:szCs w:val="22"/>
                  </w:rPr>
                </w:rPrChange>
              </w:rPr>
              <w:pPrChange w:id="4637" w:author="Nick.Tolimieri [2]" w:date="2022-09-27T11:52:00Z">
                <w:pPr>
                  <w:jc w:val="right"/>
                </w:pPr>
              </w:pPrChange>
            </w:pPr>
            <w:ins w:id="4638" w:author="Nick.Tolimieri [2]" w:date="2022-09-27T11:52:00Z">
              <w:r w:rsidRPr="00B41F3D">
                <w:rPr>
                  <w:rFonts w:asciiTheme="minorHAnsi" w:eastAsiaTheme="minorHAnsi" w:hAnsiTheme="minorHAnsi" w:cstheme="minorBidi"/>
                  <w:sz w:val="22"/>
                  <w:szCs w:val="22"/>
                  <w:rPrChange w:id="4639" w:author="Nick.Tolimieri [2]" w:date="2022-09-27T11:52:00Z">
                    <w:rPr>
                      <w:rFonts w:ascii="Calibri" w:hAnsi="Calibri" w:cs="Calibri"/>
                      <w:color w:val="000000"/>
                      <w:sz w:val="22"/>
                      <w:szCs w:val="22"/>
                    </w:rPr>
                  </w:rPrChange>
                </w:rPr>
                <w:t>1992</w:t>
              </w:r>
            </w:ins>
          </w:p>
        </w:tc>
        <w:tc>
          <w:tcPr>
            <w:tcW w:w="960" w:type="dxa"/>
            <w:noWrap/>
            <w:hideMark/>
          </w:tcPr>
          <w:p w:rsidR="00B41F3D" w:rsidRPr="00B41F3D" w:rsidRDefault="00B41F3D" w:rsidP="00B41F3D">
            <w:pPr>
              <w:ind w:firstLine="0"/>
              <w:rPr>
                <w:ins w:id="4640" w:author="Nick.Tolimieri [2]" w:date="2022-09-27T11:52:00Z"/>
                <w:rFonts w:asciiTheme="minorHAnsi" w:eastAsiaTheme="minorHAnsi" w:hAnsiTheme="minorHAnsi" w:cstheme="minorBidi"/>
                <w:sz w:val="22"/>
                <w:szCs w:val="22"/>
                <w:rPrChange w:id="4641" w:author="Nick.Tolimieri [2]" w:date="2022-09-27T11:52:00Z">
                  <w:rPr>
                    <w:ins w:id="4642" w:author="Nick.Tolimieri [2]" w:date="2022-09-27T11:52:00Z"/>
                    <w:rFonts w:ascii="Calibri" w:hAnsi="Calibri" w:cs="Calibri"/>
                    <w:color w:val="000000"/>
                    <w:sz w:val="22"/>
                    <w:szCs w:val="22"/>
                  </w:rPr>
                </w:rPrChange>
              </w:rPr>
              <w:pPrChange w:id="4643" w:author="Nick.Tolimieri [2]" w:date="2022-09-27T11:52:00Z">
                <w:pPr>
                  <w:jc w:val="right"/>
                </w:pPr>
              </w:pPrChange>
            </w:pPr>
            <w:ins w:id="4644" w:author="Nick.Tolimieri [2]" w:date="2022-09-27T11:52:00Z">
              <w:r w:rsidRPr="00B41F3D">
                <w:rPr>
                  <w:rFonts w:asciiTheme="minorHAnsi" w:eastAsiaTheme="minorHAnsi" w:hAnsiTheme="minorHAnsi" w:cstheme="minorBidi"/>
                  <w:sz w:val="22"/>
                  <w:szCs w:val="22"/>
                  <w:rPrChange w:id="4645" w:author="Nick.Tolimieri [2]" w:date="2022-09-27T11:52:00Z">
                    <w:rPr>
                      <w:rFonts w:ascii="Calibri" w:hAnsi="Calibri" w:cs="Calibri"/>
                      <w:color w:val="000000"/>
                      <w:sz w:val="22"/>
                      <w:szCs w:val="22"/>
                    </w:rPr>
                  </w:rPrChange>
                </w:rPr>
                <w:t>4</w:t>
              </w:r>
            </w:ins>
          </w:p>
        </w:tc>
        <w:tc>
          <w:tcPr>
            <w:tcW w:w="960" w:type="dxa"/>
            <w:noWrap/>
            <w:hideMark/>
          </w:tcPr>
          <w:p w:rsidR="00B41F3D" w:rsidRPr="00B41F3D" w:rsidRDefault="00B41F3D" w:rsidP="00B41F3D">
            <w:pPr>
              <w:ind w:firstLine="0"/>
              <w:rPr>
                <w:ins w:id="4646" w:author="Nick.Tolimieri [2]" w:date="2022-09-27T11:52:00Z"/>
                <w:rFonts w:asciiTheme="minorHAnsi" w:eastAsiaTheme="minorHAnsi" w:hAnsiTheme="minorHAnsi" w:cstheme="minorBidi"/>
                <w:sz w:val="22"/>
                <w:szCs w:val="22"/>
                <w:rPrChange w:id="4647" w:author="Nick.Tolimieri [2]" w:date="2022-09-27T11:52:00Z">
                  <w:rPr>
                    <w:ins w:id="4648" w:author="Nick.Tolimieri [2]" w:date="2022-09-27T11:52:00Z"/>
                    <w:rFonts w:ascii="Calibri" w:hAnsi="Calibri" w:cs="Calibri"/>
                    <w:color w:val="000000"/>
                    <w:sz w:val="22"/>
                    <w:szCs w:val="22"/>
                  </w:rPr>
                </w:rPrChange>
              </w:rPr>
              <w:pPrChange w:id="4649" w:author="Nick.Tolimieri [2]" w:date="2022-09-27T11:52:00Z">
                <w:pPr>
                  <w:jc w:val="right"/>
                </w:pPr>
              </w:pPrChange>
            </w:pPr>
            <w:ins w:id="4650" w:author="Nick.Tolimieri [2]" w:date="2022-09-27T11:52:00Z">
              <w:r w:rsidRPr="00B41F3D">
                <w:rPr>
                  <w:rFonts w:asciiTheme="minorHAnsi" w:eastAsiaTheme="minorHAnsi" w:hAnsiTheme="minorHAnsi" w:cstheme="minorBidi"/>
                  <w:sz w:val="22"/>
                  <w:szCs w:val="22"/>
                  <w:rPrChange w:id="4651" w:author="Nick.Tolimieri [2]" w:date="2022-09-27T11:52:00Z">
                    <w:rPr>
                      <w:rFonts w:ascii="Calibri" w:hAnsi="Calibri" w:cs="Calibri"/>
                      <w:color w:val="000000"/>
                      <w:sz w:val="22"/>
                      <w:szCs w:val="22"/>
                    </w:rPr>
                  </w:rPrChange>
                </w:rPr>
                <w:t>44</w:t>
              </w:r>
            </w:ins>
          </w:p>
        </w:tc>
        <w:tc>
          <w:tcPr>
            <w:tcW w:w="960" w:type="dxa"/>
            <w:noWrap/>
            <w:hideMark/>
          </w:tcPr>
          <w:p w:rsidR="00B41F3D" w:rsidRPr="00B41F3D" w:rsidRDefault="00B41F3D" w:rsidP="00B41F3D">
            <w:pPr>
              <w:ind w:firstLine="0"/>
              <w:rPr>
                <w:ins w:id="4652" w:author="Nick.Tolimieri [2]" w:date="2022-09-27T11:52:00Z"/>
                <w:rFonts w:asciiTheme="minorHAnsi" w:eastAsiaTheme="minorHAnsi" w:hAnsiTheme="minorHAnsi" w:cstheme="minorBidi"/>
                <w:sz w:val="22"/>
                <w:szCs w:val="22"/>
                <w:rPrChange w:id="4653" w:author="Nick.Tolimieri [2]" w:date="2022-09-27T11:52:00Z">
                  <w:rPr>
                    <w:ins w:id="4654" w:author="Nick.Tolimieri [2]" w:date="2022-09-27T11:52:00Z"/>
                    <w:rFonts w:ascii="Calibri" w:hAnsi="Calibri" w:cs="Calibri"/>
                    <w:color w:val="000000"/>
                    <w:sz w:val="22"/>
                    <w:szCs w:val="22"/>
                  </w:rPr>
                </w:rPrChange>
              </w:rPr>
              <w:pPrChange w:id="4655" w:author="Nick.Tolimieri [2]" w:date="2022-09-27T11:52:00Z">
                <w:pPr>
                  <w:jc w:val="right"/>
                </w:pPr>
              </w:pPrChange>
            </w:pPr>
            <w:ins w:id="4656" w:author="Nick.Tolimieri [2]" w:date="2022-09-27T11:52:00Z">
              <w:r w:rsidRPr="00B41F3D">
                <w:rPr>
                  <w:rFonts w:asciiTheme="minorHAnsi" w:eastAsiaTheme="minorHAnsi" w:hAnsiTheme="minorHAnsi" w:cstheme="minorBidi"/>
                  <w:sz w:val="22"/>
                  <w:szCs w:val="22"/>
                  <w:rPrChange w:id="4657" w:author="Nick.Tolimieri [2]" w:date="2022-09-27T11:52:00Z">
                    <w:rPr>
                      <w:rFonts w:ascii="Calibri" w:hAnsi="Calibri" w:cs="Calibri"/>
                      <w:color w:val="000000"/>
                      <w:sz w:val="22"/>
                      <w:szCs w:val="22"/>
                    </w:rPr>
                  </w:rPrChange>
                </w:rPr>
                <w:t>4</w:t>
              </w:r>
            </w:ins>
          </w:p>
        </w:tc>
        <w:tc>
          <w:tcPr>
            <w:tcW w:w="960" w:type="dxa"/>
            <w:noWrap/>
            <w:hideMark/>
          </w:tcPr>
          <w:p w:rsidR="00B41F3D" w:rsidRPr="00B41F3D" w:rsidRDefault="00B41F3D" w:rsidP="00B41F3D">
            <w:pPr>
              <w:ind w:firstLine="0"/>
              <w:rPr>
                <w:ins w:id="4658" w:author="Nick.Tolimieri [2]" w:date="2022-09-27T11:52:00Z"/>
                <w:rFonts w:asciiTheme="minorHAnsi" w:eastAsiaTheme="minorHAnsi" w:hAnsiTheme="minorHAnsi" w:cstheme="minorBidi"/>
                <w:sz w:val="22"/>
                <w:szCs w:val="22"/>
                <w:rPrChange w:id="4659" w:author="Nick.Tolimieri [2]" w:date="2022-09-27T11:52:00Z">
                  <w:rPr>
                    <w:ins w:id="4660" w:author="Nick.Tolimieri [2]" w:date="2022-09-27T11:52:00Z"/>
                    <w:rFonts w:ascii="Calibri" w:hAnsi="Calibri" w:cs="Calibri"/>
                    <w:color w:val="000000"/>
                    <w:sz w:val="22"/>
                    <w:szCs w:val="22"/>
                  </w:rPr>
                </w:rPrChange>
              </w:rPr>
              <w:pPrChange w:id="4661" w:author="Nick.Tolimieri [2]" w:date="2022-09-27T11:52:00Z">
                <w:pPr>
                  <w:jc w:val="right"/>
                </w:pPr>
              </w:pPrChange>
            </w:pPr>
            <w:ins w:id="4662" w:author="Nick.Tolimieri [2]" w:date="2022-09-27T11:52:00Z">
              <w:r w:rsidRPr="00B41F3D">
                <w:rPr>
                  <w:rFonts w:asciiTheme="minorHAnsi" w:eastAsiaTheme="minorHAnsi" w:hAnsiTheme="minorHAnsi" w:cstheme="minorBidi"/>
                  <w:sz w:val="22"/>
                  <w:szCs w:val="22"/>
                  <w:rPrChange w:id="4663" w:author="Nick.Tolimieri [2]" w:date="2022-09-27T11:52:00Z">
                    <w:rPr>
                      <w:rFonts w:ascii="Calibri" w:hAnsi="Calibri" w:cs="Calibri"/>
                      <w:color w:val="000000"/>
                      <w:sz w:val="22"/>
                      <w:szCs w:val="22"/>
                    </w:rPr>
                  </w:rPrChange>
                </w:rPr>
                <w:t>33</w:t>
              </w:r>
            </w:ins>
          </w:p>
        </w:tc>
        <w:tc>
          <w:tcPr>
            <w:tcW w:w="960" w:type="dxa"/>
            <w:noWrap/>
            <w:hideMark/>
          </w:tcPr>
          <w:p w:rsidR="00B41F3D" w:rsidRPr="00B41F3D" w:rsidRDefault="00B41F3D" w:rsidP="00B41F3D">
            <w:pPr>
              <w:ind w:firstLine="0"/>
              <w:rPr>
                <w:ins w:id="4664" w:author="Nick.Tolimieri [2]" w:date="2022-09-27T11:52:00Z"/>
                <w:rFonts w:asciiTheme="minorHAnsi" w:eastAsiaTheme="minorHAnsi" w:hAnsiTheme="minorHAnsi" w:cstheme="minorBidi"/>
                <w:sz w:val="22"/>
                <w:szCs w:val="22"/>
                <w:rPrChange w:id="4665" w:author="Nick.Tolimieri [2]" w:date="2022-09-27T11:52:00Z">
                  <w:rPr>
                    <w:ins w:id="4666" w:author="Nick.Tolimieri [2]" w:date="2022-09-27T11:52:00Z"/>
                    <w:rFonts w:ascii="Calibri" w:hAnsi="Calibri" w:cs="Calibri"/>
                    <w:color w:val="000000"/>
                    <w:sz w:val="22"/>
                    <w:szCs w:val="22"/>
                  </w:rPr>
                </w:rPrChange>
              </w:rPr>
              <w:pPrChange w:id="4667" w:author="Nick.Tolimieri [2]" w:date="2022-09-27T11:52:00Z">
                <w:pPr>
                  <w:jc w:val="right"/>
                </w:pPr>
              </w:pPrChange>
            </w:pPr>
            <w:ins w:id="4668" w:author="Nick.Tolimieri [2]" w:date="2022-09-27T11:52:00Z">
              <w:r w:rsidRPr="00B41F3D">
                <w:rPr>
                  <w:rFonts w:asciiTheme="minorHAnsi" w:eastAsiaTheme="minorHAnsi" w:hAnsiTheme="minorHAnsi" w:cstheme="minorBidi"/>
                  <w:sz w:val="22"/>
                  <w:szCs w:val="22"/>
                  <w:rPrChange w:id="4669"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4670" w:author="Nick.Tolimieri [2]" w:date="2022-09-27T11:52:00Z"/>
                <w:rFonts w:asciiTheme="minorHAnsi" w:eastAsiaTheme="minorHAnsi" w:hAnsiTheme="minorHAnsi" w:cstheme="minorBidi"/>
                <w:sz w:val="22"/>
                <w:szCs w:val="22"/>
                <w:rPrChange w:id="4671" w:author="Nick.Tolimieri [2]" w:date="2022-09-27T11:52:00Z">
                  <w:rPr>
                    <w:ins w:id="4672" w:author="Nick.Tolimieri [2]" w:date="2022-09-27T11:52:00Z"/>
                    <w:rFonts w:ascii="Calibri" w:hAnsi="Calibri" w:cs="Calibri"/>
                    <w:color w:val="000000"/>
                    <w:sz w:val="22"/>
                    <w:szCs w:val="22"/>
                  </w:rPr>
                </w:rPrChange>
              </w:rPr>
              <w:pPrChange w:id="4673" w:author="Nick.Tolimieri [2]" w:date="2022-09-27T11:52:00Z">
                <w:pPr>
                  <w:jc w:val="right"/>
                </w:pPr>
              </w:pPrChange>
            </w:pPr>
            <w:ins w:id="4674" w:author="Nick.Tolimieri [2]" w:date="2022-09-27T11:52:00Z">
              <w:r w:rsidRPr="00B41F3D">
                <w:rPr>
                  <w:rFonts w:asciiTheme="minorHAnsi" w:eastAsiaTheme="minorHAnsi" w:hAnsiTheme="minorHAnsi" w:cstheme="minorBidi"/>
                  <w:sz w:val="22"/>
                  <w:szCs w:val="22"/>
                  <w:rPrChange w:id="4675" w:author="Nick.Tolimieri [2]" w:date="2022-09-27T11:52:00Z">
                    <w:rPr>
                      <w:rFonts w:ascii="Calibri" w:hAnsi="Calibri" w:cs="Calibri"/>
                      <w:color w:val="000000"/>
                      <w:sz w:val="22"/>
                      <w:szCs w:val="22"/>
                    </w:rPr>
                  </w:rPrChange>
                </w:rPr>
                <w:t>11</w:t>
              </w:r>
            </w:ins>
          </w:p>
        </w:tc>
        <w:tc>
          <w:tcPr>
            <w:tcW w:w="960" w:type="dxa"/>
            <w:noWrap/>
            <w:hideMark/>
          </w:tcPr>
          <w:p w:rsidR="00B41F3D" w:rsidRPr="00B41F3D" w:rsidRDefault="00B41F3D" w:rsidP="00B41F3D">
            <w:pPr>
              <w:ind w:firstLine="0"/>
              <w:rPr>
                <w:ins w:id="4676" w:author="Nick.Tolimieri [2]" w:date="2022-09-27T11:52:00Z"/>
                <w:rFonts w:asciiTheme="minorHAnsi" w:eastAsiaTheme="minorHAnsi" w:hAnsiTheme="minorHAnsi" w:cstheme="minorBidi"/>
                <w:sz w:val="22"/>
                <w:szCs w:val="22"/>
                <w:rPrChange w:id="4677" w:author="Nick.Tolimieri [2]" w:date="2022-09-27T11:52:00Z">
                  <w:rPr>
                    <w:ins w:id="4678" w:author="Nick.Tolimieri [2]" w:date="2022-09-27T11:52:00Z"/>
                    <w:rFonts w:ascii="Calibri" w:hAnsi="Calibri" w:cs="Calibri"/>
                    <w:color w:val="000000"/>
                    <w:sz w:val="22"/>
                    <w:szCs w:val="22"/>
                  </w:rPr>
                </w:rPrChange>
              </w:rPr>
              <w:pPrChange w:id="4679" w:author="Nick.Tolimieri [2]" w:date="2022-09-27T11:52:00Z">
                <w:pPr>
                  <w:jc w:val="right"/>
                </w:pPr>
              </w:pPrChange>
            </w:pPr>
            <w:ins w:id="4680" w:author="Nick.Tolimieri [2]" w:date="2022-09-27T11:52:00Z">
              <w:r w:rsidRPr="00B41F3D">
                <w:rPr>
                  <w:rFonts w:asciiTheme="minorHAnsi" w:eastAsiaTheme="minorHAnsi" w:hAnsiTheme="minorHAnsi" w:cstheme="minorBidi"/>
                  <w:sz w:val="22"/>
                  <w:szCs w:val="22"/>
                  <w:rPrChange w:id="4681" w:author="Nick.Tolimieri [2]" w:date="2022-09-27T11:52:00Z">
                    <w:rPr>
                      <w:rFonts w:ascii="Calibri" w:hAnsi="Calibri" w:cs="Calibri"/>
                      <w:color w:val="000000"/>
                      <w:sz w:val="22"/>
                      <w:szCs w:val="22"/>
                    </w:rPr>
                  </w:rPrChange>
                </w:rPr>
                <w:t>2.03</w:t>
              </w:r>
            </w:ins>
          </w:p>
        </w:tc>
        <w:tc>
          <w:tcPr>
            <w:tcW w:w="960" w:type="dxa"/>
            <w:noWrap/>
            <w:hideMark/>
          </w:tcPr>
          <w:p w:rsidR="00B41F3D" w:rsidRPr="00B41F3D" w:rsidRDefault="00B41F3D" w:rsidP="00B41F3D">
            <w:pPr>
              <w:ind w:firstLine="0"/>
              <w:rPr>
                <w:ins w:id="4682" w:author="Nick.Tolimieri [2]" w:date="2022-09-27T11:52:00Z"/>
                <w:rFonts w:asciiTheme="minorHAnsi" w:eastAsiaTheme="minorHAnsi" w:hAnsiTheme="minorHAnsi" w:cstheme="minorBidi"/>
                <w:sz w:val="22"/>
                <w:szCs w:val="22"/>
                <w:rPrChange w:id="4683" w:author="Nick.Tolimieri [2]" w:date="2022-09-27T11:52:00Z">
                  <w:rPr>
                    <w:ins w:id="4684" w:author="Nick.Tolimieri [2]" w:date="2022-09-27T11:52:00Z"/>
                    <w:rFonts w:ascii="Calibri" w:hAnsi="Calibri" w:cs="Calibri"/>
                    <w:color w:val="000000"/>
                    <w:sz w:val="22"/>
                    <w:szCs w:val="22"/>
                  </w:rPr>
                </w:rPrChange>
              </w:rPr>
              <w:pPrChange w:id="4685" w:author="Nick.Tolimieri [2]" w:date="2022-09-27T11:52:00Z">
                <w:pPr>
                  <w:jc w:val="right"/>
                </w:pPr>
              </w:pPrChange>
            </w:pPr>
            <w:ins w:id="4686" w:author="Nick.Tolimieri [2]" w:date="2022-09-27T11:52:00Z">
              <w:r w:rsidRPr="00B41F3D">
                <w:rPr>
                  <w:rFonts w:asciiTheme="minorHAnsi" w:eastAsiaTheme="minorHAnsi" w:hAnsiTheme="minorHAnsi" w:cstheme="minorBidi"/>
                  <w:sz w:val="22"/>
                  <w:szCs w:val="22"/>
                  <w:rPrChange w:id="4687" w:author="Nick.Tolimieri [2]" w:date="2022-09-27T11:52:00Z">
                    <w:rPr>
                      <w:rFonts w:ascii="Calibri" w:hAnsi="Calibri" w:cs="Calibri"/>
                      <w:color w:val="000000"/>
                      <w:sz w:val="22"/>
                      <w:szCs w:val="22"/>
                    </w:rPr>
                  </w:rPrChange>
                </w:rPr>
                <w:t>0.5</w:t>
              </w:r>
            </w:ins>
          </w:p>
        </w:tc>
      </w:tr>
      <w:tr w:rsidR="00B41F3D" w:rsidRPr="00B41F3D" w:rsidTr="00B41F3D">
        <w:trPr>
          <w:divId w:val="820847304"/>
          <w:trHeight w:val="300"/>
          <w:ins w:id="4688" w:author="Nick.Tolimieri [2]" w:date="2022-09-27T11:52:00Z"/>
        </w:trPr>
        <w:tc>
          <w:tcPr>
            <w:tcW w:w="960" w:type="dxa"/>
            <w:noWrap/>
            <w:hideMark/>
          </w:tcPr>
          <w:p w:rsidR="00B41F3D" w:rsidRPr="00B41F3D" w:rsidRDefault="00B41F3D" w:rsidP="00B41F3D">
            <w:pPr>
              <w:ind w:firstLine="0"/>
              <w:rPr>
                <w:ins w:id="4689" w:author="Nick.Tolimieri [2]" w:date="2022-09-27T11:52:00Z"/>
                <w:rFonts w:asciiTheme="minorHAnsi" w:eastAsiaTheme="minorHAnsi" w:hAnsiTheme="minorHAnsi" w:cstheme="minorBidi"/>
                <w:sz w:val="22"/>
                <w:szCs w:val="22"/>
                <w:rPrChange w:id="4690" w:author="Nick.Tolimieri [2]" w:date="2022-09-27T11:52:00Z">
                  <w:rPr>
                    <w:ins w:id="4691" w:author="Nick.Tolimieri [2]" w:date="2022-09-27T11:52:00Z"/>
                    <w:rFonts w:ascii="Calibri" w:hAnsi="Calibri" w:cs="Calibri"/>
                    <w:color w:val="000000"/>
                    <w:sz w:val="22"/>
                    <w:szCs w:val="22"/>
                  </w:rPr>
                </w:rPrChange>
              </w:rPr>
              <w:pPrChange w:id="4692" w:author="Nick.Tolimieri [2]" w:date="2022-09-27T11:52:00Z">
                <w:pPr/>
              </w:pPrChange>
            </w:pPr>
            <w:proofErr w:type="spellStart"/>
            <w:ins w:id="4693" w:author="Nick.Tolimieri [2]" w:date="2022-09-27T11:52:00Z">
              <w:r w:rsidRPr="00B41F3D">
                <w:rPr>
                  <w:rFonts w:asciiTheme="minorHAnsi" w:eastAsiaTheme="minorHAnsi" w:hAnsiTheme="minorHAnsi" w:cstheme="minorBidi"/>
                  <w:sz w:val="22"/>
                  <w:szCs w:val="22"/>
                  <w:rPrChange w:id="4694"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4695"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4696"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4697"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4698" w:author="Nick.Tolimieri [2]" w:date="2022-09-27T11:52:00Z"/>
                <w:rFonts w:asciiTheme="minorHAnsi" w:eastAsiaTheme="minorHAnsi" w:hAnsiTheme="minorHAnsi" w:cstheme="minorBidi"/>
                <w:sz w:val="22"/>
                <w:szCs w:val="22"/>
                <w:rPrChange w:id="4699" w:author="Nick.Tolimieri [2]" w:date="2022-09-27T11:52:00Z">
                  <w:rPr>
                    <w:ins w:id="4700" w:author="Nick.Tolimieri [2]" w:date="2022-09-27T11:52:00Z"/>
                    <w:rFonts w:ascii="Calibri" w:hAnsi="Calibri" w:cs="Calibri"/>
                    <w:color w:val="000000"/>
                    <w:sz w:val="22"/>
                    <w:szCs w:val="22"/>
                  </w:rPr>
                </w:rPrChange>
              </w:rPr>
              <w:pPrChange w:id="4701" w:author="Nick.Tolimieri [2]" w:date="2022-09-27T11:52:00Z">
                <w:pPr>
                  <w:jc w:val="right"/>
                </w:pPr>
              </w:pPrChange>
            </w:pPr>
            <w:ins w:id="4702" w:author="Nick.Tolimieri [2]" w:date="2022-09-27T11:52:00Z">
              <w:r w:rsidRPr="00B41F3D">
                <w:rPr>
                  <w:rFonts w:asciiTheme="minorHAnsi" w:eastAsiaTheme="minorHAnsi" w:hAnsiTheme="minorHAnsi" w:cstheme="minorBidi"/>
                  <w:sz w:val="22"/>
                  <w:szCs w:val="22"/>
                  <w:rPrChange w:id="4703" w:author="Nick.Tolimieri [2]" w:date="2022-09-27T11:52:00Z">
                    <w:rPr>
                      <w:rFonts w:ascii="Calibri" w:hAnsi="Calibri" w:cs="Calibri"/>
                      <w:color w:val="000000"/>
                      <w:sz w:val="22"/>
                      <w:szCs w:val="22"/>
                    </w:rPr>
                  </w:rPrChange>
                </w:rPr>
                <w:t>1993</w:t>
              </w:r>
            </w:ins>
          </w:p>
        </w:tc>
        <w:tc>
          <w:tcPr>
            <w:tcW w:w="960" w:type="dxa"/>
            <w:noWrap/>
            <w:hideMark/>
          </w:tcPr>
          <w:p w:rsidR="00B41F3D" w:rsidRPr="00B41F3D" w:rsidRDefault="00B41F3D" w:rsidP="00B41F3D">
            <w:pPr>
              <w:ind w:firstLine="0"/>
              <w:rPr>
                <w:ins w:id="4704" w:author="Nick.Tolimieri [2]" w:date="2022-09-27T11:52:00Z"/>
                <w:rFonts w:asciiTheme="minorHAnsi" w:eastAsiaTheme="minorHAnsi" w:hAnsiTheme="minorHAnsi" w:cstheme="minorBidi"/>
                <w:sz w:val="22"/>
                <w:szCs w:val="22"/>
                <w:rPrChange w:id="4705" w:author="Nick.Tolimieri [2]" w:date="2022-09-27T11:52:00Z">
                  <w:rPr>
                    <w:ins w:id="4706" w:author="Nick.Tolimieri [2]" w:date="2022-09-27T11:52:00Z"/>
                    <w:rFonts w:ascii="Calibri" w:hAnsi="Calibri" w:cs="Calibri"/>
                    <w:color w:val="000000"/>
                    <w:sz w:val="22"/>
                    <w:szCs w:val="22"/>
                  </w:rPr>
                </w:rPrChange>
              </w:rPr>
              <w:pPrChange w:id="4707" w:author="Nick.Tolimieri [2]" w:date="2022-09-27T11:52:00Z">
                <w:pPr>
                  <w:jc w:val="right"/>
                </w:pPr>
              </w:pPrChange>
            </w:pPr>
            <w:ins w:id="4708" w:author="Nick.Tolimieri [2]" w:date="2022-09-27T11:52:00Z">
              <w:r w:rsidRPr="00B41F3D">
                <w:rPr>
                  <w:rFonts w:asciiTheme="minorHAnsi" w:eastAsiaTheme="minorHAnsi" w:hAnsiTheme="minorHAnsi" w:cstheme="minorBidi"/>
                  <w:sz w:val="22"/>
                  <w:szCs w:val="22"/>
                  <w:rPrChange w:id="4709"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4710" w:author="Nick.Tolimieri [2]" w:date="2022-09-27T11:52:00Z"/>
                <w:rFonts w:asciiTheme="minorHAnsi" w:eastAsiaTheme="minorHAnsi" w:hAnsiTheme="minorHAnsi" w:cstheme="minorBidi"/>
                <w:sz w:val="22"/>
                <w:szCs w:val="22"/>
                <w:rPrChange w:id="4711" w:author="Nick.Tolimieri [2]" w:date="2022-09-27T11:52:00Z">
                  <w:rPr>
                    <w:ins w:id="4712" w:author="Nick.Tolimieri [2]" w:date="2022-09-27T11:52:00Z"/>
                    <w:rFonts w:ascii="Calibri" w:hAnsi="Calibri" w:cs="Calibri"/>
                    <w:color w:val="000000"/>
                    <w:sz w:val="22"/>
                    <w:szCs w:val="22"/>
                  </w:rPr>
                </w:rPrChange>
              </w:rPr>
              <w:pPrChange w:id="4713" w:author="Nick.Tolimieri [2]" w:date="2022-09-27T11:52:00Z">
                <w:pPr>
                  <w:jc w:val="right"/>
                </w:pPr>
              </w:pPrChange>
            </w:pPr>
            <w:ins w:id="4714" w:author="Nick.Tolimieri [2]" w:date="2022-09-27T11:52:00Z">
              <w:r w:rsidRPr="00B41F3D">
                <w:rPr>
                  <w:rFonts w:asciiTheme="minorHAnsi" w:eastAsiaTheme="minorHAnsi" w:hAnsiTheme="minorHAnsi" w:cstheme="minorBidi"/>
                  <w:sz w:val="22"/>
                  <w:szCs w:val="22"/>
                  <w:rPrChange w:id="4715" w:author="Nick.Tolimieri [2]" w:date="2022-09-27T11:52:00Z">
                    <w:rPr>
                      <w:rFonts w:ascii="Calibri" w:hAnsi="Calibri" w:cs="Calibri"/>
                      <w:color w:val="000000"/>
                      <w:sz w:val="22"/>
                      <w:szCs w:val="22"/>
                    </w:rPr>
                  </w:rPrChange>
                </w:rPr>
                <w:t>42</w:t>
              </w:r>
            </w:ins>
          </w:p>
        </w:tc>
        <w:tc>
          <w:tcPr>
            <w:tcW w:w="960" w:type="dxa"/>
            <w:noWrap/>
            <w:hideMark/>
          </w:tcPr>
          <w:p w:rsidR="00B41F3D" w:rsidRPr="00B41F3D" w:rsidRDefault="00B41F3D" w:rsidP="00B41F3D">
            <w:pPr>
              <w:ind w:firstLine="0"/>
              <w:rPr>
                <w:ins w:id="4716" w:author="Nick.Tolimieri [2]" w:date="2022-09-27T11:52:00Z"/>
                <w:rFonts w:asciiTheme="minorHAnsi" w:eastAsiaTheme="minorHAnsi" w:hAnsiTheme="minorHAnsi" w:cstheme="minorBidi"/>
                <w:sz w:val="22"/>
                <w:szCs w:val="22"/>
                <w:rPrChange w:id="4717" w:author="Nick.Tolimieri [2]" w:date="2022-09-27T11:52:00Z">
                  <w:rPr>
                    <w:ins w:id="4718" w:author="Nick.Tolimieri [2]" w:date="2022-09-27T11:52:00Z"/>
                    <w:rFonts w:ascii="Calibri" w:hAnsi="Calibri" w:cs="Calibri"/>
                    <w:color w:val="000000"/>
                    <w:sz w:val="22"/>
                    <w:szCs w:val="22"/>
                  </w:rPr>
                </w:rPrChange>
              </w:rPr>
              <w:pPrChange w:id="4719" w:author="Nick.Tolimieri [2]" w:date="2022-09-27T11:52:00Z">
                <w:pPr>
                  <w:jc w:val="right"/>
                </w:pPr>
              </w:pPrChange>
            </w:pPr>
            <w:ins w:id="4720" w:author="Nick.Tolimieri [2]" w:date="2022-09-27T11:52:00Z">
              <w:r w:rsidRPr="00B41F3D">
                <w:rPr>
                  <w:rFonts w:asciiTheme="minorHAnsi" w:eastAsiaTheme="minorHAnsi" w:hAnsiTheme="minorHAnsi" w:cstheme="minorBidi"/>
                  <w:sz w:val="22"/>
                  <w:szCs w:val="22"/>
                  <w:rPrChange w:id="4721" w:author="Nick.Tolimieri [2]" w:date="2022-09-27T11:52:00Z">
                    <w:rPr>
                      <w:rFonts w:ascii="Calibri" w:hAnsi="Calibri" w:cs="Calibri"/>
                      <w:color w:val="000000"/>
                      <w:sz w:val="22"/>
                      <w:szCs w:val="22"/>
                    </w:rPr>
                  </w:rPrChange>
                </w:rPr>
                <w:t>2</w:t>
              </w:r>
            </w:ins>
          </w:p>
        </w:tc>
        <w:tc>
          <w:tcPr>
            <w:tcW w:w="960" w:type="dxa"/>
            <w:noWrap/>
            <w:hideMark/>
          </w:tcPr>
          <w:p w:rsidR="00B41F3D" w:rsidRPr="00B41F3D" w:rsidRDefault="00B41F3D" w:rsidP="00B41F3D">
            <w:pPr>
              <w:ind w:firstLine="0"/>
              <w:rPr>
                <w:ins w:id="4722" w:author="Nick.Tolimieri [2]" w:date="2022-09-27T11:52:00Z"/>
                <w:rFonts w:asciiTheme="minorHAnsi" w:eastAsiaTheme="minorHAnsi" w:hAnsiTheme="minorHAnsi" w:cstheme="minorBidi"/>
                <w:sz w:val="22"/>
                <w:szCs w:val="22"/>
                <w:rPrChange w:id="4723" w:author="Nick.Tolimieri [2]" w:date="2022-09-27T11:52:00Z">
                  <w:rPr>
                    <w:ins w:id="4724" w:author="Nick.Tolimieri [2]" w:date="2022-09-27T11:52:00Z"/>
                    <w:rFonts w:ascii="Calibri" w:hAnsi="Calibri" w:cs="Calibri"/>
                    <w:color w:val="000000"/>
                    <w:sz w:val="22"/>
                    <w:szCs w:val="22"/>
                  </w:rPr>
                </w:rPrChange>
              </w:rPr>
              <w:pPrChange w:id="4725" w:author="Nick.Tolimieri [2]" w:date="2022-09-27T11:52:00Z">
                <w:pPr>
                  <w:jc w:val="right"/>
                </w:pPr>
              </w:pPrChange>
            </w:pPr>
            <w:ins w:id="4726" w:author="Nick.Tolimieri [2]" w:date="2022-09-27T11:52:00Z">
              <w:r w:rsidRPr="00B41F3D">
                <w:rPr>
                  <w:rFonts w:asciiTheme="minorHAnsi" w:eastAsiaTheme="minorHAnsi" w:hAnsiTheme="minorHAnsi" w:cstheme="minorBidi"/>
                  <w:sz w:val="22"/>
                  <w:szCs w:val="22"/>
                  <w:rPrChange w:id="4727" w:author="Nick.Tolimieri [2]" w:date="2022-09-27T11:52:00Z">
                    <w:rPr>
                      <w:rFonts w:ascii="Calibri" w:hAnsi="Calibri" w:cs="Calibri"/>
                      <w:color w:val="000000"/>
                      <w:sz w:val="22"/>
                      <w:szCs w:val="22"/>
                    </w:rPr>
                  </w:rPrChange>
                </w:rPr>
                <w:t>36</w:t>
              </w:r>
            </w:ins>
          </w:p>
        </w:tc>
        <w:tc>
          <w:tcPr>
            <w:tcW w:w="960" w:type="dxa"/>
            <w:noWrap/>
            <w:hideMark/>
          </w:tcPr>
          <w:p w:rsidR="00B41F3D" w:rsidRPr="00B41F3D" w:rsidRDefault="00B41F3D" w:rsidP="00B41F3D">
            <w:pPr>
              <w:ind w:firstLine="0"/>
              <w:rPr>
                <w:ins w:id="4728" w:author="Nick.Tolimieri [2]" w:date="2022-09-27T11:52:00Z"/>
                <w:rFonts w:asciiTheme="minorHAnsi" w:eastAsiaTheme="minorHAnsi" w:hAnsiTheme="minorHAnsi" w:cstheme="minorBidi"/>
                <w:sz w:val="22"/>
                <w:szCs w:val="22"/>
                <w:rPrChange w:id="4729" w:author="Nick.Tolimieri [2]" w:date="2022-09-27T11:52:00Z">
                  <w:rPr>
                    <w:ins w:id="4730" w:author="Nick.Tolimieri [2]" w:date="2022-09-27T11:52:00Z"/>
                    <w:rFonts w:ascii="Calibri" w:hAnsi="Calibri" w:cs="Calibri"/>
                    <w:color w:val="000000"/>
                    <w:sz w:val="22"/>
                    <w:szCs w:val="22"/>
                  </w:rPr>
                </w:rPrChange>
              </w:rPr>
              <w:pPrChange w:id="4731" w:author="Nick.Tolimieri [2]" w:date="2022-09-27T11:52:00Z">
                <w:pPr>
                  <w:jc w:val="right"/>
                </w:pPr>
              </w:pPrChange>
            </w:pPr>
            <w:ins w:id="4732" w:author="Nick.Tolimieri [2]" w:date="2022-09-27T11:52:00Z">
              <w:r w:rsidRPr="00B41F3D">
                <w:rPr>
                  <w:rFonts w:asciiTheme="minorHAnsi" w:eastAsiaTheme="minorHAnsi" w:hAnsiTheme="minorHAnsi" w:cstheme="minorBidi"/>
                  <w:sz w:val="22"/>
                  <w:szCs w:val="22"/>
                  <w:rPrChange w:id="4733"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4734" w:author="Nick.Tolimieri [2]" w:date="2022-09-27T11:52:00Z"/>
                <w:rFonts w:asciiTheme="minorHAnsi" w:eastAsiaTheme="minorHAnsi" w:hAnsiTheme="minorHAnsi" w:cstheme="minorBidi"/>
                <w:sz w:val="22"/>
                <w:szCs w:val="22"/>
                <w:rPrChange w:id="4735" w:author="Nick.Tolimieri [2]" w:date="2022-09-27T11:52:00Z">
                  <w:rPr>
                    <w:ins w:id="4736" w:author="Nick.Tolimieri [2]" w:date="2022-09-27T11:52:00Z"/>
                    <w:rFonts w:ascii="Calibri" w:hAnsi="Calibri" w:cs="Calibri"/>
                    <w:color w:val="000000"/>
                    <w:sz w:val="22"/>
                    <w:szCs w:val="22"/>
                  </w:rPr>
                </w:rPrChange>
              </w:rPr>
              <w:pPrChange w:id="4737" w:author="Nick.Tolimieri [2]" w:date="2022-09-27T11:52:00Z">
                <w:pPr>
                  <w:jc w:val="right"/>
                </w:pPr>
              </w:pPrChange>
            </w:pPr>
            <w:ins w:id="4738" w:author="Nick.Tolimieri [2]" w:date="2022-09-27T11:52:00Z">
              <w:r w:rsidRPr="00B41F3D">
                <w:rPr>
                  <w:rFonts w:asciiTheme="minorHAnsi" w:eastAsiaTheme="minorHAnsi" w:hAnsiTheme="minorHAnsi" w:cstheme="minorBidi"/>
                  <w:sz w:val="22"/>
                  <w:szCs w:val="22"/>
                  <w:rPrChange w:id="4739" w:author="Nick.Tolimieri [2]" w:date="2022-09-27T11:52:00Z">
                    <w:rPr>
                      <w:rFonts w:ascii="Calibri" w:hAnsi="Calibri" w:cs="Calibri"/>
                      <w:color w:val="000000"/>
                      <w:sz w:val="22"/>
                      <w:szCs w:val="22"/>
                    </w:rPr>
                  </w:rPrChange>
                </w:rPr>
                <w:t>30</w:t>
              </w:r>
            </w:ins>
          </w:p>
        </w:tc>
        <w:tc>
          <w:tcPr>
            <w:tcW w:w="960" w:type="dxa"/>
            <w:noWrap/>
            <w:hideMark/>
          </w:tcPr>
          <w:p w:rsidR="00B41F3D" w:rsidRPr="00B41F3D" w:rsidRDefault="00B41F3D" w:rsidP="00B41F3D">
            <w:pPr>
              <w:ind w:firstLine="0"/>
              <w:rPr>
                <w:ins w:id="4740" w:author="Nick.Tolimieri [2]" w:date="2022-09-27T11:52:00Z"/>
                <w:rFonts w:asciiTheme="minorHAnsi" w:eastAsiaTheme="minorHAnsi" w:hAnsiTheme="minorHAnsi" w:cstheme="minorBidi"/>
                <w:sz w:val="22"/>
                <w:szCs w:val="22"/>
                <w:rPrChange w:id="4741" w:author="Nick.Tolimieri [2]" w:date="2022-09-27T11:52:00Z">
                  <w:rPr>
                    <w:ins w:id="4742" w:author="Nick.Tolimieri [2]" w:date="2022-09-27T11:52:00Z"/>
                    <w:rFonts w:ascii="Calibri" w:hAnsi="Calibri" w:cs="Calibri"/>
                    <w:color w:val="000000"/>
                    <w:sz w:val="22"/>
                    <w:szCs w:val="22"/>
                  </w:rPr>
                </w:rPrChange>
              </w:rPr>
              <w:pPrChange w:id="4743" w:author="Nick.Tolimieri [2]" w:date="2022-09-27T11:52:00Z">
                <w:pPr>
                  <w:jc w:val="right"/>
                </w:pPr>
              </w:pPrChange>
            </w:pPr>
            <w:ins w:id="4744" w:author="Nick.Tolimieri [2]" w:date="2022-09-27T11:52:00Z">
              <w:r w:rsidRPr="00B41F3D">
                <w:rPr>
                  <w:rFonts w:asciiTheme="minorHAnsi" w:eastAsiaTheme="minorHAnsi" w:hAnsiTheme="minorHAnsi" w:cstheme="minorBidi"/>
                  <w:sz w:val="22"/>
                  <w:szCs w:val="22"/>
                  <w:rPrChange w:id="4745" w:author="Nick.Tolimieri [2]" w:date="2022-09-27T11:52:00Z">
                    <w:rPr>
                      <w:rFonts w:ascii="Calibri" w:hAnsi="Calibri" w:cs="Calibri"/>
                      <w:color w:val="000000"/>
                      <w:sz w:val="22"/>
                      <w:szCs w:val="22"/>
                    </w:rPr>
                  </w:rPrChange>
                </w:rPr>
                <w:t>2.27</w:t>
              </w:r>
            </w:ins>
          </w:p>
        </w:tc>
        <w:tc>
          <w:tcPr>
            <w:tcW w:w="960" w:type="dxa"/>
            <w:noWrap/>
            <w:hideMark/>
          </w:tcPr>
          <w:p w:rsidR="00B41F3D" w:rsidRPr="00B41F3D" w:rsidRDefault="00B41F3D" w:rsidP="00B41F3D">
            <w:pPr>
              <w:ind w:firstLine="0"/>
              <w:rPr>
                <w:ins w:id="4746" w:author="Nick.Tolimieri [2]" w:date="2022-09-27T11:52:00Z"/>
                <w:rFonts w:asciiTheme="minorHAnsi" w:eastAsiaTheme="minorHAnsi" w:hAnsiTheme="minorHAnsi" w:cstheme="minorBidi"/>
                <w:sz w:val="22"/>
                <w:szCs w:val="22"/>
                <w:rPrChange w:id="4747" w:author="Nick.Tolimieri [2]" w:date="2022-09-27T11:52:00Z">
                  <w:rPr>
                    <w:ins w:id="4748" w:author="Nick.Tolimieri [2]" w:date="2022-09-27T11:52:00Z"/>
                    <w:rFonts w:ascii="Calibri" w:hAnsi="Calibri" w:cs="Calibri"/>
                    <w:color w:val="000000"/>
                    <w:sz w:val="22"/>
                    <w:szCs w:val="22"/>
                  </w:rPr>
                </w:rPrChange>
              </w:rPr>
              <w:pPrChange w:id="4749" w:author="Nick.Tolimieri [2]" w:date="2022-09-27T11:52:00Z">
                <w:pPr>
                  <w:jc w:val="right"/>
                </w:pPr>
              </w:pPrChange>
            </w:pPr>
            <w:ins w:id="4750" w:author="Nick.Tolimieri [2]" w:date="2022-09-27T11:52:00Z">
              <w:r w:rsidRPr="00B41F3D">
                <w:rPr>
                  <w:rFonts w:asciiTheme="minorHAnsi" w:eastAsiaTheme="minorHAnsi" w:hAnsiTheme="minorHAnsi" w:cstheme="minorBidi"/>
                  <w:sz w:val="22"/>
                  <w:szCs w:val="22"/>
                  <w:rPrChange w:id="4751" w:author="Nick.Tolimieri [2]" w:date="2022-09-27T11:52:00Z">
                    <w:rPr>
                      <w:rFonts w:ascii="Calibri" w:hAnsi="Calibri" w:cs="Calibri"/>
                      <w:color w:val="000000"/>
                      <w:sz w:val="22"/>
                      <w:szCs w:val="22"/>
                    </w:rPr>
                  </w:rPrChange>
                </w:rPr>
                <w:t>0.42</w:t>
              </w:r>
            </w:ins>
          </w:p>
        </w:tc>
      </w:tr>
      <w:tr w:rsidR="00B41F3D" w:rsidRPr="00B41F3D" w:rsidTr="00B41F3D">
        <w:trPr>
          <w:divId w:val="820847304"/>
          <w:trHeight w:val="300"/>
          <w:ins w:id="4752" w:author="Nick.Tolimieri [2]" w:date="2022-09-27T11:52:00Z"/>
        </w:trPr>
        <w:tc>
          <w:tcPr>
            <w:tcW w:w="960" w:type="dxa"/>
            <w:noWrap/>
            <w:hideMark/>
          </w:tcPr>
          <w:p w:rsidR="00B41F3D" w:rsidRPr="00B41F3D" w:rsidRDefault="00B41F3D" w:rsidP="00B41F3D">
            <w:pPr>
              <w:ind w:firstLine="0"/>
              <w:rPr>
                <w:ins w:id="4753" w:author="Nick.Tolimieri [2]" w:date="2022-09-27T11:52:00Z"/>
                <w:rFonts w:asciiTheme="minorHAnsi" w:eastAsiaTheme="minorHAnsi" w:hAnsiTheme="minorHAnsi" w:cstheme="minorBidi"/>
                <w:sz w:val="22"/>
                <w:szCs w:val="22"/>
                <w:rPrChange w:id="4754" w:author="Nick.Tolimieri [2]" w:date="2022-09-27T11:52:00Z">
                  <w:rPr>
                    <w:ins w:id="4755" w:author="Nick.Tolimieri [2]" w:date="2022-09-27T11:52:00Z"/>
                    <w:rFonts w:ascii="Calibri" w:hAnsi="Calibri" w:cs="Calibri"/>
                    <w:color w:val="000000"/>
                    <w:sz w:val="22"/>
                    <w:szCs w:val="22"/>
                  </w:rPr>
                </w:rPrChange>
              </w:rPr>
              <w:pPrChange w:id="4756" w:author="Nick.Tolimieri [2]" w:date="2022-09-27T11:52:00Z">
                <w:pPr/>
              </w:pPrChange>
            </w:pPr>
            <w:proofErr w:type="spellStart"/>
            <w:ins w:id="4757" w:author="Nick.Tolimieri [2]" w:date="2022-09-27T11:52:00Z">
              <w:r w:rsidRPr="00B41F3D">
                <w:rPr>
                  <w:rFonts w:asciiTheme="minorHAnsi" w:eastAsiaTheme="minorHAnsi" w:hAnsiTheme="minorHAnsi" w:cstheme="minorBidi"/>
                  <w:sz w:val="22"/>
                  <w:szCs w:val="22"/>
                  <w:rPrChange w:id="4758" w:author="Nick.Tolimieri [2]" w:date="2022-09-27T11:52:00Z">
                    <w:rPr>
                      <w:rFonts w:ascii="Calibri" w:hAnsi="Calibri" w:cs="Calibri"/>
                      <w:color w:val="000000"/>
                      <w:sz w:val="22"/>
                      <w:szCs w:val="22"/>
                    </w:rPr>
                  </w:rPrChange>
                </w:rPr>
                <w:lastRenderedPageBreak/>
                <w:t>Tatoosh</w:t>
              </w:r>
              <w:proofErr w:type="spellEnd"/>
              <w:r w:rsidRPr="00B41F3D">
                <w:rPr>
                  <w:rFonts w:asciiTheme="minorHAnsi" w:eastAsiaTheme="minorHAnsi" w:hAnsiTheme="minorHAnsi" w:cstheme="minorBidi"/>
                  <w:sz w:val="22"/>
                  <w:szCs w:val="22"/>
                  <w:rPrChange w:id="4759"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4760"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4761"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4762" w:author="Nick.Tolimieri [2]" w:date="2022-09-27T11:52:00Z"/>
                <w:rFonts w:asciiTheme="minorHAnsi" w:eastAsiaTheme="minorHAnsi" w:hAnsiTheme="minorHAnsi" w:cstheme="minorBidi"/>
                <w:sz w:val="22"/>
                <w:szCs w:val="22"/>
                <w:rPrChange w:id="4763" w:author="Nick.Tolimieri [2]" w:date="2022-09-27T11:52:00Z">
                  <w:rPr>
                    <w:ins w:id="4764" w:author="Nick.Tolimieri [2]" w:date="2022-09-27T11:52:00Z"/>
                    <w:rFonts w:ascii="Calibri" w:hAnsi="Calibri" w:cs="Calibri"/>
                    <w:color w:val="000000"/>
                    <w:sz w:val="22"/>
                    <w:szCs w:val="22"/>
                  </w:rPr>
                </w:rPrChange>
              </w:rPr>
              <w:pPrChange w:id="4765" w:author="Nick.Tolimieri [2]" w:date="2022-09-27T11:52:00Z">
                <w:pPr>
                  <w:jc w:val="right"/>
                </w:pPr>
              </w:pPrChange>
            </w:pPr>
            <w:ins w:id="4766" w:author="Nick.Tolimieri [2]" w:date="2022-09-27T11:52:00Z">
              <w:r w:rsidRPr="00B41F3D">
                <w:rPr>
                  <w:rFonts w:asciiTheme="minorHAnsi" w:eastAsiaTheme="minorHAnsi" w:hAnsiTheme="minorHAnsi" w:cstheme="minorBidi"/>
                  <w:sz w:val="22"/>
                  <w:szCs w:val="22"/>
                  <w:rPrChange w:id="4767" w:author="Nick.Tolimieri [2]" w:date="2022-09-27T11:52:00Z">
                    <w:rPr>
                      <w:rFonts w:ascii="Calibri" w:hAnsi="Calibri" w:cs="Calibri"/>
                      <w:color w:val="000000"/>
                      <w:sz w:val="22"/>
                      <w:szCs w:val="22"/>
                    </w:rPr>
                  </w:rPrChange>
                </w:rPr>
                <w:t>1994</w:t>
              </w:r>
            </w:ins>
          </w:p>
        </w:tc>
        <w:tc>
          <w:tcPr>
            <w:tcW w:w="960" w:type="dxa"/>
            <w:noWrap/>
            <w:hideMark/>
          </w:tcPr>
          <w:p w:rsidR="00B41F3D" w:rsidRPr="00B41F3D" w:rsidRDefault="00B41F3D" w:rsidP="00B41F3D">
            <w:pPr>
              <w:ind w:firstLine="0"/>
              <w:rPr>
                <w:ins w:id="4768" w:author="Nick.Tolimieri [2]" w:date="2022-09-27T11:52:00Z"/>
                <w:rFonts w:asciiTheme="minorHAnsi" w:eastAsiaTheme="minorHAnsi" w:hAnsiTheme="minorHAnsi" w:cstheme="minorBidi"/>
                <w:sz w:val="22"/>
                <w:szCs w:val="22"/>
                <w:rPrChange w:id="4769" w:author="Nick.Tolimieri [2]" w:date="2022-09-27T11:52:00Z">
                  <w:rPr>
                    <w:ins w:id="4770" w:author="Nick.Tolimieri [2]" w:date="2022-09-27T11:52:00Z"/>
                    <w:rFonts w:ascii="Calibri" w:hAnsi="Calibri" w:cs="Calibri"/>
                    <w:color w:val="000000"/>
                    <w:sz w:val="22"/>
                    <w:szCs w:val="22"/>
                  </w:rPr>
                </w:rPrChange>
              </w:rPr>
              <w:pPrChange w:id="4771" w:author="Nick.Tolimieri [2]" w:date="2022-09-27T11:52:00Z">
                <w:pPr>
                  <w:jc w:val="right"/>
                </w:pPr>
              </w:pPrChange>
            </w:pPr>
            <w:ins w:id="4772" w:author="Nick.Tolimieri [2]" w:date="2022-09-27T11:52:00Z">
              <w:r w:rsidRPr="00B41F3D">
                <w:rPr>
                  <w:rFonts w:asciiTheme="minorHAnsi" w:eastAsiaTheme="minorHAnsi" w:hAnsiTheme="minorHAnsi" w:cstheme="minorBidi"/>
                  <w:sz w:val="22"/>
                  <w:szCs w:val="22"/>
                  <w:rPrChange w:id="4773" w:author="Nick.Tolimieri [2]" w:date="2022-09-27T11:52:00Z">
                    <w:rPr>
                      <w:rFonts w:ascii="Calibri" w:hAnsi="Calibri" w:cs="Calibri"/>
                      <w:color w:val="000000"/>
                      <w:sz w:val="22"/>
                      <w:szCs w:val="22"/>
                    </w:rPr>
                  </w:rPrChange>
                </w:rPr>
                <w:t>14</w:t>
              </w:r>
            </w:ins>
          </w:p>
        </w:tc>
        <w:tc>
          <w:tcPr>
            <w:tcW w:w="960" w:type="dxa"/>
            <w:noWrap/>
            <w:hideMark/>
          </w:tcPr>
          <w:p w:rsidR="00B41F3D" w:rsidRPr="00B41F3D" w:rsidRDefault="00B41F3D" w:rsidP="00B41F3D">
            <w:pPr>
              <w:ind w:firstLine="0"/>
              <w:rPr>
                <w:ins w:id="4774" w:author="Nick.Tolimieri [2]" w:date="2022-09-27T11:52:00Z"/>
                <w:rFonts w:asciiTheme="minorHAnsi" w:eastAsiaTheme="minorHAnsi" w:hAnsiTheme="minorHAnsi" w:cstheme="minorBidi"/>
                <w:sz w:val="22"/>
                <w:szCs w:val="22"/>
                <w:rPrChange w:id="4775" w:author="Nick.Tolimieri [2]" w:date="2022-09-27T11:52:00Z">
                  <w:rPr>
                    <w:ins w:id="4776" w:author="Nick.Tolimieri [2]" w:date="2022-09-27T11:52:00Z"/>
                    <w:rFonts w:ascii="Calibri" w:hAnsi="Calibri" w:cs="Calibri"/>
                    <w:color w:val="000000"/>
                    <w:sz w:val="22"/>
                    <w:szCs w:val="22"/>
                  </w:rPr>
                </w:rPrChange>
              </w:rPr>
              <w:pPrChange w:id="4777" w:author="Nick.Tolimieri [2]" w:date="2022-09-27T11:52:00Z">
                <w:pPr>
                  <w:jc w:val="right"/>
                </w:pPr>
              </w:pPrChange>
            </w:pPr>
            <w:ins w:id="4778" w:author="Nick.Tolimieri [2]" w:date="2022-09-27T11:52:00Z">
              <w:r w:rsidRPr="00B41F3D">
                <w:rPr>
                  <w:rFonts w:asciiTheme="minorHAnsi" w:eastAsiaTheme="minorHAnsi" w:hAnsiTheme="minorHAnsi" w:cstheme="minorBidi"/>
                  <w:sz w:val="22"/>
                  <w:szCs w:val="22"/>
                  <w:rPrChange w:id="4779" w:author="Nick.Tolimieri [2]" w:date="2022-09-27T11:52:00Z">
                    <w:rPr>
                      <w:rFonts w:ascii="Calibri" w:hAnsi="Calibri" w:cs="Calibri"/>
                      <w:color w:val="000000"/>
                      <w:sz w:val="22"/>
                      <w:szCs w:val="22"/>
                    </w:rPr>
                  </w:rPrChange>
                </w:rPr>
                <w:t>47</w:t>
              </w:r>
            </w:ins>
          </w:p>
        </w:tc>
        <w:tc>
          <w:tcPr>
            <w:tcW w:w="960" w:type="dxa"/>
            <w:noWrap/>
            <w:hideMark/>
          </w:tcPr>
          <w:p w:rsidR="00B41F3D" w:rsidRPr="00B41F3D" w:rsidRDefault="00B41F3D" w:rsidP="00B41F3D">
            <w:pPr>
              <w:ind w:firstLine="0"/>
              <w:rPr>
                <w:ins w:id="4780" w:author="Nick.Tolimieri [2]" w:date="2022-09-27T11:52:00Z"/>
                <w:rFonts w:asciiTheme="minorHAnsi" w:eastAsiaTheme="minorHAnsi" w:hAnsiTheme="minorHAnsi" w:cstheme="minorBidi"/>
                <w:sz w:val="22"/>
                <w:szCs w:val="22"/>
                <w:rPrChange w:id="4781" w:author="Nick.Tolimieri [2]" w:date="2022-09-27T11:52:00Z">
                  <w:rPr>
                    <w:ins w:id="4782" w:author="Nick.Tolimieri [2]" w:date="2022-09-27T11:52:00Z"/>
                    <w:rFonts w:ascii="Calibri" w:hAnsi="Calibri" w:cs="Calibri"/>
                    <w:color w:val="000000"/>
                    <w:sz w:val="22"/>
                    <w:szCs w:val="22"/>
                  </w:rPr>
                </w:rPrChange>
              </w:rPr>
              <w:pPrChange w:id="4783" w:author="Nick.Tolimieri [2]" w:date="2022-09-27T11:52:00Z">
                <w:pPr>
                  <w:jc w:val="right"/>
                </w:pPr>
              </w:pPrChange>
            </w:pPr>
            <w:ins w:id="4784" w:author="Nick.Tolimieri [2]" w:date="2022-09-27T11:52:00Z">
              <w:r w:rsidRPr="00B41F3D">
                <w:rPr>
                  <w:rFonts w:asciiTheme="minorHAnsi" w:eastAsiaTheme="minorHAnsi" w:hAnsiTheme="minorHAnsi" w:cstheme="minorBidi"/>
                  <w:sz w:val="22"/>
                  <w:szCs w:val="22"/>
                  <w:rPrChange w:id="4785"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4786" w:author="Nick.Tolimieri [2]" w:date="2022-09-27T11:52:00Z"/>
                <w:rFonts w:asciiTheme="minorHAnsi" w:eastAsiaTheme="minorHAnsi" w:hAnsiTheme="minorHAnsi" w:cstheme="minorBidi"/>
                <w:sz w:val="22"/>
                <w:szCs w:val="22"/>
                <w:rPrChange w:id="4787" w:author="Nick.Tolimieri [2]" w:date="2022-09-27T11:52:00Z">
                  <w:rPr>
                    <w:ins w:id="4788" w:author="Nick.Tolimieri [2]" w:date="2022-09-27T11:52:00Z"/>
                    <w:rFonts w:ascii="Calibri" w:hAnsi="Calibri" w:cs="Calibri"/>
                    <w:color w:val="000000"/>
                    <w:sz w:val="22"/>
                    <w:szCs w:val="22"/>
                  </w:rPr>
                </w:rPrChange>
              </w:rPr>
              <w:pPrChange w:id="4789" w:author="Nick.Tolimieri [2]" w:date="2022-09-27T11:52:00Z">
                <w:pPr>
                  <w:jc w:val="right"/>
                </w:pPr>
              </w:pPrChange>
            </w:pPr>
            <w:ins w:id="4790" w:author="Nick.Tolimieri [2]" w:date="2022-09-27T11:52:00Z">
              <w:r w:rsidRPr="00B41F3D">
                <w:rPr>
                  <w:rFonts w:asciiTheme="minorHAnsi" w:eastAsiaTheme="minorHAnsi" w:hAnsiTheme="minorHAnsi" w:cstheme="minorBidi"/>
                  <w:sz w:val="22"/>
                  <w:szCs w:val="22"/>
                  <w:rPrChange w:id="4791" w:author="Nick.Tolimieri [2]" w:date="2022-09-27T11:52:00Z">
                    <w:rPr>
                      <w:rFonts w:ascii="Calibri" w:hAnsi="Calibri" w:cs="Calibri"/>
                      <w:color w:val="000000"/>
                      <w:sz w:val="22"/>
                      <w:szCs w:val="22"/>
                    </w:rPr>
                  </w:rPrChange>
                </w:rPr>
                <w:t>30</w:t>
              </w:r>
            </w:ins>
          </w:p>
        </w:tc>
        <w:tc>
          <w:tcPr>
            <w:tcW w:w="960" w:type="dxa"/>
            <w:noWrap/>
            <w:hideMark/>
          </w:tcPr>
          <w:p w:rsidR="00B41F3D" w:rsidRPr="00B41F3D" w:rsidRDefault="00B41F3D" w:rsidP="00B41F3D">
            <w:pPr>
              <w:ind w:firstLine="0"/>
              <w:rPr>
                <w:ins w:id="4792" w:author="Nick.Tolimieri [2]" w:date="2022-09-27T11:52:00Z"/>
                <w:rFonts w:asciiTheme="minorHAnsi" w:eastAsiaTheme="minorHAnsi" w:hAnsiTheme="minorHAnsi" w:cstheme="minorBidi"/>
                <w:sz w:val="22"/>
                <w:szCs w:val="22"/>
                <w:rPrChange w:id="4793" w:author="Nick.Tolimieri [2]" w:date="2022-09-27T11:52:00Z">
                  <w:rPr>
                    <w:ins w:id="4794" w:author="Nick.Tolimieri [2]" w:date="2022-09-27T11:52:00Z"/>
                    <w:rFonts w:ascii="Calibri" w:hAnsi="Calibri" w:cs="Calibri"/>
                    <w:color w:val="000000"/>
                    <w:sz w:val="22"/>
                    <w:szCs w:val="22"/>
                  </w:rPr>
                </w:rPrChange>
              </w:rPr>
              <w:pPrChange w:id="4795" w:author="Nick.Tolimieri [2]" w:date="2022-09-27T11:52:00Z">
                <w:pPr>
                  <w:jc w:val="right"/>
                </w:pPr>
              </w:pPrChange>
            </w:pPr>
            <w:ins w:id="4796" w:author="Nick.Tolimieri [2]" w:date="2022-09-27T11:52:00Z">
              <w:r w:rsidRPr="00B41F3D">
                <w:rPr>
                  <w:rFonts w:asciiTheme="minorHAnsi" w:eastAsiaTheme="minorHAnsi" w:hAnsiTheme="minorHAnsi" w:cstheme="minorBidi"/>
                  <w:sz w:val="22"/>
                  <w:szCs w:val="22"/>
                  <w:rPrChange w:id="4797" w:author="Nick.Tolimieri [2]" w:date="2022-09-27T11:52:00Z">
                    <w:rPr>
                      <w:rFonts w:ascii="Calibri" w:hAnsi="Calibri" w:cs="Calibri"/>
                      <w:color w:val="000000"/>
                      <w:sz w:val="22"/>
                      <w:szCs w:val="22"/>
                    </w:rPr>
                  </w:rPrChange>
                </w:rPr>
                <w:t>30</w:t>
              </w:r>
            </w:ins>
          </w:p>
        </w:tc>
        <w:tc>
          <w:tcPr>
            <w:tcW w:w="960" w:type="dxa"/>
            <w:noWrap/>
            <w:hideMark/>
          </w:tcPr>
          <w:p w:rsidR="00B41F3D" w:rsidRPr="00B41F3D" w:rsidRDefault="00B41F3D" w:rsidP="00B41F3D">
            <w:pPr>
              <w:ind w:firstLine="0"/>
              <w:rPr>
                <w:ins w:id="4798" w:author="Nick.Tolimieri [2]" w:date="2022-09-27T11:52:00Z"/>
                <w:rFonts w:asciiTheme="minorHAnsi" w:eastAsiaTheme="minorHAnsi" w:hAnsiTheme="minorHAnsi" w:cstheme="minorBidi"/>
                <w:sz w:val="22"/>
                <w:szCs w:val="22"/>
                <w:rPrChange w:id="4799" w:author="Nick.Tolimieri [2]" w:date="2022-09-27T11:52:00Z">
                  <w:rPr>
                    <w:ins w:id="4800" w:author="Nick.Tolimieri [2]" w:date="2022-09-27T11:52:00Z"/>
                    <w:rFonts w:ascii="Calibri" w:hAnsi="Calibri" w:cs="Calibri"/>
                    <w:color w:val="000000"/>
                    <w:sz w:val="22"/>
                    <w:szCs w:val="22"/>
                  </w:rPr>
                </w:rPrChange>
              </w:rPr>
              <w:pPrChange w:id="4801" w:author="Nick.Tolimieri [2]" w:date="2022-09-27T11:52:00Z">
                <w:pPr>
                  <w:jc w:val="right"/>
                </w:pPr>
              </w:pPrChange>
            </w:pPr>
            <w:ins w:id="4802" w:author="Nick.Tolimieri [2]" w:date="2022-09-27T11:52:00Z">
              <w:r w:rsidRPr="00B41F3D">
                <w:rPr>
                  <w:rFonts w:asciiTheme="minorHAnsi" w:eastAsiaTheme="minorHAnsi" w:hAnsiTheme="minorHAnsi" w:cstheme="minorBidi"/>
                  <w:sz w:val="22"/>
                  <w:szCs w:val="22"/>
                  <w:rPrChange w:id="4803" w:author="Nick.Tolimieri [2]" w:date="2022-09-27T11:52:00Z">
                    <w:rPr>
                      <w:rFonts w:ascii="Calibri" w:hAnsi="Calibri" w:cs="Calibri"/>
                      <w:color w:val="000000"/>
                      <w:sz w:val="22"/>
                      <w:szCs w:val="22"/>
                    </w:rPr>
                  </w:rPrChange>
                </w:rPr>
                <w:t>30</w:t>
              </w:r>
            </w:ins>
          </w:p>
        </w:tc>
        <w:tc>
          <w:tcPr>
            <w:tcW w:w="960" w:type="dxa"/>
            <w:noWrap/>
            <w:hideMark/>
          </w:tcPr>
          <w:p w:rsidR="00B41F3D" w:rsidRPr="00B41F3D" w:rsidRDefault="00B41F3D" w:rsidP="00B41F3D">
            <w:pPr>
              <w:ind w:firstLine="0"/>
              <w:rPr>
                <w:ins w:id="4804" w:author="Nick.Tolimieri [2]" w:date="2022-09-27T11:52:00Z"/>
                <w:rFonts w:asciiTheme="minorHAnsi" w:eastAsiaTheme="minorHAnsi" w:hAnsiTheme="minorHAnsi" w:cstheme="minorBidi"/>
                <w:sz w:val="22"/>
                <w:szCs w:val="22"/>
                <w:rPrChange w:id="4805" w:author="Nick.Tolimieri [2]" w:date="2022-09-27T11:52:00Z">
                  <w:rPr>
                    <w:ins w:id="4806" w:author="Nick.Tolimieri [2]" w:date="2022-09-27T11:52:00Z"/>
                    <w:rFonts w:ascii="Calibri" w:hAnsi="Calibri" w:cs="Calibri"/>
                    <w:color w:val="000000"/>
                    <w:sz w:val="22"/>
                    <w:szCs w:val="22"/>
                  </w:rPr>
                </w:rPrChange>
              </w:rPr>
              <w:pPrChange w:id="4807" w:author="Nick.Tolimieri [2]" w:date="2022-09-27T11:52:00Z">
                <w:pPr>
                  <w:jc w:val="right"/>
                </w:pPr>
              </w:pPrChange>
            </w:pPr>
            <w:ins w:id="4808" w:author="Nick.Tolimieri [2]" w:date="2022-09-27T11:52:00Z">
              <w:r w:rsidRPr="00B41F3D">
                <w:rPr>
                  <w:rFonts w:asciiTheme="minorHAnsi" w:eastAsiaTheme="minorHAnsi" w:hAnsiTheme="minorHAnsi" w:cstheme="minorBidi"/>
                  <w:sz w:val="22"/>
                  <w:szCs w:val="22"/>
                  <w:rPrChange w:id="4809" w:author="Nick.Tolimieri [2]" w:date="2022-09-27T11:52:00Z">
                    <w:rPr>
                      <w:rFonts w:ascii="Calibri" w:hAnsi="Calibri" w:cs="Calibri"/>
                      <w:color w:val="000000"/>
                      <w:sz w:val="22"/>
                      <w:szCs w:val="22"/>
                    </w:rPr>
                  </w:rPrChange>
                </w:rPr>
                <w:t>2.64</w:t>
              </w:r>
            </w:ins>
          </w:p>
        </w:tc>
        <w:tc>
          <w:tcPr>
            <w:tcW w:w="960" w:type="dxa"/>
            <w:noWrap/>
            <w:hideMark/>
          </w:tcPr>
          <w:p w:rsidR="00B41F3D" w:rsidRPr="00B41F3D" w:rsidRDefault="00B41F3D" w:rsidP="00B41F3D">
            <w:pPr>
              <w:ind w:firstLine="0"/>
              <w:rPr>
                <w:ins w:id="4810" w:author="Nick.Tolimieri [2]" w:date="2022-09-27T11:52:00Z"/>
                <w:rFonts w:asciiTheme="minorHAnsi" w:eastAsiaTheme="minorHAnsi" w:hAnsiTheme="minorHAnsi" w:cstheme="minorBidi"/>
                <w:sz w:val="22"/>
                <w:szCs w:val="22"/>
                <w:rPrChange w:id="4811" w:author="Nick.Tolimieri [2]" w:date="2022-09-27T11:52:00Z">
                  <w:rPr>
                    <w:ins w:id="4812" w:author="Nick.Tolimieri [2]" w:date="2022-09-27T11:52:00Z"/>
                    <w:rFonts w:ascii="Calibri" w:hAnsi="Calibri" w:cs="Calibri"/>
                    <w:color w:val="000000"/>
                    <w:sz w:val="22"/>
                    <w:szCs w:val="22"/>
                  </w:rPr>
                </w:rPrChange>
              </w:rPr>
              <w:pPrChange w:id="4813" w:author="Nick.Tolimieri [2]" w:date="2022-09-27T11:52:00Z">
                <w:pPr>
                  <w:jc w:val="right"/>
                </w:pPr>
              </w:pPrChange>
            </w:pPr>
            <w:ins w:id="4814" w:author="Nick.Tolimieri [2]" w:date="2022-09-27T11:52:00Z">
              <w:r w:rsidRPr="00B41F3D">
                <w:rPr>
                  <w:rFonts w:asciiTheme="minorHAnsi" w:eastAsiaTheme="minorHAnsi" w:hAnsiTheme="minorHAnsi" w:cstheme="minorBidi"/>
                  <w:sz w:val="22"/>
                  <w:szCs w:val="22"/>
                  <w:rPrChange w:id="4815" w:author="Nick.Tolimieri [2]" w:date="2022-09-27T11:52:00Z">
                    <w:rPr>
                      <w:rFonts w:ascii="Calibri" w:hAnsi="Calibri" w:cs="Calibri"/>
                      <w:color w:val="000000"/>
                      <w:sz w:val="22"/>
                      <w:szCs w:val="22"/>
                    </w:rPr>
                  </w:rPrChange>
                </w:rPr>
                <w:t>0.71</w:t>
              </w:r>
            </w:ins>
          </w:p>
        </w:tc>
      </w:tr>
      <w:tr w:rsidR="00B41F3D" w:rsidRPr="00B41F3D" w:rsidTr="00B41F3D">
        <w:trPr>
          <w:divId w:val="820847304"/>
          <w:trHeight w:val="300"/>
          <w:ins w:id="4816" w:author="Nick.Tolimieri [2]" w:date="2022-09-27T11:52:00Z"/>
        </w:trPr>
        <w:tc>
          <w:tcPr>
            <w:tcW w:w="960" w:type="dxa"/>
            <w:noWrap/>
            <w:hideMark/>
          </w:tcPr>
          <w:p w:rsidR="00B41F3D" w:rsidRPr="00B41F3D" w:rsidRDefault="00B41F3D" w:rsidP="00B41F3D">
            <w:pPr>
              <w:ind w:firstLine="0"/>
              <w:rPr>
                <w:ins w:id="4817" w:author="Nick.Tolimieri [2]" w:date="2022-09-27T11:52:00Z"/>
                <w:rFonts w:asciiTheme="minorHAnsi" w:eastAsiaTheme="minorHAnsi" w:hAnsiTheme="minorHAnsi" w:cstheme="minorBidi"/>
                <w:sz w:val="22"/>
                <w:szCs w:val="22"/>
                <w:rPrChange w:id="4818" w:author="Nick.Tolimieri [2]" w:date="2022-09-27T11:52:00Z">
                  <w:rPr>
                    <w:ins w:id="4819" w:author="Nick.Tolimieri [2]" w:date="2022-09-27T11:52:00Z"/>
                    <w:rFonts w:ascii="Calibri" w:hAnsi="Calibri" w:cs="Calibri"/>
                    <w:color w:val="000000"/>
                    <w:sz w:val="22"/>
                    <w:szCs w:val="22"/>
                  </w:rPr>
                </w:rPrChange>
              </w:rPr>
              <w:pPrChange w:id="4820" w:author="Nick.Tolimieri [2]" w:date="2022-09-27T11:52:00Z">
                <w:pPr/>
              </w:pPrChange>
            </w:pPr>
            <w:proofErr w:type="spellStart"/>
            <w:ins w:id="4821" w:author="Nick.Tolimieri [2]" w:date="2022-09-27T11:52:00Z">
              <w:r w:rsidRPr="00B41F3D">
                <w:rPr>
                  <w:rFonts w:asciiTheme="minorHAnsi" w:eastAsiaTheme="minorHAnsi" w:hAnsiTheme="minorHAnsi" w:cstheme="minorBidi"/>
                  <w:sz w:val="22"/>
                  <w:szCs w:val="22"/>
                  <w:rPrChange w:id="4822"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4823"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4824"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4825"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4826" w:author="Nick.Tolimieri [2]" w:date="2022-09-27T11:52:00Z"/>
                <w:rFonts w:asciiTheme="minorHAnsi" w:eastAsiaTheme="minorHAnsi" w:hAnsiTheme="minorHAnsi" w:cstheme="minorBidi"/>
                <w:sz w:val="22"/>
                <w:szCs w:val="22"/>
                <w:rPrChange w:id="4827" w:author="Nick.Tolimieri [2]" w:date="2022-09-27T11:52:00Z">
                  <w:rPr>
                    <w:ins w:id="4828" w:author="Nick.Tolimieri [2]" w:date="2022-09-27T11:52:00Z"/>
                    <w:rFonts w:ascii="Calibri" w:hAnsi="Calibri" w:cs="Calibri"/>
                    <w:color w:val="000000"/>
                    <w:sz w:val="22"/>
                    <w:szCs w:val="22"/>
                  </w:rPr>
                </w:rPrChange>
              </w:rPr>
              <w:pPrChange w:id="4829" w:author="Nick.Tolimieri [2]" w:date="2022-09-27T11:52:00Z">
                <w:pPr>
                  <w:jc w:val="right"/>
                </w:pPr>
              </w:pPrChange>
            </w:pPr>
            <w:ins w:id="4830" w:author="Nick.Tolimieri [2]" w:date="2022-09-27T11:52:00Z">
              <w:r w:rsidRPr="00B41F3D">
                <w:rPr>
                  <w:rFonts w:asciiTheme="minorHAnsi" w:eastAsiaTheme="minorHAnsi" w:hAnsiTheme="minorHAnsi" w:cstheme="minorBidi"/>
                  <w:sz w:val="22"/>
                  <w:szCs w:val="22"/>
                  <w:rPrChange w:id="4831" w:author="Nick.Tolimieri [2]" w:date="2022-09-27T11:52:00Z">
                    <w:rPr>
                      <w:rFonts w:ascii="Calibri" w:hAnsi="Calibri" w:cs="Calibri"/>
                      <w:color w:val="000000"/>
                      <w:sz w:val="22"/>
                      <w:szCs w:val="22"/>
                    </w:rPr>
                  </w:rPrChange>
                </w:rPr>
                <w:t>1995</w:t>
              </w:r>
            </w:ins>
          </w:p>
        </w:tc>
        <w:tc>
          <w:tcPr>
            <w:tcW w:w="960" w:type="dxa"/>
            <w:noWrap/>
            <w:hideMark/>
          </w:tcPr>
          <w:p w:rsidR="00B41F3D" w:rsidRPr="00B41F3D" w:rsidRDefault="00B41F3D" w:rsidP="00B41F3D">
            <w:pPr>
              <w:ind w:firstLine="0"/>
              <w:rPr>
                <w:ins w:id="4832" w:author="Nick.Tolimieri [2]" w:date="2022-09-27T11:52:00Z"/>
                <w:rFonts w:asciiTheme="minorHAnsi" w:eastAsiaTheme="minorHAnsi" w:hAnsiTheme="minorHAnsi" w:cstheme="minorBidi"/>
                <w:sz w:val="22"/>
                <w:szCs w:val="22"/>
                <w:rPrChange w:id="4833" w:author="Nick.Tolimieri [2]" w:date="2022-09-27T11:52:00Z">
                  <w:rPr>
                    <w:ins w:id="4834" w:author="Nick.Tolimieri [2]" w:date="2022-09-27T11:52:00Z"/>
                    <w:rFonts w:ascii="Calibri" w:hAnsi="Calibri" w:cs="Calibri"/>
                    <w:color w:val="000000"/>
                    <w:sz w:val="22"/>
                    <w:szCs w:val="22"/>
                  </w:rPr>
                </w:rPrChange>
              </w:rPr>
              <w:pPrChange w:id="4835" w:author="Nick.Tolimieri [2]" w:date="2022-09-27T11:52:00Z">
                <w:pPr>
                  <w:jc w:val="right"/>
                </w:pPr>
              </w:pPrChange>
            </w:pPr>
            <w:ins w:id="4836" w:author="Nick.Tolimieri [2]" w:date="2022-09-27T11:52:00Z">
              <w:r w:rsidRPr="00B41F3D">
                <w:rPr>
                  <w:rFonts w:asciiTheme="minorHAnsi" w:eastAsiaTheme="minorHAnsi" w:hAnsiTheme="minorHAnsi" w:cstheme="minorBidi"/>
                  <w:sz w:val="22"/>
                  <w:szCs w:val="22"/>
                  <w:rPrChange w:id="4837" w:author="Nick.Tolimieri [2]" w:date="2022-09-27T11:52:00Z">
                    <w:rPr>
                      <w:rFonts w:ascii="Calibri" w:hAnsi="Calibri" w:cs="Calibri"/>
                      <w:color w:val="000000"/>
                      <w:sz w:val="22"/>
                      <w:szCs w:val="22"/>
                    </w:rPr>
                  </w:rPrChange>
                </w:rPr>
                <w:t>4</w:t>
              </w:r>
            </w:ins>
          </w:p>
        </w:tc>
        <w:tc>
          <w:tcPr>
            <w:tcW w:w="960" w:type="dxa"/>
            <w:noWrap/>
            <w:hideMark/>
          </w:tcPr>
          <w:p w:rsidR="00B41F3D" w:rsidRPr="00B41F3D" w:rsidRDefault="00B41F3D" w:rsidP="00B41F3D">
            <w:pPr>
              <w:ind w:firstLine="0"/>
              <w:rPr>
                <w:ins w:id="4838" w:author="Nick.Tolimieri [2]" w:date="2022-09-27T11:52:00Z"/>
                <w:rFonts w:asciiTheme="minorHAnsi" w:eastAsiaTheme="minorHAnsi" w:hAnsiTheme="minorHAnsi" w:cstheme="minorBidi"/>
                <w:sz w:val="22"/>
                <w:szCs w:val="22"/>
                <w:rPrChange w:id="4839" w:author="Nick.Tolimieri [2]" w:date="2022-09-27T11:52:00Z">
                  <w:rPr>
                    <w:ins w:id="4840" w:author="Nick.Tolimieri [2]" w:date="2022-09-27T11:52:00Z"/>
                    <w:rFonts w:ascii="Calibri" w:hAnsi="Calibri" w:cs="Calibri"/>
                    <w:color w:val="000000"/>
                    <w:sz w:val="22"/>
                    <w:szCs w:val="22"/>
                  </w:rPr>
                </w:rPrChange>
              </w:rPr>
              <w:pPrChange w:id="4841" w:author="Nick.Tolimieri [2]" w:date="2022-09-27T11:52:00Z">
                <w:pPr>
                  <w:jc w:val="right"/>
                </w:pPr>
              </w:pPrChange>
            </w:pPr>
            <w:ins w:id="4842" w:author="Nick.Tolimieri [2]" w:date="2022-09-27T11:52:00Z">
              <w:r w:rsidRPr="00B41F3D">
                <w:rPr>
                  <w:rFonts w:asciiTheme="minorHAnsi" w:eastAsiaTheme="minorHAnsi" w:hAnsiTheme="minorHAnsi" w:cstheme="minorBidi"/>
                  <w:sz w:val="22"/>
                  <w:szCs w:val="22"/>
                  <w:rPrChange w:id="4843" w:author="Nick.Tolimieri [2]" w:date="2022-09-27T11:52:00Z">
                    <w:rPr>
                      <w:rFonts w:ascii="Calibri" w:hAnsi="Calibri" w:cs="Calibri"/>
                      <w:color w:val="000000"/>
                      <w:sz w:val="22"/>
                      <w:szCs w:val="22"/>
                    </w:rPr>
                  </w:rPrChange>
                </w:rPr>
                <w:t>59</w:t>
              </w:r>
            </w:ins>
          </w:p>
        </w:tc>
        <w:tc>
          <w:tcPr>
            <w:tcW w:w="960" w:type="dxa"/>
            <w:noWrap/>
            <w:hideMark/>
          </w:tcPr>
          <w:p w:rsidR="00B41F3D" w:rsidRPr="00B41F3D" w:rsidRDefault="00B41F3D" w:rsidP="00B41F3D">
            <w:pPr>
              <w:ind w:firstLine="0"/>
              <w:rPr>
                <w:ins w:id="4844" w:author="Nick.Tolimieri [2]" w:date="2022-09-27T11:52:00Z"/>
                <w:rFonts w:asciiTheme="minorHAnsi" w:eastAsiaTheme="minorHAnsi" w:hAnsiTheme="minorHAnsi" w:cstheme="minorBidi"/>
                <w:sz w:val="22"/>
                <w:szCs w:val="22"/>
                <w:rPrChange w:id="4845" w:author="Nick.Tolimieri [2]" w:date="2022-09-27T11:52:00Z">
                  <w:rPr>
                    <w:ins w:id="4846" w:author="Nick.Tolimieri [2]" w:date="2022-09-27T11:52:00Z"/>
                    <w:rFonts w:ascii="Calibri" w:hAnsi="Calibri" w:cs="Calibri"/>
                    <w:color w:val="000000"/>
                    <w:sz w:val="22"/>
                    <w:szCs w:val="22"/>
                  </w:rPr>
                </w:rPrChange>
              </w:rPr>
              <w:pPrChange w:id="4847" w:author="Nick.Tolimieri [2]" w:date="2022-09-27T11:52:00Z">
                <w:pPr>
                  <w:jc w:val="right"/>
                </w:pPr>
              </w:pPrChange>
            </w:pPr>
            <w:ins w:id="4848" w:author="Nick.Tolimieri [2]" w:date="2022-09-27T11:52:00Z">
              <w:r w:rsidRPr="00B41F3D">
                <w:rPr>
                  <w:rFonts w:asciiTheme="minorHAnsi" w:eastAsiaTheme="minorHAnsi" w:hAnsiTheme="minorHAnsi" w:cstheme="minorBidi"/>
                  <w:sz w:val="22"/>
                  <w:szCs w:val="22"/>
                  <w:rPrChange w:id="4849"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4850" w:author="Nick.Tolimieri [2]" w:date="2022-09-27T11:52:00Z"/>
                <w:rFonts w:asciiTheme="minorHAnsi" w:eastAsiaTheme="minorHAnsi" w:hAnsiTheme="minorHAnsi" w:cstheme="minorBidi"/>
                <w:sz w:val="22"/>
                <w:szCs w:val="22"/>
                <w:rPrChange w:id="4851" w:author="Nick.Tolimieri [2]" w:date="2022-09-27T11:52:00Z">
                  <w:rPr>
                    <w:ins w:id="4852" w:author="Nick.Tolimieri [2]" w:date="2022-09-27T11:52:00Z"/>
                    <w:rFonts w:ascii="Calibri" w:hAnsi="Calibri" w:cs="Calibri"/>
                    <w:color w:val="000000"/>
                    <w:sz w:val="22"/>
                    <w:szCs w:val="22"/>
                  </w:rPr>
                </w:rPrChange>
              </w:rPr>
              <w:pPrChange w:id="4853" w:author="Nick.Tolimieri [2]" w:date="2022-09-27T11:52:00Z">
                <w:pPr>
                  <w:jc w:val="right"/>
                </w:pPr>
              </w:pPrChange>
            </w:pPr>
            <w:ins w:id="4854" w:author="Nick.Tolimieri [2]" w:date="2022-09-27T11:52:00Z">
              <w:r w:rsidRPr="00B41F3D">
                <w:rPr>
                  <w:rFonts w:asciiTheme="minorHAnsi" w:eastAsiaTheme="minorHAnsi" w:hAnsiTheme="minorHAnsi" w:cstheme="minorBidi"/>
                  <w:sz w:val="22"/>
                  <w:szCs w:val="22"/>
                  <w:rPrChange w:id="4855" w:author="Nick.Tolimieri [2]" w:date="2022-09-27T11:52:00Z">
                    <w:rPr>
                      <w:rFonts w:ascii="Calibri" w:hAnsi="Calibri" w:cs="Calibri"/>
                      <w:color w:val="000000"/>
                      <w:sz w:val="22"/>
                      <w:szCs w:val="22"/>
                    </w:rPr>
                  </w:rPrChange>
                </w:rPr>
                <w:t>46</w:t>
              </w:r>
            </w:ins>
          </w:p>
        </w:tc>
        <w:tc>
          <w:tcPr>
            <w:tcW w:w="960" w:type="dxa"/>
            <w:noWrap/>
            <w:hideMark/>
          </w:tcPr>
          <w:p w:rsidR="00B41F3D" w:rsidRPr="00B41F3D" w:rsidRDefault="00B41F3D" w:rsidP="00B41F3D">
            <w:pPr>
              <w:ind w:firstLine="0"/>
              <w:rPr>
                <w:ins w:id="4856" w:author="Nick.Tolimieri [2]" w:date="2022-09-27T11:52:00Z"/>
                <w:rFonts w:asciiTheme="minorHAnsi" w:eastAsiaTheme="minorHAnsi" w:hAnsiTheme="minorHAnsi" w:cstheme="minorBidi"/>
                <w:sz w:val="22"/>
                <w:szCs w:val="22"/>
                <w:rPrChange w:id="4857" w:author="Nick.Tolimieri [2]" w:date="2022-09-27T11:52:00Z">
                  <w:rPr>
                    <w:ins w:id="4858" w:author="Nick.Tolimieri [2]" w:date="2022-09-27T11:52:00Z"/>
                    <w:rFonts w:ascii="Calibri" w:hAnsi="Calibri" w:cs="Calibri"/>
                    <w:color w:val="000000"/>
                    <w:sz w:val="22"/>
                    <w:szCs w:val="22"/>
                  </w:rPr>
                </w:rPrChange>
              </w:rPr>
              <w:pPrChange w:id="4859" w:author="Nick.Tolimieri [2]" w:date="2022-09-27T11:52:00Z">
                <w:pPr>
                  <w:jc w:val="right"/>
                </w:pPr>
              </w:pPrChange>
            </w:pPr>
            <w:ins w:id="4860" w:author="Nick.Tolimieri [2]" w:date="2022-09-27T11:52:00Z">
              <w:r w:rsidRPr="00B41F3D">
                <w:rPr>
                  <w:rFonts w:asciiTheme="minorHAnsi" w:eastAsiaTheme="minorHAnsi" w:hAnsiTheme="minorHAnsi" w:cstheme="minorBidi"/>
                  <w:sz w:val="22"/>
                  <w:szCs w:val="22"/>
                  <w:rPrChange w:id="4861"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4862" w:author="Nick.Tolimieri [2]" w:date="2022-09-27T11:52:00Z"/>
                <w:rFonts w:asciiTheme="minorHAnsi" w:eastAsiaTheme="minorHAnsi" w:hAnsiTheme="minorHAnsi" w:cstheme="minorBidi"/>
                <w:sz w:val="22"/>
                <w:szCs w:val="22"/>
                <w:rPrChange w:id="4863" w:author="Nick.Tolimieri [2]" w:date="2022-09-27T11:52:00Z">
                  <w:rPr>
                    <w:ins w:id="4864" w:author="Nick.Tolimieri [2]" w:date="2022-09-27T11:52:00Z"/>
                    <w:rFonts w:ascii="Calibri" w:hAnsi="Calibri" w:cs="Calibri"/>
                    <w:color w:val="000000"/>
                    <w:sz w:val="22"/>
                    <w:szCs w:val="22"/>
                  </w:rPr>
                </w:rPrChange>
              </w:rPr>
              <w:pPrChange w:id="4865" w:author="Nick.Tolimieri [2]" w:date="2022-09-27T11:52:00Z">
                <w:pPr>
                  <w:jc w:val="right"/>
                </w:pPr>
              </w:pPrChange>
            </w:pPr>
            <w:ins w:id="4866" w:author="Nick.Tolimieri [2]" w:date="2022-09-27T11:52:00Z">
              <w:r w:rsidRPr="00B41F3D">
                <w:rPr>
                  <w:rFonts w:asciiTheme="minorHAnsi" w:eastAsiaTheme="minorHAnsi" w:hAnsiTheme="minorHAnsi" w:cstheme="minorBidi"/>
                  <w:sz w:val="22"/>
                  <w:szCs w:val="22"/>
                  <w:rPrChange w:id="4867" w:author="Nick.Tolimieri [2]" w:date="2022-09-27T11:52:00Z">
                    <w:rPr>
                      <w:rFonts w:ascii="Calibri" w:hAnsi="Calibri" w:cs="Calibri"/>
                      <w:color w:val="000000"/>
                      <w:sz w:val="22"/>
                      <w:szCs w:val="22"/>
                    </w:rPr>
                  </w:rPrChange>
                </w:rPr>
                <w:t>14</w:t>
              </w:r>
            </w:ins>
          </w:p>
        </w:tc>
        <w:tc>
          <w:tcPr>
            <w:tcW w:w="960" w:type="dxa"/>
            <w:noWrap/>
            <w:hideMark/>
          </w:tcPr>
          <w:p w:rsidR="00B41F3D" w:rsidRPr="00B41F3D" w:rsidRDefault="00B41F3D" w:rsidP="00B41F3D">
            <w:pPr>
              <w:ind w:firstLine="0"/>
              <w:rPr>
                <w:ins w:id="4868" w:author="Nick.Tolimieri [2]" w:date="2022-09-27T11:52:00Z"/>
                <w:rFonts w:asciiTheme="minorHAnsi" w:eastAsiaTheme="minorHAnsi" w:hAnsiTheme="minorHAnsi" w:cstheme="minorBidi"/>
                <w:sz w:val="22"/>
                <w:szCs w:val="22"/>
                <w:rPrChange w:id="4869" w:author="Nick.Tolimieri [2]" w:date="2022-09-27T11:52:00Z">
                  <w:rPr>
                    <w:ins w:id="4870" w:author="Nick.Tolimieri [2]" w:date="2022-09-27T11:52:00Z"/>
                    <w:rFonts w:ascii="Calibri" w:hAnsi="Calibri" w:cs="Calibri"/>
                    <w:color w:val="000000"/>
                    <w:sz w:val="22"/>
                    <w:szCs w:val="22"/>
                  </w:rPr>
                </w:rPrChange>
              </w:rPr>
              <w:pPrChange w:id="4871" w:author="Nick.Tolimieri [2]" w:date="2022-09-27T11:52:00Z">
                <w:pPr>
                  <w:jc w:val="right"/>
                </w:pPr>
              </w:pPrChange>
            </w:pPr>
            <w:ins w:id="4872" w:author="Nick.Tolimieri [2]" w:date="2022-09-27T11:52:00Z">
              <w:r w:rsidRPr="00B41F3D">
                <w:rPr>
                  <w:rFonts w:asciiTheme="minorHAnsi" w:eastAsiaTheme="minorHAnsi" w:hAnsiTheme="minorHAnsi" w:cstheme="minorBidi"/>
                  <w:sz w:val="22"/>
                  <w:szCs w:val="22"/>
                  <w:rPrChange w:id="4873" w:author="Nick.Tolimieri [2]" w:date="2022-09-27T11:52:00Z">
                    <w:rPr>
                      <w:rFonts w:ascii="Calibri" w:hAnsi="Calibri" w:cs="Calibri"/>
                      <w:color w:val="000000"/>
                      <w:sz w:val="22"/>
                      <w:szCs w:val="22"/>
                    </w:rPr>
                  </w:rPrChange>
                </w:rPr>
                <w:t>2.14</w:t>
              </w:r>
            </w:ins>
          </w:p>
        </w:tc>
        <w:tc>
          <w:tcPr>
            <w:tcW w:w="960" w:type="dxa"/>
            <w:noWrap/>
            <w:hideMark/>
          </w:tcPr>
          <w:p w:rsidR="00B41F3D" w:rsidRPr="00B41F3D" w:rsidRDefault="00B41F3D" w:rsidP="00B41F3D">
            <w:pPr>
              <w:ind w:firstLine="0"/>
              <w:rPr>
                <w:ins w:id="4874" w:author="Nick.Tolimieri [2]" w:date="2022-09-27T11:52:00Z"/>
                <w:rFonts w:asciiTheme="minorHAnsi" w:eastAsiaTheme="minorHAnsi" w:hAnsiTheme="minorHAnsi" w:cstheme="minorBidi"/>
                <w:sz w:val="22"/>
                <w:szCs w:val="22"/>
                <w:rPrChange w:id="4875" w:author="Nick.Tolimieri [2]" w:date="2022-09-27T11:52:00Z">
                  <w:rPr>
                    <w:ins w:id="4876" w:author="Nick.Tolimieri [2]" w:date="2022-09-27T11:52:00Z"/>
                    <w:rFonts w:ascii="Calibri" w:hAnsi="Calibri" w:cs="Calibri"/>
                    <w:color w:val="000000"/>
                    <w:sz w:val="22"/>
                    <w:szCs w:val="22"/>
                  </w:rPr>
                </w:rPrChange>
              </w:rPr>
              <w:pPrChange w:id="4877" w:author="Nick.Tolimieri [2]" w:date="2022-09-27T11:52:00Z">
                <w:pPr>
                  <w:jc w:val="right"/>
                </w:pPr>
              </w:pPrChange>
            </w:pPr>
            <w:ins w:id="4878" w:author="Nick.Tolimieri [2]" w:date="2022-09-27T11:52:00Z">
              <w:r w:rsidRPr="00B41F3D">
                <w:rPr>
                  <w:rFonts w:asciiTheme="minorHAnsi" w:eastAsiaTheme="minorHAnsi" w:hAnsiTheme="minorHAnsi" w:cstheme="minorBidi"/>
                  <w:sz w:val="22"/>
                  <w:szCs w:val="22"/>
                  <w:rPrChange w:id="4879" w:author="Nick.Tolimieri [2]" w:date="2022-09-27T11:52:00Z">
                    <w:rPr>
                      <w:rFonts w:ascii="Calibri" w:hAnsi="Calibri" w:cs="Calibri"/>
                      <w:color w:val="000000"/>
                      <w:sz w:val="22"/>
                      <w:szCs w:val="22"/>
                    </w:rPr>
                  </w:rPrChange>
                </w:rPr>
                <w:t>0.47</w:t>
              </w:r>
            </w:ins>
          </w:p>
        </w:tc>
      </w:tr>
      <w:tr w:rsidR="00B41F3D" w:rsidRPr="00B41F3D" w:rsidTr="00B41F3D">
        <w:trPr>
          <w:divId w:val="820847304"/>
          <w:trHeight w:val="300"/>
          <w:ins w:id="4880" w:author="Nick.Tolimieri [2]" w:date="2022-09-27T11:52:00Z"/>
        </w:trPr>
        <w:tc>
          <w:tcPr>
            <w:tcW w:w="960" w:type="dxa"/>
            <w:noWrap/>
            <w:hideMark/>
          </w:tcPr>
          <w:p w:rsidR="00B41F3D" w:rsidRPr="00B41F3D" w:rsidRDefault="00B41F3D" w:rsidP="00B41F3D">
            <w:pPr>
              <w:ind w:firstLine="0"/>
              <w:rPr>
                <w:ins w:id="4881" w:author="Nick.Tolimieri [2]" w:date="2022-09-27T11:52:00Z"/>
                <w:rFonts w:asciiTheme="minorHAnsi" w:eastAsiaTheme="minorHAnsi" w:hAnsiTheme="minorHAnsi" w:cstheme="minorBidi"/>
                <w:sz w:val="22"/>
                <w:szCs w:val="22"/>
                <w:rPrChange w:id="4882" w:author="Nick.Tolimieri [2]" w:date="2022-09-27T11:52:00Z">
                  <w:rPr>
                    <w:ins w:id="4883" w:author="Nick.Tolimieri [2]" w:date="2022-09-27T11:52:00Z"/>
                    <w:rFonts w:ascii="Calibri" w:hAnsi="Calibri" w:cs="Calibri"/>
                    <w:color w:val="000000"/>
                    <w:sz w:val="22"/>
                    <w:szCs w:val="22"/>
                  </w:rPr>
                </w:rPrChange>
              </w:rPr>
              <w:pPrChange w:id="4884" w:author="Nick.Tolimieri [2]" w:date="2022-09-27T11:52:00Z">
                <w:pPr/>
              </w:pPrChange>
            </w:pPr>
            <w:proofErr w:type="spellStart"/>
            <w:ins w:id="4885" w:author="Nick.Tolimieri [2]" w:date="2022-09-27T11:52:00Z">
              <w:r w:rsidRPr="00B41F3D">
                <w:rPr>
                  <w:rFonts w:asciiTheme="minorHAnsi" w:eastAsiaTheme="minorHAnsi" w:hAnsiTheme="minorHAnsi" w:cstheme="minorBidi"/>
                  <w:sz w:val="22"/>
                  <w:szCs w:val="22"/>
                  <w:rPrChange w:id="4886"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4887"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4888"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4889"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4890" w:author="Nick.Tolimieri [2]" w:date="2022-09-27T11:52:00Z"/>
                <w:rFonts w:asciiTheme="minorHAnsi" w:eastAsiaTheme="minorHAnsi" w:hAnsiTheme="minorHAnsi" w:cstheme="minorBidi"/>
                <w:sz w:val="22"/>
                <w:szCs w:val="22"/>
                <w:rPrChange w:id="4891" w:author="Nick.Tolimieri [2]" w:date="2022-09-27T11:52:00Z">
                  <w:rPr>
                    <w:ins w:id="4892" w:author="Nick.Tolimieri [2]" w:date="2022-09-27T11:52:00Z"/>
                    <w:rFonts w:ascii="Calibri" w:hAnsi="Calibri" w:cs="Calibri"/>
                    <w:color w:val="000000"/>
                    <w:sz w:val="22"/>
                    <w:szCs w:val="22"/>
                  </w:rPr>
                </w:rPrChange>
              </w:rPr>
              <w:pPrChange w:id="4893" w:author="Nick.Tolimieri [2]" w:date="2022-09-27T11:52:00Z">
                <w:pPr>
                  <w:jc w:val="right"/>
                </w:pPr>
              </w:pPrChange>
            </w:pPr>
            <w:ins w:id="4894" w:author="Nick.Tolimieri [2]" w:date="2022-09-27T11:52:00Z">
              <w:r w:rsidRPr="00B41F3D">
                <w:rPr>
                  <w:rFonts w:asciiTheme="minorHAnsi" w:eastAsiaTheme="minorHAnsi" w:hAnsiTheme="minorHAnsi" w:cstheme="minorBidi"/>
                  <w:sz w:val="22"/>
                  <w:szCs w:val="22"/>
                  <w:rPrChange w:id="4895" w:author="Nick.Tolimieri [2]" w:date="2022-09-27T11:52:00Z">
                    <w:rPr>
                      <w:rFonts w:ascii="Calibri" w:hAnsi="Calibri" w:cs="Calibri"/>
                      <w:color w:val="000000"/>
                      <w:sz w:val="22"/>
                      <w:szCs w:val="22"/>
                    </w:rPr>
                  </w:rPrChange>
                </w:rPr>
                <w:t>1996</w:t>
              </w:r>
            </w:ins>
          </w:p>
        </w:tc>
        <w:tc>
          <w:tcPr>
            <w:tcW w:w="960" w:type="dxa"/>
            <w:noWrap/>
            <w:hideMark/>
          </w:tcPr>
          <w:p w:rsidR="00B41F3D" w:rsidRPr="00B41F3D" w:rsidRDefault="00B41F3D" w:rsidP="00B41F3D">
            <w:pPr>
              <w:ind w:firstLine="0"/>
              <w:rPr>
                <w:ins w:id="4896" w:author="Nick.Tolimieri [2]" w:date="2022-09-27T11:52:00Z"/>
                <w:rFonts w:asciiTheme="minorHAnsi" w:eastAsiaTheme="minorHAnsi" w:hAnsiTheme="minorHAnsi" w:cstheme="minorBidi"/>
                <w:sz w:val="22"/>
                <w:szCs w:val="22"/>
                <w:rPrChange w:id="4897" w:author="Nick.Tolimieri [2]" w:date="2022-09-27T11:52:00Z">
                  <w:rPr>
                    <w:ins w:id="4898" w:author="Nick.Tolimieri [2]" w:date="2022-09-27T11:52:00Z"/>
                    <w:rFonts w:ascii="Calibri" w:hAnsi="Calibri" w:cs="Calibri"/>
                    <w:color w:val="000000"/>
                    <w:sz w:val="22"/>
                    <w:szCs w:val="22"/>
                  </w:rPr>
                </w:rPrChange>
              </w:rPr>
              <w:pPrChange w:id="4899" w:author="Nick.Tolimieri [2]" w:date="2022-09-27T11:52:00Z">
                <w:pPr>
                  <w:jc w:val="right"/>
                </w:pPr>
              </w:pPrChange>
            </w:pPr>
            <w:ins w:id="4900" w:author="Nick.Tolimieri [2]" w:date="2022-09-27T11:52:00Z">
              <w:r w:rsidRPr="00B41F3D">
                <w:rPr>
                  <w:rFonts w:asciiTheme="minorHAnsi" w:eastAsiaTheme="minorHAnsi" w:hAnsiTheme="minorHAnsi" w:cstheme="minorBidi"/>
                  <w:sz w:val="22"/>
                  <w:szCs w:val="22"/>
                  <w:rPrChange w:id="490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4902" w:author="Nick.Tolimieri [2]" w:date="2022-09-27T11:52:00Z"/>
                <w:rFonts w:asciiTheme="minorHAnsi" w:eastAsiaTheme="minorHAnsi" w:hAnsiTheme="minorHAnsi" w:cstheme="minorBidi"/>
                <w:sz w:val="22"/>
                <w:szCs w:val="22"/>
                <w:rPrChange w:id="4903" w:author="Nick.Tolimieri [2]" w:date="2022-09-27T11:52:00Z">
                  <w:rPr>
                    <w:ins w:id="4904" w:author="Nick.Tolimieri [2]" w:date="2022-09-27T11:52:00Z"/>
                    <w:rFonts w:ascii="Calibri" w:hAnsi="Calibri" w:cs="Calibri"/>
                    <w:color w:val="000000"/>
                    <w:sz w:val="22"/>
                    <w:szCs w:val="22"/>
                  </w:rPr>
                </w:rPrChange>
              </w:rPr>
              <w:pPrChange w:id="4905" w:author="Nick.Tolimieri [2]" w:date="2022-09-27T11:52:00Z">
                <w:pPr>
                  <w:jc w:val="right"/>
                </w:pPr>
              </w:pPrChange>
            </w:pPr>
            <w:ins w:id="4906" w:author="Nick.Tolimieri [2]" w:date="2022-09-27T11:52:00Z">
              <w:r w:rsidRPr="00B41F3D">
                <w:rPr>
                  <w:rFonts w:asciiTheme="minorHAnsi" w:eastAsiaTheme="minorHAnsi" w:hAnsiTheme="minorHAnsi" w:cstheme="minorBidi"/>
                  <w:sz w:val="22"/>
                  <w:szCs w:val="22"/>
                  <w:rPrChange w:id="4907" w:author="Nick.Tolimieri [2]" w:date="2022-09-27T11:52:00Z">
                    <w:rPr>
                      <w:rFonts w:ascii="Calibri" w:hAnsi="Calibri" w:cs="Calibri"/>
                      <w:color w:val="000000"/>
                      <w:sz w:val="22"/>
                      <w:szCs w:val="22"/>
                    </w:rPr>
                  </w:rPrChange>
                </w:rPr>
                <w:t>18</w:t>
              </w:r>
            </w:ins>
          </w:p>
        </w:tc>
        <w:tc>
          <w:tcPr>
            <w:tcW w:w="960" w:type="dxa"/>
            <w:noWrap/>
            <w:hideMark/>
          </w:tcPr>
          <w:p w:rsidR="00B41F3D" w:rsidRPr="00B41F3D" w:rsidRDefault="00B41F3D" w:rsidP="00B41F3D">
            <w:pPr>
              <w:ind w:firstLine="0"/>
              <w:rPr>
                <w:ins w:id="4908" w:author="Nick.Tolimieri [2]" w:date="2022-09-27T11:52:00Z"/>
                <w:rFonts w:asciiTheme="minorHAnsi" w:eastAsiaTheme="minorHAnsi" w:hAnsiTheme="minorHAnsi" w:cstheme="minorBidi"/>
                <w:sz w:val="22"/>
                <w:szCs w:val="22"/>
                <w:rPrChange w:id="4909" w:author="Nick.Tolimieri [2]" w:date="2022-09-27T11:52:00Z">
                  <w:rPr>
                    <w:ins w:id="4910" w:author="Nick.Tolimieri [2]" w:date="2022-09-27T11:52:00Z"/>
                    <w:rFonts w:ascii="Calibri" w:hAnsi="Calibri" w:cs="Calibri"/>
                    <w:color w:val="000000"/>
                    <w:sz w:val="22"/>
                    <w:szCs w:val="22"/>
                  </w:rPr>
                </w:rPrChange>
              </w:rPr>
              <w:pPrChange w:id="4911" w:author="Nick.Tolimieri [2]" w:date="2022-09-27T11:52:00Z">
                <w:pPr>
                  <w:jc w:val="right"/>
                </w:pPr>
              </w:pPrChange>
            </w:pPr>
            <w:ins w:id="4912" w:author="Nick.Tolimieri [2]" w:date="2022-09-27T11:52:00Z">
              <w:r w:rsidRPr="00B41F3D">
                <w:rPr>
                  <w:rFonts w:asciiTheme="minorHAnsi" w:eastAsiaTheme="minorHAnsi" w:hAnsiTheme="minorHAnsi" w:cstheme="minorBidi"/>
                  <w:sz w:val="22"/>
                  <w:szCs w:val="22"/>
                  <w:rPrChange w:id="4913"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4914" w:author="Nick.Tolimieri [2]" w:date="2022-09-27T11:52:00Z"/>
                <w:rFonts w:asciiTheme="minorHAnsi" w:eastAsiaTheme="minorHAnsi" w:hAnsiTheme="minorHAnsi" w:cstheme="minorBidi"/>
                <w:sz w:val="22"/>
                <w:szCs w:val="22"/>
                <w:rPrChange w:id="4915" w:author="Nick.Tolimieri [2]" w:date="2022-09-27T11:52:00Z">
                  <w:rPr>
                    <w:ins w:id="4916" w:author="Nick.Tolimieri [2]" w:date="2022-09-27T11:52:00Z"/>
                    <w:rFonts w:ascii="Calibri" w:hAnsi="Calibri" w:cs="Calibri"/>
                    <w:color w:val="000000"/>
                    <w:sz w:val="22"/>
                    <w:szCs w:val="22"/>
                  </w:rPr>
                </w:rPrChange>
              </w:rPr>
              <w:pPrChange w:id="4917" w:author="Nick.Tolimieri [2]" w:date="2022-09-27T11:52:00Z">
                <w:pPr>
                  <w:jc w:val="right"/>
                </w:pPr>
              </w:pPrChange>
            </w:pPr>
            <w:ins w:id="4918" w:author="Nick.Tolimieri [2]" w:date="2022-09-27T11:52:00Z">
              <w:r w:rsidRPr="00B41F3D">
                <w:rPr>
                  <w:rFonts w:asciiTheme="minorHAnsi" w:eastAsiaTheme="minorHAnsi" w:hAnsiTheme="minorHAnsi" w:cstheme="minorBidi"/>
                  <w:sz w:val="22"/>
                  <w:szCs w:val="22"/>
                  <w:rPrChange w:id="4919" w:author="Nick.Tolimieri [2]" w:date="2022-09-27T11:52:00Z">
                    <w:rPr>
                      <w:rFonts w:ascii="Calibri" w:hAnsi="Calibri" w:cs="Calibri"/>
                      <w:color w:val="000000"/>
                      <w:sz w:val="22"/>
                      <w:szCs w:val="22"/>
                    </w:rPr>
                  </w:rPrChange>
                </w:rPr>
                <w:t>9</w:t>
              </w:r>
            </w:ins>
          </w:p>
        </w:tc>
        <w:tc>
          <w:tcPr>
            <w:tcW w:w="960" w:type="dxa"/>
            <w:noWrap/>
            <w:hideMark/>
          </w:tcPr>
          <w:p w:rsidR="00B41F3D" w:rsidRPr="00B41F3D" w:rsidRDefault="00B41F3D" w:rsidP="00B41F3D">
            <w:pPr>
              <w:ind w:firstLine="0"/>
              <w:rPr>
                <w:ins w:id="4920" w:author="Nick.Tolimieri [2]" w:date="2022-09-27T11:52:00Z"/>
                <w:rFonts w:asciiTheme="minorHAnsi" w:eastAsiaTheme="minorHAnsi" w:hAnsiTheme="minorHAnsi" w:cstheme="minorBidi"/>
                <w:sz w:val="22"/>
                <w:szCs w:val="22"/>
                <w:rPrChange w:id="4921" w:author="Nick.Tolimieri [2]" w:date="2022-09-27T11:52:00Z">
                  <w:rPr>
                    <w:ins w:id="4922" w:author="Nick.Tolimieri [2]" w:date="2022-09-27T11:52:00Z"/>
                    <w:rFonts w:ascii="Calibri" w:hAnsi="Calibri" w:cs="Calibri"/>
                    <w:color w:val="000000"/>
                    <w:sz w:val="22"/>
                    <w:szCs w:val="22"/>
                  </w:rPr>
                </w:rPrChange>
              </w:rPr>
              <w:pPrChange w:id="4923" w:author="Nick.Tolimieri [2]" w:date="2022-09-27T11:52:00Z">
                <w:pPr>
                  <w:jc w:val="right"/>
                </w:pPr>
              </w:pPrChange>
            </w:pPr>
            <w:ins w:id="4924" w:author="Nick.Tolimieri [2]" w:date="2022-09-27T11:52:00Z">
              <w:r w:rsidRPr="00B41F3D">
                <w:rPr>
                  <w:rFonts w:asciiTheme="minorHAnsi" w:eastAsiaTheme="minorHAnsi" w:hAnsiTheme="minorHAnsi" w:cstheme="minorBidi"/>
                  <w:sz w:val="22"/>
                  <w:szCs w:val="22"/>
                  <w:rPrChange w:id="4925" w:author="Nick.Tolimieri [2]" w:date="2022-09-27T11:52:00Z">
                    <w:rPr>
                      <w:rFonts w:ascii="Calibri" w:hAnsi="Calibri" w:cs="Calibri"/>
                      <w:color w:val="000000"/>
                      <w:sz w:val="22"/>
                      <w:szCs w:val="22"/>
                    </w:rPr>
                  </w:rPrChange>
                </w:rPr>
                <w:t>9</w:t>
              </w:r>
            </w:ins>
          </w:p>
        </w:tc>
        <w:tc>
          <w:tcPr>
            <w:tcW w:w="960" w:type="dxa"/>
            <w:noWrap/>
            <w:hideMark/>
          </w:tcPr>
          <w:p w:rsidR="00B41F3D" w:rsidRPr="00B41F3D" w:rsidRDefault="00B41F3D" w:rsidP="00B41F3D">
            <w:pPr>
              <w:ind w:firstLine="0"/>
              <w:rPr>
                <w:ins w:id="4926" w:author="Nick.Tolimieri [2]" w:date="2022-09-27T11:52:00Z"/>
                <w:rFonts w:asciiTheme="minorHAnsi" w:eastAsiaTheme="minorHAnsi" w:hAnsiTheme="minorHAnsi" w:cstheme="minorBidi"/>
                <w:sz w:val="22"/>
                <w:szCs w:val="22"/>
                <w:rPrChange w:id="4927" w:author="Nick.Tolimieri [2]" w:date="2022-09-27T11:52:00Z">
                  <w:rPr>
                    <w:ins w:id="4928" w:author="Nick.Tolimieri [2]" w:date="2022-09-27T11:52:00Z"/>
                    <w:rFonts w:ascii="Calibri" w:hAnsi="Calibri" w:cs="Calibri"/>
                    <w:color w:val="000000"/>
                    <w:sz w:val="22"/>
                    <w:szCs w:val="22"/>
                  </w:rPr>
                </w:rPrChange>
              </w:rPr>
              <w:pPrChange w:id="4929" w:author="Nick.Tolimieri [2]" w:date="2022-09-27T11:52:00Z">
                <w:pPr>
                  <w:jc w:val="right"/>
                </w:pPr>
              </w:pPrChange>
            </w:pPr>
            <w:ins w:id="4930" w:author="Nick.Tolimieri [2]" w:date="2022-09-27T11:52:00Z">
              <w:r w:rsidRPr="00B41F3D">
                <w:rPr>
                  <w:rFonts w:asciiTheme="minorHAnsi" w:eastAsiaTheme="minorHAnsi" w:hAnsiTheme="minorHAnsi" w:cstheme="minorBidi"/>
                  <w:sz w:val="22"/>
                  <w:szCs w:val="22"/>
                  <w:rPrChange w:id="4931" w:author="Nick.Tolimieri [2]" w:date="2022-09-27T11:52:00Z">
                    <w:rPr>
                      <w:rFonts w:ascii="Calibri" w:hAnsi="Calibri" w:cs="Calibri"/>
                      <w:color w:val="000000"/>
                      <w:sz w:val="22"/>
                      <w:szCs w:val="22"/>
                    </w:rPr>
                  </w:rPrChange>
                </w:rPr>
                <w:t>9</w:t>
              </w:r>
            </w:ins>
          </w:p>
        </w:tc>
        <w:tc>
          <w:tcPr>
            <w:tcW w:w="960" w:type="dxa"/>
            <w:noWrap/>
            <w:hideMark/>
          </w:tcPr>
          <w:p w:rsidR="00B41F3D" w:rsidRPr="00B41F3D" w:rsidRDefault="00B41F3D" w:rsidP="00B41F3D">
            <w:pPr>
              <w:ind w:firstLine="0"/>
              <w:rPr>
                <w:ins w:id="4932" w:author="Nick.Tolimieri [2]" w:date="2022-09-27T11:52:00Z"/>
                <w:rFonts w:asciiTheme="minorHAnsi" w:eastAsiaTheme="minorHAnsi" w:hAnsiTheme="minorHAnsi" w:cstheme="minorBidi"/>
                <w:sz w:val="22"/>
                <w:szCs w:val="22"/>
                <w:rPrChange w:id="4933" w:author="Nick.Tolimieri [2]" w:date="2022-09-27T11:52:00Z">
                  <w:rPr>
                    <w:ins w:id="4934" w:author="Nick.Tolimieri [2]" w:date="2022-09-27T11:52:00Z"/>
                    <w:rFonts w:ascii="Calibri" w:hAnsi="Calibri" w:cs="Calibri"/>
                    <w:color w:val="000000"/>
                    <w:sz w:val="22"/>
                    <w:szCs w:val="22"/>
                  </w:rPr>
                </w:rPrChange>
              </w:rPr>
              <w:pPrChange w:id="4935" w:author="Nick.Tolimieri [2]" w:date="2022-09-27T11:52:00Z">
                <w:pPr>
                  <w:jc w:val="right"/>
                </w:pPr>
              </w:pPrChange>
            </w:pPr>
            <w:ins w:id="4936" w:author="Nick.Tolimieri [2]" w:date="2022-09-27T11:52:00Z">
              <w:r w:rsidRPr="00B41F3D">
                <w:rPr>
                  <w:rFonts w:asciiTheme="minorHAnsi" w:eastAsiaTheme="minorHAnsi" w:hAnsiTheme="minorHAnsi" w:cstheme="minorBidi"/>
                  <w:sz w:val="22"/>
                  <w:szCs w:val="22"/>
                  <w:rPrChange w:id="4937" w:author="Nick.Tolimieri [2]" w:date="2022-09-27T11:52:00Z">
                    <w:rPr>
                      <w:rFonts w:ascii="Calibri" w:hAnsi="Calibri" w:cs="Calibri"/>
                      <w:color w:val="000000"/>
                      <w:sz w:val="22"/>
                      <w:szCs w:val="22"/>
                    </w:rPr>
                  </w:rPrChange>
                </w:rPr>
                <w:t>1.78</w:t>
              </w:r>
            </w:ins>
          </w:p>
        </w:tc>
        <w:tc>
          <w:tcPr>
            <w:tcW w:w="960" w:type="dxa"/>
            <w:noWrap/>
            <w:hideMark/>
          </w:tcPr>
          <w:p w:rsidR="00B41F3D" w:rsidRPr="00B41F3D" w:rsidRDefault="00B41F3D" w:rsidP="00B41F3D">
            <w:pPr>
              <w:ind w:firstLine="0"/>
              <w:rPr>
                <w:ins w:id="4938" w:author="Nick.Tolimieri [2]" w:date="2022-09-27T11:52:00Z"/>
                <w:rFonts w:asciiTheme="minorHAnsi" w:eastAsiaTheme="minorHAnsi" w:hAnsiTheme="minorHAnsi" w:cstheme="minorBidi"/>
                <w:sz w:val="22"/>
                <w:szCs w:val="22"/>
                <w:rPrChange w:id="4939" w:author="Nick.Tolimieri [2]" w:date="2022-09-27T11:52:00Z">
                  <w:rPr>
                    <w:ins w:id="4940" w:author="Nick.Tolimieri [2]" w:date="2022-09-27T11:52:00Z"/>
                    <w:rFonts w:ascii="Calibri" w:hAnsi="Calibri" w:cs="Calibri"/>
                    <w:color w:val="000000"/>
                    <w:sz w:val="22"/>
                    <w:szCs w:val="22"/>
                  </w:rPr>
                </w:rPrChange>
              </w:rPr>
              <w:pPrChange w:id="4941" w:author="Nick.Tolimieri [2]" w:date="2022-09-27T11:52:00Z">
                <w:pPr>
                  <w:jc w:val="right"/>
                </w:pPr>
              </w:pPrChange>
            </w:pPr>
            <w:ins w:id="4942" w:author="Nick.Tolimieri [2]" w:date="2022-09-27T11:52:00Z">
              <w:r w:rsidRPr="00B41F3D">
                <w:rPr>
                  <w:rFonts w:asciiTheme="minorHAnsi" w:eastAsiaTheme="minorHAnsi" w:hAnsiTheme="minorHAnsi" w:cstheme="minorBidi"/>
                  <w:sz w:val="22"/>
                  <w:szCs w:val="22"/>
                  <w:rPrChange w:id="4943" w:author="Nick.Tolimieri [2]" w:date="2022-09-27T11:52:00Z">
                    <w:rPr>
                      <w:rFonts w:ascii="Calibri" w:hAnsi="Calibri" w:cs="Calibri"/>
                      <w:color w:val="000000"/>
                      <w:sz w:val="22"/>
                      <w:szCs w:val="22"/>
                    </w:rPr>
                  </w:rPrChange>
                </w:rPr>
                <w:t>0.16</w:t>
              </w:r>
            </w:ins>
          </w:p>
        </w:tc>
      </w:tr>
      <w:tr w:rsidR="00B41F3D" w:rsidRPr="00B41F3D" w:rsidTr="00B41F3D">
        <w:trPr>
          <w:divId w:val="820847304"/>
          <w:trHeight w:val="300"/>
          <w:ins w:id="4944" w:author="Nick.Tolimieri [2]" w:date="2022-09-27T11:52:00Z"/>
        </w:trPr>
        <w:tc>
          <w:tcPr>
            <w:tcW w:w="960" w:type="dxa"/>
            <w:noWrap/>
            <w:hideMark/>
          </w:tcPr>
          <w:p w:rsidR="00B41F3D" w:rsidRPr="00B41F3D" w:rsidRDefault="00B41F3D" w:rsidP="00B41F3D">
            <w:pPr>
              <w:ind w:firstLine="0"/>
              <w:rPr>
                <w:ins w:id="4945" w:author="Nick.Tolimieri [2]" w:date="2022-09-27T11:52:00Z"/>
                <w:rFonts w:asciiTheme="minorHAnsi" w:eastAsiaTheme="minorHAnsi" w:hAnsiTheme="minorHAnsi" w:cstheme="minorBidi"/>
                <w:sz w:val="22"/>
                <w:szCs w:val="22"/>
                <w:rPrChange w:id="4946" w:author="Nick.Tolimieri [2]" w:date="2022-09-27T11:52:00Z">
                  <w:rPr>
                    <w:ins w:id="4947" w:author="Nick.Tolimieri [2]" w:date="2022-09-27T11:52:00Z"/>
                    <w:rFonts w:ascii="Calibri" w:hAnsi="Calibri" w:cs="Calibri"/>
                    <w:color w:val="000000"/>
                    <w:sz w:val="22"/>
                    <w:szCs w:val="22"/>
                  </w:rPr>
                </w:rPrChange>
              </w:rPr>
              <w:pPrChange w:id="4948" w:author="Nick.Tolimieri [2]" w:date="2022-09-27T11:52:00Z">
                <w:pPr/>
              </w:pPrChange>
            </w:pPr>
            <w:proofErr w:type="spellStart"/>
            <w:ins w:id="4949" w:author="Nick.Tolimieri [2]" w:date="2022-09-27T11:52:00Z">
              <w:r w:rsidRPr="00B41F3D">
                <w:rPr>
                  <w:rFonts w:asciiTheme="minorHAnsi" w:eastAsiaTheme="minorHAnsi" w:hAnsiTheme="minorHAnsi" w:cstheme="minorBidi"/>
                  <w:sz w:val="22"/>
                  <w:szCs w:val="22"/>
                  <w:rPrChange w:id="4950"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4951"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4952"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4953"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4954" w:author="Nick.Tolimieri [2]" w:date="2022-09-27T11:52:00Z"/>
                <w:rFonts w:asciiTheme="minorHAnsi" w:eastAsiaTheme="minorHAnsi" w:hAnsiTheme="minorHAnsi" w:cstheme="minorBidi"/>
                <w:sz w:val="22"/>
                <w:szCs w:val="22"/>
                <w:rPrChange w:id="4955" w:author="Nick.Tolimieri [2]" w:date="2022-09-27T11:52:00Z">
                  <w:rPr>
                    <w:ins w:id="4956" w:author="Nick.Tolimieri [2]" w:date="2022-09-27T11:52:00Z"/>
                    <w:rFonts w:ascii="Calibri" w:hAnsi="Calibri" w:cs="Calibri"/>
                    <w:color w:val="000000"/>
                    <w:sz w:val="22"/>
                    <w:szCs w:val="22"/>
                  </w:rPr>
                </w:rPrChange>
              </w:rPr>
              <w:pPrChange w:id="4957" w:author="Nick.Tolimieri [2]" w:date="2022-09-27T11:52:00Z">
                <w:pPr>
                  <w:jc w:val="right"/>
                </w:pPr>
              </w:pPrChange>
            </w:pPr>
            <w:ins w:id="4958" w:author="Nick.Tolimieri [2]" w:date="2022-09-27T11:52:00Z">
              <w:r w:rsidRPr="00B41F3D">
                <w:rPr>
                  <w:rFonts w:asciiTheme="minorHAnsi" w:eastAsiaTheme="minorHAnsi" w:hAnsiTheme="minorHAnsi" w:cstheme="minorBidi"/>
                  <w:sz w:val="22"/>
                  <w:szCs w:val="22"/>
                  <w:rPrChange w:id="4959" w:author="Nick.Tolimieri [2]" w:date="2022-09-27T11:52:00Z">
                    <w:rPr>
                      <w:rFonts w:ascii="Calibri" w:hAnsi="Calibri" w:cs="Calibri"/>
                      <w:color w:val="000000"/>
                      <w:sz w:val="22"/>
                      <w:szCs w:val="22"/>
                    </w:rPr>
                  </w:rPrChange>
                </w:rPr>
                <w:t>1997</w:t>
              </w:r>
            </w:ins>
          </w:p>
        </w:tc>
        <w:tc>
          <w:tcPr>
            <w:tcW w:w="960" w:type="dxa"/>
            <w:noWrap/>
            <w:hideMark/>
          </w:tcPr>
          <w:p w:rsidR="00B41F3D" w:rsidRPr="00B41F3D" w:rsidRDefault="00B41F3D" w:rsidP="00B41F3D">
            <w:pPr>
              <w:ind w:firstLine="0"/>
              <w:rPr>
                <w:ins w:id="4960" w:author="Nick.Tolimieri [2]" w:date="2022-09-27T11:52:00Z"/>
                <w:rFonts w:asciiTheme="minorHAnsi" w:eastAsiaTheme="minorHAnsi" w:hAnsiTheme="minorHAnsi" w:cstheme="minorBidi"/>
                <w:sz w:val="22"/>
                <w:szCs w:val="22"/>
                <w:rPrChange w:id="4961" w:author="Nick.Tolimieri [2]" w:date="2022-09-27T11:52:00Z">
                  <w:rPr>
                    <w:ins w:id="4962" w:author="Nick.Tolimieri [2]" w:date="2022-09-27T11:52:00Z"/>
                    <w:rFonts w:ascii="Calibri" w:hAnsi="Calibri" w:cs="Calibri"/>
                    <w:color w:val="000000"/>
                    <w:sz w:val="22"/>
                    <w:szCs w:val="22"/>
                  </w:rPr>
                </w:rPrChange>
              </w:rPr>
              <w:pPrChange w:id="4963" w:author="Nick.Tolimieri [2]" w:date="2022-09-27T11:52:00Z">
                <w:pPr>
                  <w:jc w:val="right"/>
                </w:pPr>
              </w:pPrChange>
            </w:pPr>
            <w:ins w:id="4964" w:author="Nick.Tolimieri [2]" w:date="2022-09-27T11:52:00Z">
              <w:r w:rsidRPr="00B41F3D">
                <w:rPr>
                  <w:rFonts w:asciiTheme="minorHAnsi" w:eastAsiaTheme="minorHAnsi" w:hAnsiTheme="minorHAnsi" w:cstheme="minorBidi"/>
                  <w:sz w:val="22"/>
                  <w:szCs w:val="22"/>
                  <w:rPrChange w:id="4965" w:author="Nick.Tolimieri [2]" w:date="2022-09-27T11:52:00Z">
                    <w:rPr>
                      <w:rFonts w:ascii="Calibri" w:hAnsi="Calibri" w:cs="Calibri"/>
                      <w:color w:val="000000"/>
                      <w:sz w:val="22"/>
                      <w:szCs w:val="22"/>
                    </w:rPr>
                  </w:rPrChange>
                </w:rPr>
                <w:t>30</w:t>
              </w:r>
            </w:ins>
          </w:p>
        </w:tc>
        <w:tc>
          <w:tcPr>
            <w:tcW w:w="960" w:type="dxa"/>
            <w:noWrap/>
            <w:hideMark/>
          </w:tcPr>
          <w:p w:rsidR="00B41F3D" w:rsidRPr="00B41F3D" w:rsidRDefault="00B41F3D" w:rsidP="00B41F3D">
            <w:pPr>
              <w:ind w:firstLine="0"/>
              <w:rPr>
                <w:ins w:id="4966" w:author="Nick.Tolimieri [2]" w:date="2022-09-27T11:52:00Z"/>
                <w:rFonts w:asciiTheme="minorHAnsi" w:eastAsiaTheme="minorHAnsi" w:hAnsiTheme="minorHAnsi" w:cstheme="minorBidi"/>
                <w:sz w:val="22"/>
                <w:szCs w:val="22"/>
                <w:rPrChange w:id="4967" w:author="Nick.Tolimieri [2]" w:date="2022-09-27T11:52:00Z">
                  <w:rPr>
                    <w:ins w:id="4968" w:author="Nick.Tolimieri [2]" w:date="2022-09-27T11:52:00Z"/>
                    <w:rFonts w:ascii="Calibri" w:hAnsi="Calibri" w:cs="Calibri"/>
                    <w:color w:val="000000"/>
                    <w:sz w:val="22"/>
                    <w:szCs w:val="22"/>
                  </w:rPr>
                </w:rPrChange>
              </w:rPr>
              <w:pPrChange w:id="4969" w:author="Nick.Tolimieri [2]" w:date="2022-09-27T11:52:00Z">
                <w:pPr>
                  <w:jc w:val="right"/>
                </w:pPr>
              </w:pPrChange>
            </w:pPr>
            <w:ins w:id="4970" w:author="Nick.Tolimieri [2]" w:date="2022-09-27T11:52:00Z">
              <w:r w:rsidRPr="00B41F3D">
                <w:rPr>
                  <w:rFonts w:asciiTheme="minorHAnsi" w:eastAsiaTheme="minorHAnsi" w:hAnsiTheme="minorHAnsi" w:cstheme="minorBidi"/>
                  <w:sz w:val="22"/>
                  <w:szCs w:val="22"/>
                  <w:rPrChange w:id="4971" w:author="Nick.Tolimieri [2]" w:date="2022-09-27T11:52:00Z">
                    <w:rPr>
                      <w:rFonts w:ascii="Calibri" w:hAnsi="Calibri" w:cs="Calibri"/>
                      <w:color w:val="000000"/>
                      <w:sz w:val="22"/>
                      <w:szCs w:val="22"/>
                    </w:rPr>
                  </w:rPrChange>
                </w:rPr>
                <w:t>128</w:t>
              </w:r>
            </w:ins>
          </w:p>
        </w:tc>
        <w:tc>
          <w:tcPr>
            <w:tcW w:w="960" w:type="dxa"/>
            <w:noWrap/>
            <w:hideMark/>
          </w:tcPr>
          <w:p w:rsidR="00B41F3D" w:rsidRPr="00B41F3D" w:rsidRDefault="00B41F3D" w:rsidP="00B41F3D">
            <w:pPr>
              <w:ind w:firstLine="0"/>
              <w:rPr>
                <w:ins w:id="4972" w:author="Nick.Tolimieri [2]" w:date="2022-09-27T11:52:00Z"/>
                <w:rFonts w:asciiTheme="minorHAnsi" w:eastAsiaTheme="minorHAnsi" w:hAnsiTheme="minorHAnsi" w:cstheme="minorBidi"/>
                <w:sz w:val="22"/>
                <w:szCs w:val="22"/>
                <w:rPrChange w:id="4973" w:author="Nick.Tolimieri [2]" w:date="2022-09-27T11:52:00Z">
                  <w:rPr>
                    <w:ins w:id="4974" w:author="Nick.Tolimieri [2]" w:date="2022-09-27T11:52:00Z"/>
                    <w:rFonts w:ascii="Calibri" w:hAnsi="Calibri" w:cs="Calibri"/>
                    <w:color w:val="000000"/>
                    <w:sz w:val="22"/>
                    <w:szCs w:val="22"/>
                  </w:rPr>
                </w:rPrChange>
              </w:rPr>
              <w:pPrChange w:id="4975" w:author="Nick.Tolimieri [2]" w:date="2022-09-27T11:52:00Z">
                <w:pPr>
                  <w:jc w:val="right"/>
                </w:pPr>
              </w:pPrChange>
            </w:pPr>
            <w:ins w:id="4976" w:author="Nick.Tolimieri [2]" w:date="2022-09-27T11:52:00Z">
              <w:r w:rsidRPr="00B41F3D">
                <w:rPr>
                  <w:rFonts w:asciiTheme="minorHAnsi" w:eastAsiaTheme="minorHAnsi" w:hAnsiTheme="minorHAnsi" w:cstheme="minorBidi"/>
                  <w:sz w:val="22"/>
                  <w:szCs w:val="22"/>
                  <w:rPrChange w:id="4977" w:author="Nick.Tolimieri [2]" w:date="2022-09-27T11:52:00Z">
                    <w:rPr>
                      <w:rFonts w:ascii="Calibri" w:hAnsi="Calibri" w:cs="Calibri"/>
                      <w:color w:val="000000"/>
                      <w:sz w:val="22"/>
                      <w:szCs w:val="22"/>
                    </w:rPr>
                  </w:rPrChange>
                </w:rPr>
                <w:t>4</w:t>
              </w:r>
            </w:ins>
          </w:p>
        </w:tc>
        <w:tc>
          <w:tcPr>
            <w:tcW w:w="960" w:type="dxa"/>
            <w:noWrap/>
            <w:hideMark/>
          </w:tcPr>
          <w:p w:rsidR="00B41F3D" w:rsidRPr="00B41F3D" w:rsidRDefault="00B41F3D" w:rsidP="00B41F3D">
            <w:pPr>
              <w:ind w:firstLine="0"/>
              <w:rPr>
                <w:ins w:id="4978" w:author="Nick.Tolimieri [2]" w:date="2022-09-27T11:52:00Z"/>
                <w:rFonts w:asciiTheme="minorHAnsi" w:eastAsiaTheme="minorHAnsi" w:hAnsiTheme="minorHAnsi" w:cstheme="minorBidi"/>
                <w:sz w:val="22"/>
                <w:szCs w:val="22"/>
                <w:rPrChange w:id="4979" w:author="Nick.Tolimieri [2]" w:date="2022-09-27T11:52:00Z">
                  <w:rPr>
                    <w:ins w:id="4980" w:author="Nick.Tolimieri [2]" w:date="2022-09-27T11:52:00Z"/>
                    <w:rFonts w:ascii="Calibri" w:hAnsi="Calibri" w:cs="Calibri"/>
                    <w:color w:val="000000"/>
                    <w:sz w:val="22"/>
                    <w:szCs w:val="22"/>
                  </w:rPr>
                </w:rPrChange>
              </w:rPr>
              <w:pPrChange w:id="4981" w:author="Nick.Tolimieri [2]" w:date="2022-09-27T11:52:00Z">
                <w:pPr>
                  <w:jc w:val="right"/>
                </w:pPr>
              </w:pPrChange>
            </w:pPr>
            <w:ins w:id="4982" w:author="Nick.Tolimieri [2]" w:date="2022-09-27T11:52:00Z">
              <w:r w:rsidRPr="00B41F3D">
                <w:rPr>
                  <w:rFonts w:asciiTheme="minorHAnsi" w:eastAsiaTheme="minorHAnsi" w:hAnsiTheme="minorHAnsi" w:cstheme="minorBidi"/>
                  <w:sz w:val="22"/>
                  <w:szCs w:val="22"/>
                  <w:rPrChange w:id="4983" w:author="Nick.Tolimieri [2]" w:date="2022-09-27T11:52:00Z">
                    <w:rPr>
                      <w:rFonts w:ascii="Calibri" w:hAnsi="Calibri" w:cs="Calibri"/>
                      <w:color w:val="000000"/>
                      <w:sz w:val="22"/>
                      <w:szCs w:val="22"/>
                    </w:rPr>
                  </w:rPrChange>
                </w:rPr>
                <w:t>114</w:t>
              </w:r>
            </w:ins>
          </w:p>
        </w:tc>
        <w:tc>
          <w:tcPr>
            <w:tcW w:w="960" w:type="dxa"/>
            <w:noWrap/>
            <w:hideMark/>
          </w:tcPr>
          <w:p w:rsidR="00B41F3D" w:rsidRPr="00B41F3D" w:rsidRDefault="00B41F3D" w:rsidP="00B41F3D">
            <w:pPr>
              <w:ind w:firstLine="0"/>
              <w:rPr>
                <w:ins w:id="4984" w:author="Nick.Tolimieri [2]" w:date="2022-09-27T11:52:00Z"/>
                <w:rFonts w:asciiTheme="minorHAnsi" w:eastAsiaTheme="minorHAnsi" w:hAnsiTheme="minorHAnsi" w:cstheme="minorBidi"/>
                <w:sz w:val="22"/>
                <w:szCs w:val="22"/>
                <w:rPrChange w:id="4985" w:author="Nick.Tolimieri [2]" w:date="2022-09-27T11:52:00Z">
                  <w:rPr>
                    <w:ins w:id="4986" w:author="Nick.Tolimieri [2]" w:date="2022-09-27T11:52:00Z"/>
                    <w:rFonts w:ascii="Calibri" w:hAnsi="Calibri" w:cs="Calibri"/>
                    <w:color w:val="000000"/>
                    <w:sz w:val="22"/>
                    <w:szCs w:val="22"/>
                  </w:rPr>
                </w:rPrChange>
              </w:rPr>
              <w:pPrChange w:id="4987" w:author="Nick.Tolimieri [2]" w:date="2022-09-27T11:52:00Z">
                <w:pPr>
                  <w:jc w:val="right"/>
                </w:pPr>
              </w:pPrChange>
            </w:pPr>
            <w:ins w:id="4988" w:author="Nick.Tolimieri [2]" w:date="2022-09-27T11:52:00Z">
              <w:r w:rsidRPr="00B41F3D">
                <w:rPr>
                  <w:rFonts w:asciiTheme="minorHAnsi" w:eastAsiaTheme="minorHAnsi" w:hAnsiTheme="minorHAnsi" w:cstheme="minorBidi"/>
                  <w:sz w:val="22"/>
                  <w:szCs w:val="22"/>
                  <w:rPrChange w:id="4989" w:author="Nick.Tolimieri [2]" w:date="2022-09-27T11:52:00Z">
                    <w:rPr>
                      <w:rFonts w:ascii="Calibri" w:hAnsi="Calibri" w:cs="Calibri"/>
                      <w:color w:val="000000"/>
                      <w:sz w:val="22"/>
                      <w:szCs w:val="22"/>
                    </w:rPr>
                  </w:rPrChange>
                </w:rPr>
                <w:t>11</w:t>
              </w:r>
            </w:ins>
          </w:p>
        </w:tc>
        <w:tc>
          <w:tcPr>
            <w:tcW w:w="960" w:type="dxa"/>
            <w:noWrap/>
            <w:hideMark/>
          </w:tcPr>
          <w:p w:rsidR="00B41F3D" w:rsidRPr="00B41F3D" w:rsidRDefault="00B41F3D" w:rsidP="00B41F3D">
            <w:pPr>
              <w:ind w:firstLine="0"/>
              <w:rPr>
                <w:ins w:id="4990" w:author="Nick.Tolimieri [2]" w:date="2022-09-27T11:52:00Z"/>
                <w:rFonts w:asciiTheme="minorHAnsi" w:eastAsiaTheme="minorHAnsi" w:hAnsiTheme="minorHAnsi" w:cstheme="minorBidi"/>
                <w:sz w:val="22"/>
                <w:szCs w:val="22"/>
                <w:rPrChange w:id="4991" w:author="Nick.Tolimieri [2]" w:date="2022-09-27T11:52:00Z">
                  <w:rPr>
                    <w:ins w:id="4992" w:author="Nick.Tolimieri [2]" w:date="2022-09-27T11:52:00Z"/>
                    <w:rFonts w:ascii="Calibri" w:hAnsi="Calibri" w:cs="Calibri"/>
                    <w:color w:val="000000"/>
                    <w:sz w:val="22"/>
                    <w:szCs w:val="22"/>
                  </w:rPr>
                </w:rPrChange>
              </w:rPr>
              <w:pPrChange w:id="4993" w:author="Nick.Tolimieri [2]" w:date="2022-09-27T11:52:00Z">
                <w:pPr>
                  <w:jc w:val="right"/>
                </w:pPr>
              </w:pPrChange>
            </w:pPr>
            <w:ins w:id="4994" w:author="Nick.Tolimieri [2]" w:date="2022-09-27T11:52:00Z">
              <w:r w:rsidRPr="00B41F3D">
                <w:rPr>
                  <w:rFonts w:asciiTheme="minorHAnsi" w:eastAsiaTheme="minorHAnsi" w:hAnsiTheme="minorHAnsi" w:cstheme="minorBidi"/>
                  <w:sz w:val="22"/>
                  <w:szCs w:val="22"/>
                  <w:rPrChange w:id="4995" w:author="Nick.Tolimieri [2]" w:date="2022-09-27T11:52:00Z">
                    <w:rPr>
                      <w:rFonts w:ascii="Calibri" w:hAnsi="Calibri" w:cs="Calibri"/>
                      <w:color w:val="000000"/>
                      <w:sz w:val="22"/>
                      <w:szCs w:val="22"/>
                    </w:rPr>
                  </w:rPrChange>
                </w:rPr>
                <w:t>50</w:t>
              </w:r>
            </w:ins>
          </w:p>
        </w:tc>
        <w:tc>
          <w:tcPr>
            <w:tcW w:w="960" w:type="dxa"/>
            <w:noWrap/>
            <w:hideMark/>
          </w:tcPr>
          <w:p w:rsidR="00B41F3D" w:rsidRPr="00B41F3D" w:rsidRDefault="00B41F3D" w:rsidP="00B41F3D">
            <w:pPr>
              <w:ind w:firstLine="0"/>
              <w:rPr>
                <w:ins w:id="4996" w:author="Nick.Tolimieri [2]" w:date="2022-09-27T11:52:00Z"/>
                <w:rFonts w:asciiTheme="minorHAnsi" w:eastAsiaTheme="minorHAnsi" w:hAnsiTheme="minorHAnsi" w:cstheme="minorBidi"/>
                <w:sz w:val="22"/>
                <w:szCs w:val="22"/>
                <w:rPrChange w:id="4997" w:author="Nick.Tolimieri [2]" w:date="2022-09-27T11:52:00Z">
                  <w:rPr>
                    <w:ins w:id="4998" w:author="Nick.Tolimieri [2]" w:date="2022-09-27T11:52:00Z"/>
                    <w:rFonts w:ascii="Calibri" w:hAnsi="Calibri" w:cs="Calibri"/>
                    <w:color w:val="000000"/>
                    <w:sz w:val="22"/>
                    <w:szCs w:val="22"/>
                  </w:rPr>
                </w:rPrChange>
              </w:rPr>
              <w:pPrChange w:id="4999" w:author="Nick.Tolimieri [2]" w:date="2022-09-27T11:52:00Z">
                <w:pPr>
                  <w:jc w:val="right"/>
                </w:pPr>
              </w:pPrChange>
            </w:pPr>
            <w:ins w:id="5000" w:author="Nick.Tolimieri [2]" w:date="2022-09-27T11:52:00Z">
              <w:r w:rsidRPr="00B41F3D">
                <w:rPr>
                  <w:rFonts w:asciiTheme="minorHAnsi" w:eastAsiaTheme="minorHAnsi" w:hAnsiTheme="minorHAnsi" w:cstheme="minorBidi"/>
                  <w:sz w:val="22"/>
                  <w:szCs w:val="22"/>
                  <w:rPrChange w:id="5001" w:author="Nick.Tolimieri [2]" w:date="2022-09-27T11:52:00Z">
                    <w:rPr>
                      <w:rFonts w:ascii="Calibri" w:hAnsi="Calibri" w:cs="Calibri"/>
                      <w:color w:val="000000"/>
                      <w:sz w:val="22"/>
                      <w:szCs w:val="22"/>
                    </w:rPr>
                  </w:rPrChange>
                </w:rPr>
                <w:t>2.21</w:t>
              </w:r>
            </w:ins>
          </w:p>
        </w:tc>
        <w:tc>
          <w:tcPr>
            <w:tcW w:w="960" w:type="dxa"/>
            <w:noWrap/>
            <w:hideMark/>
          </w:tcPr>
          <w:p w:rsidR="00B41F3D" w:rsidRPr="00B41F3D" w:rsidRDefault="00B41F3D" w:rsidP="00B41F3D">
            <w:pPr>
              <w:ind w:firstLine="0"/>
              <w:rPr>
                <w:ins w:id="5002" w:author="Nick.Tolimieri [2]" w:date="2022-09-27T11:52:00Z"/>
                <w:rFonts w:asciiTheme="minorHAnsi" w:eastAsiaTheme="minorHAnsi" w:hAnsiTheme="minorHAnsi" w:cstheme="minorBidi"/>
                <w:sz w:val="22"/>
                <w:szCs w:val="22"/>
                <w:rPrChange w:id="5003" w:author="Nick.Tolimieri [2]" w:date="2022-09-27T11:52:00Z">
                  <w:rPr>
                    <w:ins w:id="5004" w:author="Nick.Tolimieri [2]" w:date="2022-09-27T11:52:00Z"/>
                    <w:rFonts w:ascii="Calibri" w:hAnsi="Calibri" w:cs="Calibri"/>
                    <w:color w:val="000000"/>
                    <w:sz w:val="22"/>
                    <w:szCs w:val="22"/>
                  </w:rPr>
                </w:rPrChange>
              </w:rPr>
              <w:pPrChange w:id="5005" w:author="Nick.Tolimieri [2]" w:date="2022-09-27T11:52:00Z">
                <w:pPr>
                  <w:jc w:val="right"/>
                </w:pPr>
              </w:pPrChange>
            </w:pPr>
            <w:ins w:id="5006" w:author="Nick.Tolimieri [2]" w:date="2022-09-27T11:52:00Z">
              <w:r w:rsidRPr="00B41F3D">
                <w:rPr>
                  <w:rFonts w:asciiTheme="minorHAnsi" w:eastAsiaTheme="minorHAnsi" w:hAnsiTheme="minorHAnsi" w:cstheme="minorBidi"/>
                  <w:sz w:val="22"/>
                  <w:szCs w:val="22"/>
                  <w:rPrChange w:id="5007" w:author="Nick.Tolimieri [2]" w:date="2022-09-27T11:52:00Z">
                    <w:rPr>
                      <w:rFonts w:ascii="Calibri" w:hAnsi="Calibri" w:cs="Calibri"/>
                      <w:color w:val="000000"/>
                      <w:sz w:val="22"/>
                      <w:szCs w:val="22"/>
                    </w:rPr>
                  </w:rPrChange>
                </w:rPr>
                <w:t>0.48</w:t>
              </w:r>
            </w:ins>
          </w:p>
        </w:tc>
      </w:tr>
      <w:tr w:rsidR="00B41F3D" w:rsidRPr="00B41F3D" w:rsidTr="00B41F3D">
        <w:trPr>
          <w:divId w:val="820847304"/>
          <w:trHeight w:val="300"/>
          <w:ins w:id="5008" w:author="Nick.Tolimieri [2]" w:date="2022-09-27T11:52:00Z"/>
        </w:trPr>
        <w:tc>
          <w:tcPr>
            <w:tcW w:w="960" w:type="dxa"/>
            <w:noWrap/>
            <w:hideMark/>
          </w:tcPr>
          <w:p w:rsidR="00B41F3D" w:rsidRPr="00B41F3D" w:rsidRDefault="00B41F3D" w:rsidP="00B41F3D">
            <w:pPr>
              <w:ind w:firstLine="0"/>
              <w:rPr>
                <w:ins w:id="5009" w:author="Nick.Tolimieri [2]" w:date="2022-09-27T11:52:00Z"/>
                <w:rFonts w:asciiTheme="minorHAnsi" w:eastAsiaTheme="minorHAnsi" w:hAnsiTheme="minorHAnsi" w:cstheme="minorBidi"/>
                <w:sz w:val="22"/>
                <w:szCs w:val="22"/>
                <w:rPrChange w:id="5010" w:author="Nick.Tolimieri [2]" w:date="2022-09-27T11:52:00Z">
                  <w:rPr>
                    <w:ins w:id="5011" w:author="Nick.Tolimieri [2]" w:date="2022-09-27T11:52:00Z"/>
                    <w:rFonts w:ascii="Calibri" w:hAnsi="Calibri" w:cs="Calibri"/>
                    <w:color w:val="000000"/>
                    <w:sz w:val="22"/>
                    <w:szCs w:val="22"/>
                  </w:rPr>
                </w:rPrChange>
              </w:rPr>
              <w:pPrChange w:id="5012" w:author="Nick.Tolimieri [2]" w:date="2022-09-27T11:52:00Z">
                <w:pPr/>
              </w:pPrChange>
            </w:pPr>
            <w:proofErr w:type="spellStart"/>
            <w:ins w:id="5013" w:author="Nick.Tolimieri [2]" w:date="2022-09-27T11:52:00Z">
              <w:r w:rsidRPr="00B41F3D">
                <w:rPr>
                  <w:rFonts w:asciiTheme="minorHAnsi" w:eastAsiaTheme="minorHAnsi" w:hAnsiTheme="minorHAnsi" w:cstheme="minorBidi"/>
                  <w:sz w:val="22"/>
                  <w:szCs w:val="22"/>
                  <w:rPrChange w:id="5014"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015"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016"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017"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018" w:author="Nick.Tolimieri [2]" w:date="2022-09-27T11:52:00Z"/>
                <w:rFonts w:asciiTheme="minorHAnsi" w:eastAsiaTheme="minorHAnsi" w:hAnsiTheme="minorHAnsi" w:cstheme="minorBidi"/>
                <w:sz w:val="22"/>
                <w:szCs w:val="22"/>
                <w:rPrChange w:id="5019" w:author="Nick.Tolimieri [2]" w:date="2022-09-27T11:52:00Z">
                  <w:rPr>
                    <w:ins w:id="5020" w:author="Nick.Tolimieri [2]" w:date="2022-09-27T11:52:00Z"/>
                    <w:rFonts w:ascii="Calibri" w:hAnsi="Calibri" w:cs="Calibri"/>
                    <w:color w:val="000000"/>
                    <w:sz w:val="22"/>
                    <w:szCs w:val="22"/>
                  </w:rPr>
                </w:rPrChange>
              </w:rPr>
              <w:pPrChange w:id="5021" w:author="Nick.Tolimieri [2]" w:date="2022-09-27T11:52:00Z">
                <w:pPr>
                  <w:jc w:val="right"/>
                </w:pPr>
              </w:pPrChange>
            </w:pPr>
            <w:ins w:id="5022" w:author="Nick.Tolimieri [2]" w:date="2022-09-27T11:52:00Z">
              <w:r w:rsidRPr="00B41F3D">
                <w:rPr>
                  <w:rFonts w:asciiTheme="minorHAnsi" w:eastAsiaTheme="minorHAnsi" w:hAnsiTheme="minorHAnsi" w:cstheme="minorBidi"/>
                  <w:sz w:val="22"/>
                  <w:szCs w:val="22"/>
                  <w:rPrChange w:id="5023" w:author="Nick.Tolimieri [2]" w:date="2022-09-27T11:52:00Z">
                    <w:rPr>
                      <w:rFonts w:ascii="Calibri" w:hAnsi="Calibri" w:cs="Calibri"/>
                      <w:color w:val="000000"/>
                      <w:sz w:val="22"/>
                      <w:szCs w:val="22"/>
                    </w:rPr>
                  </w:rPrChange>
                </w:rPr>
                <w:t>1998</w:t>
              </w:r>
            </w:ins>
          </w:p>
        </w:tc>
        <w:tc>
          <w:tcPr>
            <w:tcW w:w="960" w:type="dxa"/>
            <w:noWrap/>
            <w:hideMark/>
          </w:tcPr>
          <w:p w:rsidR="00B41F3D" w:rsidRPr="00B41F3D" w:rsidRDefault="00B41F3D" w:rsidP="00B41F3D">
            <w:pPr>
              <w:ind w:firstLine="0"/>
              <w:rPr>
                <w:ins w:id="5024" w:author="Nick.Tolimieri [2]" w:date="2022-09-27T11:52:00Z"/>
                <w:rFonts w:asciiTheme="minorHAnsi" w:eastAsiaTheme="minorHAnsi" w:hAnsiTheme="minorHAnsi" w:cstheme="minorBidi"/>
                <w:sz w:val="22"/>
                <w:szCs w:val="22"/>
                <w:rPrChange w:id="5025" w:author="Nick.Tolimieri [2]" w:date="2022-09-27T11:52:00Z">
                  <w:rPr>
                    <w:ins w:id="5026" w:author="Nick.Tolimieri [2]" w:date="2022-09-27T11:52:00Z"/>
                    <w:rFonts w:ascii="Calibri" w:hAnsi="Calibri" w:cs="Calibri"/>
                    <w:color w:val="000000"/>
                    <w:sz w:val="22"/>
                    <w:szCs w:val="22"/>
                  </w:rPr>
                </w:rPrChange>
              </w:rPr>
              <w:pPrChange w:id="5027" w:author="Nick.Tolimieri [2]" w:date="2022-09-27T11:52:00Z">
                <w:pPr>
                  <w:jc w:val="right"/>
                </w:pPr>
              </w:pPrChange>
            </w:pPr>
            <w:ins w:id="5028" w:author="Nick.Tolimieri [2]" w:date="2022-09-27T11:52:00Z">
              <w:r w:rsidRPr="00B41F3D">
                <w:rPr>
                  <w:rFonts w:asciiTheme="minorHAnsi" w:eastAsiaTheme="minorHAnsi" w:hAnsiTheme="minorHAnsi" w:cstheme="minorBidi"/>
                  <w:sz w:val="22"/>
                  <w:szCs w:val="22"/>
                  <w:rPrChange w:id="5029" w:author="Nick.Tolimieri [2]" w:date="2022-09-27T11:52:00Z">
                    <w:rPr>
                      <w:rFonts w:ascii="Calibri" w:hAnsi="Calibri" w:cs="Calibri"/>
                      <w:color w:val="000000"/>
                      <w:sz w:val="22"/>
                      <w:szCs w:val="22"/>
                    </w:rPr>
                  </w:rPrChange>
                </w:rPr>
                <w:t>14</w:t>
              </w:r>
            </w:ins>
          </w:p>
        </w:tc>
        <w:tc>
          <w:tcPr>
            <w:tcW w:w="960" w:type="dxa"/>
            <w:noWrap/>
            <w:hideMark/>
          </w:tcPr>
          <w:p w:rsidR="00B41F3D" w:rsidRPr="00B41F3D" w:rsidRDefault="00B41F3D" w:rsidP="00B41F3D">
            <w:pPr>
              <w:ind w:firstLine="0"/>
              <w:rPr>
                <w:ins w:id="5030" w:author="Nick.Tolimieri [2]" w:date="2022-09-27T11:52:00Z"/>
                <w:rFonts w:asciiTheme="minorHAnsi" w:eastAsiaTheme="minorHAnsi" w:hAnsiTheme="minorHAnsi" w:cstheme="minorBidi"/>
                <w:sz w:val="22"/>
                <w:szCs w:val="22"/>
                <w:rPrChange w:id="5031" w:author="Nick.Tolimieri [2]" w:date="2022-09-27T11:52:00Z">
                  <w:rPr>
                    <w:ins w:id="5032" w:author="Nick.Tolimieri [2]" w:date="2022-09-27T11:52:00Z"/>
                    <w:rFonts w:ascii="Calibri" w:hAnsi="Calibri" w:cs="Calibri"/>
                    <w:color w:val="000000"/>
                    <w:sz w:val="22"/>
                    <w:szCs w:val="22"/>
                  </w:rPr>
                </w:rPrChange>
              </w:rPr>
              <w:pPrChange w:id="5033" w:author="Nick.Tolimieri [2]" w:date="2022-09-27T11:52:00Z">
                <w:pPr>
                  <w:jc w:val="right"/>
                </w:pPr>
              </w:pPrChange>
            </w:pPr>
            <w:ins w:id="5034" w:author="Nick.Tolimieri [2]" w:date="2022-09-27T11:52:00Z">
              <w:r w:rsidRPr="00B41F3D">
                <w:rPr>
                  <w:rFonts w:asciiTheme="minorHAnsi" w:eastAsiaTheme="minorHAnsi" w:hAnsiTheme="minorHAnsi" w:cstheme="minorBidi"/>
                  <w:sz w:val="22"/>
                  <w:szCs w:val="22"/>
                  <w:rPrChange w:id="5035" w:author="Nick.Tolimieri [2]" w:date="2022-09-27T11:52:00Z">
                    <w:rPr>
                      <w:rFonts w:ascii="Calibri" w:hAnsi="Calibri" w:cs="Calibri"/>
                      <w:color w:val="000000"/>
                      <w:sz w:val="22"/>
                      <w:szCs w:val="22"/>
                    </w:rPr>
                  </w:rPrChange>
                </w:rPr>
                <w:t>144</w:t>
              </w:r>
            </w:ins>
          </w:p>
        </w:tc>
        <w:tc>
          <w:tcPr>
            <w:tcW w:w="960" w:type="dxa"/>
            <w:noWrap/>
            <w:hideMark/>
          </w:tcPr>
          <w:p w:rsidR="00B41F3D" w:rsidRPr="00B41F3D" w:rsidRDefault="00B41F3D" w:rsidP="00B41F3D">
            <w:pPr>
              <w:ind w:firstLine="0"/>
              <w:rPr>
                <w:ins w:id="5036" w:author="Nick.Tolimieri [2]" w:date="2022-09-27T11:52:00Z"/>
                <w:rFonts w:asciiTheme="minorHAnsi" w:eastAsiaTheme="minorHAnsi" w:hAnsiTheme="minorHAnsi" w:cstheme="minorBidi"/>
                <w:sz w:val="22"/>
                <w:szCs w:val="22"/>
                <w:rPrChange w:id="5037" w:author="Nick.Tolimieri [2]" w:date="2022-09-27T11:52:00Z">
                  <w:rPr>
                    <w:ins w:id="5038" w:author="Nick.Tolimieri [2]" w:date="2022-09-27T11:52:00Z"/>
                    <w:rFonts w:ascii="Calibri" w:hAnsi="Calibri" w:cs="Calibri"/>
                    <w:color w:val="000000"/>
                    <w:sz w:val="22"/>
                    <w:szCs w:val="22"/>
                  </w:rPr>
                </w:rPrChange>
              </w:rPr>
              <w:pPrChange w:id="5039" w:author="Nick.Tolimieri [2]" w:date="2022-09-27T11:52:00Z">
                <w:pPr>
                  <w:jc w:val="right"/>
                </w:pPr>
              </w:pPrChange>
            </w:pPr>
            <w:ins w:id="5040" w:author="Nick.Tolimieri [2]" w:date="2022-09-27T11:52:00Z">
              <w:r w:rsidRPr="00B41F3D">
                <w:rPr>
                  <w:rFonts w:asciiTheme="minorHAnsi" w:eastAsiaTheme="minorHAnsi" w:hAnsiTheme="minorHAnsi" w:cstheme="minorBidi"/>
                  <w:sz w:val="22"/>
                  <w:szCs w:val="22"/>
                  <w:rPrChange w:id="5041"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5042" w:author="Nick.Tolimieri [2]" w:date="2022-09-27T11:52:00Z"/>
                <w:rFonts w:asciiTheme="minorHAnsi" w:eastAsiaTheme="minorHAnsi" w:hAnsiTheme="minorHAnsi" w:cstheme="minorBidi"/>
                <w:sz w:val="22"/>
                <w:szCs w:val="22"/>
                <w:rPrChange w:id="5043" w:author="Nick.Tolimieri [2]" w:date="2022-09-27T11:52:00Z">
                  <w:rPr>
                    <w:ins w:id="5044" w:author="Nick.Tolimieri [2]" w:date="2022-09-27T11:52:00Z"/>
                    <w:rFonts w:ascii="Calibri" w:hAnsi="Calibri" w:cs="Calibri"/>
                    <w:color w:val="000000"/>
                    <w:sz w:val="22"/>
                    <w:szCs w:val="22"/>
                  </w:rPr>
                </w:rPrChange>
              </w:rPr>
              <w:pPrChange w:id="5045" w:author="Nick.Tolimieri [2]" w:date="2022-09-27T11:52:00Z">
                <w:pPr>
                  <w:jc w:val="right"/>
                </w:pPr>
              </w:pPrChange>
            </w:pPr>
            <w:ins w:id="5046" w:author="Nick.Tolimieri [2]" w:date="2022-09-27T11:52:00Z">
              <w:r w:rsidRPr="00B41F3D">
                <w:rPr>
                  <w:rFonts w:asciiTheme="minorHAnsi" w:eastAsiaTheme="minorHAnsi" w:hAnsiTheme="minorHAnsi" w:cstheme="minorBidi"/>
                  <w:sz w:val="22"/>
                  <w:szCs w:val="22"/>
                  <w:rPrChange w:id="5047" w:author="Nick.Tolimieri [2]" w:date="2022-09-27T11:52:00Z">
                    <w:rPr>
                      <w:rFonts w:ascii="Calibri" w:hAnsi="Calibri" w:cs="Calibri"/>
                      <w:color w:val="000000"/>
                      <w:sz w:val="22"/>
                      <w:szCs w:val="22"/>
                    </w:rPr>
                  </w:rPrChange>
                </w:rPr>
                <w:t>135</w:t>
              </w:r>
            </w:ins>
          </w:p>
        </w:tc>
        <w:tc>
          <w:tcPr>
            <w:tcW w:w="960" w:type="dxa"/>
            <w:noWrap/>
            <w:hideMark/>
          </w:tcPr>
          <w:p w:rsidR="00B41F3D" w:rsidRPr="00B41F3D" w:rsidRDefault="00B41F3D" w:rsidP="00B41F3D">
            <w:pPr>
              <w:ind w:firstLine="0"/>
              <w:rPr>
                <w:ins w:id="5048" w:author="Nick.Tolimieri [2]" w:date="2022-09-27T11:52:00Z"/>
                <w:rFonts w:asciiTheme="minorHAnsi" w:eastAsiaTheme="minorHAnsi" w:hAnsiTheme="minorHAnsi" w:cstheme="minorBidi"/>
                <w:sz w:val="22"/>
                <w:szCs w:val="22"/>
                <w:rPrChange w:id="5049" w:author="Nick.Tolimieri [2]" w:date="2022-09-27T11:52:00Z">
                  <w:rPr>
                    <w:ins w:id="5050" w:author="Nick.Tolimieri [2]" w:date="2022-09-27T11:52:00Z"/>
                    <w:rFonts w:ascii="Calibri" w:hAnsi="Calibri" w:cs="Calibri"/>
                    <w:color w:val="000000"/>
                    <w:sz w:val="22"/>
                    <w:szCs w:val="22"/>
                  </w:rPr>
                </w:rPrChange>
              </w:rPr>
              <w:pPrChange w:id="5051" w:author="Nick.Tolimieri [2]" w:date="2022-09-27T11:52:00Z">
                <w:pPr>
                  <w:jc w:val="right"/>
                </w:pPr>
              </w:pPrChange>
            </w:pPr>
            <w:ins w:id="5052" w:author="Nick.Tolimieri [2]" w:date="2022-09-27T11:52:00Z">
              <w:r w:rsidRPr="00B41F3D">
                <w:rPr>
                  <w:rFonts w:asciiTheme="minorHAnsi" w:eastAsiaTheme="minorHAnsi" w:hAnsiTheme="minorHAnsi" w:cstheme="minorBidi"/>
                  <w:sz w:val="22"/>
                  <w:szCs w:val="22"/>
                  <w:rPrChange w:id="5053"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5054" w:author="Nick.Tolimieri [2]" w:date="2022-09-27T11:52:00Z"/>
                <w:rFonts w:asciiTheme="minorHAnsi" w:eastAsiaTheme="minorHAnsi" w:hAnsiTheme="minorHAnsi" w:cstheme="minorBidi"/>
                <w:sz w:val="22"/>
                <w:szCs w:val="22"/>
                <w:rPrChange w:id="5055" w:author="Nick.Tolimieri [2]" w:date="2022-09-27T11:52:00Z">
                  <w:rPr>
                    <w:ins w:id="5056" w:author="Nick.Tolimieri [2]" w:date="2022-09-27T11:52:00Z"/>
                    <w:rFonts w:ascii="Calibri" w:hAnsi="Calibri" w:cs="Calibri"/>
                    <w:color w:val="000000"/>
                    <w:sz w:val="22"/>
                    <w:szCs w:val="22"/>
                  </w:rPr>
                </w:rPrChange>
              </w:rPr>
              <w:pPrChange w:id="5057" w:author="Nick.Tolimieri [2]" w:date="2022-09-27T11:52:00Z">
                <w:pPr>
                  <w:jc w:val="right"/>
                </w:pPr>
              </w:pPrChange>
            </w:pPr>
            <w:ins w:id="5058" w:author="Nick.Tolimieri [2]" w:date="2022-09-27T11:52:00Z">
              <w:r w:rsidRPr="00B41F3D">
                <w:rPr>
                  <w:rFonts w:asciiTheme="minorHAnsi" w:eastAsiaTheme="minorHAnsi" w:hAnsiTheme="minorHAnsi" w:cstheme="minorBidi"/>
                  <w:sz w:val="22"/>
                  <w:szCs w:val="22"/>
                  <w:rPrChange w:id="5059" w:author="Nick.Tolimieri [2]" w:date="2022-09-27T11:52:00Z">
                    <w:rPr>
                      <w:rFonts w:ascii="Calibri" w:hAnsi="Calibri" w:cs="Calibri"/>
                      <w:color w:val="000000"/>
                      <w:sz w:val="22"/>
                      <w:szCs w:val="22"/>
                    </w:rPr>
                  </w:rPrChange>
                </w:rPr>
                <w:t>40</w:t>
              </w:r>
            </w:ins>
          </w:p>
        </w:tc>
        <w:tc>
          <w:tcPr>
            <w:tcW w:w="960" w:type="dxa"/>
            <w:noWrap/>
            <w:hideMark/>
          </w:tcPr>
          <w:p w:rsidR="00B41F3D" w:rsidRPr="00B41F3D" w:rsidRDefault="00B41F3D" w:rsidP="00B41F3D">
            <w:pPr>
              <w:ind w:firstLine="0"/>
              <w:rPr>
                <w:ins w:id="5060" w:author="Nick.Tolimieri [2]" w:date="2022-09-27T11:52:00Z"/>
                <w:rFonts w:asciiTheme="minorHAnsi" w:eastAsiaTheme="minorHAnsi" w:hAnsiTheme="minorHAnsi" w:cstheme="minorBidi"/>
                <w:sz w:val="22"/>
                <w:szCs w:val="22"/>
                <w:rPrChange w:id="5061" w:author="Nick.Tolimieri [2]" w:date="2022-09-27T11:52:00Z">
                  <w:rPr>
                    <w:ins w:id="5062" w:author="Nick.Tolimieri [2]" w:date="2022-09-27T11:52:00Z"/>
                    <w:rFonts w:ascii="Calibri" w:hAnsi="Calibri" w:cs="Calibri"/>
                    <w:color w:val="000000"/>
                    <w:sz w:val="22"/>
                    <w:szCs w:val="22"/>
                  </w:rPr>
                </w:rPrChange>
              </w:rPr>
              <w:pPrChange w:id="5063" w:author="Nick.Tolimieri [2]" w:date="2022-09-27T11:52:00Z">
                <w:pPr>
                  <w:jc w:val="right"/>
                </w:pPr>
              </w:pPrChange>
            </w:pPr>
            <w:ins w:id="5064" w:author="Nick.Tolimieri [2]" w:date="2022-09-27T11:52:00Z">
              <w:r w:rsidRPr="00B41F3D">
                <w:rPr>
                  <w:rFonts w:asciiTheme="minorHAnsi" w:eastAsiaTheme="minorHAnsi" w:hAnsiTheme="minorHAnsi" w:cstheme="minorBidi"/>
                  <w:sz w:val="22"/>
                  <w:szCs w:val="22"/>
                  <w:rPrChange w:id="5065" w:author="Nick.Tolimieri [2]" w:date="2022-09-27T11:52:00Z">
                    <w:rPr>
                      <w:rFonts w:ascii="Calibri" w:hAnsi="Calibri" w:cs="Calibri"/>
                      <w:color w:val="000000"/>
                      <w:sz w:val="22"/>
                      <w:szCs w:val="22"/>
                    </w:rPr>
                  </w:rPrChange>
                </w:rPr>
                <w:t>1.98</w:t>
              </w:r>
            </w:ins>
          </w:p>
        </w:tc>
        <w:tc>
          <w:tcPr>
            <w:tcW w:w="960" w:type="dxa"/>
            <w:noWrap/>
            <w:hideMark/>
          </w:tcPr>
          <w:p w:rsidR="00B41F3D" w:rsidRPr="00B41F3D" w:rsidRDefault="00B41F3D" w:rsidP="00B41F3D">
            <w:pPr>
              <w:ind w:firstLine="0"/>
              <w:rPr>
                <w:ins w:id="5066" w:author="Nick.Tolimieri [2]" w:date="2022-09-27T11:52:00Z"/>
                <w:rFonts w:asciiTheme="minorHAnsi" w:eastAsiaTheme="minorHAnsi" w:hAnsiTheme="minorHAnsi" w:cstheme="minorBidi"/>
                <w:sz w:val="22"/>
                <w:szCs w:val="22"/>
                <w:rPrChange w:id="5067" w:author="Nick.Tolimieri [2]" w:date="2022-09-27T11:52:00Z">
                  <w:rPr>
                    <w:ins w:id="5068" w:author="Nick.Tolimieri [2]" w:date="2022-09-27T11:52:00Z"/>
                    <w:rFonts w:ascii="Calibri" w:hAnsi="Calibri" w:cs="Calibri"/>
                    <w:color w:val="000000"/>
                    <w:sz w:val="22"/>
                    <w:szCs w:val="22"/>
                  </w:rPr>
                </w:rPrChange>
              </w:rPr>
              <w:pPrChange w:id="5069" w:author="Nick.Tolimieri [2]" w:date="2022-09-27T11:52:00Z">
                <w:pPr>
                  <w:jc w:val="right"/>
                </w:pPr>
              </w:pPrChange>
            </w:pPr>
            <w:ins w:id="5070" w:author="Nick.Tolimieri [2]" w:date="2022-09-27T11:52:00Z">
              <w:r w:rsidRPr="00B41F3D">
                <w:rPr>
                  <w:rFonts w:asciiTheme="minorHAnsi" w:eastAsiaTheme="minorHAnsi" w:hAnsiTheme="minorHAnsi" w:cstheme="minorBidi"/>
                  <w:sz w:val="22"/>
                  <w:szCs w:val="22"/>
                  <w:rPrChange w:id="5071" w:author="Nick.Tolimieri [2]" w:date="2022-09-27T11:52:00Z">
                    <w:rPr>
                      <w:rFonts w:ascii="Calibri" w:hAnsi="Calibri" w:cs="Calibri"/>
                      <w:color w:val="000000"/>
                      <w:sz w:val="22"/>
                      <w:szCs w:val="22"/>
                    </w:rPr>
                  </w:rPrChange>
                </w:rPr>
                <w:t>0.39</w:t>
              </w:r>
            </w:ins>
          </w:p>
        </w:tc>
      </w:tr>
      <w:tr w:rsidR="00B41F3D" w:rsidRPr="00B41F3D" w:rsidTr="00B41F3D">
        <w:trPr>
          <w:divId w:val="820847304"/>
          <w:trHeight w:val="300"/>
          <w:ins w:id="5072" w:author="Nick.Tolimieri [2]" w:date="2022-09-27T11:52:00Z"/>
        </w:trPr>
        <w:tc>
          <w:tcPr>
            <w:tcW w:w="960" w:type="dxa"/>
            <w:noWrap/>
            <w:hideMark/>
          </w:tcPr>
          <w:p w:rsidR="00B41F3D" w:rsidRPr="00B41F3D" w:rsidRDefault="00B41F3D" w:rsidP="00B41F3D">
            <w:pPr>
              <w:ind w:firstLine="0"/>
              <w:rPr>
                <w:ins w:id="5073" w:author="Nick.Tolimieri [2]" w:date="2022-09-27T11:52:00Z"/>
                <w:rFonts w:asciiTheme="minorHAnsi" w:eastAsiaTheme="minorHAnsi" w:hAnsiTheme="minorHAnsi" w:cstheme="minorBidi"/>
                <w:sz w:val="22"/>
                <w:szCs w:val="22"/>
                <w:rPrChange w:id="5074" w:author="Nick.Tolimieri [2]" w:date="2022-09-27T11:52:00Z">
                  <w:rPr>
                    <w:ins w:id="5075" w:author="Nick.Tolimieri [2]" w:date="2022-09-27T11:52:00Z"/>
                    <w:rFonts w:ascii="Calibri" w:hAnsi="Calibri" w:cs="Calibri"/>
                    <w:color w:val="000000"/>
                    <w:sz w:val="22"/>
                    <w:szCs w:val="22"/>
                  </w:rPr>
                </w:rPrChange>
              </w:rPr>
              <w:pPrChange w:id="5076" w:author="Nick.Tolimieri [2]" w:date="2022-09-27T11:52:00Z">
                <w:pPr/>
              </w:pPrChange>
            </w:pPr>
            <w:proofErr w:type="spellStart"/>
            <w:ins w:id="5077" w:author="Nick.Tolimieri [2]" w:date="2022-09-27T11:52:00Z">
              <w:r w:rsidRPr="00B41F3D">
                <w:rPr>
                  <w:rFonts w:asciiTheme="minorHAnsi" w:eastAsiaTheme="minorHAnsi" w:hAnsiTheme="minorHAnsi" w:cstheme="minorBidi"/>
                  <w:sz w:val="22"/>
                  <w:szCs w:val="22"/>
                  <w:rPrChange w:id="5078"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079"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080"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081"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082" w:author="Nick.Tolimieri [2]" w:date="2022-09-27T11:52:00Z"/>
                <w:rFonts w:asciiTheme="minorHAnsi" w:eastAsiaTheme="minorHAnsi" w:hAnsiTheme="minorHAnsi" w:cstheme="minorBidi"/>
                <w:sz w:val="22"/>
                <w:szCs w:val="22"/>
                <w:rPrChange w:id="5083" w:author="Nick.Tolimieri [2]" w:date="2022-09-27T11:52:00Z">
                  <w:rPr>
                    <w:ins w:id="5084" w:author="Nick.Tolimieri [2]" w:date="2022-09-27T11:52:00Z"/>
                    <w:rFonts w:ascii="Calibri" w:hAnsi="Calibri" w:cs="Calibri"/>
                    <w:color w:val="000000"/>
                    <w:sz w:val="22"/>
                    <w:szCs w:val="22"/>
                  </w:rPr>
                </w:rPrChange>
              </w:rPr>
              <w:pPrChange w:id="5085" w:author="Nick.Tolimieri [2]" w:date="2022-09-27T11:52:00Z">
                <w:pPr>
                  <w:jc w:val="right"/>
                </w:pPr>
              </w:pPrChange>
            </w:pPr>
            <w:ins w:id="5086" w:author="Nick.Tolimieri [2]" w:date="2022-09-27T11:52:00Z">
              <w:r w:rsidRPr="00B41F3D">
                <w:rPr>
                  <w:rFonts w:asciiTheme="minorHAnsi" w:eastAsiaTheme="minorHAnsi" w:hAnsiTheme="minorHAnsi" w:cstheme="minorBidi"/>
                  <w:sz w:val="22"/>
                  <w:szCs w:val="22"/>
                  <w:rPrChange w:id="5087" w:author="Nick.Tolimieri [2]" w:date="2022-09-27T11:52:00Z">
                    <w:rPr>
                      <w:rFonts w:ascii="Calibri" w:hAnsi="Calibri" w:cs="Calibri"/>
                      <w:color w:val="000000"/>
                      <w:sz w:val="22"/>
                      <w:szCs w:val="22"/>
                    </w:rPr>
                  </w:rPrChange>
                </w:rPr>
                <w:t>1999</w:t>
              </w:r>
            </w:ins>
          </w:p>
        </w:tc>
        <w:tc>
          <w:tcPr>
            <w:tcW w:w="960" w:type="dxa"/>
            <w:noWrap/>
            <w:hideMark/>
          </w:tcPr>
          <w:p w:rsidR="00B41F3D" w:rsidRPr="00B41F3D" w:rsidRDefault="00B41F3D" w:rsidP="00B41F3D">
            <w:pPr>
              <w:ind w:firstLine="0"/>
              <w:rPr>
                <w:ins w:id="5088" w:author="Nick.Tolimieri [2]" w:date="2022-09-27T11:52:00Z"/>
                <w:rFonts w:asciiTheme="minorHAnsi" w:eastAsiaTheme="minorHAnsi" w:hAnsiTheme="minorHAnsi" w:cstheme="minorBidi"/>
                <w:sz w:val="22"/>
                <w:szCs w:val="22"/>
                <w:rPrChange w:id="5089" w:author="Nick.Tolimieri [2]" w:date="2022-09-27T11:52:00Z">
                  <w:rPr>
                    <w:ins w:id="5090" w:author="Nick.Tolimieri [2]" w:date="2022-09-27T11:52:00Z"/>
                    <w:rFonts w:ascii="Calibri" w:hAnsi="Calibri" w:cs="Calibri"/>
                    <w:color w:val="000000"/>
                    <w:sz w:val="22"/>
                    <w:szCs w:val="22"/>
                  </w:rPr>
                </w:rPrChange>
              </w:rPr>
              <w:pPrChange w:id="5091" w:author="Nick.Tolimieri [2]" w:date="2022-09-27T11:52:00Z">
                <w:pPr>
                  <w:jc w:val="right"/>
                </w:pPr>
              </w:pPrChange>
            </w:pPr>
            <w:ins w:id="5092" w:author="Nick.Tolimieri [2]" w:date="2022-09-27T11:52:00Z">
              <w:r w:rsidRPr="00B41F3D">
                <w:rPr>
                  <w:rFonts w:asciiTheme="minorHAnsi" w:eastAsiaTheme="minorHAnsi" w:hAnsiTheme="minorHAnsi" w:cstheme="minorBidi"/>
                  <w:sz w:val="22"/>
                  <w:szCs w:val="22"/>
                  <w:rPrChange w:id="509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094" w:author="Nick.Tolimieri [2]" w:date="2022-09-27T11:52:00Z"/>
                <w:rFonts w:asciiTheme="minorHAnsi" w:eastAsiaTheme="minorHAnsi" w:hAnsiTheme="minorHAnsi" w:cstheme="minorBidi"/>
                <w:sz w:val="22"/>
                <w:szCs w:val="22"/>
                <w:rPrChange w:id="5095" w:author="Nick.Tolimieri [2]" w:date="2022-09-27T11:52:00Z">
                  <w:rPr>
                    <w:ins w:id="5096" w:author="Nick.Tolimieri [2]" w:date="2022-09-27T11:52:00Z"/>
                    <w:rFonts w:ascii="Calibri" w:hAnsi="Calibri" w:cs="Calibri"/>
                    <w:color w:val="000000"/>
                    <w:sz w:val="22"/>
                    <w:szCs w:val="22"/>
                  </w:rPr>
                </w:rPrChange>
              </w:rPr>
              <w:pPrChange w:id="5097" w:author="Nick.Tolimieri [2]" w:date="2022-09-27T11:52:00Z">
                <w:pPr>
                  <w:jc w:val="right"/>
                </w:pPr>
              </w:pPrChange>
            </w:pPr>
            <w:ins w:id="5098" w:author="Nick.Tolimieri [2]" w:date="2022-09-27T11:52:00Z">
              <w:r w:rsidRPr="00B41F3D">
                <w:rPr>
                  <w:rFonts w:asciiTheme="minorHAnsi" w:eastAsiaTheme="minorHAnsi" w:hAnsiTheme="minorHAnsi" w:cstheme="minorBidi"/>
                  <w:sz w:val="22"/>
                  <w:szCs w:val="22"/>
                  <w:rPrChange w:id="509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100" w:author="Nick.Tolimieri [2]" w:date="2022-09-27T11:52:00Z"/>
                <w:rFonts w:asciiTheme="minorHAnsi" w:eastAsiaTheme="minorHAnsi" w:hAnsiTheme="minorHAnsi" w:cstheme="minorBidi"/>
                <w:sz w:val="22"/>
                <w:szCs w:val="22"/>
                <w:rPrChange w:id="5101" w:author="Nick.Tolimieri [2]" w:date="2022-09-27T11:52:00Z">
                  <w:rPr>
                    <w:ins w:id="5102" w:author="Nick.Tolimieri [2]" w:date="2022-09-27T11:52:00Z"/>
                    <w:rFonts w:ascii="Calibri" w:hAnsi="Calibri" w:cs="Calibri"/>
                    <w:color w:val="000000"/>
                    <w:sz w:val="22"/>
                    <w:szCs w:val="22"/>
                  </w:rPr>
                </w:rPrChange>
              </w:rPr>
              <w:pPrChange w:id="5103" w:author="Nick.Tolimieri [2]" w:date="2022-09-27T11:52:00Z">
                <w:pPr>
                  <w:jc w:val="right"/>
                </w:pPr>
              </w:pPrChange>
            </w:pPr>
            <w:ins w:id="5104" w:author="Nick.Tolimieri [2]" w:date="2022-09-27T11:52:00Z">
              <w:r w:rsidRPr="00B41F3D">
                <w:rPr>
                  <w:rFonts w:asciiTheme="minorHAnsi" w:eastAsiaTheme="minorHAnsi" w:hAnsiTheme="minorHAnsi" w:cstheme="minorBidi"/>
                  <w:sz w:val="22"/>
                  <w:szCs w:val="22"/>
                  <w:rPrChange w:id="510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106" w:author="Nick.Tolimieri [2]" w:date="2022-09-27T11:52:00Z"/>
                <w:rFonts w:asciiTheme="minorHAnsi" w:eastAsiaTheme="minorHAnsi" w:hAnsiTheme="minorHAnsi" w:cstheme="minorBidi"/>
                <w:sz w:val="22"/>
                <w:szCs w:val="22"/>
                <w:rPrChange w:id="5107" w:author="Nick.Tolimieri [2]" w:date="2022-09-27T11:52:00Z">
                  <w:rPr>
                    <w:ins w:id="5108" w:author="Nick.Tolimieri [2]" w:date="2022-09-27T11:52:00Z"/>
                    <w:rFonts w:ascii="Calibri" w:hAnsi="Calibri" w:cs="Calibri"/>
                    <w:color w:val="000000"/>
                    <w:sz w:val="22"/>
                    <w:szCs w:val="22"/>
                  </w:rPr>
                </w:rPrChange>
              </w:rPr>
              <w:pPrChange w:id="5109" w:author="Nick.Tolimieri [2]" w:date="2022-09-27T11:52:00Z">
                <w:pPr>
                  <w:jc w:val="right"/>
                </w:pPr>
              </w:pPrChange>
            </w:pPr>
            <w:ins w:id="5110" w:author="Nick.Tolimieri [2]" w:date="2022-09-27T11:52:00Z">
              <w:r w:rsidRPr="00B41F3D">
                <w:rPr>
                  <w:rFonts w:asciiTheme="minorHAnsi" w:eastAsiaTheme="minorHAnsi" w:hAnsiTheme="minorHAnsi" w:cstheme="minorBidi"/>
                  <w:sz w:val="22"/>
                  <w:szCs w:val="22"/>
                  <w:rPrChange w:id="511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112" w:author="Nick.Tolimieri [2]" w:date="2022-09-27T11:52:00Z"/>
                <w:rFonts w:asciiTheme="minorHAnsi" w:eastAsiaTheme="minorHAnsi" w:hAnsiTheme="minorHAnsi" w:cstheme="minorBidi"/>
                <w:sz w:val="22"/>
                <w:szCs w:val="22"/>
                <w:rPrChange w:id="5113" w:author="Nick.Tolimieri [2]" w:date="2022-09-27T11:52:00Z">
                  <w:rPr>
                    <w:ins w:id="5114" w:author="Nick.Tolimieri [2]" w:date="2022-09-27T11:52:00Z"/>
                    <w:rFonts w:ascii="Calibri" w:hAnsi="Calibri" w:cs="Calibri"/>
                    <w:color w:val="000000"/>
                    <w:sz w:val="22"/>
                    <w:szCs w:val="22"/>
                  </w:rPr>
                </w:rPrChange>
              </w:rPr>
              <w:pPrChange w:id="5115" w:author="Nick.Tolimieri [2]" w:date="2022-09-27T11:52:00Z">
                <w:pPr/>
              </w:pPrChange>
            </w:pPr>
            <w:ins w:id="5116" w:author="Nick.Tolimieri [2]" w:date="2022-09-27T11:52:00Z">
              <w:r w:rsidRPr="00B41F3D">
                <w:rPr>
                  <w:rFonts w:asciiTheme="minorHAnsi" w:eastAsiaTheme="minorHAnsi" w:hAnsiTheme="minorHAnsi" w:cstheme="minorBidi"/>
                  <w:sz w:val="22"/>
                  <w:szCs w:val="22"/>
                  <w:rPrChange w:id="5117"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118" w:author="Nick.Tolimieri [2]" w:date="2022-09-27T11:52:00Z"/>
                <w:rFonts w:asciiTheme="minorHAnsi" w:eastAsiaTheme="minorHAnsi" w:hAnsiTheme="minorHAnsi" w:cstheme="minorBidi"/>
                <w:sz w:val="22"/>
                <w:szCs w:val="22"/>
                <w:rPrChange w:id="5119" w:author="Nick.Tolimieri [2]" w:date="2022-09-27T11:52:00Z">
                  <w:rPr>
                    <w:ins w:id="5120" w:author="Nick.Tolimieri [2]" w:date="2022-09-27T11:52:00Z"/>
                    <w:rFonts w:ascii="Calibri" w:hAnsi="Calibri" w:cs="Calibri"/>
                    <w:color w:val="000000"/>
                    <w:sz w:val="22"/>
                    <w:szCs w:val="22"/>
                  </w:rPr>
                </w:rPrChange>
              </w:rPr>
              <w:pPrChange w:id="5121" w:author="Nick.Tolimieri [2]" w:date="2022-09-27T11:52:00Z">
                <w:pPr/>
              </w:pPrChange>
            </w:pPr>
            <w:ins w:id="5122" w:author="Nick.Tolimieri [2]" w:date="2022-09-27T11:52:00Z">
              <w:r w:rsidRPr="00B41F3D">
                <w:rPr>
                  <w:rFonts w:asciiTheme="minorHAnsi" w:eastAsiaTheme="minorHAnsi" w:hAnsiTheme="minorHAnsi" w:cstheme="minorBidi"/>
                  <w:sz w:val="22"/>
                  <w:szCs w:val="22"/>
                  <w:rPrChange w:id="5123"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124" w:author="Nick.Tolimieri [2]" w:date="2022-09-27T11:52:00Z"/>
                <w:rFonts w:asciiTheme="minorHAnsi" w:eastAsiaTheme="minorHAnsi" w:hAnsiTheme="minorHAnsi" w:cstheme="minorBidi"/>
                <w:sz w:val="22"/>
                <w:szCs w:val="22"/>
                <w:rPrChange w:id="5125" w:author="Nick.Tolimieri [2]" w:date="2022-09-27T11:52:00Z">
                  <w:rPr>
                    <w:ins w:id="5126" w:author="Nick.Tolimieri [2]" w:date="2022-09-27T11:52:00Z"/>
                    <w:rFonts w:ascii="Calibri" w:hAnsi="Calibri" w:cs="Calibri"/>
                    <w:color w:val="000000"/>
                    <w:sz w:val="22"/>
                    <w:szCs w:val="22"/>
                  </w:rPr>
                </w:rPrChange>
              </w:rPr>
              <w:pPrChange w:id="5127" w:author="Nick.Tolimieri [2]" w:date="2022-09-27T11:52:00Z">
                <w:pPr/>
              </w:pPrChange>
            </w:pPr>
            <w:ins w:id="5128" w:author="Nick.Tolimieri [2]" w:date="2022-09-27T11:52:00Z">
              <w:r w:rsidRPr="00B41F3D">
                <w:rPr>
                  <w:rFonts w:asciiTheme="minorHAnsi" w:eastAsiaTheme="minorHAnsi" w:hAnsiTheme="minorHAnsi" w:cstheme="minorBidi"/>
                  <w:sz w:val="22"/>
                  <w:szCs w:val="22"/>
                  <w:rPrChange w:id="5129"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130" w:author="Nick.Tolimieri [2]" w:date="2022-09-27T11:52:00Z"/>
                <w:rFonts w:asciiTheme="minorHAnsi" w:eastAsiaTheme="minorHAnsi" w:hAnsiTheme="minorHAnsi" w:cstheme="minorBidi"/>
                <w:sz w:val="22"/>
                <w:szCs w:val="22"/>
                <w:rPrChange w:id="5131" w:author="Nick.Tolimieri [2]" w:date="2022-09-27T11:52:00Z">
                  <w:rPr>
                    <w:ins w:id="5132" w:author="Nick.Tolimieri [2]" w:date="2022-09-27T11:52:00Z"/>
                    <w:rFonts w:ascii="Calibri" w:hAnsi="Calibri" w:cs="Calibri"/>
                    <w:color w:val="000000"/>
                    <w:sz w:val="22"/>
                    <w:szCs w:val="22"/>
                  </w:rPr>
                </w:rPrChange>
              </w:rPr>
              <w:pPrChange w:id="5133" w:author="Nick.Tolimieri [2]" w:date="2022-09-27T11:52:00Z">
                <w:pPr/>
              </w:pPrChange>
            </w:pPr>
            <w:ins w:id="5134" w:author="Nick.Tolimieri [2]" w:date="2022-09-27T11:52:00Z">
              <w:r w:rsidRPr="00B41F3D">
                <w:rPr>
                  <w:rFonts w:asciiTheme="minorHAnsi" w:eastAsiaTheme="minorHAnsi" w:hAnsiTheme="minorHAnsi" w:cstheme="minorBidi"/>
                  <w:sz w:val="22"/>
                  <w:szCs w:val="22"/>
                  <w:rPrChange w:id="5135"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5136" w:author="Nick.Tolimieri [2]" w:date="2022-09-27T11:52:00Z"/>
        </w:trPr>
        <w:tc>
          <w:tcPr>
            <w:tcW w:w="960" w:type="dxa"/>
            <w:noWrap/>
            <w:hideMark/>
          </w:tcPr>
          <w:p w:rsidR="00B41F3D" w:rsidRPr="00B41F3D" w:rsidRDefault="00B41F3D" w:rsidP="00B41F3D">
            <w:pPr>
              <w:ind w:firstLine="0"/>
              <w:rPr>
                <w:ins w:id="5137" w:author="Nick.Tolimieri [2]" w:date="2022-09-27T11:52:00Z"/>
                <w:rFonts w:asciiTheme="minorHAnsi" w:eastAsiaTheme="minorHAnsi" w:hAnsiTheme="minorHAnsi" w:cstheme="minorBidi"/>
                <w:sz w:val="22"/>
                <w:szCs w:val="22"/>
                <w:rPrChange w:id="5138" w:author="Nick.Tolimieri [2]" w:date="2022-09-27T11:52:00Z">
                  <w:rPr>
                    <w:ins w:id="5139" w:author="Nick.Tolimieri [2]" w:date="2022-09-27T11:52:00Z"/>
                    <w:rFonts w:ascii="Calibri" w:hAnsi="Calibri" w:cs="Calibri"/>
                    <w:color w:val="000000"/>
                    <w:sz w:val="22"/>
                    <w:szCs w:val="22"/>
                  </w:rPr>
                </w:rPrChange>
              </w:rPr>
              <w:pPrChange w:id="5140" w:author="Nick.Tolimieri [2]" w:date="2022-09-27T11:52:00Z">
                <w:pPr/>
              </w:pPrChange>
            </w:pPr>
            <w:proofErr w:type="spellStart"/>
            <w:ins w:id="5141" w:author="Nick.Tolimieri [2]" w:date="2022-09-27T11:52:00Z">
              <w:r w:rsidRPr="00B41F3D">
                <w:rPr>
                  <w:rFonts w:asciiTheme="minorHAnsi" w:eastAsiaTheme="minorHAnsi" w:hAnsiTheme="minorHAnsi" w:cstheme="minorBidi"/>
                  <w:sz w:val="22"/>
                  <w:szCs w:val="22"/>
                  <w:rPrChange w:id="5142"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143"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144"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145"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146" w:author="Nick.Tolimieri [2]" w:date="2022-09-27T11:52:00Z"/>
                <w:rFonts w:asciiTheme="minorHAnsi" w:eastAsiaTheme="minorHAnsi" w:hAnsiTheme="minorHAnsi" w:cstheme="minorBidi"/>
                <w:sz w:val="22"/>
                <w:szCs w:val="22"/>
                <w:rPrChange w:id="5147" w:author="Nick.Tolimieri [2]" w:date="2022-09-27T11:52:00Z">
                  <w:rPr>
                    <w:ins w:id="5148" w:author="Nick.Tolimieri [2]" w:date="2022-09-27T11:52:00Z"/>
                    <w:rFonts w:ascii="Calibri" w:hAnsi="Calibri" w:cs="Calibri"/>
                    <w:color w:val="000000"/>
                    <w:sz w:val="22"/>
                    <w:szCs w:val="22"/>
                  </w:rPr>
                </w:rPrChange>
              </w:rPr>
              <w:pPrChange w:id="5149" w:author="Nick.Tolimieri [2]" w:date="2022-09-27T11:52:00Z">
                <w:pPr>
                  <w:jc w:val="right"/>
                </w:pPr>
              </w:pPrChange>
            </w:pPr>
            <w:ins w:id="5150" w:author="Nick.Tolimieri [2]" w:date="2022-09-27T11:52:00Z">
              <w:r w:rsidRPr="00B41F3D">
                <w:rPr>
                  <w:rFonts w:asciiTheme="minorHAnsi" w:eastAsiaTheme="minorHAnsi" w:hAnsiTheme="minorHAnsi" w:cstheme="minorBidi"/>
                  <w:sz w:val="22"/>
                  <w:szCs w:val="22"/>
                  <w:rPrChange w:id="5151" w:author="Nick.Tolimieri [2]" w:date="2022-09-27T11:52:00Z">
                    <w:rPr>
                      <w:rFonts w:ascii="Calibri" w:hAnsi="Calibri" w:cs="Calibri"/>
                      <w:color w:val="000000"/>
                      <w:sz w:val="22"/>
                      <w:szCs w:val="22"/>
                    </w:rPr>
                  </w:rPrChange>
                </w:rPr>
                <w:t>2000</w:t>
              </w:r>
            </w:ins>
          </w:p>
        </w:tc>
        <w:tc>
          <w:tcPr>
            <w:tcW w:w="960" w:type="dxa"/>
            <w:noWrap/>
            <w:hideMark/>
          </w:tcPr>
          <w:p w:rsidR="00B41F3D" w:rsidRPr="00B41F3D" w:rsidRDefault="00B41F3D" w:rsidP="00B41F3D">
            <w:pPr>
              <w:ind w:firstLine="0"/>
              <w:rPr>
                <w:ins w:id="5152" w:author="Nick.Tolimieri [2]" w:date="2022-09-27T11:52:00Z"/>
                <w:rFonts w:asciiTheme="minorHAnsi" w:eastAsiaTheme="minorHAnsi" w:hAnsiTheme="minorHAnsi" w:cstheme="minorBidi"/>
                <w:sz w:val="22"/>
                <w:szCs w:val="22"/>
                <w:rPrChange w:id="5153" w:author="Nick.Tolimieri [2]" w:date="2022-09-27T11:52:00Z">
                  <w:rPr>
                    <w:ins w:id="5154" w:author="Nick.Tolimieri [2]" w:date="2022-09-27T11:52:00Z"/>
                    <w:rFonts w:ascii="Calibri" w:hAnsi="Calibri" w:cs="Calibri"/>
                    <w:color w:val="000000"/>
                    <w:sz w:val="22"/>
                    <w:szCs w:val="22"/>
                  </w:rPr>
                </w:rPrChange>
              </w:rPr>
              <w:pPrChange w:id="5155" w:author="Nick.Tolimieri [2]" w:date="2022-09-27T11:52:00Z">
                <w:pPr>
                  <w:jc w:val="right"/>
                </w:pPr>
              </w:pPrChange>
            </w:pPr>
            <w:ins w:id="5156" w:author="Nick.Tolimieri [2]" w:date="2022-09-27T11:52:00Z">
              <w:r w:rsidRPr="00B41F3D">
                <w:rPr>
                  <w:rFonts w:asciiTheme="minorHAnsi" w:eastAsiaTheme="minorHAnsi" w:hAnsiTheme="minorHAnsi" w:cstheme="minorBidi"/>
                  <w:sz w:val="22"/>
                  <w:szCs w:val="22"/>
                  <w:rPrChange w:id="515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158" w:author="Nick.Tolimieri [2]" w:date="2022-09-27T11:52:00Z"/>
                <w:rFonts w:asciiTheme="minorHAnsi" w:eastAsiaTheme="minorHAnsi" w:hAnsiTheme="minorHAnsi" w:cstheme="minorBidi"/>
                <w:sz w:val="22"/>
                <w:szCs w:val="22"/>
                <w:rPrChange w:id="5159" w:author="Nick.Tolimieri [2]" w:date="2022-09-27T11:52:00Z">
                  <w:rPr>
                    <w:ins w:id="5160" w:author="Nick.Tolimieri [2]" w:date="2022-09-27T11:52:00Z"/>
                    <w:rFonts w:ascii="Calibri" w:hAnsi="Calibri" w:cs="Calibri"/>
                    <w:color w:val="000000"/>
                    <w:sz w:val="22"/>
                    <w:szCs w:val="22"/>
                  </w:rPr>
                </w:rPrChange>
              </w:rPr>
              <w:pPrChange w:id="5161" w:author="Nick.Tolimieri [2]" w:date="2022-09-27T11:52:00Z">
                <w:pPr>
                  <w:jc w:val="right"/>
                </w:pPr>
              </w:pPrChange>
            </w:pPr>
            <w:ins w:id="5162" w:author="Nick.Tolimieri [2]" w:date="2022-09-27T11:52:00Z">
              <w:r w:rsidRPr="00B41F3D">
                <w:rPr>
                  <w:rFonts w:asciiTheme="minorHAnsi" w:eastAsiaTheme="minorHAnsi" w:hAnsiTheme="minorHAnsi" w:cstheme="minorBidi"/>
                  <w:sz w:val="22"/>
                  <w:szCs w:val="22"/>
                  <w:rPrChange w:id="516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164" w:author="Nick.Tolimieri [2]" w:date="2022-09-27T11:52:00Z"/>
                <w:rFonts w:asciiTheme="minorHAnsi" w:eastAsiaTheme="minorHAnsi" w:hAnsiTheme="minorHAnsi" w:cstheme="minorBidi"/>
                <w:sz w:val="22"/>
                <w:szCs w:val="22"/>
                <w:rPrChange w:id="5165" w:author="Nick.Tolimieri [2]" w:date="2022-09-27T11:52:00Z">
                  <w:rPr>
                    <w:ins w:id="5166" w:author="Nick.Tolimieri [2]" w:date="2022-09-27T11:52:00Z"/>
                    <w:rFonts w:ascii="Calibri" w:hAnsi="Calibri" w:cs="Calibri"/>
                    <w:color w:val="000000"/>
                    <w:sz w:val="22"/>
                    <w:szCs w:val="22"/>
                  </w:rPr>
                </w:rPrChange>
              </w:rPr>
              <w:pPrChange w:id="5167" w:author="Nick.Tolimieri [2]" w:date="2022-09-27T11:52:00Z">
                <w:pPr>
                  <w:jc w:val="right"/>
                </w:pPr>
              </w:pPrChange>
            </w:pPr>
            <w:ins w:id="5168" w:author="Nick.Tolimieri [2]" w:date="2022-09-27T11:52:00Z">
              <w:r w:rsidRPr="00B41F3D">
                <w:rPr>
                  <w:rFonts w:asciiTheme="minorHAnsi" w:eastAsiaTheme="minorHAnsi" w:hAnsiTheme="minorHAnsi" w:cstheme="minorBidi"/>
                  <w:sz w:val="22"/>
                  <w:szCs w:val="22"/>
                  <w:rPrChange w:id="516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170" w:author="Nick.Tolimieri [2]" w:date="2022-09-27T11:52:00Z"/>
                <w:rFonts w:asciiTheme="minorHAnsi" w:eastAsiaTheme="minorHAnsi" w:hAnsiTheme="minorHAnsi" w:cstheme="minorBidi"/>
                <w:sz w:val="22"/>
                <w:szCs w:val="22"/>
                <w:rPrChange w:id="5171" w:author="Nick.Tolimieri [2]" w:date="2022-09-27T11:52:00Z">
                  <w:rPr>
                    <w:ins w:id="5172" w:author="Nick.Tolimieri [2]" w:date="2022-09-27T11:52:00Z"/>
                    <w:rFonts w:ascii="Calibri" w:hAnsi="Calibri" w:cs="Calibri"/>
                    <w:color w:val="000000"/>
                    <w:sz w:val="22"/>
                    <w:szCs w:val="22"/>
                  </w:rPr>
                </w:rPrChange>
              </w:rPr>
              <w:pPrChange w:id="5173" w:author="Nick.Tolimieri [2]" w:date="2022-09-27T11:52:00Z">
                <w:pPr>
                  <w:jc w:val="right"/>
                </w:pPr>
              </w:pPrChange>
            </w:pPr>
            <w:ins w:id="5174" w:author="Nick.Tolimieri [2]" w:date="2022-09-27T11:52:00Z">
              <w:r w:rsidRPr="00B41F3D">
                <w:rPr>
                  <w:rFonts w:asciiTheme="minorHAnsi" w:eastAsiaTheme="minorHAnsi" w:hAnsiTheme="minorHAnsi" w:cstheme="minorBidi"/>
                  <w:sz w:val="22"/>
                  <w:szCs w:val="22"/>
                  <w:rPrChange w:id="517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176" w:author="Nick.Tolimieri [2]" w:date="2022-09-27T11:52:00Z"/>
                <w:rFonts w:asciiTheme="minorHAnsi" w:eastAsiaTheme="minorHAnsi" w:hAnsiTheme="minorHAnsi" w:cstheme="minorBidi"/>
                <w:sz w:val="22"/>
                <w:szCs w:val="22"/>
                <w:rPrChange w:id="5177" w:author="Nick.Tolimieri [2]" w:date="2022-09-27T11:52:00Z">
                  <w:rPr>
                    <w:ins w:id="5178" w:author="Nick.Tolimieri [2]" w:date="2022-09-27T11:52:00Z"/>
                    <w:rFonts w:ascii="Calibri" w:hAnsi="Calibri" w:cs="Calibri"/>
                    <w:color w:val="000000"/>
                    <w:sz w:val="22"/>
                    <w:szCs w:val="22"/>
                  </w:rPr>
                </w:rPrChange>
              </w:rPr>
              <w:pPrChange w:id="5179" w:author="Nick.Tolimieri [2]" w:date="2022-09-27T11:52:00Z">
                <w:pPr/>
              </w:pPrChange>
            </w:pPr>
            <w:ins w:id="5180" w:author="Nick.Tolimieri [2]" w:date="2022-09-27T11:52:00Z">
              <w:r w:rsidRPr="00B41F3D">
                <w:rPr>
                  <w:rFonts w:asciiTheme="minorHAnsi" w:eastAsiaTheme="minorHAnsi" w:hAnsiTheme="minorHAnsi" w:cstheme="minorBidi"/>
                  <w:sz w:val="22"/>
                  <w:szCs w:val="22"/>
                  <w:rPrChange w:id="5181"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182" w:author="Nick.Tolimieri [2]" w:date="2022-09-27T11:52:00Z"/>
                <w:rFonts w:asciiTheme="minorHAnsi" w:eastAsiaTheme="minorHAnsi" w:hAnsiTheme="minorHAnsi" w:cstheme="minorBidi"/>
                <w:sz w:val="22"/>
                <w:szCs w:val="22"/>
                <w:rPrChange w:id="5183" w:author="Nick.Tolimieri [2]" w:date="2022-09-27T11:52:00Z">
                  <w:rPr>
                    <w:ins w:id="5184" w:author="Nick.Tolimieri [2]" w:date="2022-09-27T11:52:00Z"/>
                    <w:rFonts w:ascii="Calibri" w:hAnsi="Calibri" w:cs="Calibri"/>
                    <w:color w:val="000000"/>
                    <w:sz w:val="22"/>
                    <w:szCs w:val="22"/>
                  </w:rPr>
                </w:rPrChange>
              </w:rPr>
              <w:pPrChange w:id="5185" w:author="Nick.Tolimieri [2]" w:date="2022-09-27T11:52:00Z">
                <w:pPr/>
              </w:pPrChange>
            </w:pPr>
            <w:ins w:id="5186" w:author="Nick.Tolimieri [2]" w:date="2022-09-27T11:52:00Z">
              <w:r w:rsidRPr="00B41F3D">
                <w:rPr>
                  <w:rFonts w:asciiTheme="minorHAnsi" w:eastAsiaTheme="minorHAnsi" w:hAnsiTheme="minorHAnsi" w:cstheme="minorBidi"/>
                  <w:sz w:val="22"/>
                  <w:szCs w:val="22"/>
                  <w:rPrChange w:id="5187"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188" w:author="Nick.Tolimieri [2]" w:date="2022-09-27T11:52:00Z"/>
                <w:rFonts w:asciiTheme="minorHAnsi" w:eastAsiaTheme="minorHAnsi" w:hAnsiTheme="minorHAnsi" w:cstheme="minorBidi"/>
                <w:sz w:val="22"/>
                <w:szCs w:val="22"/>
                <w:rPrChange w:id="5189" w:author="Nick.Tolimieri [2]" w:date="2022-09-27T11:52:00Z">
                  <w:rPr>
                    <w:ins w:id="5190" w:author="Nick.Tolimieri [2]" w:date="2022-09-27T11:52:00Z"/>
                    <w:rFonts w:ascii="Calibri" w:hAnsi="Calibri" w:cs="Calibri"/>
                    <w:color w:val="000000"/>
                    <w:sz w:val="22"/>
                    <w:szCs w:val="22"/>
                  </w:rPr>
                </w:rPrChange>
              </w:rPr>
              <w:pPrChange w:id="5191" w:author="Nick.Tolimieri [2]" w:date="2022-09-27T11:52:00Z">
                <w:pPr/>
              </w:pPrChange>
            </w:pPr>
            <w:ins w:id="5192" w:author="Nick.Tolimieri [2]" w:date="2022-09-27T11:52:00Z">
              <w:r w:rsidRPr="00B41F3D">
                <w:rPr>
                  <w:rFonts w:asciiTheme="minorHAnsi" w:eastAsiaTheme="minorHAnsi" w:hAnsiTheme="minorHAnsi" w:cstheme="minorBidi"/>
                  <w:sz w:val="22"/>
                  <w:szCs w:val="22"/>
                  <w:rPrChange w:id="5193"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194" w:author="Nick.Tolimieri [2]" w:date="2022-09-27T11:52:00Z"/>
                <w:rFonts w:asciiTheme="minorHAnsi" w:eastAsiaTheme="minorHAnsi" w:hAnsiTheme="minorHAnsi" w:cstheme="minorBidi"/>
                <w:sz w:val="22"/>
                <w:szCs w:val="22"/>
                <w:rPrChange w:id="5195" w:author="Nick.Tolimieri [2]" w:date="2022-09-27T11:52:00Z">
                  <w:rPr>
                    <w:ins w:id="5196" w:author="Nick.Tolimieri [2]" w:date="2022-09-27T11:52:00Z"/>
                    <w:rFonts w:ascii="Calibri" w:hAnsi="Calibri" w:cs="Calibri"/>
                    <w:color w:val="000000"/>
                    <w:sz w:val="22"/>
                    <w:szCs w:val="22"/>
                  </w:rPr>
                </w:rPrChange>
              </w:rPr>
              <w:pPrChange w:id="5197" w:author="Nick.Tolimieri [2]" w:date="2022-09-27T11:52:00Z">
                <w:pPr/>
              </w:pPrChange>
            </w:pPr>
            <w:ins w:id="5198" w:author="Nick.Tolimieri [2]" w:date="2022-09-27T11:52:00Z">
              <w:r w:rsidRPr="00B41F3D">
                <w:rPr>
                  <w:rFonts w:asciiTheme="minorHAnsi" w:eastAsiaTheme="minorHAnsi" w:hAnsiTheme="minorHAnsi" w:cstheme="minorBidi"/>
                  <w:sz w:val="22"/>
                  <w:szCs w:val="22"/>
                  <w:rPrChange w:id="5199"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5200" w:author="Nick.Tolimieri [2]" w:date="2022-09-27T11:52:00Z"/>
        </w:trPr>
        <w:tc>
          <w:tcPr>
            <w:tcW w:w="960" w:type="dxa"/>
            <w:noWrap/>
            <w:hideMark/>
          </w:tcPr>
          <w:p w:rsidR="00B41F3D" w:rsidRPr="00B41F3D" w:rsidRDefault="00B41F3D" w:rsidP="00B41F3D">
            <w:pPr>
              <w:ind w:firstLine="0"/>
              <w:rPr>
                <w:ins w:id="5201" w:author="Nick.Tolimieri [2]" w:date="2022-09-27T11:52:00Z"/>
                <w:rFonts w:asciiTheme="minorHAnsi" w:eastAsiaTheme="minorHAnsi" w:hAnsiTheme="minorHAnsi" w:cstheme="minorBidi"/>
                <w:sz w:val="22"/>
                <w:szCs w:val="22"/>
                <w:rPrChange w:id="5202" w:author="Nick.Tolimieri [2]" w:date="2022-09-27T11:52:00Z">
                  <w:rPr>
                    <w:ins w:id="5203" w:author="Nick.Tolimieri [2]" w:date="2022-09-27T11:52:00Z"/>
                    <w:rFonts w:ascii="Calibri" w:hAnsi="Calibri" w:cs="Calibri"/>
                    <w:color w:val="000000"/>
                    <w:sz w:val="22"/>
                    <w:szCs w:val="22"/>
                  </w:rPr>
                </w:rPrChange>
              </w:rPr>
              <w:pPrChange w:id="5204" w:author="Nick.Tolimieri [2]" w:date="2022-09-27T11:52:00Z">
                <w:pPr/>
              </w:pPrChange>
            </w:pPr>
            <w:proofErr w:type="spellStart"/>
            <w:ins w:id="5205" w:author="Nick.Tolimieri [2]" w:date="2022-09-27T11:52:00Z">
              <w:r w:rsidRPr="00B41F3D">
                <w:rPr>
                  <w:rFonts w:asciiTheme="minorHAnsi" w:eastAsiaTheme="minorHAnsi" w:hAnsiTheme="minorHAnsi" w:cstheme="minorBidi"/>
                  <w:sz w:val="22"/>
                  <w:szCs w:val="22"/>
                  <w:rPrChange w:id="5206" w:author="Nick.Tolimieri [2]" w:date="2022-09-27T11:52:00Z">
                    <w:rPr>
                      <w:rFonts w:ascii="Calibri" w:hAnsi="Calibri" w:cs="Calibri"/>
                      <w:color w:val="000000"/>
                      <w:sz w:val="22"/>
                      <w:szCs w:val="22"/>
                    </w:rPr>
                  </w:rPrChange>
                </w:rPr>
                <w:lastRenderedPageBreak/>
                <w:t>Tatoosh</w:t>
              </w:r>
              <w:proofErr w:type="spellEnd"/>
              <w:r w:rsidRPr="00B41F3D">
                <w:rPr>
                  <w:rFonts w:asciiTheme="minorHAnsi" w:eastAsiaTheme="minorHAnsi" w:hAnsiTheme="minorHAnsi" w:cstheme="minorBidi"/>
                  <w:sz w:val="22"/>
                  <w:szCs w:val="22"/>
                  <w:rPrChange w:id="5207"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208"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209"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210" w:author="Nick.Tolimieri [2]" w:date="2022-09-27T11:52:00Z"/>
                <w:rFonts w:asciiTheme="minorHAnsi" w:eastAsiaTheme="minorHAnsi" w:hAnsiTheme="minorHAnsi" w:cstheme="minorBidi"/>
                <w:sz w:val="22"/>
                <w:szCs w:val="22"/>
                <w:rPrChange w:id="5211" w:author="Nick.Tolimieri [2]" w:date="2022-09-27T11:52:00Z">
                  <w:rPr>
                    <w:ins w:id="5212" w:author="Nick.Tolimieri [2]" w:date="2022-09-27T11:52:00Z"/>
                    <w:rFonts w:ascii="Calibri" w:hAnsi="Calibri" w:cs="Calibri"/>
                    <w:color w:val="000000"/>
                    <w:sz w:val="22"/>
                    <w:szCs w:val="22"/>
                  </w:rPr>
                </w:rPrChange>
              </w:rPr>
              <w:pPrChange w:id="5213" w:author="Nick.Tolimieri [2]" w:date="2022-09-27T11:52:00Z">
                <w:pPr>
                  <w:jc w:val="right"/>
                </w:pPr>
              </w:pPrChange>
            </w:pPr>
            <w:ins w:id="5214" w:author="Nick.Tolimieri [2]" w:date="2022-09-27T11:52:00Z">
              <w:r w:rsidRPr="00B41F3D">
                <w:rPr>
                  <w:rFonts w:asciiTheme="minorHAnsi" w:eastAsiaTheme="minorHAnsi" w:hAnsiTheme="minorHAnsi" w:cstheme="minorBidi"/>
                  <w:sz w:val="22"/>
                  <w:szCs w:val="22"/>
                  <w:rPrChange w:id="5215" w:author="Nick.Tolimieri [2]" w:date="2022-09-27T11:52:00Z">
                    <w:rPr>
                      <w:rFonts w:ascii="Calibri" w:hAnsi="Calibri" w:cs="Calibri"/>
                      <w:color w:val="000000"/>
                      <w:sz w:val="22"/>
                      <w:szCs w:val="22"/>
                    </w:rPr>
                  </w:rPrChange>
                </w:rPr>
                <w:t>2001</w:t>
              </w:r>
            </w:ins>
          </w:p>
        </w:tc>
        <w:tc>
          <w:tcPr>
            <w:tcW w:w="960" w:type="dxa"/>
            <w:noWrap/>
            <w:hideMark/>
          </w:tcPr>
          <w:p w:rsidR="00B41F3D" w:rsidRPr="00B41F3D" w:rsidRDefault="00B41F3D" w:rsidP="00B41F3D">
            <w:pPr>
              <w:ind w:firstLine="0"/>
              <w:rPr>
                <w:ins w:id="5216" w:author="Nick.Tolimieri [2]" w:date="2022-09-27T11:52:00Z"/>
                <w:rFonts w:asciiTheme="minorHAnsi" w:eastAsiaTheme="minorHAnsi" w:hAnsiTheme="minorHAnsi" w:cstheme="minorBidi"/>
                <w:sz w:val="22"/>
                <w:szCs w:val="22"/>
                <w:rPrChange w:id="5217" w:author="Nick.Tolimieri [2]" w:date="2022-09-27T11:52:00Z">
                  <w:rPr>
                    <w:ins w:id="5218" w:author="Nick.Tolimieri [2]" w:date="2022-09-27T11:52:00Z"/>
                    <w:rFonts w:ascii="Calibri" w:hAnsi="Calibri" w:cs="Calibri"/>
                    <w:color w:val="000000"/>
                    <w:sz w:val="22"/>
                    <w:szCs w:val="22"/>
                  </w:rPr>
                </w:rPrChange>
              </w:rPr>
              <w:pPrChange w:id="5219" w:author="Nick.Tolimieri [2]" w:date="2022-09-27T11:52:00Z">
                <w:pPr>
                  <w:jc w:val="right"/>
                </w:pPr>
              </w:pPrChange>
            </w:pPr>
            <w:ins w:id="5220" w:author="Nick.Tolimieri [2]" w:date="2022-09-27T11:52:00Z">
              <w:r w:rsidRPr="00B41F3D">
                <w:rPr>
                  <w:rFonts w:asciiTheme="minorHAnsi" w:eastAsiaTheme="minorHAnsi" w:hAnsiTheme="minorHAnsi" w:cstheme="minorBidi"/>
                  <w:sz w:val="22"/>
                  <w:szCs w:val="22"/>
                  <w:rPrChange w:id="522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222" w:author="Nick.Tolimieri [2]" w:date="2022-09-27T11:52:00Z"/>
                <w:rFonts w:asciiTheme="minorHAnsi" w:eastAsiaTheme="minorHAnsi" w:hAnsiTheme="minorHAnsi" w:cstheme="minorBidi"/>
                <w:sz w:val="22"/>
                <w:szCs w:val="22"/>
                <w:rPrChange w:id="5223" w:author="Nick.Tolimieri [2]" w:date="2022-09-27T11:52:00Z">
                  <w:rPr>
                    <w:ins w:id="5224" w:author="Nick.Tolimieri [2]" w:date="2022-09-27T11:52:00Z"/>
                    <w:rFonts w:ascii="Calibri" w:hAnsi="Calibri" w:cs="Calibri"/>
                    <w:color w:val="000000"/>
                    <w:sz w:val="22"/>
                    <w:szCs w:val="22"/>
                  </w:rPr>
                </w:rPrChange>
              </w:rPr>
              <w:pPrChange w:id="5225" w:author="Nick.Tolimieri [2]" w:date="2022-09-27T11:52:00Z">
                <w:pPr>
                  <w:jc w:val="right"/>
                </w:pPr>
              </w:pPrChange>
            </w:pPr>
            <w:ins w:id="5226" w:author="Nick.Tolimieri [2]" w:date="2022-09-27T11:52:00Z">
              <w:r w:rsidRPr="00B41F3D">
                <w:rPr>
                  <w:rFonts w:asciiTheme="minorHAnsi" w:eastAsiaTheme="minorHAnsi" w:hAnsiTheme="minorHAnsi" w:cstheme="minorBidi"/>
                  <w:sz w:val="22"/>
                  <w:szCs w:val="22"/>
                  <w:rPrChange w:id="522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228" w:author="Nick.Tolimieri [2]" w:date="2022-09-27T11:52:00Z"/>
                <w:rFonts w:asciiTheme="minorHAnsi" w:eastAsiaTheme="minorHAnsi" w:hAnsiTheme="minorHAnsi" w:cstheme="minorBidi"/>
                <w:sz w:val="22"/>
                <w:szCs w:val="22"/>
                <w:rPrChange w:id="5229" w:author="Nick.Tolimieri [2]" w:date="2022-09-27T11:52:00Z">
                  <w:rPr>
                    <w:ins w:id="5230" w:author="Nick.Tolimieri [2]" w:date="2022-09-27T11:52:00Z"/>
                    <w:rFonts w:ascii="Calibri" w:hAnsi="Calibri" w:cs="Calibri"/>
                    <w:color w:val="000000"/>
                    <w:sz w:val="22"/>
                    <w:szCs w:val="22"/>
                  </w:rPr>
                </w:rPrChange>
              </w:rPr>
              <w:pPrChange w:id="5231" w:author="Nick.Tolimieri [2]" w:date="2022-09-27T11:52:00Z">
                <w:pPr>
                  <w:jc w:val="right"/>
                </w:pPr>
              </w:pPrChange>
            </w:pPr>
            <w:ins w:id="5232" w:author="Nick.Tolimieri [2]" w:date="2022-09-27T11:52:00Z">
              <w:r w:rsidRPr="00B41F3D">
                <w:rPr>
                  <w:rFonts w:asciiTheme="minorHAnsi" w:eastAsiaTheme="minorHAnsi" w:hAnsiTheme="minorHAnsi" w:cstheme="minorBidi"/>
                  <w:sz w:val="22"/>
                  <w:szCs w:val="22"/>
                  <w:rPrChange w:id="523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234" w:author="Nick.Tolimieri [2]" w:date="2022-09-27T11:52:00Z"/>
                <w:rFonts w:asciiTheme="minorHAnsi" w:eastAsiaTheme="minorHAnsi" w:hAnsiTheme="minorHAnsi" w:cstheme="minorBidi"/>
                <w:sz w:val="22"/>
                <w:szCs w:val="22"/>
                <w:rPrChange w:id="5235" w:author="Nick.Tolimieri [2]" w:date="2022-09-27T11:52:00Z">
                  <w:rPr>
                    <w:ins w:id="5236" w:author="Nick.Tolimieri [2]" w:date="2022-09-27T11:52:00Z"/>
                    <w:rFonts w:ascii="Calibri" w:hAnsi="Calibri" w:cs="Calibri"/>
                    <w:color w:val="000000"/>
                    <w:sz w:val="22"/>
                    <w:szCs w:val="22"/>
                  </w:rPr>
                </w:rPrChange>
              </w:rPr>
              <w:pPrChange w:id="5237" w:author="Nick.Tolimieri [2]" w:date="2022-09-27T11:52:00Z">
                <w:pPr>
                  <w:jc w:val="right"/>
                </w:pPr>
              </w:pPrChange>
            </w:pPr>
            <w:ins w:id="5238" w:author="Nick.Tolimieri [2]" w:date="2022-09-27T11:52:00Z">
              <w:r w:rsidRPr="00B41F3D">
                <w:rPr>
                  <w:rFonts w:asciiTheme="minorHAnsi" w:eastAsiaTheme="minorHAnsi" w:hAnsiTheme="minorHAnsi" w:cstheme="minorBidi"/>
                  <w:sz w:val="22"/>
                  <w:szCs w:val="22"/>
                  <w:rPrChange w:id="523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240" w:author="Nick.Tolimieri [2]" w:date="2022-09-27T11:52:00Z"/>
                <w:rFonts w:asciiTheme="minorHAnsi" w:eastAsiaTheme="minorHAnsi" w:hAnsiTheme="minorHAnsi" w:cstheme="minorBidi"/>
                <w:sz w:val="22"/>
                <w:szCs w:val="22"/>
                <w:rPrChange w:id="5241" w:author="Nick.Tolimieri [2]" w:date="2022-09-27T11:52:00Z">
                  <w:rPr>
                    <w:ins w:id="5242" w:author="Nick.Tolimieri [2]" w:date="2022-09-27T11:52:00Z"/>
                    <w:rFonts w:ascii="Calibri" w:hAnsi="Calibri" w:cs="Calibri"/>
                    <w:color w:val="000000"/>
                    <w:sz w:val="22"/>
                    <w:szCs w:val="22"/>
                  </w:rPr>
                </w:rPrChange>
              </w:rPr>
              <w:pPrChange w:id="5243" w:author="Nick.Tolimieri [2]" w:date="2022-09-27T11:52:00Z">
                <w:pPr/>
              </w:pPrChange>
            </w:pPr>
            <w:ins w:id="5244" w:author="Nick.Tolimieri [2]" w:date="2022-09-27T11:52:00Z">
              <w:r w:rsidRPr="00B41F3D">
                <w:rPr>
                  <w:rFonts w:asciiTheme="minorHAnsi" w:eastAsiaTheme="minorHAnsi" w:hAnsiTheme="minorHAnsi" w:cstheme="minorBidi"/>
                  <w:sz w:val="22"/>
                  <w:szCs w:val="22"/>
                  <w:rPrChange w:id="5245"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246" w:author="Nick.Tolimieri [2]" w:date="2022-09-27T11:52:00Z"/>
                <w:rFonts w:asciiTheme="minorHAnsi" w:eastAsiaTheme="minorHAnsi" w:hAnsiTheme="minorHAnsi" w:cstheme="minorBidi"/>
                <w:sz w:val="22"/>
                <w:szCs w:val="22"/>
                <w:rPrChange w:id="5247" w:author="Nick.Tolimieri [2]" w:date="2022-09-27T11:52:00Z">
                  <w:rPr>
                    <w:ins w:id="5248" w:author="Nick.Tolimieri [2]" w:date="2022-09-27T11:52:00Z"/>
                    <w:rFonts w:ascii="Calibri" w:hAnsi="Calibri" w:cs="Calibri"/>
                    <w:color w:val="000000"/>
                    <w:sz w:val="22"/>
                    <w:szCs w:val="22"/>
                  </w:rPr>
                </w:rPrChange>
              </w:rPr>
              <w:pPrChange w:id="5249" w:author="Nick.Tolimieri [2]" w:date="2022-09-27T11:52:00Z">
                <w:pPr/>
              </w:pPrChange>
            </w:pPr>
            <w:ins w:id="5250" w:author="Nick.Tolimieri [2]" w:date="2022-09-27T11:52:00Z">
              <w:r w:rsidRPr="00B41F3D">
                <w:rPr>
                  <w:rFonts w:asciiTheme="minorHAnsi" w:eastAsiaTheme="minorHAnsi" w:hAnsiTheme="minorHAnsi" w:cstheme="minorBidi"/>
                  <w:sz w:val="22"/>
                  <w:szCs w:val="22"/>
                  <w:rPrChange w:id="5251"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252" w:author="Nick.Tolimieri [2]" w:date="2022-09-27T11:52:00Z"/>
                <w:rFonts w:asciiTheme="minorHAnsi" w:eastAsiaTheme="minorHAnsi" w:hAnsiTheme="minorHAnsi" w:cstheme="minorBidi"/>
                <w:sz w:val="22"/>
                <w:szCs w:val="22"/>
                <w:rPrChange w:id="5253" w:author="Nick.Tolimieri [2]" w:date="2022-09-27T11:52:00Z">
                  <w:rPr>
                    <w:ins w:id="5254" w:author="Nick.Tolimieri [2]" w:date="2022-09-27T11:52:00Z"/>
                    <w:rFonts w:ascii="Calibri" w:hAnsi="Calibri" w:cs="Calibri"/>
                    <w:color w:val="000000"/>
                    <w:sz w:val="22"/>
                    <w:szCs w:val="22"/>
                  </w:rPr>
                </w:rPrChange>
              </w:rPr>
              <w:pPrChange w:id="5255" w:author="Nick.Tolimieri [2]" w:date="2022-09-27T11:52:00Z">
                <w:pPr/>
              </w:pPrChange>
            </w:pPr>
            <w:ins w:id="5256" w:author="Nick.Tolimieri [2]" w:date="2022-09-27T11:52:00Z">
              <w:r w:rsidRPr="00B41F3D">
                <w:rPr>
                  <w:rFonts w:asciiTheme="minorHAnsi" w:eastAsiaTheme="minorHAnsi" w:hAnsiTheme="minorHAnsi" w:cstheme="minorBidi"/>
                  <w:sz w:val="22"/>
                  <w:szCs w:val="22"/>
                  <w:rPrChange w:id="5257"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258" w:author="Nick.Tolimieri [2]" w:date="2022-09-27T11:52:00Z"/>
                <w:rFonts w:asciiTheme="minorHAnsi" w:eastAsiaTheme="minorHAnsi" w:hAnsiTheme="minorHAnsi" w:cstheme="minorBidi"/>
                <w:sz w:val="22"/>
                <w:szCs w:val="22"/>
                <w:rPrChange w:id="5259" w:author="Nick.Tolimieri [2]" w:date="2022-09-27T11:52:00Z">
                  <w:rPr>
                    <w:ins w:id="5260" w:author="Nick.Tolimieri [2]" w:date="2022-09-27T11:52:00Z"/>
                    <w:rFonts w:ascii="Calibri" w:hAnsi="Calibri" w:cs="Calibri"/>
                    <w:color w:val="000000"/>
                    <w:sz w:val="22"/>
                    <w:szCs w:val="22"/>
                  </w:rPr>
                </w:rPrChange>
              </w:rPr>
              <w:pPrChange w:id="5261" w:author="Nick.Tolimieri [2]" w:date="2022-09-27T11:52:00Z">
                <w:pPr/>
              </w:pPrChange>
            </w:pPr>
            <w:ins w:id="5262" w:author="Nick.Tolimieri [2]" w:date="2022-09-27T11:52:00Z">
              <w:r w:rsidRPr="00B41F3D">
                <w:rPr>
                  <w:rFonts w:asciiTheme="minorHAnsi" w:eastAsiaTheme="minorHAnsi" w:hAnsiTheme="minorHAnsi" w:cstheme="minorBidi"/>
                  <w:sz w:val="22"/>
                  <w:szCs w:val="22"/>
                  <w:rPrChange w:id="5263"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5264" w:author="Nick.Tolimieri [2]" w:date="2022-09-27T11:52:00Z"/>
        </w:trPr>
        <w:tc>
          <w:tcPr>
            <w:tcW w:w="960" w:type="dxa"/>
            <w:noWrap/>
            <w:hideMark/>
          </w:tcPr>
          <w:p w:rsidR="00B41F3D" w:rsidRPr="00B41F3D" w:rsidRDefault="00B41F3D" w:rsidP="00B41F3D">
            <w:pPr>
              <w:ind w:firstLine="0"/>
              <w:rPr>
                <w:ins w:id="5265" w:author="Nick.Tolimieri [2]" w:date="2022-09-27T11:52:00Z"/>
                <w:rFonts w:asciiTheme="minorHAnsi" w:eastAsiaTheme="minorHAnsi" w:hAnsiTheme="minorHAnsi" w:cstheme="minorBidi"/>
                <w:sz w:val="22"/>
                <w:szCs w:val="22"/>
                <w:rPrChange w:id="5266" w:author="Nick.Tolimieri [2]" w:date="2022-09-27T11:52:00Z">
                  <w:rPr>
                    <w:ins w:id="5267" w:author="Nick.Tolimieri [2]" w:date="2022-09-27T11:52:00Z"/>
                    <w:rFonts w:ascii="Calibri" w:hAnsi="Calibri" w:cs="Calibri"/>
                    <w:color w:val="000000"/>
                    <w:sz w:val="22"/>
                    <w:szCs w:val="22"/>
                  </w:rPr>
                </w:rPrChange>
              </w:rPr>
              <w:pPrChange w:id="5268" w:author="Nick.Tolimieri [2]" w:date="2022-09-27T11:52:00Z">
                <w:pPr/>
              </w:pPrChange>
            </w:pPr>
            <w:proofErr w:type="spellStart"/>
            <w:ins w:id="5269" w:author="Nick.Tolimieri [2]" w:date="2022-09-27T11:52:00Z">
              <w:r w:rsidRPr="00B41F3D">
                <w:rPr>
                  <w:rFonts w:asciiTheme="minorHAnsi" w:eastAsiaTheme="minorHAnsi" w:hAnsiTheme="minorHAnsi" w:cstheme="minorBidi"/>
                  <w:sz w:val="22"/>
                  <w:szCs w:val="22"/>
                  <w:rPrChange w:id="5270"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271"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272"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273"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274" w:author="Nick.Tolimieri [2]" w:date="2022-09-27T11:52:00Z"/>
                <w:rFonts w:asciiTheme="minorHAnsi" w:eastAsiaTheme="minorHAnsi" w:hAnsiTheme="minorHAnsi" w:cstheme="minorBidi"/>
                <w:sz w:val="22"/>
                <w:szCs w:val="22"/>
                <w:rPrChange w:id="5275" w:author="Nick.Tolimieri [2]" w:date="2022-09-27T11:52:00Z">
                  <w:rPr>
                    <w:ins w:id="5276" w:author="Nick.Tolimieri [2]" w:date="2022-09-27T11:52:00Z"/>
                    <w:rFonts w:ascii="Calibri" w:hAnsi="Calibri" w:cs="Calibri"/>
                    <w:color w:val="000000"/>
                    <w:sz w:val="22"/>
                    <w:szCs w:val="22"/>
                  </w:rPr>
                </w:rPrChange>
              </w:rPr>
              <w:pPrChange w:id="5277" w:author="Nick.Tolimieri [2]" w:date="2022-09-27T11:52:00Z">
                <w:pPr>
                  <w:jc w:val="right"/>
                </w:pPr>
              </w:pPrChange>
            </w:pPr>
            <w:ins w:id="5278" w:author="Nick.Tolimieri [2]" w:date="2022-09-27T11:52:00Z">
              <w:r w:rsidRPr="00B41F3D">
                <w:rPr>
                  <w:rFonts w:asciiTheme="minorHAnsi" w:eastAsiaTheme="minorHAnsi" w:hAnsiTheme="minorHAnsi" w:cstheme="minorBidi"/>
                  <w:sz w:val="22"/>
                  <w:szCs w:val="22"/>
                  <w:rPrChange w:id="5279" w:author="Nick.Tolimieri [2]" w:date="2022-09-27T11:52:00Z">
                    <w:rPr>
                      <w:rFonts w:ascii="Calibri" w:hAnsi="Calibri" w:cs="Calibri"/>
                      <w:color w:val="000000"/>
                      <w:sz w:val="22"/>
                      <w:szCs w:val="22"/>
                    </w:rPr>
                  </w:rPrChange>
                </w:rPr>
                <w:t>2002</w:t>
              </w:r>
            </w:ins>
          </w:p>
        </w:tc>
        <w:tc>
          <w:tcPr>
            <w:tcW w:w="960" w:type="dxa"/>
            <w:noWrap/>
            <w:hideMark/>
          </w:tcPr>
          <w:p w:rsidR="00B41F3D" w:rsidRPr="00B41F3D" w:rsidRDefault="00B41F3D" w:rsidP="00B41F3D">
            <w:pPr>
              <w:ind w:firstLine="0"/>
              <w:rPr>
                <w:ins w:id="5280" w:author="Nick.Tolimieri [2]" w:date="2022-09-27T11:52:00Z"/>
                <w:rFonts w:asciiTheme="minorHAnsi" w:eastAsiaTheme="minorHAnsi" w:hAnsiTheme="minorHAnsi" w:cstheme="minorBidi"/>
                <w:sz w:val="22"/>
                <w:szCs w:val="22"/>
                <w:rPrChange w:id="5281" w:author="Nick.Tolimieri [2]" w:date="2022-09-27T11:52:00Z">
                  <w:rPr>
                    <w:ins w:id="5282" w:author="Nick.Tolimieri [2]" w:date="2022-09-27T11:52:00Z"/>
                    <w:rFonts w:ascii="Calibri" w:hAnsi="Calibri" w:cs="Calibri"/>
                    <w:color w:val="000000"/>
                    <w:sz w:val="22"/>
                    <w:szCs w:val="22"/>
                  </w:rPr>
                </w:rPrChange>
              </w:rPr>
              <w:pPrChange w:id="5283" w:author="Nick.Tolimieri [2]" w:date="2022-09-27T11:52:00Z">
                <w:pPr>
                  <w:jc w:val="right"/>
                </w:pPr>
              </w:pPrChange>
            </w:pPr>
            <w:ins w:id="5284" w:author="Nick.Tolimieri [2]" w:date="2022-09-27T11:52:00Z">
              <w:r w:rsidRPr="00B41F3D">
                <w:rPr>
                  <w:rFonts w:asciiTheme="minorHAnsi" w:eastAsiaTheme="minorHAnsi" w:hAnsiTheme="minorHAnsi" w:cstheme="minorBidi"/>
                  <w:sz w:val="22"/>
                  <w:szCs w:val="22"/>
                  <w:rPrChange w:id="528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286" w:author="Nick.Tolimieri [2]" w:date="2022-09-27T11:52:00Z"/>
                <w:rFonts w:asciiTheme="minorHAnsi" w:eastAsiaTheme="minorHAnsi" w:hAnsiTheme="minorHAnsi" w:cstheme="minorBidi"/>
                <w:sz w:val="22"/>
                <w:szCs w:val="22"/>
                <w:rPrChange w:id="5287" w:author="Nick.Tolimieri [2]" w:date="2022-09-27T11:52:00Z">
                  <w:rPr>
                    <w:ins w:id="5288" w:author="Nick.Tolimieri [2]" w:date="2022-09-27T11:52:00Z"/>
                    <w:rFonts w:ascii="Calibri" w:hAnsi="Calibri" w:cs="Calibri"/>
                    <w:color w:val="000000"/>
                    <w:sz w:val="22"/>
                    <w:szCs w:val="22"/>
                  </w:rPr>
                </w:rPrChange>
              </w:rPr>
              <w:pPrChange w:id="5289" w:author="Nick.Tolimieri [2]" w:date="2022-09-27T11:52:00Z">
                <w:pPr>
                  <w:jc w:val="right"/>
                </w:pPr>
              </w:pPrChange>
            </w:pPr>
            <w:ins w:id="5290" w:author="Nick.Tolimieri [2]" w:date="2022-09-27T11:52:00Z">
              <w:r w:rsidRPr="00B41F3D">
                <w:rPr>
                  <w:rFonts w:asciiTheme="minorHAnsi" w:eastAsiaTheme="minorHAnsi" w:hAnsiTheme="minorHAnsi" w:cstheme="minorBidi"/>
                  <w:sz w:val="22"/>
                  <w:szCs w:val="22"/>
                  <w:rPrChange w:id="5291" w:author="Nick.Tolimieri [2]" w:date="2022-09-27T11:52:00Z">
                    <w:rPr>
                      <w:rFonts w:ascii="Calibri" w:hAnsi="Calibri" w:cs="Calibri"/>
                      <w:color w:val="000000"/>
                      <w:sz w:val="22"/>
                      <w:szCs w:val="22"/>
                    </w:rPr>
                  </w:rPrChange>
                </w:rPr>
                <w:t>12</w:t>
              </w:r>
            </w:ins>
          </w:p>
        </w:tc>
        <w:tc>
          <w:tcPr>
            <w:tcW w:w="960" w:type="dxa"/>
            <w:noWrap/>
            <w:hideMark/>
          </w:tcPr>
          <w:p w:rsidR="00B41F3D" w:rsidRPr="00B41F3D" w:rsidRDefault="00B41F3D" w:rsidP="00B41F3D">
            <w:pPr>
              <w:ind w:firstLine="0"/>
              <w:rPr>
                <w:ins w:id="5292" w:author="Nick.Tolimieri [2]" w:date="2022-09-27T11:52:00Z"/>
                <w:rFonts w:asciiTheme="minorHAnsi" w:eastAsiaTheme="minorHAnsi" w:hAnsiTheme="minorHAnsi" w:cstheme="minorBidi"/>
                <w:sz w:val="22"/>
                <w:szCs w:val="22"/>
                <w:rPrChange w:id="5293" w:author="Nick.Tolimieri [2]" w:date="2022-09-27T11:52:00Z">
                  <w:rPr>
                    <w:ins w:id="5294" w:author="Nick.Tolimieri [2]" w:date="2022-09-27T11:52:00Z"/>
                    <w:rFonts w:ascii="Calibri" w:hAnsi="Calibri" w:cs="Calibri"/>
                    <w:color w:val="000000"/>
                    <w:sz w:val="22"/>
                    <w:szCs w:val="22"/>
                  </w:rPr>
                </w:rPrChange>
              </w:rPr>
              <w:pPrChange w:id="5295" w:author="Nick.Tolimieri [2]" w:date="2022-09-27T11:52:00Z">
                <w:pPr>
                  <w:jc w:val="right"/>
                </w:pPr>
              </w:pPrChange>
            </w:pPr>
            <w:ins w:id="5296" w:author="Nick.Tolimieri [2]" w:date="2022-09-27T11:52:00Z">
              <w:r w:rsidRPr="00B41F3D">
                <w:rPr>
                  <w:rFonts w:asciiTheme="minorHAnsi" w:eastAsiaTheme="minorHAnsi" w:hAnsiTheme="minorHAnsi" w:cstheme="minorBidi"/>
                  <w:sz w:val="22"/>
                  <w:szCs w:val="22"/>
                  <w:rPrChange w:id="5297"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5298" w:author="Nick.Tolimieri [2]" w:date="2022-09-27T11:52:00Z"/>
                <w:rFonts w:asciiTheme="minorHAnsi" w:eastAsiaTheme="minorHAnsi" w:hAnsiTheme="minorHAnsi" w:cstheme="minorBidi"/>
                <w:sz w:val="22"/>
                <w:szCs w:val="22"/>
                <w:rPrChange w:id="5299" w:author="Nick.Tolimieri [2]" w:date="2022-09-27T11:52:00Z">
                  <w:rPr>
                    <w:ins w:id="5300" w:author="Nick.Tolimieri [2]" w:date="2022-09-27T11:52:00Z"/>
                    <w:rFonts w:ascii="Calibri" w:hAnsi="Calibri" w:cs="Calibri"/>
                    <w:color w:val="000000"/>
                    <w:sz w:val="22"/>
                    <w:szCs w:val="22"/>
                  </w:rPr>
                </w:rPrChange>
              </w:rPr>
              <w:pPrChange w:id="5301" w:author="Nick.Tolimieri [2]" w:date="2022-09-27T11:52:00Z">
                <w:pPr>
                  <w:jc w:val="right"/>
                </w:pPr>
              </w:pPrChange>
            </w:pPr>
            <w:ins w:id="5302" w:author="Nick.Tolimieri [2]" w:date="2022-09-27T11:52:00Z">
              <w:r w:rsidRPr="00B41F3D">
                <w:rPr>
                  <w:rFonts w:asciiTheme="minorHAnsi" w:eastAsiaTheme="minorHAnsi" w:hAnsiTheme="minorHAnsi" w:cstheme="minorBidi"/>
                  <w:sz w:val="22"/>
                  <w:szCs w:val="22"/>
                  <w:rPrChange w:id="5303" w:author="Nick.Tolimieri [2]" w:date="2022-09-27T11:52:00Z">
                    <w:rPr>
                      <w:rFonts w:ascii="Calibri" w:hAnsi="Calibri" w:cs="Calibri"/>
                      <w:color w:val="000000"/>
                      <w:sz w:val="22"/>
                      <w:szCs w:val="22"/>
                    </w:rPr>
                  </w:rPrChange>
                </w:rPr>
                <w:t>13</w:t>
              </w:r>
            </w:ins>
          </w:p>
        </w:tc>
        <w:tc>
          <w:tcPr>
            <w:tcW w:w="960" w:type="dxa"/>
            <w:noWrap/>
            <w:hideMark/>
          </w:tcPr>
          <w:p w:rsidR="00B41F3D" w:rsidRPr="00B41F3D" w:rsidRDefault="00B41F3D" w:rsidP="00B41F3D">
            <w:pPr>
              <w:ind w:firstLine="0"/>
              <w:rPr>
                <w:ins w:id="5304" w:author="Nick.Tolimieri [2]" w:date="2022-09-27T11:52:00Z"/>
                <w:rFonts w:asciiTheme="minorHAnsi" w:eastAsiaTheme="minorHAnsi" w:hAnsiTheme="minorHAnsi" w:cstheme="minorBidi"/>
                <w:sz w:val="22"/>
                <w:szCs w:val="22"/>
                <w:rPrChange w:id="5305" w:author="Nick.Tolimieri [2]" w:date="2022-09-27T11:52:00Z">
                  <w:rPr>
                    <w:ins w:id="5306" w:author="Nick.Tolimieri [2]" w:date="2022-09-27T11:52:00Z"/>
                    <w:rFonts w:ascii="Calibri" w:hAnsi="Calibri" w:cs="Calibri"/>
                    <w:color w:val="000000"/>
                    <w:sz w:val="22"/>
                    <w:szCs w:val="22"/>
                  </w:rPr>
                </w:rPrChange>
              </w:rPr>
              <w:pPrChange w:id="5307" w:author="Nick.Tolimieri [2]" w:date="2022-09-27T11:52:00Z">
                <w:pPr>
                  <w:jc w:val="right"/>
                </w:pPr>
              </w:pPrChange>
            </w:pPr>
            <w:ins w:id="5308" w:author="Nick.Tolimieri [2]" w:date="2022-09-27T11:52:00Z">
              <w:r w:rsidRPr="00B41F3D">
                <w:rPr>
                  <w:rFonts w:asciiTheme="minorHAnsi" w:eastAsiaTheme="minorHAnsi" w:hAnsiTheme="minorHAnsi" w:cstheme="minorBidi"/>
                  <w:sz w:val="22"/>
                  <w:szCs w:val="22"/>
                  <w:rPrChange w:id="5309" w:author="Nick.Tolimieri [2]" w:date="2022-09-27T11:52:00Z">
                    <w:rPr>
                      <w:rFonts w:ascii="Calibri" w:hAnsi="Calibri" w:cs="Calibri"/>
                      <w:color w:val="000000"/>
                      <w:sz w:val="22"/>
                      <w:szCs w:val="22"/>
                    </w:rPr>
                  </w:rPrChange>
                </w:rPr>
                <w:t>13</w:t>
              </w:r>
            </w:ins>
          </w:p>
        </w:tc>
        <w:tc>
          <w:tcPr>
            <w:tcW w:w="960" w:type="dxa"/>
            <w:noWrap/>
            <w:hideMark/>
          </w:tcPr>
          <w:p w:rsidR="00B41F3D" w:rsidRPr="00B41F3D" w:rsidRDefault="00B41F3D" w:rsidP="00B41F3D">
            <w:pPr>
              <w:ind w:firstLine="0"/>
              <w:rPr>
                <w:ins w:id="5310" w:author="Nick.Tolimieri [2]" w:date="2022-09-27T11:52:00Z"/>
                <w:rFonts w:asciiTheme="minorHAnsi" w:eastAsiaTheme="minorHAnsi" w:hAnsiTheme="minorHAnsi" w:cstheme="minorBidi"/>
                <w:sz w:val="22"/>
                <w:szCs w:val="22"/>
                <w:rPrChange w:id="5311" w:author="Nick.Tolimieri [2]" w:date="2022-09-27T11:52:00Z">
                  <w:rPr>
                    <w:ins w:id="5312" w:author="Nick.Tolimieri [2]" w:date="2022-09-27T11:52:00Z"/>
                    <w:rFonts w:ascii="Calibri" w:hAnsi="Calibri" w:cs="Calibri"/>
                    <w:color w:val="000000"/>
                    <w:sz w:val="22"/>
                    <w:szCs w:val="22"/>
                  </w:rPr>
                </w:rPrChange>
              </w:rPr>
              <w:pPrChange w:id="5313" w:author="Nick.Tolimieri [2]" w:date="2022-09-27T11:52:00Z">
                <w:pPr>
                  <w:jc w:val="right"/>
                </w:pPr>
              </w:pPrChange>
            </w:pPr>
            <w:ins w:id="5314" w:author="Nick.Tolimieri [2]" w:date="2022-09-27T11:52:00Z">
              <w:r w:rsidRPr="00B41F3D">
                <w:rPr>
                  <w:rFonts w:asciiTheme="minorHAnsi" w:eastAsiaTheme="minorHAnsi" w:hAnsiTheme="minorHAnsi" w:cstheme="minorBidi"/>
                  <w:sz w:val="22"/>
                  <w:szCs w:val="22"/>
                  <w:rPrChange w:id="5315" w:author="Nick.Tolimieri [2]" w:date="2022-09-27T11:52:00Z">
                    <w:rPr>
                      <w:rFonts w:ascii="Calibri" w:hAnsi="Calibri" w:cs="Calibri"/>
                      <w:color w:val="000000"/>
                      <w:sz w:val="22"/>
                      <w:szCs w:val="22"/>
                    </w:rPr>
                  </w:rPrChange>
                </w:rPr>
                <w:t>13</w:t>
              </w:r>
            </w:ins>
          </w:p>
        </w:tc>
        <w:tc>
          <w:tcPr>
            <w:tcW w:w="960" w:type="dxa"/>
            <w:noWrap/>
            <w:hideMark/>
          </w:tcPr>
          <w:p w:rsidR="00B41F3D" w:rsidRPr="00B41F3D" w:rsidRDefault="00B41F3D" w:rsidP="00B41F3D">
            <w:pPr>
              <w:ind w:firstLine="0"/>
              <w:rPr>
                <w:ins w:id="5316" w:author="Nick.Tolimieri [2]" w:date="2022-09-27T11:52:00Z"/>
                <w:rFonts w:asciiTheme="minorHAnsi" w:eastAsiaTheme="minorHAnsi" w:hAnsiTheme="minorHAnsi" w:cstheme="minorBidi"/>
                <w:sz w:val="22"/>
                <w:szCs w:val="22"/>
                <w:rPrChange w:id="5317" w:author="Nick.Tolimieri [2]" w:date="2022-09-27T11:52:00Z">
                  <w:rPr>
                    <w:ins w:id="5318" w:author="Nick.Tolimieri [2]" w:date="2022-09-27T11:52:00Z"/>
                    <w:rFonts w:ascii="Calibri" w:hAnsi="Calibri" w:cs="Calibri"/>
                    <w:color w:val="000000"/>
                    <w:sz w:val="22"/>
                    <w:szCs w:val="22"/>
                  </w:rPr>
                </w:rPrChange>
              </w:rPr>
              <w:pPrChange w:id="5319" w:author="Nick.Tolimieri [2]" w:date="2022-09-27T11:52:00Z">
                <w:pPr>
                  <w:jc w:val="right"/>
                </w:pPr>
              </w:pPrChange>
            </w:pPr>
            <w:ins w:id="5320" w:author="Nick.Tolimieri [2]" w:date="2022-09-27T11:52:00Z">
              <w:r w:rsidRPr="00B41F3D">
                <w:rPr>
                  <w:rFonts w:asciiTheme="minorHAnsi" w:eastAsiaTheme="minorHAnsi" w:hAnsiTheme="minorHAnsi" w:cstheme="minorBidi"/>
                  <w:sz w:val="22"/>
                  <w:szCs w:val="22"/>
                  <w:rPrChange w:id="5321" w:author="Nick.Tolimieri [2]" w:date="2022-09-27T11:52:00Z">
                    <w:rPr>
                      <w:rFonts w:ascii="Calibri" w:hAnsi="Calibri" w:cs="Calibri"/>
                      <w:color w:val="000000"/>
                      <w:sz w:val="22"/>
                      <w:szCs w:val="22"/>
                    </w:rPr>
                  </w:rPrChange>
                </w:rPr>
                <w:t>1.55</w:t>
              </w:r>
            </w:ins>
          </w:p>
        </w:tc>
        <w:tc>
          <w:tcPr>
            <w:tcW w:w="960" w:type="dxa"/>
            <w:noWrap/>
            <w:hideMark/>
          </w:tcPr>
          <w:p w:rsidR="00B41F3D" w:rsidRPr="00B41F3D" w:rsidRDefault="00B41F3D" w:rsidP="00B41F3D">
            <w:pPr>
              <w:ind w:firstLine="0"/>
              <w:rPr>
                <w:ins w:id="5322" w:author="Nick.Tolimieri [2]" w:date="2022-09-27T11:52:00Z"/>
                <w:rFonts w:asciiTheme="minorHAnsi" w:eastAsiaTheme="minorHAnsi" w:hAnsiTheme="minorHAnsi" w:cstheme="minorBidi"/>
                <w:sz w:val="22"/>
                <w:szCs w:val="22"/>
                <w:rPrChange w:id="5323" w:author="Nick.Tolimieri [2]" w:date="2022-09-27T11:52:00Z">
                  <w:rPr>
                    <w:ins w:id="5324" w:author="Nick.Tolimieri [2]" w:date="2022-09-27T11:52:00Z"/>
                    <w:rFonts w:ascii="Calibri" w:hAnsi="Calibri" w:cs="Calibri"/>
                    <w:color w:val="000000"/>
                    <w:sz w:val="22"/>
                    <w:szCs w:val="22"/>
                  </w:rPr>
                </w:rPrChange>
              </w:rPr>
              <w:pPrChange w:id="5325" w:author="Nick.Tolimieri [2]" w:date="2022-09-27T11:52:00Z">
                <w:pPr>
                  <w:jc w:val="right"/>
                </w:pPr>
              </w:pPrChange>
            </w:pPr>
            <w:ins w:id="5326" w:author="Nick.Tolimieri [2]" w:date="2022-09-27T11:52:00Z">
              <w:r w:rsidRPr="00B41F3D">
                <w:rPr>
                  <w:rFonts w:asciiTheme="minorHAnsi" w:eastAsiaTheme="minorHAnsi" w:hAnsiTheme="minorHAnsi" w:cstheme="minorBidi"/>
                  <w:sz w:val="22"/>
                  <w:szCs w:val="22"/>
                  <w:rPrChange w:id="5327" w:author="Nick.Tolimieri [2]" w:date="2022-09-27T11:52:00Z">
                    <w:rPr>
                      <w:rFonts w:ascii="Calibri" w:hAnsi="Calibri" w:cs="Calibri"/>
                      <w:color w:val="000000"/>
                      <w:sz w:val="22"/>
                      <w:szCs w:val="22"/>
                    </w:rPr>
                  </w:rPrChange>
                </w:rPr>
                <w:t>0.24</w:t>
              </w:r>
            </w:ins>
          </w:p>
        </w:tc>
      </w:tr>
      <w:tr w:rsidR="00B41F3D" w:rsidRPr="00B41F3D" w:rsidTr="00B41F3D">
        <w:trPr>
          <w:divId w:val="820847304"/>
          <w:trHeight w:val="300"/>
          <w:ins w:id="5328" w:author="Nick.Tolimieri [2]" w:date="2022-09-27T11:52:00Z"/>
        </w:trPr>
        <w:tc>
          <w:tcPr>
            <w:tcW w:w="960" w:type="dxa"/>
            <w:noWrap/>
            <w:hideMark/>
          </w:tcPr>
          <w:p w:rsidR="00B41F3D" w:rsidRPr="00B41F3D" w:rsidRDefault="00B41F3D" w:rsidP="00B41F3D">
            <w:pPr>
              <w:ind w:firstLine="0"/>
              <w:rPr>
                <w:ins w:id="5329" w:author="Nick.Tolimieri [2]" w:date="2022-09-27T11:52:00Z"/>
                <w:rFonts w:asciiTheme="minorHAnsi" w:eastAsiaTheme="minorHAnsi" w:hAnsiTheme="minorHAnsi" w:cstheme="minorBidi"/>
                <w:sz w:val="22"/>
                <w:szCs w:val="22"/>
                <w:rPrChange w:id="5330" w:author="Nick.Tolimieri [2]" w:date="2022-09-27T11:52:00Z">
                  <w:rPr>
                    <w:ins w:id="5331" w:author="Nick.Tolimieri [2]" w:date="2022-09-27T11:52:00Z"/>
                    <w:rFonts w:ascii="Calibri" w:hAnsi="Calibri" w:cs="Calibri"/>
                    <w:color w:val="000000"/>
                    <w:sz w:val="22"/>
                    <w:szCs w:val="22"/>
                  </w:rPr>
                </w:rPrChange>
              </w:rPr>
              <w:pPrChange w:id="5332" w:author="Nick.Tolimieri [2]" w:date="2022-09-27T11:52:00Z">
                <w:pPr/>
              </w:pPrChange>
            </w:pPr>
            <w:proofErr w:type="spellStart"/>
            <w:ins w:id="5333" w:author="Nick.Tolimieri [2]" w:date="2022-09-27T11:52:00Z">
              <w:r w:rsidRPr="00B41F3D">
                <w:rPr>
                  <w:rFonts w:asciiTheme="minorHAnsi" w:eastAsiaTheme="minorHAnsi" w:hAnsiTheme="minorHAnsi" w:cstheme="minorBidi"/>
                  <w:sz w:val="22"/>
                  <w:szCs w:val="22"/>
                  <w:rPrChange w:id="5334"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335"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336"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337"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338" w:author="Nick.Tolimieri [2]" w:date="2022-09-27T11:52:00Z"/>
                <w:rFonts w:asciiTheme="minorHAnsi" w:eastAsiaTheme="minorHAnsi" w:hAnsiTheme="minorHAnsi" w:cstheme="minorBidi"/>
                <w:sz w:val="22"/>
                <w:szCs w:val="22"/>
                <w:rPrChange w:id="5339" w:author="Nick.Tolimieri [2]" w:date="2022-09-27T11:52:00Z">
                  <w:rPr>
                    <w:ins w:id="5340" w:author="Nick.Tolimieri [2]" w:date="2022-09-27T11:52:00Z"/>
                    <w:rFonts w:ascii="Calibri" w:hAnsi="Calibri" w:cs="Calibri"/>
                    <w:color w:val="000000"/>
                    <w:sz w:val="22"/>
                    <w:szCs w:val="22"/>
                  </w:rPr>
                </w:rPrChange>
              </w:rPr>
              <w:pPrChange w:id="5341" w:author="Nick.Tolimieri [2]" w:date="2022-09-27T11:52:00Z">
                <w:pPr>
                  <w:jc w:val="right"/>
                </w:pPr>
              </w:pPrChange>
            </w:pPr>
            <w:ins w:id="5342" w:author="Nick.Tolimieri [2]" w:date="2022-09-27T11:52:00Z">
              <w:r w:rsidRPr="00B41F3D">
                <w:rPr>
                  <w:rFonts w:asciiTheme="minorHAnsi" w:eastAsiaTheme="minorHAnsi" w:hAnsiTheme="minorHAnsi" w:cstheme="minorBidi"/>
                  <w:sz w:val="22"/>
                  <w:szCs w:val="22"/>
                  <w:rPrChange w:id="5343" w:author="Nick.Tolimieri [2]" w:date="2022-09-27T11:52:00Z">
                    <w:rPr>
                      <w:rFonts w:ascii="Calibri" w:hAnsi="Calibri" w:cs="Calibri"/>
                      <w:color w:val="000000"/>
                      <w:sz w:val="22"/>
                      <w:szCs w:val="22"/>
                    </w:rPr>
                  </w:rPrChange>
                </w:rPr>
                <w:t>2003</w:t>
              </w:r>
            </w:ins>
          </w:p>
        </w:tc>
        <w:tc>
          <w:tcPr>
            <w:tcW w:w="960" w:type="dxa"/>
            <w:noWrap/>
            <w:hideMark/>
          </w:tcPr>
          <w:p w:rsidR="00B41F3D" w:rsidRPr="00B41F3D" w:rsidRDefault="00B41F3D" w:rsidP="00B41F3D">
            <w:pPr>
              <w:ind w:firstLine="0"/>
              <w:rPr>
                <w:ins w:id="5344" w:author="Nick.Tolimieri [2]" w:date="2022-09-27T11:52:00Z"/>
                <w:rFonts w:asciiTheme="minorHAnsi" w:eastAsiaTheme="minorHAnsi" w:hAnsiTheme="minorHAnsi" w:cstheme="minorBidi"/>
                <w:sz w:val="22"/>
                <w:szCs w:val="22"/>
                <w:rPrChange w:id="5345" w:author="Nick.Tolimieri [2]" w:date="2022-09-27T11:52:00Z">
                  <w:rPr>
                    <w:ins w:id="5346" w:author="Nick.Tolimieri [2]" w:date="2022-09-27T11:52:00Z"/>
                    <w:rFonts w:ascii="Calibri" w:hAnsi="Calibri" w:cs="Calibri"/>
                    <w:color w:val="000000"/>
                    <w:sz w:val="22"/>
                    <w:szCs w:val="22"/>
                  </w:rPr>
                </w:rPrChange>
              </w:rPr>
              <w:pPrChange w:id="5347" w:author="Nick.Tolimieri [2]" w:date="2022-09-27T11:52:00Z">
                <w:pPr>
                  <w:jc w:val="right"/>
                </w:pPr>
              </w:pPrChange>
            </w:pPr>
            <w:ins w:id="5348" w:author="Nick.Tolimieri [2]" w:date="2022-09-27T11:52:00Z">
              <w:r w:rsidRPr="00B41F3D">
                <w:rPr>
                  <w:rFonts w:asciiTheme="minorHAnsi" w:eastAsiaTheme="minorHAnsi" w:hAnsiTheme="minorHAnsi" w:cstheme="minorBidi"/>
                  <w:sz w:val="22"/>
                  <w:szCs w:val="22"/>
                  <w:rPrChange w:id="534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350" w:author="Nick.Tolimieri [2]" w:date="2022-09-27T11:52:00Z"/>
                <w:rFonts w:asciiTheme="minorHAnsi" w:eastAsiaTheme="minorHAnsi" w:hAnsiTheme="minorHAnsi" w:cstheme="minorBidi"/>
                <w:sz w:val="22"/>
                <w:szCs w:val="22"/>
                <w:rPrChange w:id="5351" w:author="Nick.Tolimieri [2]" w:date="2022-09-27T11:52:00Z">
                  <w:rPr>
                    <w:ins w:id="5352" w:author="Nick.Tolimieri [2]" w:date="2022-09-27T11:52:00Z"/>
                    <w:rFonts w:ascii="Calibri" w:hAnsi="Calibri" w:cs="Calibri"/>
                    <w:color w:val="000000"/>
                    <w:sz w:val="22"/>
                    <w:szCs w:val="22"/>
                  </w:rPr>
                </w:rPrChange>
              </w:rPr>
              <w:pPrChange w:id="5353" w:author="Nick.Tolimieri [2]" w:date="2022-09-27T11:52:00Z">
                <w:pPr>
                  <w:jc w:val="right"/>
                </w:pPr>
              </w:pPrChange>
            </w:pPr>
            <w:ins w:id="5354" w:author="Nick.Tolimieri [2]" w:date="2022-09-27T11:52:00Z">
              <w:r w:rsidRPr="00B41F3D">
                <w:rPr>
                  <w:rFonts w:asciiTheme="minorHAnsi" w:eastAsiaTheme="minorHAnsi" w:hAnsiTheme="minorHAnsi" w:cstheme="minorBidi"/>
                  <w:sz w:val="22"/>
                  <w:szCs w:val="22"/>
                  <w:rPrChange w:id="5355" w:author="Nick.Tolimieri [2]" w:date="2022-09-27T11:52:00Z">
                    <w:rPr>
                      <w:rFonts w:ascii="Calibri" w:hAnsi="Calibri" w:cs="Calibri"/>
                      <w:color w:val="000000"/>
                      <w:sz w:val="22"/>
                      <w:szCs w:val="22"/>
                    </w:rPr>
                  </w:rPrChange>
                </w:rPr>
                <w:t>31</w:t>
              </w:r>
            </w:ins>
          </w:p>
        </w:tc>
        <w:tc>
          <w:tcPr>
            <w:tcW w:w="960" w:type="dxa"/>
            <w:noWrap/>
            <w:hideMark/>
          </w:tcPr>
          <w:p w:rsidR="00B41F3D" w:rsidRPr="00B41F3D" w:rsidRDefault="00B41F3D" w:rsidP="00B41F3D">
            <w:pPr>
              <w:ind w:firstLine="0"/>
              <w:rPr>
                <w:ins w:id="5356" w:author="Nick.Tolimieri [2]" w:date="2022-09-27T11:52:00Z"/>
                <w:rFonts w:asciiTheme="minorHAnsi" w:eastAsiaTheme="minorHAnsi" w:hAnsiTheme="minorHAnsi" w:cstheme="minorBidi"/>
                <w:sz w:val="22"/>
                <w:szCs w:val="22"/>
                <w:rPrChange w:id="5357" w:author="Nick.Tolimieri [2]" w:date="2022-09-27T11:52:00Z">
                  <w:rPr>
                    <w:ins w:id="5358" w:author="Nick.Tolimieri [2]" w:date="2022-09-27T11:52:00Z"/>
                    <w:rFonts w:ascii="Calibri" w:hAnsi="Calibri" w:cs="Calibri"/>
                    <w:color w:val="000000"/>
                    <w:sz w:val="22"/>
                    <w:szCs w:val="22"/>
                  </w:rPr>
                </w:rPrChange>
              </w:rPr>
              <w:pPrChange w:id="5359" w:author="Nick.Tolimieri [2]" w:date="2022-09-27T11:52:00Z">
                <w:pPr>
                  <w:jc w:val="right"/>
                </w:pPr>
              </w:pPrChange>
            </w:pPr>
            <w:ins w:id="5360" w:author="Nick.Tolimieri [2]" w:date="2022-09-27T11:52:00Z">
              <w:r w:rsidRPr="00B41F3D">
                <w:rPr>
                  <w:rFonts w:asciiTheme="minorHAnsi" w:eastAsiaTheme="minorHAnsi" w:hAnsiTheme="minorHAnsi" w:cstheme="minorBidi"/>
                  <w:sz w:val="22"/>
                  <w:szCs w:val="22"/>
                  <w:rPrChange w:id="5361" w:author="Nick.Tolimieri [2]" w:date="2022-09-27T11:52:00Z">
                    <w:rPr>
                      <w:rFonts w:ascii="Calibri" w:hAnsi="Calibri" w:cs="Calibri"/>
                      <w:color w:val="000000"/>
                      <w:sz w:val="22"/>
                      <w:szCs w:val="22"/>
                    </w:rPr>
                  </w:rPrChange>
                </w:rPr>
                <w:t>3</w:t>
              </w:r>
            </w:ins>
          </w:p>
        </w:tc>
        <w:tc>
          <w:tcPr>
            <w:tcW w:w="960" w:type="dxa"/>
            <w:noWrap/>
            <w:hideMark/>
          </w:tcPr>
          <w:p w:rsidR="00B41F3D" w:rsidRPr="00B41F3D" w:rsidRDefault="00B41F3D" w:rsidP="00B41F3D">
            <w:pPr>
              <w:ind w:firstLine="0"/>
              <w:rPr>
                <w:ins w:id="5362" w:author="Nick.Tolimieri [2]" w:date="2022-09-27T11:52:00Z"/>
                <w:rFonts w:asciiTheme="minorHAnsi" w:eastAsiaTheme="minorHAnsi" w:hAnsiTheme="minorHAnsi" w:cstheme="minorBidi"/>
                <w:sz w:val="22"/>
                <w:szCs w:val="22"/>
                <w:rPrChange w:id="5363" w:author="Nick.Tolimieri [2]" w:date="2022-09-27T11:52:00Z">
                  <w:rPr>
                    <w:ins w:id="5364" w:author="Nick.Tolimieri [2]" w:date="2022-09-27T11:52:00Z"/>
                    <w:rFonts w:ascii="Calibri" w:hAnsi="Calibri" w:cs="Calibri"/>
                    <w:color w:val="000000"/>
                    <w:sz w:val="22"/>
                    <w:szCs w:val="22"/>
                  </w:rPr>
                </w:rPrChange>
              </w:rPr>
              <w:pPrChange w:id="5365" w:author="Nick.Tolimieri [2]" w:date="2022-09-27T11:52:00Z">
                <w:pPr>
                  <w:jc w:val="right"/>
                </w:pPr>
              </w:pPrChange>
            </w:pPr>
            <w:ins w:id="5366" w:author="Nick.Tolimieri [2]" w:date="2022-09-27T11:52:00Z">
              <w:r w:rsidRPr="00B41F3D">
                <w:rPr>
                  <w:rFonts w:asciiTheme="minorHAnsi" w:eastAsiaTheme="minorHAnsi" w:hAnsiTheme="minorHAnsi" w:cstheme="minorBidi"/>
                  <w:sz w:val="22"/>
                  <w:szCs w:val="22"/>
                  <w:rPrChange w:id="5367" w:author="Nick.Tolimieri [2]" w:date="2022-09-27T11:52:00Z">
                    <w:rPr>
                      <w:rFonts w:ascii="Calibri" w:hAnsi="Calibri" w:cs="Calibri"/>
                      <w:color w:val="000000"/>
                      <w:sz w:val="22"/>
                      <w:szCs w:val="22"/>
                    </w:rPr>
                  </w:rPrChange>
                </w:rPr>
                <w:t>23</w:t>
              </w:r>
            </w:ins>
          </w:p>
        </w:tc>
        <w:tc>
          <w:tcPr>
            <w:tcW w:w="960" w:type="dxa"/>
            <w:noWrap/>
            <w:hideMark/>
          </w:tcPr>
          <w:p w:rsidR="00B41F3D" w:rsidRPr="00B41F3D" w:rsidRDefault="00B41F3D" w:rsidP="00B41F3D">
            <w:pPr>
              <w:ind w:firstLine="0"/>
              <w:rPr>
                <w:ins w:id="5368" w:author="Nick.Tolimieri [2]" w:date="2022-09-27T11:52:00Z"/>
                <w:rFonts w:asciiTheme="minorHAnsi" w:eastAsiaTheme="minorHAnsi" w:hAnsiTheme="minorHAnsi" w:cstheme="minorBidi"/>
                <w:sz w:val="22"/>
                <w:szCs w:val="22"/>
                <w:rPrChange w:id="5369" w:author="Nick.Tolimieri [2]" w:date="2022-09-27T11:52:00Z">
                  <w:rPr>
                    <w:ins w:id="5370" w:author="Nick.Tolimieri [2]" w:date="2022-09-27T11:52:00Z"/>
                    <w:rFonts w:ascii="Calibri" w:hAnsi="Calibri" w:cs="Calibri"/>
                    <w:color w:val="000000"/>
                    <w:sz w:val="22"/>
                    <w:szCs w:val="22"/>
                  </w:rPr>
                </w:rPrChange>
              </w:rPr>
              <w:pPrChange w:id="5371" w:author="Nick.Tolimieri [2]" w:date="2022-09-27T11:52:00Z">
                <w:pPr>
                  <w:jc w:val="right"/>
                </w:pPr>
              </w:pPrChange>
            </w:pPr>
            <w:ins w:id="5372" w:author="Nick.Tolimieri [2]" w:date="2022-09-27T11:52:00Z">
              <w:r w:rsidRPr="00B41F3D">
                <w:rPr>
                  <w:rFonts w:asciiTheme="minorHAnsi" w:eastAsiaTheme="minorHAnsi" w:hAnsiTheme="minorHAnsi" w:cstheme="minorBidi"/>
                  <w:sz w:val="22"/>
                  <w:szCs w:val="22"/>
                  <w:rPrChange w:id="5373"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5374" w:author="Nick.Tolimieri [2]" w:date="2022-09-27T11:52:00Z"/>
                <w:rFonts w:asciiTheme="minorHAnsi" w:eastAsiaTheme="minorHAnsi" w:hAnsiTheme="minorHAnsi" w:cstheme="minorBidi"/>
                <w:sz w:val="22"/>
                <w:szCs w:val="22"/>
                <w:rPrChange w:id="5375" w:author="Nick.Tolimieri [2]" w:date="2022-09-27T11:52:00Z">
                  <w:rPr>
                    <w:ins w:id="5376" w:author="Nick.Tolimieri [2]" w:date="2022-09-27T11:52:00Z"/>
                    <w:rFonts w:ascii="Calibri" w:hAnsi="Calibri" w:cs="Calibri"/>
                    <w:color w:val="000000"/>
                    <w:sz w:val="22"/>
                    <w:szCs w:val="22"/>
                  </w:rPr>
                </w:rPrChange>
              </w:rPr>
              <w:pPrChange w:id="5377" w:author="Nick.Tolimieri [2]" w:date="2022-09-27T11:52:00Z">
                <w:pPr>
                  <w:jc w:val="right"/>
                </w:pPr>
              </w:pPrChange>
            </w:pPr>
            <w:ins w:id="5378" w:author="Nick.Tolimieri [2]" w:date="2022-09-27T11:52:00Z">
              <w:r w:rsidRPr="00B41F3D">
                <w:rPr>
                  <w:rFonts w:asciiTheme="minorHAnsi" w:eastAsiaTheme="minorHAnsi" w:hAnsiTheme="minorHAnsi" w:cstheme="minorBidi"/>
                  <w:sz w:val="22"/>
                  <w:szCs w:val="22"/>
                  <w:rPrChange w:id="5379" w:author="Nick.Tolimieri [2]" w:date="2022-09-27T11:52:00Z">
                    <w:rPr>
                      <w:rFonts w:ascii="Calibri" w:hAnsi="Calibri" w:cs="Calibri"/>
                      <w:color w:val="000000"/>
                      <w:sz w:val="22"/>
                      <w:szCs w:val="22"/>
                    </w:rPr>
                  </w:rPrChange>
                </w:rPr>
                <w:t>10</w:t>
              </w:r>
            </w:ins>
          </w:p>
        </w:tc>
        <w:tc>
          <w:tcPr>
            <w:tcW w:w="960" w:type="dxa"/>
            <w:noWrap/>
            <w:hideMark/>
          </w:tcPr>
          <w:p w:rsidR="00B41F3D" w:rsidRPr="00B41F3D" w:rsidRDefault="00B41F3D" w:rsidP="00B41F3D">
            <w:pPr>
              <w:ind w:firstLine="0"/>
              <w:rPr>
                <w:ins w:id="5380" w:author="Nick.Tolimieri [2]" w:date="2022-09-27T11:52:00Z"/>
                <w:rFonts w:asciiTheme="minorHAnsi" w:eastAsiaTheme="minorHAnsi" w:hAnsiTheme="minorHAnsi" w:cstheme="minorBidi"/>
                <w:sz w:val="22"/>
                <w:szCs w:val="22"/>
                <w:rPrChange w:id="5381" w:author="Nick.Tolimieri [2]" w:date="2022-09-27T11:52:00Z">
                  <w:rPr>
                    <w:ins w:id="5382" w:author="Nick.Tolimieri [2]" w:date="2022-09-27T11:52:00Z"/>
                    <w:rFonts w:ascii="Calibri" w:hAnsi="Calibri" w:cs="Calibri"/>
                    <w:color w:val="000000"/>
                    <w:sz w:val="22"/>
                    <w:szCs w:val="22"/>
                  </w:rPr>
                </w:rPrChange>
              </w:rPr>
              <w:pPrChange w:id="5383" w:author="Nick.Tolimieri [2]" w:date="2022-09-27T11:52:00Z">
                <w:pPr>
                  <w:jc w:val="right"/>
                </w:pPr>
              </w:pPrChange>
            </w:pPr>
            <w:ins w:id="5384" w:author="Nick.Tolimieri [2]" w:date="2022-09-27T11:52:00Z">
              <w:r w:rsidRPr="00B41F3D">
                <w:rPr>
                  <w:rFonts w:asciiTheme="minorHAnsi" w:eastAsiaTheme="minorHAnsi" w:hAnsiTheme="minorHAnsi" w:cstheme="minorBidi"/>
                  <w:sz w:val="22"/>
                  <w:szCs w:val="22"/>
                  <w:rPrChange w:id="5385" w:author="Nick.Tolimieri [2]" w:date="2022-09-27T11:52:00Z">
                    <w:rPr>
                      <w:rFonts w:ascii="Calibri" w:hAnsi="Calibri" w:cs="Calibri"/>
                      <w:color w:val="000000"/>
                      <w:sz w:val="22"/>
                      <w:szCs w:val="22"/>
                    </w:rPr>
                  </w:rPrChange>
                </w:rPr>
                <w:t>1.67</w:t>
              </w:r>
            </w:ins>
          </w:p>
        </w:tc>
        <w:tc>
          <w:tcPr>
            <w:tcW w:w="960" w:type="dxa"/>
            <w:noWrap/>
            <w:hideMark/>
          </w:tcPr>
          <w:p w:rsidR="00B41F3D" w:rsidRPr="00B41F3D" w:rsidRDefault="00B41F3D" w:rsidP="00B41F3D">
            <w:pPr>
              <w:ind w:firstLine="0"/>
              <w:rPr>
                <w:ins w:id="5386" w:author="Nick.Tolimieri [2]" w:date="2022-09-27T11:52:00Z"/>
                <w:rFonts w:asciiTheme="minorHAnsi" w:eastAsiaTheme="minorHAnsi" w:hAnsiTheme="minorHAnsi" w:cstheme="minorBidi"/>
                <w:sz w:val="22"/>
                <w:szCs w:val="22"/>
                <w:rPrChange w:id="5387" w:author="Nick.Tolimieri [2]" w:date="2022-09-27T11:52:00Z">
                  <w:rPr>
                    <w:ins w:id="5388" w:author="Nick.Tolimieri [2]" w:date="2022-09-27T11:52:00Z"/>
                    <w:rFonts w:ascii="Calibri" w:hAnsi="Calibri" w:cs="Calibri"/>
                    <w:color w:val="000000"/>
                    <w:sz w:val="22"/>
                    <w:szCs w:val="22"/>
                  </w:rPr>
                </w:rPrChange>
              </w:rPr>
              <w:pPrChange w:id="5389" w:author="Nick.Tolimieri [2]" w:date="2022-09-27T11:52:00Z">
                <w:pPr>
                  <w:jc w:val="right"/>
                </w:pPr>
              </w:pPrChange>
            </w:pPr>
            <w:ins w:id="5390" w:author="Nick.Tolimieri [2]" w:date="2022-09-27T11:52:00Z">
              <w:r w:rsidRPr="00B41F3D">
                <w:rPr>
                  <w:rFonts w:asciiTheme="minorHAnsi" w:eastAsiaTheme="minorHAnsi" w:hAnsiTheme="minorHAnsi" w:cstheme="minorBidi"/>
                  <w:sz w:val="22"/>
                  <w:szCs w:val="22"/>
                  <w:rPrChange w:id="5391" w:author="Nick.Tolimieri [2]" w:date="2022-09-27T11:52:00Z">
                    <w:rPr>
                      <w:rFonts w:ascii="Calibri" w:hAnsi="Calibri" w:cs="Calibri"/>
                      <w:color w:val="000000"/>
                      <w:sz w:val="22"/>
                      <w:szCs w:val="22"/>
                    </w:rPr>
                  </w:rPrChange>
                </w:rPr>
                <w:t>0.27</w:t>
              </w:r>
            </w:ins>
          </w:p>
        </w:tc>
      </w:tr>
      <w:tr w:rsidR="00B41F3D" w:rsidRPr="00B41F3D" w:rsidTr="00B41F3D">
        <w:trPr>
          <w:divId w:val="820847304"/>
          <w:trHeight w:val="300"/>
          <w:ins w:id="5392" w:author="Nick.Tolimieri [2]" w:date="2022-09-27T11:52:00Z"/>
        </w:trPr>
        <w:tc>
          <w:tcPr>
            <w:tcW w:w="960" w:type="dxa"/>
            <w:noWrap/>
            <w:hideMark/>
          </w:tcPr>
          <w:p w:rsidR="00B41F3D" w:rsidRPr="00B41F3D" w:rsidRDefault="00B41F3D" w:rsidP="00B41F3D">
            <w:pPr>
              <w:ind w:firstLine="0"/>
              <w:rPr>
                <w:ins w:id="5393" w:author="Nick.Tolimieri [2]" w:date="2022-09-27T11:52:00Z"/>
                <w:rFonts w:asciiTheme="minorHAnsi" w:eastAsiaTheme="minorHAnsi" w:hAnsiTheme="minorHAnsi" w:cstheme="minorBidi"/>
                <w:sz w:val="22"/>
                <w:szCs w:val="22"/>
                <w:rPrChange w:id="5394" w:author="Nick.Tolimieri [2]" w:date="2022-09-27T11:52:00Z">
                  <w:rPr>
                    <w:ins w:id="5395" w:author="Nick.Tolimieri [2]" w:date="2022-09-27T11:52:00Z"/>
                    <w:rFonts w:ascii="Calibri" w:hAnsi="Calibri" w:cs="Calibri"/>
                    <w:color w:val="000000"/>
                    <w:sz w:val="22"/>
                    <w:szCs w:val="22"/>
                  </w:rPr>
                </w:rPrChange>
              </w:rPr>
              <w:pPrChange w:id="5396" w:author="Nick.Tolimieri [2]" w:date="2022-09-27T11:52:00Z">
                <w:pPr/>
              </w:pPrChange>
            </w:pPr>
            <w:proofErr w:type="spellStart"/>
            <w:ins w:id="5397" w:author="Nick.Tolimieri [2]" w:date="2022-09-27T11:52:00Z">
              <w:r w:rsidRPr="00B41F3D">
                <w:rPr>
                  <w:rFonts w:asciiTheme="minorHAnsi" w:eastAsiaTheme="minorHAnsi" w:hAnsiTheme="minorHAnsi" w:cstheme="minorBidi"/>
                  <w:sz w:val="22"/>
                  <w:szCs w:val="22"/>
                  <w:rPrChange w:id="5398"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399"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400"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401"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402" w:author="Nick.Tolimieri [2]" w:date="2022-09-27T11:52:00Z"/>
                <w:rFonts w:asciiTheme="minorHAnsi" w:eastAsiaTheme="minorHAnsi" w:hAnsiTheme="minorHAnsi" w:cstheme="minorBidi"/>
                <w:sz w:val="22"/>
                <w:szCs w:val="22"/>
                <w:rPrChange w:id="5403" w:author="Nick.Tolimieri [2]" w:date="2022-09-27T11:52:00Z">
                  <w:rPr>
                    <w:ins w:id="5404" w:author="Nick.Tolimieri [2]" w:date="2022-09-27T11:52:00Z"/>
                    <w:rFonts w:ascii="Calibri" w:hAnsi="Calibri" w:cs="Calibri"/>
                    <w:color w:val="000000"/>
                    <w:sz w:val="22"/>
                    <w:szCs w:val="22"/>
                  </w:rPr>
                </w:rPrChange>
              </w:rPr>
              <w:pPrChange w:id="5405" w:author="Nick.Tolimieri [2]" w:date="2022-09-27T11:52:00Z">
                <w:pPr>
                  <w:jc w:val="right"/>
                </w:pPr>
              </w:pPrChange>
            </w:pPr>
            <w:ins w:id="5406" w:author="Nick.Tolimieri [2]" w:date="2022-09-27T11:52:00Z">
              <w:r w:rsidRPr="00B41F3D">
                <w:rPr>
                  <w:rFonts w:asciiTheme="minorHAnsi" w:eastAsiaTheme="minorHAnsi" w:hAnsiTheme="minorHAnsi" w:cstheme="minorBidi"/>
                  <w:sz w:val="22"/>
                  <w:szCs w:val="22"/>
                  <w:rPrChange w:id="5407" w:author="Nick.Tolimieri [2]" w:date="2022-09-27T11:52:00Z">
                    <w:rPr>
                      <w:rFonts w:ascii="Calibri" w:hAnsi="Calibri" w:cs="Calibri"/>
                      <w:color w:val="000000"/>
                      <w:sz w:val="22"/>
                      <w:szCs w:val="22"/>
                    </w:rPr>
                  </w:rPrChange>
                </w:rPr>
                <w:t>2004</w:t>
              </w:r>
            </w:ins>
          </w:p>
        </w:tc>
        <w:tc>
          <w:tcPr>
            <w:tcW w:w="960" w:type="dxa"/>
            <w:noWrap/>
            <w:hideMark/>
          </w:tcPr>
          <w:p w:rsidR="00B41F3D" w:rsidRPr="00B41F3D" w:rsidRDefault="00B41F3D" w:rsidP="00B41F3D">
            <w:pPr>
              <w:ind w:firstLine="0"/>
              <w:rPr>
                <w:ins w:id="5408" w:author="Nick.Tolimieri [2]" w:date="2022-09-27T11:52:00Z"/>
                <w:rFonts w:asciiTheme="minorHAnsi" w:eastAsiaTheme="minorHAnsi" w:hAnsiTheme="minorHAnsi" w:cstheme="minorBidi"/>
                <w:sz w:val="22"/>
                <w:szCs w:val="22"/>
                <w:rPrChange w:id="5409" w:author="Nick.Tolimieri [2]" w:date="2022-09-27T11:52:00Z">
                  <w:rPr>
                    <w:ins w:id="5410" w:author="Nick.Tolimieri [2]" w:date="2022-09-27T11:52:00Z"/>
                    <w:rFonts w:ascii="Calibri" w:hAnsi="Calibri" w:cs="Calibri"/>
                    <w:color w:val="000000"/>
                    <w:sz w:val="22"/>
                    <w:szCs w:val="22"/>
                  </w:rPr>
                </w:rPrChange>
              </w:rPr>
              <w:pPrChange w:id="5411" w:author="Nick.Tolimieri [2]" w:date="2022-09-27T11:52:00Z">
                <w:pPr>
                  <w:jc w:val="right"/>
                </w:pPr>
              </w:pPrChange>
            </w:pPr>
            <w:ins w:id="5412" w:author="Nick.Tolimieri [2]" w:date="2022-09-27T11:52:00Z">
              <w:r w:rsidRPr="00B41F3D">
                <w:rPr>
                  <w:rFonts w:asciiTheme="minorHAnsi" w:eastAsiaTheme="minorHAnsi" w:hAnsiTheme="minorHAnsi" w:cstheme="minorBidi"/>
                  <w:sz w:val="22"/>
                  <w:szCs w:val="22"/>
                  <w:rPrChange w:id="541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414" w:author="Nick.Tolimieri [2]" w:date="2022-09-27T11:52:00Z"/>
                <w:rFonts w:asciiTheme="minorHAnsi" w:eastAsiaTheme="minorHAnsi" w:hAnsiTheme="minorHAnsi" w:cstheme="minorBidi"/>
                <w:sz w:val="22"/>
                <w:szCs w:val="22"/>
                <w:rPrChange w:id="5415" w:author="Nick.Tolimieri [2]" w:date="2022-09-27T11:52:00Z">
                  <w:rPr>
                    <w:ins w:id="5416" w:author="Nick.Tolimieri [2]" w:date="2022-09-27T11:52:00Z"/>
                    <w:rFonts w:ascii="Calibri" w:hAnsi="Calibri" w:cs="Calibri"/>
                    <w:color w:val="000000"/>
                    <w:sz w:val="22"/>
                    <w:szCs w:val="22"/>
                  </w:rPr>
                </w:rPrChange>
              </w:rPr>
              <w:pPrChange w:id="5417" w:author="Nick.Tolimieri [2]" w:date="2022-09-27T11:52:00Z">
                <w:pPr>
                  <w:jc w:val="right"/>
                </w:pPr>
              </w:pPrChange>
            </w:pPr>
            <w:ins w:id="5418" w:author="Nick.Tolimieri [2]" w:date="2022-09-27T11:52:00Z">
              <w:r w:rsidRPr="00B41F3D">
                <w:rPr>
                  <w:rFonts w:asciiTheme="minorHAnsi" w:eastAsiaTheme="minorHAnsi" w:hAnsiTheme="minorHAnsi" w:cstheme="minorBidi"/>
                  <w:sz w:val="22"/>
                  <w:szCs w:val="22"/>
                  <w:rPrChange w:id="541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420" w:author="Nick.Tolimieri [2]" w:date="2022-09-27T11:52:00Z"/>
                <w:rFonts w:asciiTheme="minorHAnsi" w:eastAsiaTheme="minorHAnsi" w:hAnsiTheme="minorHAnsi" w:cstheme="minorBidi"/>
                <w:sz w:val="22"/>
                <w:szCs w:val="22"/>
                <w:rPrChange w:id="5421" w:author="Nick.Tolimieri [2]" w:date="2022-09-27T11:52:00Z">
                  <w:rPr>
                    <w:ins w:id="5422" w:author="Nick.Tolimieri [2]" w:date="2022-09-27T11:52:00Z"/>
                    <w:rFonts w:ascii="Calibri" w:hAnsi="Calibri" w:cs="Calibri"/>
                    <w:color w:val="000000"/>
                    <w:sz w:val="22"/>
                    <w:szCs w:val="22"/>
                  </w:rPr>
                </w:rPrChange>
              </w:rPr>
              <w:pPrChange w:id="5423" w:author="Nick.Tolimieri [2]" w:date="2022-09-27T11:52:00Z">
                <w:pPr>
                  <w:jc w:val="right"/>
                </w:pPr>
              </w:pPrChange>
            </w:pPr>
            <w:ins w:id="5424" w:author="Nick.Tolimieri [2]" w:date="2022-09-27T11:52:00Z">
              <w:r w:rsidRPr="00B41F3D">
                <w:rPr>
                  <w:rFonts w:asciiTheme="minorHAnsi" w:eastAsiaTheme="minorHAnsi" w:hAnsiTheme="minorHAnsi" w:cstheme="minorBidi"/>
                  <w:sz w:val="22"/>
                  <w:szCs w:val="22"/>
                  <w:rPrChange w:id="542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426" w:author="Nick.Tolimieri [2]" w:date="2022-09-27T11:52:00Z"/>
                <w:rFonts w:asciiTheme="minorHAnsi" w:eastAsiaTheme="minorHAnsi" w:hAnsiTheme="minorHAnsi" w:cstheme="minorBidi"/>
                <w:sz w:val="22"/>
                <w:szCs w:val="22"/>
                <w:rPrChange w:id="5427" w:author="Nick.Tolimieri [2]" w:date="2022-09-27T11:52:00Z">
                  <w:rPr>
                    <w:ins w:id="5428" w:author="Nick.Tolimieri [2]" w:date="2022-09-27T11:52:00Z"/>
                    <w:rFonts w:ascii="Calibri" w:hAnsi="Calibri" w:cs="Calibri"/>
                    <w:color w:val="000000"/>
                    <w:sz w:val="22"/>
                    <w:szCs w:val="22"/>
                  </w:rPr>
                </w:rPrChange>
              </w:rPr>
              <w:pPrChange w:id="5429" w:author="Nick.Tolimieri [2]" w:date="2022-09-27T11:52:00Z">
                <w:pPr>
                  <w:jc w:val="right"/>
                </w:pPr>
              </w:pPrChange>
            </w:pPr>
            <w:ins w:id="5430" w:author="Nick.Tolimieri [2]" w:date="2022-09-27T11:52:00Z">
              <w:r w:rsidRPr="00B41F3D">
                <w:rPr>
                  <w:rFonts w:asciiTheme="minorHAnsi" w:eastAsiaTheme="minorHAnsi" w:hAnsiTheme="minorHAnsi" w:cstheme="minorBidi"/>
                  <w:sz w:val="22"/>
                  <w:szCs w:val="22"/>
                  <w:rPrChange w:id="543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432" w:author="Nick.Tolimieri [2]" w:date="2022-09-27T11:52:00Z"/>
                <w:rFonts w:asciiTheme="minorHAnsi" w:eastAsiaTheme="minorHAnsi" w:hAnsiTheme="minorHAnsi" w:cstheme="minorBidi"/>
                <w:sz w:val="22"/>
                <w:szCs w:val="22"/>
                <w:rPrChange w:id="5433" w:author="Nick.Tolimieri [2]" w:date="2022-09-27T11:52:00Z">
                  <w:rPr>
                    <w:ins w:id="5434" w:author="Nick.Tolimieri [2]" w:date="2022-09-27T11:52:00Z"/>
                    <w:rFonts w:ascii="Calibri" w:hAnsi="Calibri" w:cs="Calibri"/>
                    <w:color w:val="000000"/>
                    <w:sz w:val="22"/>
                    <w:szCs w:val="22"/>
                  </w:rPr>
                </w:rPrChange>
              </w:rPr>
              <w:pPrChange w:id="5435" w:author="Nick.Tolimieri [2]" w:date="2022-09-27T11:52:00Z">
                <w:pPr/>
              </w:pPrChange>
            </w:pPr>
            <w:ins w:id="5436" w:author="Nick.Tolimieri [2]" w:date="2022-09-27T11:52:00Z">
              <w:r w:rsidRPr="00B41F3D">
                <w:rPr>
                  <w:rFonts w:asciiTheme="minorHAnsi" w:eastAsiaTheme="minorHAnsi" w:hAnsiTheme="minorHAnsi" w:cstheme="minorBidi"/>
                  <w:sz w:val="22"/>
                  <w:szCs w:val="22"/>
                  <w:rPrChange w:id="5437"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438" w:author="Nick.Tolimieri [2]" w:date="2022-09-27T11:52:00Z"/>
                <w:rFonts w:asciiTheme="minorHAnsi" w:eastAsiaTheme="minorHAnsi" w:hAnsiTheme="minorHAnsi" w:cstheme="minorBidi"/>
                <w:sz w:val="22"/>
                <w:szCs w:val="22"/>
                <w:rPrChange w:id="5439" w:author="Nick.Tolimieri [2]" w:date="2022-09-27T11:52:00Z">
                  <w:rPr>
                    <w:ins w:id="5440" w:author="Nick.Tolimieri [2]" w:date="2022-09-27T11:52:00Z"/>
                    <w:rFonts w:ascii="Calibri" w:hAnsi="Calibri" w:cs="Calibri"/>
                    <w:color w:val="000000"/>
                    <w:sz w:val="22"/>
                    <w:szCs w:val="22"/>
                  </w:rPr>
                </w:rPrChange>
              </w:rPr>
              <w:pPrChange w:id="5441" w:author="Nick.Tolimieri [2]" w:date="2022-09-27T11:52:00Z">
                <w:pPr/>
              </w:pPrChange>
            </w:pPr>
            <w:ins w:id="5442" w:author="Nick.Tolimieri [2]" w:date="2022-09-27T11:52:00Z">
              <w:r w:rsidRPr="00B41F3D">
                <w:rPr>
                  <w:rFonts w:asciiTheme="minorHAnsi" w:eastAsiaTheme="minorHAnsi" w:hAnsiTheme="minorHAnsi" w:cstheme="minorBidi"/>
                  <w:sz w:val="22"/>
                  <w:szCs w:val="22"/>
                  <w:rPrChange w:id="5443"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444" w:author="Nick.Tolimieri [2]" w:date="2022-09-27T11:52:00Z"/>
                <w:rFonts w:asciiTheme="minorHAnsi" w:eastAsiaTheme="minorHAnsi" w:hAnsiTheme="minorHAnsi" w:cstheme="minorBidi"/>
                <w:sz w:val="22"/>
                <w:szCs w:val="22"/>
                <w:rPrChange w:id="5445" w:author="Nick.Tolimieri [2]" w:date="2022-09-27T11:52:00Z">
                  <w:rPr>
                    <w:ins w:id="5446" w:author="Nick.Tolimieri [2]" w:date="2022-09-27T11:52:00Z"/>
                    <w:rFonts w:ascii="Calibri" w:hAnsi="Calibri" w:cs="Calibri"/>
                    <w:color w:val="000000"/>
                    <w:sz w:val="22"/>
                    <w:szCs w:val="22"/>
                  </w:rPr>
                </w:rPrChange>
              </w:rPr>
              <w:pPrChange w:id="5447" w:author="Nick.Tolimieri [2]" w:date="2022-09-27T11:52:00Z">
                <w:pPr/>
              </w:pPrChange>
            </w:pPr>
            <w:ins w:id="5448" w:author="Nick.Tolimieri [2]" w:date="2022-09-27T11:52:00Z">
              <w:r w:rsidRPr="00B41F3D">
                <w:rPr>
                  <w:rFonts w:asciiTheme="minorHAnsi" w:eastAsiaTheme="minorHAnsi" w:hAnsiTheme="minorHAnsi" w:cstheme="minorBidi"/>
                  <w:sz w:val="22"/>
                  <w:szCs w:val="22"/>
                  <w:rPrChange w:id="5449"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450" w:author="Nick.Tolimieri [2]" w:date="2022-09-27T11:52:00Z"/>
                <w:rFonts w:asciiTheme="minorHAnsi" w:eastAsiaTheme="minorHAnsi" w:hAnsiTheme="minorHAnsi" w:cstheme="minorBidi"/>
                <w:sz w:val="22"/>
                <w:szCs w:val="22"/>
                <w:rPrChange w:id="5451" w:author="Nick.Tolimieri [2]" w:date="2022-09-27T11:52:00Z">
                  <w:rPr>
                    <w:ins w:id="5452" w:author="Nick.Tolimieri [2]" w:date="2022-09-27T11:52:00Z"/>
                    <w:rFonts w:ascii="Calibri" w:hAnsi="Calibri" w:cs="Calibri"/>
                    <w:color w:val="000000"/>
                    <w:sz w:val="22"/>
                    <w:szCs w:val="22"/>
                  </w:rPr>
                </w:rPrChange>
              </w:rPr>
              <w:pPrChange w:id="5453" w:author="Nick.Tolimieri [2]" w:date="2022-09-27T11:52:00Z">
                <w:pPr/>
              </w:pPrChange>
            </w:pPr>
            <w:ins w:id="5454" w:author="Nick.Tolimieri [2]" w:date="2022-09-27T11:52:00Z">
              <w:r w:rsidRPr="00B41F3D">
                <w:rPr>
                  <w:rFonts w:asciiTheme="minorHAnsi" w:eastAsiaTheme="minorHAnsi" w:hAnsiTheme="minorHAnsi" w:cstheme="minorBidi"/>
                  <w:sz w:val="22"/>
                  <w:szCs w:val="22"/>
                  <w:rPrChange w:id="5455"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5456" w:author="Nick.Tolimieri [2]" w:date="2022-09-27T11:52:00Z"/>
        </w:trPr>
        <w:tc>
          <w:tcPr>
            <w:tcW w:w="960" w:type="dxa"/>
            <w:noWrap/>
            <w:hideMark/>
          </w:tcPr>
          <w:p w:rsidR="00B41F3D" w:rsidRPr="00B41F3D" w:rsidRDefault="00B41F3D" w:rsidP="00B41F3D">
            <w:pPr>
              <w:ind w:firstLine="0"/>
              <w:rPr>
                <w:ins w:id="5457" w:author="Nick.Tolimieri [2]" w:date="2022-09-27T11:52:00Z"/>
                <w:rFonts w:asciiTheme="minorHAnsi" w:eastAsiaTheme="minorHAnsi" w:hAnsiTheme="minorHAnsi" w:cstheme="minorBidi"/>
                <w:sz w:val="22"/>
                <w:szCs w:val="22"/>
                <w:rPrChange w:id="5458" w:author="Nick.Tolimieri [2]" w:date="2022-09-27T11:52:00Z">
                  <w:rPr>
                    <w:ins w:id="5459" w:author="Nick.Tolimieri [2]" w:date="2022-09-27T11:52:00Z"/>
                    <w:rFonts w:ascii="Calibri" w:hAnsi="Calibri" w:cs="Calibri"/>
                    <w:color w:val="000000"/>
                    <w:sz w:val="22"/>
                    <w:szCs w:val="22"/>
                  </w:rPr>
                </w:rPrChange>
              </w:rPr>
              <w:pPrChange w:id="5460" w:author="Nick.Tolimieri [2]" w:date="2022-09-27T11:52:00Z">
                <w:pPr/>
              </w:pPrChange>
            </w:pPr>
            <w:proofErr w:type="spellStart"/>
            <w:ins w:id="5461" w:author="Nick.Tolimieri [2]" w:date="2022-09-27T11:52:00Z">
              <w:r w:rsidRPr="00B41F3D">
                <w:rPr>
                  <w:rFonts w:asciiTheme="minorHAnsi" w:eastAsiaTheme="minorHAnsi" w:hAnsiTheme="minorHAnsi" w:cstheme="minorBidi"/>
                  <w:sz w:val="22"/>
                  <w:szCs w:val="22"/>
                  <w:rPrChange w:id="5462"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463"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464"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465"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466" w:author="Nick.Tolimieri [2]" w:date="2022-09-27T11:52:00Z"/>
                <w:rFonts w:asciiTheme="minorHAnsi" w:eastAsiaTheme="minorHAnsi" w:hAnsiTheme="minorHAnsi" w:cstheme="minorBidi"/>
                <w:sz w:val="22"/>
                <w:szCs w:val="22"/>
                <w:rPrChange w:id="5467" w:author="Nick.Tolimieri [2]" w:date="2022-09-27T11:52:00Z">
                  <w:rPr>
                    <w:ins w:id="5468" w:author="Nick.Tolimieri [2]" w:date="2022-09-27T11:52:00Z"/>
                    <w:rFonts w:ascii="Calibri" w:hAnsi="Calibri" w:cs="Calibri"/>
                    <w:color w:val="000000"/>
                    <w:sz w:val="22"/>
                    <w:szCs w:val="22"/>
                  </w:rPr>
                </w:rPrChange>
              </w:rPr>
              <w:pPrChange w:id="5469" w:author="Nick.Tolimieri [2]" w:date="2022-09-27T11:52:00Z">
                <w:pPr>
                  <w:jc w:val="right"/>
                </w:pPr>
              </w:pPrChange>
            </w:pPr>
            <w:ins w:id="5470" w:author="Nick.Tolimieri [2]" w:date="2022-09-27T11:52:00Z">
              <w:r w:rsidRPr="00B41F3D">
                <w:rPr>
                  <w:rFonts w:asciiTheme="minorHAnsi" w:eastAsiaTheme="minorHAnsi" w:hAnsiTheme="minorHAnsi" w:cstheme="minorBidi"/>
                  <w:sz w:val="22"/>
                  <w:szCs w:val="22"/>
                  <w:rPrChange w:id="5471" w:author="Nick.Tolimieri [2]" w:date="2022-09-27T11:52:00Z">
                    <w:rPr>
                      <w:rFonts w:ascii="Calibri" w:hAnsi="Calibri" w:cs="Calibri"/>
                      <w:color w:val="000000"/>
                      <w:sz w:val="22"/>
                      <w:szCs w:val="22"/>
                    </w:rPr>
                  </w:rPrChange>
                </w:rPr>
                <w:t>2005</w:t>
              </w:r>
            </w:ins>
          </w:p>
        </w:tc>
        <w:tc>
          <w:tcPr>
            <w:tcW w:w="960" w:type="dxa"/>
            <w:noWrap/>
            <w:hideMark/>
          </w:tcPr>
          <w:p w:rsidR="00B41F3D" w:rsidRPr="00B41F3D" w:rsidRDefault="00B41F3D" w:rsidP="00B41F3D">
            <w:pPr>
              <w:ind w:firstLine="0"/>
              <w:rPr>
                <w:ins w:id="5472" w:author="Nick.Tolimieri [2]" w:date="2022-09-27T11:52:00Z"/>
                <w:rFonts w:asciiTheme="minorHAnsi" w:eastAsiaTheme="minorHAnsi" w:hAnsiTheme="minorHAnsi" w:cstheme="minorBidi"/>
                <w:sz w:val="22"/>
                <w:szCs w:val="22"/>
                <w:rPrChange w:id="5473" w:author="Nick.Tolimieri [2]" w:date="2022-09-27T11:52:00Z">
                  <w:rPr>
                    <w:ins w:id="5474" w:author="Nick.Tolimieri [2]" w:date="2022-09-27T11:52:00Z"/>
                    <w:rFonts w:ascii="Calibri" w:hAnsi="Calibri" w:cs="Calibri"/>
                    <w:color w:val="000000"/>
                    <w:sz w:val="22"/>
                    <w:szCs w:val="22"/>
                  </w:rPr>
                </w:rPrChange>
              </w:rPr>
              <w:pPrChange w:id="5475" w:author="Nick.Tolimieri [2]" w:date="2022-09-27T11:52:00Z">
                <w:pPr>
                  <w:jc w:val="right"/>
                </w:pPr>
              </w:pPrChange>
            </w:pPr>
            <w:ins w:id="5476" w:author="Nick.Tolimieri [2]" w:date="2022-09-27T11:52:00Z">
              <w:r w:rsidRPr="00B41F3D">
                <w:rPr>
                  <w:rFonts w:asciiTheme="minorHAnsi" w:eastAsiaTheme="minorHAnsi" w:hAnsiTheme="minorHAnsi" w:cstheme="minorBidi"/>
                  <w:sz w:val="22"/>
                  <w:szCs w:val="22"/>
                  <w:rPrChange w:id="547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478" w:author="Nick.Tolimieri [2]" w:date="2022-09-27T11:52:00Z"/>
                <w:rFonts w:asciiTheme="minorHAnsi" w:eastAsiaTheme="minorHAnsi" w:hAnsiTheme="minorHAnsi" w:cstheme="minorBidi"/>
                <w:sz w:val="22"/>
                <w:szCs w:val="22"/>
                <w:rPrChange w:id="5479" w:author="Nick.Tolimieri [2]" w:date="2022-09-27T11:52:00Z">
                  <w:rPr>
                    <w:ins w:id="5480" w:author="Nick.Tolimieri [2]" w:date="2022-09-27T11:52:00Z"/>
                    <w:rFonts w:ascii="Calibri" w:hAnsi="Calibri" w:cs="Calibri"/>
                    <w:color w:val="000000"/>
                    <w:sz w:val="22"/>
                    <w:szCs w:val="22"/>
                  </w:rPr>
                </w:rPrChange>
              </w:rPr>
              <w:pPrChange w:id="5481" w:author="Nick.Tolimieri [2]" w:date="2022-09-27T11:52:00Z">
                <w:pPr>
                  <w:jc w:val="right"/>
                </w:pPr>
              </w:pPrChange>
            </w:pPr>
            <w:ins w:id="5482" w:author="Nick.Tolimieri [2]" w:date="2022-09-27T11:52:00Z">
              <w:r w:rsidRPr="00B41F3D">
                <w:rPr>
                  <w:rFonts w:asciiTheme="minorHAnsi" w:eastAsiaTheme="minorHAnsi" w:hAnsiTheme="minorHAnsi" w:cstheme="minorBidi"/>
                  <w:sz w:val="22"/>
                  <w:szCs w:val="22"/>
                  <w:rPrChange w:id="5483" w:author="Nick.Tolimieri [2]" w:date="2022-09-27T11:52:00Z">
                    <w:rPr>
                      <w:rFonts w:ascii="Calibri" w:hAnsi="Calibri" w:cs="Calibri"/>
                      <w:color w:val="000000"/>
                      <w:sz w:val="22"/>
                      <w:szCs w:val="22"/>
                    </w:rPr>
                  </w:rPrChange>
                </w:rPr>
                <w:t>39</w:t>
              </w:r>
            </w:ins>
          </w:p>
        </w:tc>
        <w:tc>
          <w:tcPr>
            <w:tcW w:w="960" w:type="dxa"/>
            <w:noWrap/>
            <w:hideMark/>
          </w:tcPr>
          <w:p w:rsidR="00B41F3D" w:rsidRPr="00B41F3D" w:rsidRDefault="00B41F3D" w:rsidP="00B41F3D">
            <w:pPr>
              <w:ind w:firstLine="0"/>
              <w:rPr>
                <w:ins w:id="5484" w:author="Nick.Tolimieri [2]" w:date="2022-09-27T11:52:00Z"/>
                <w:rFonts w:asciiTheme="minorHAnsi" w:eastAsiaTheme="minorHAnsi" w:hAnsiTheme="minorHAnsi" w:cstheme="minorBidi"/>
                <w:sz w:val="22"/>
                <w:szCs w:val="22"/>
                <w:rPrChange w:id="5485" w:author="Nick.Tolimieri [2]" w:date="2022-09-27T11:52:00Z">
                  <w:rPr>
                    <w:ins w:id="5486" w:author="Nick.Tolimieri [2]" w:date="2022-09-27T11:52:00Z"/>
                    <w:rFonts w:ascii="Calibri" w:hAnsi="Calibri" w:cs="Calibri"/>
                    <w:color w:val="000000"/>
                    <w:sz w:val="22"/>
                    <w:szCs w:val="22"/>
                  </w:rPr>
                </w:rPrChange>
              </w:rPr>
              <w:pPrChange w:id="5487" w:author="Nick.Tolimieri [2]" w:date="2022-09-27T11:52:00Z">
                <w:pPr>
                  <w:jc w:val="right"/>
                </w:pPr>
              </w:pPrChange>
            </w:pPr>
            <w:ins w:id="5488" w:author="Nick.Tolimieri [2]" w:date="2022-09-27T11:52:00Z">
              <w:r w:rsidRPr="00B41F3D">
                <w:rPr>
                  <w:rFonts w:asciiTheme="minorHAnsi" w:eastAsiaTheme="minorHAnsi" w:hAnsiTheme="minorHAnsi" w:cstheme="minorBidi"/>
                  <w:sz w:val="22"/>
                  <w:szCs w:val="22"/>
                  <w:rPrChange w:id="5489"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5490" w:author="Nick.Tolimieri [2]" w:date="2022-09-27T11:52:00Z"/>
                <w:rFonts w:asciiTheme="minorHAnsi" w:eastAsiaTheme="minorHAnsi" w:hAnsiTheme="minorHAnsi" w:cstheme="minorBidi"/>
                <w:sz w:val="22"/>
                <w:szCs w:val="22"/>
                <w:rPrChange w:id="5491" w:author="Nick.Tolimieri [2]" w:date="2022-09-27T11:52:00Z">
                  <w:rPr>
                    <w:ins w:id="5492" w:author="Nick.Tolimieri [2]" w:date="2022-09-27T11:52:00Z"/>
                    <w:rFonts w:ascii="Calibri" w:hAnsi="Calibri" w:cs="Calibri"/>
                    <w:color w:val="000000"/>
                    <w:sz w:val="22"/>
                    <w:szCs w:val="22"/>
                  </w:rPr>
                </w:rPrChange>
              </w:rPr>
              <w:pPrChange w:id="5493" w:author="Nick.Tolimieri [2]" w:date="2022-09-27T11:52:00Z">
                <w:pPr>
                  <w:jc w:val="right"/>
                </w:pPr>
              </w:pPrChange>
            </w:pPr>
            <w:ins w:id="5494" w:author="Nick.Tolimieri [2]" w:date="2022-09-27T11:52:00Z">
              <w:r w:rsidRPr="00B41F3D">
                <w:rPr>
                  <w:rFonts w:asciiTheme="minorHAnsi" w:eastAsiaTheme="minorHAnsi" w:hAnsiTheme="minorHAnsi" w:cstheme="minorBidi"/>
                  <w:sz w:val="22"/>
                  <w:szCs w:val="22"/>
                  <w:rPrChange w:id="5495" w:author="Nick.Tolimieri [2]" w:date="2022-09-27T11:52:00Z">
                    <w:rPr>
                      <w:rFonts w:ascii="Calibri" w:hAnsi="Calibri" w:cs="Calibri"/>
                      <w:color w:val="000000"/>
                      <w:sz w:val="22"/>
                      <w:szCs w:val="22"/>
                    </w:rPr>
                  </w:rPrChange>
                </w:rPr>
                <w:t>15</w:t>
              </w:r>
            </w:ins>
          </w:p>
        </w:tc>
        <w:tc>
          <w:tcPr>
            <w:tcW w:w="960" w:type="dxa"/>
            <w:noWrap/>
            <w:hideMark/>
          </w:tcPr>
          <w:p w:rsidR="00B41F3D" w:rsidRPr="00B41F3D" w:rsidRDefault="00B41F3D" w:rsidP="00B41F3D">
            <w:pPr>
              <w:ind w:firstLine="0"/>
              <w:rPr>
                <w:ins w:id="5496" w:author="Nick.Tolimieri [2]" w:date="2022-09-27T11:52:00Z"/>
                <w:rFonts w:asciiTheme="minorHAnsi" w:eastAsiaTheme="minorHAnsi" w:hAnsiTheme="minorHAnsi" w:cstheme="minorBidi"/>
                <w:sz w:val="22"/>
                <w:szCs w:val="22"/>
                <w:rPrChange w:id="5497" w:author="Nick.Tolimieri [2]" w:date="2022-09-27T11:52:00Z">
                  <w:rPr>
                    <w:ins w:id="5498" w:author="Nick.Tolimieri [2]" w:date="2022-09-27T11:52:00Z"/>
                    <w:rFonts w:ascii="Calibri" w:hAnsi="Calibri" w:cs="Calibri"/>
                    <w:color w:val="000000"/>
                    <w:sz w:val="22"/>
                    <w:szCs w:val="22"/>
                  </w:rPr>
                </w:rPrChange>
              </w:rPr>
              <w:pPrChange w:id="5499" w:author="Nick.Tolimieri [2]" w:date="2022-09-27T11:52:00Z">
                <w:pPr>
                  <w:jc w:val="right"/>
                </w:pPr>
              </w:pPrChange>
            </w:pPr>
            <w:ins w:id="5500" w:author="Nick.Tolimieri [2]" w:date="2022-09-27T11:52:00Z">
              <w:r w:rsidRPr="00B41F3D">
                <w:rPr>
                  <w:rFonts w:asciiTheme="minorHAnsi" w:eastAsiaTheme="minorHAnsi" w:hAnsiTheme="minorHAnsi" w:cstheme="minorBidi"/>
                  <w:sz w:val="22"/>
                  <w:szCs w:val="22"/>
                  <w:rPrChange w:id="5501" w:author="Nick.Tolimieri [2]" w:date="2022-09-27T11:52:00Z">
                    <w:rPr>
                      <w:rFonts w:ascii="Calibri" w:hAnsi="Calibri" w:cs="Calibri"/>
                      <w:color w:val="000000"/>
                      <w:sz w:val="22"/>
                      <w:szCs w:val="22"/>
                    </w:rPr>
                  </w:rPrChange>
                </w:rPr>
                <w:t>15</w:t>
              </w:r>
            </w:ins>
          </w:p>
        </w:tc>
        <w:tc>
          <w:tcPr>
            <w:tcW w:w="960" w:type="dxa"/>
            <w:noWrap/>
            <w:hideMark/>
          </w:tcPr>
          <w:p w:rsidR="00B41F3D" w:rsidRPr="00B41F3D" w:rsidRDefault="00B41F3D" w:rsidP="00B41F3D">
            <w:pPr>
              <w:ind w:firstLine="0"/>
              <w:rPr>
                <w:ins w:id="5502" w:author="Nick.Tolimieri [2]" w:date="2022-09-27T11:52:00Z"/>
                <w:rFonts w:asciiTheme="minorHAnsi" w:eastAsiaTheme="minorHAnsi" w:hAnsiTheme="minorHAnsi" w:cstheme="minorBidi"/>
                <w:sz w:val="22"/>
                <w:szCs w:val="22"/>
                <w:rPrChange w:id="5503" w:author="Nick.Tolimieri [2]" w:date="2022-09-27T11:52:00Z">
                  <w:rPr>
                    <w:ins w:id="5504" w:author="Nick.Tolimieri [2]" w:date="2022-09-27T11:52:00Z"/>
                    <w:rFonts w:ascii="Calibri" w:hAnsi="Calibri" w:cs="Calibri"/>
                    <w:color w:val="000000"/>
                    <w:sz w:val="22"/>
                    <w:szCs w:val="22"/>
                  </w:rPr>
                </w:rPrChange>
              </w:rPr>
              <w:pPrChange w:id="5505" w:author="Nick.Tolimieri [2]" w:date="2022-09-27T11:52:00Z">
                <w:pPr>
                  <w:jc w:val="right"/>
                </w:pPr>
              </w:pPrChange>
            </w:pPr>
            <w:ins w:id="5506" w:author="Nick.Tolimieri [2]" w:date="2022-09-27T11:52:00Z">
              <w:r w:rsidRPr="00B41F3D">
                <w:rPr>
                  <w:rFonts w:asciiTheme="minorHAnsi" w:eastAsiaTheme="minorHAnsi" w:hAnsiTheme="minorHAnsi" w:cstheme="minorBidi"/>
                  <w:sz w:val="22"/>
                  <w:szCs w:val="22"/>
                  <w:rPrChange w:id="5507" w:author="Nick.Tolimieri [2]" w:date="2022-09-27T11:52:00Z">
                    <w:rPr>
                      <w:rFonts w:ascii="Calibri" w:hAnsi="Calibri" w:cs="Calibri"/>
                      <w:color w:val="000000"/>
                      <w:sz w:val="22"/>
                      <w:szCs w:val="22"/>
                    </w:rPr>
                  </w:rPrChange>
                </w:rPr>
                <w:t>15</w:t>
              </w:r>
            </w:ins>
          </w:p>
        </w:tc>
        <w:tc>
          <w:tcPr>
            <w:tcW w:w="960" w:type="dxa"/>
            <w:noWrap/>
            <w:hideMark/>
          </w:tcPr>
          <w:p w:rsidR="00B41F3D" w:rsidRPr="00B41F3D" w:rsidRDefault="00B41F3D" w:rsidP="00B41F3D">
            <w:pPr>
              <w:ind w:firstLine="0"/>
              <w:rPr>
                <w:ins w:id="5508" w:author="Nick.Tolimieri [2]" w:date="2022-09-27T11:52:00Z"/>
                <w:rFonts w:asciiTheme="minorHAnsi" w:eastAsiaTheme="minorHAnsi" w:hAnsiTheme="minorHAnsi" w:cstheme="minorBidi"/>
                <w:sz w:val="22"/>
                <w:szCs w:val="22"/>
                <w:rPrChange w:id="5509" w:author="Nick.Tolimieri [2]" w:date="2022-09-27T11:52:00Z">
                  <w:rPr>
                    <w:ins w:id="5510" w:author="Nick.Tolimieri [2]" w:date="2022-09-27T11:52:00Z"/>
                    <w:rFonts w:ascii="Calibri" w:hAnsi="Calibri" w:cs="Calibri"/>
                    <w:color w:val="000000"/>
                    <w:sz w:val="22"/>
                    <w:szCs w:val="22"/>
                  </w:rPr>
                </w:rPrChange>
              </w:rPr>
              <w:pPrChange w:id="5511" w:author="Nick.Tolimieri [2]" w:date="2022-09-27T11:52:00Z">
                <w:pPr>
                  <w:jc w:val="right"/>
                </w:pPr>
              </w:pPrChange>
            </w:pPr>
            <w:ins w:id="5512" w:author="Nick.Tolimieri [2]" w:date="2022-09-27T11:52:00Z">
              <w:r w:rsidRPr="00B41F3D">
                <w:rPr>
                  <w:rFonts w:asciiTheme="minorHAnsi" w:eastAsiaTheme="minorHAnsi" w:hAnsiTheme="minorHAnsi" w:cstheme="minorBidi"/>
                  <w:sz w:val="22"/>
                  <w:szCs w:val="22"/>
                  <w:rPrChange w:id="5513" w:author="Nick.Tolimieri [2]" w:date="2022-09-27T11:52:00Z">
                    <w:rPr>
                      <w:rFonts w:ascii="Calibri" w:hAnsi="Calibri" w:cs="Calibri"/>
                      <w:color w:val="000000"/>
                      <w:sz w:val="22"/>
                      <w:szCs w:val="22"/>
                    </w:rPr>
                  </w:rPrChange>
                </w:rPr>
                <w:t>1.96</w:t>
              </w:r>
            </w:ins>
          </w:p>
        </w:tc>
        <w:tc>
          <w:tcPr>
            <w:tcW w:w="960" w:type="dxa"/>
            <w:noWrap/>
            <w:hideMark/>
          </w:tcPr>
          <w:p w:rsidR="00B41F3D" w:rsidRPr="00B41F3D" w:rsidRDefault="00B41F3D" w:rsidP="00B41F3D">
            <w:pPr>
              <w:ind w:firstLine="0"/>
              <w:rPr>
                <w:ins w:id="5514" w:author="Nick.Tolimieri [2]" w:date="2022-09-27T11:52:00Z"/>
                <w:rFonts w:asciiTheme="minorHAnsi" w:eastAsiaTheme="minorHAnsi" w:hAnsiTheme="minorHAnsi" w:cstheme="minorBidi"/>
                <w:sz w:val="22"/>
                <w:szCs w:val="22"/>
                <w:rPrChange w:id="5515" w:author="Nick.Tolimieri [2]" w:date="2022-09-27T11:52:00Z">
                  <w:rPr>
                    <w:ins w:id="5516" w:author="Nick.Tolimieri [2]" w:date="2022-09-27T11:52:00Z"/>
                    <w:rFonts w:ascii="Calibri" w:hAnsi="Calibri" w:cs="Calibri"/>
                    <w:color w:val="000000"/>
                    <w:sz w:val="22"/>
                    <w:szCs w:val="22"/>
                  </w:rPr>
                </w:rPrChange>
              </w:rPr>
              <w:pPrChange w:id="5517" w:author="Nick.Tolimieri [2]" w:date="2022-09-27T11:52:00Z">
                <w:pPr>
                  <w:jc w:val="right"/>
                </w:pPr>
              </w:pPrChange>
            </w:pPr>
            <w:ins w:id="5518" w:author="Nick.Tolimieri [2]" w:date="2022-09-27T11:52:00Z">
              <w:r w:rsidRPr="00B41F3D">
                <w:rPr>
                  <w:rFonts w:asciiTheme="minorHAnsi" w:eastAsiaTheme="minorHAnsi" w:hAnsiTheme="minorHAnsi" w:cstheme="minorBidi"/>
                  <w:sz w:val="22"/>
                  <w:szCs w:val="22"/>
                  <w:rPrChange w:id="5519" w:author="Nick.Tolimieri [2]" w:date="2022-09-27T11:52:00Z">
                    <w:rPr>
                      <w:rFonts w:ascii="Calibri" w:hAnsi="Calibri" w:cs="Calibri"/>
                      <w:color w:val="000000"/>
                      <w:sz w:val="22"/>
                      <w:szCs w:val="22"/>
                    </w:rPr>
                  </w:rPrChange>
                </w:rPr>
                <w:t>0.32</w:t>
              </w:r>
            </w:ins>
          </w:p>
        </w:tc>
      </w:tr>
      <w:tr w:rsidR="00B41F3D" w:rsidRPr="00B41F3D" w:rsidTr="00B41F3D">
        <w:trPr>
          <w:divId w:val="820847304"/>
          <w:trHeight w:val="300"/>
          <w:ins w:id="5520" w:author="Nick.Tolimieri [2]" w:date="2022-09-27T11:52:00Z"/>
        </w:trPr>
        <w:tc>
          <w:tcPr>
            <w:tcW w:w="960" w:type="dxa"/>
            <w:noWrap/>
            <w:hideMark/>
          </w:tcPr>
          <w:p w:rsidR="00B41F3D" w:rsidRPr="00B41F3D" w:rsidRDefault="00B41F3D" w:rsidP="00B41F3D">
            <w:pPr>
              <w:ind w:firstLine="0"/>
              <w:rPr>
                <w:ins w:id="5521" w:author="Nick.Tolimieri [2]" w:date="2022-09-27T11:52:00Z"/>
                <w:rFonts w:asciiTheme="minorHAnsi" w:eastAsiaTheme="minorHAnsi" w:hAnsiTheme="minorHAnsi" w:cstheme="minorBidi"/>
                <w:sz w:val="22"/>
                <w:szCs w:val="22"/>
                <w:rPrChange w:id="5522" w:author="Nick.Tolimieri [2]" w:date="2022-09-27T11:52:00Z">
                  <w:rPr>
                    <w:ins w:id="5523" w:author="Nick.Tolimieri [2]" w:date="2022-09-27T11:52:00Z"/>
                    <w:rFonts w:ascii="Calibri" w:hAnsi="Calibri" w:cs="Calibri"/>
                    <w:color w:val="000000"/>
                    <w:sz w:val="22"/>
                    <w:szCs w:val="22"/>
                  </w:rPr>
                </w:rPrChange>
              </w:rPr>
              <w:pPrChange w:id="5524" w:author="Nick.Tolimieri [2]" w:date="2022-09-27T11:52:00Z">
                <w:pPr/>
              </w:pPrChange>
            </w:pPr>
            <w:proofErr w:type="spellStart"/>
            <w:ins w:id="5525" w:author="Nick.Tolimieri [2]" w:date="2022-09-27T11:52:00Z">
              <w:r w:rsidRPr="00B41F3D">
                <w:rPr>
                  <w:rFonts w:asciiTheme="minorHAnsi" w:eastAsiaTheme="minorHAnsi" w:hAnsiTheme="minorHAnsi" w:cstheme="minorBidi"/>
                  <w:sz w:val="22"/>
                  <w:szCs w:val="22"/>
                  <w:rPrChange w:id="5526"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527"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528"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529"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530" w:author="Nick.Tolimieri [2]" w:date="2022-09-27T11:52:00Z"/>
                <w:rFonts w:asciiTheme="minorHAnsi" w:eastAsiaTheme="minorHAnsi" w:hAnsiTheme="minorHAnsi" w:cstheme="minorBidi"/>
                <w:sz w:val="22"/>
                <w:szCs w:val="22"/>
                <w:rPrChange w:id="5531" w:author="Nick.Tolimieri [2]" w:date="2022-09-27T11:52:00Z">
                  <w:rPr>
                    <w:ins w:id="5532" w:author="Nick.Tolimieri [2]" w:date="2022-09-27T11:52:00Z"/>
                    <w:rFonts w:ascii="Calibri" w:hAnsi="Calibri" w:cs="Calibri"/>
                    <w:color w:val="000000"/>
                    <w:sz w:val="22"/>
                    <w:szCs w:val="22"/>
                  </w:rPr>
                </w:rPrChange>
              </w:rPr>
              <w:pPrChange w:id="5533" w:author="Nick.Tolimieri [2]" w:date="2022-09-27T11:52:00Z">
                <w:pPr>
                  <w:jc w:val="right"/>
                </w:pPr>
              </w:pPrChange>
            </w:pPr>
            <w:ins w:id="5534" w:author="Nick.Tolimieri [2]" w:date="2022-09-27T11:52:00Z">
              <w:r w:rsidRPr="00B41F3D">
                <w:rPr>
                  <w:rFonts w:asciiTheme="minorHAnsi" w:eastAsiaTheme="minorHAnsi" w:hAnsiTheme="minorHAnsi" w:cstheme="minorBidi"/>
                  <w:sz w:val="22"/>
                  <w:szCs w:val="22"/>
                  <w:rPrChange w:id="5535" w:author="Nick.Tolimieri [2]" w:date="2022-09-27T11:52:00Z">
                    <w:rPr>
                      <w:rFonts w:ascii="Calibri" w:hAnsi="Calibri" w:cs="Calibri"/>
                      <w:color w:val="000000"/>
                      <w:sz w:val="22"/>
                      <w:szCs w:val="22"/>
                    </w:rPr>
                  </w:rPrChange>
                </w:rPr>
                <w:t>2006</w:t>
              </w:r>
            </w:ins>
          </w:p>
        </w:tc>
        <w:tc>
          <w:tcPr>
            <w:tcW w:w="960" w:type="dxa"/>
            <w:noWrap/>
            <w:hideMark/>
          </w:tcPr>
          <w:p w:rsidR="00B41F3D" w:rsidRPr="00B41F3D" w:rsidRDefault="00B41F3D" w:rsidP="00B41F3D">
            <w:pPr>
              <w:ind w:firstLine="0"/>
              <w:rPr>
                <w:ins w:id="5536" w:author="Nick.Tolimieri [2]" w:date="2022-09-27T11:52:00Z"/>
                <w:rFonts w:asciiTheme="minorHAnsi" w:eastAsiaTheme="minorHAnsi" w:hAnsiTheme="minorHAnsi" w:cstheme="minorBidi"/>
                <w:sz w:val="22"/>
                <w:szCs w:val="22"/>
                <w:rPrChange w:id="5537" w:author="Nick.Tolimieri [2]" w:date="2022-09-27T11:52:00Z">
                  <w:rPr>
                    <w:ins w:id="5538" w:author="Nick.Tolimieri [2]" w:date="2022-09-27T11:52:00Z"/>
                    <w:rFonts w:ascii="Calibri" w:hAnsi="Calibri" w:cs="Calibri"/>
                    <w:color w:val="000000"/>
                    <w:sz w:val="22"/>
                    <w:szCs w:val="22"/>
                  </w:rPr>
                </w:rPrChange>
              </w:rPr>
              <w:pPrChange w:id="5539" w:author="Nick.Tolimieri [2]" w:date="2022-09-27T11:52:00Z">
                <w:pPr>
                  <w:jc w:val="right"/>
                </w:pPr>
              </w:pPrChange>
            </w:pPr>
            <w:ins w:id="5540" w:author="Nick.Tolimieri [2]" w:date="2022-09-27T11:52:00Z">
              <w:r w:rsidRPr="00B41F3D">
                <w:rPr>
                  <w:rFonts w:asciiTheme="minorHAnsi" w:eastAsiaTheme="minorHAnsi" w:hAnsiTheme="minorHAnsi" w:cstheme="minorBidi"/>
                  <w:sz w:val="22"/>
                  <w:szCs w:val="22"/>
                  <w:rPrChange w:id="554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542" w:author="Nick.Tolimieri [2]" w:date="2022-09-27T11:52:00Z"/>
                <w:rFonts w:asciiTheme="minorHAnsi" w:eastAsiaTheme="minorHAnsi" w:hAnsiTheme="minorHAnsi" w:cstheme="minorBidi"/>
                <w:sz w:val="22"/>
                <w:szCs w:val="22"/>
                <w:rPrChange w:id="5543" w:author="Nick.Tolimieri [2]" w:date="2022-09-27T11:52:00Z">
                  <w:rPr>
                    <w:ins w:id="5544" w:author="Nick.Tolimieri [2]" w:date="2022-09-27T11:52:00Z"/>
                    <w:rFonts w:ascii="Calibri" w:hAnsi="Calibri" w:cs="Calibri"/>
                    <w:color w:val="000000"/>
                    <w:sz w:val="22"/>
                    <w:szCs w:val="22"/>
                  </w:rPr>
                </w:rPrChange>
              </w:rPr>
              <w:pPrChange w:id="5545" w:author="Nick.Tolimieri [2]" w:date="2022-09-27T11:52:00Z">
                <w:pPr>
                  <w:jc w:val="right"/>
                </w:pPr>
              </w:pPrChange>
            </w:pPr>
            <w:ins w:id="5546" w:author="Nick.Tolimieri [2]" w:date="2022-09-27T11:52:00Z">
              <w:r w:rsidRPr="00B41F3D">
                <w:rPr>
                  <w:rFonts w:asciiTheme="minorHAnsi" w:eastAsiaTheme="minorHAnsi" w:hAnsiTheme="minorHAnsi" w:cstheme="minorBidi"/>
                  <w:sz w:val="22"/>
                  <w:szCs w:val="22"/>
                  <w:rPrChange w:id="5547" w:author="Nick.Tolimieri [2]" w:date="2022-09-27T11:52:00Z">
                    <w:rPr>
                      <w:rFonts w:ascii="Calibri" w:hAnsi="Calibri" w:cs="Calibri"/>
                      <w:color w:val="000000"/>
                      <w:sz w:val="22"/>
                      <w:szCs w:val="22"/>
                    </w:rPr>
                  </w:rPrChange>
                </w:rPr>
                <w:t>22</w:t>
              </w:r>
            </w:ins>
          </w:p>
        </w:tc>
        <w:tc>
          <w:tcPr>
            <w:tcW w:w="960" w:type="dxa"/>
            <w:noWrap/>
            <w:hideMark/>
          </w:tcPr>
          <w:p w:rsidR="00B41F3D" w:rsidRPr="00B41F3D" w:rsidRDefault="00B41F3D" w:rsidP="00B41F3D">
            <w:pPr>
              <w:ind w:firstLine="0"/>
              <w:rPr>
                <w:ins w:id="5548" w:author="Nick.Tolimieri [2]" w:date="2022-09-27T11:52:00Z"/>
                <w:rFonts w:asciiTheme="minorHAnsi" w:eastAsiaTheme="minorHAnsi" w:hAnsiTheme="minorHAnsi" w:cstheme="minorBidi"/>
                <w:sz w:val="22"/>
                <w:szCs w:val="22"/>
                <w:rPrChange w:id="5549" w:author="Nick.Tolimieri [2]" w:date="2022-09-27T11:52:00Z">
                  <w:rPr>
                    <w:ins w:id="5550" w:author="Nick.Tolimieri [2]" w:date="2022-09-27T11:52:00Z"/>
                    <w:rFonts w:ascii="Calibri" w:hAnsi="Calibri" w:cs="Calibri"/>
                    <w:color w:val="000000"/>
                    <w:sz w:val="22"/>
                    <w:szCs w:val="22"/>
                  </w:rPr>
                </w:rPrChange>
              </w:rPr>
              <w:pPrChange w:id="5551" w:author="Nick.Tolimieri [2]" w:date="2022-09-27T11:52:00Z">
                <w:pPr>
                  <w:jc w:val="right"/>
                </w:pPr>
              </w:pPrChange>
            </w:pPr>
            <w:ins w:id="5552" w:author="Nick.Tolimieri [2]" w:date="2022-09-27T11:52:00Z">
              <w:r w:rsidRPr="00B41F3D">
                <w:rPr>
                  <w:rFonts w:asciiTheme="minorHAnsi" w:eastAsiaTheme="minorHAnsi" w:hAnsiTheme="minorHAnsi" w:cstheme="minorBidi"/>
                  <w:sz w:val="22"/>
                  <w:szCs w:val="22"/>
                  <w:rPrChange w:id="5553"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5554" w:author="Nick.Tolimieri [2]" w:date="2022-09-27T11:52:00Z"/>
                <w:rFonts w:asciiTheme="minorHAnsi" w:eastAsiaTheme="minorHAnsi" w:hAnsiTheme="minorHAnsi" w:cstheme="minorBidi"/>
                <w:sz w:val="22"/>
                <w:szCs w:val="22"/>
                <w:rPrChange w:id="5555" w:author="Nick.Tolimieri [2]" w:date="2022-09-27T11:52:00Z">
                  <w:rPr>
                    <w:ins w:id="5556" w:author="Nick.Tolimieri [2]" w:date="2022-09-27T11:52:00Z"/>
                    <w:rFonts w:ascii="Calibri" w:hAnsi="Calibri" w:cs="Calibri"/>
                    <w:color w:val="000000"/>
                    <w:sz w:val="22"/>
                    <w:szCs w:val="22"/>
                  </w:rPr>
                </w:rPrChange>
              </w:rPr>
              <w:pPrChange w:id="5557" w:author="Nick.Tolimieri [2]" w:date="2022-09-27T11:52:00Z">
                <w:pPr>
                  <w:jc w:val="right"/>
                </w:pPr>
              </w:pPrChange>
            </w:pPr>
            <w:ins w:id="5558" w:author="Nick.Tolimieri [2]" w:date="2022-09-27T11:52:00Z">
              <w:r w:rsidRPr="00B41F3D">
                <w:rPr>
                  <w:rFonts w:asciiTheme="minorHAnsi" w:eastAsiaTheme="minorHAnsi" w:hAnsiTheme="minorHAnsi" w:cstheme="minorBidi"/>
                  <w:sz w:val="22"/>
                  <w:szCs w:val="22"/>
                  <w:rPrChange w:id="5559"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5560" w:author="Nick.Tolimieri [2]" w:date="2022-09-27T11:52:00Z"/>
                <w:rFonts w:asciiTheme="minorHAnsi" w:eastAsiaTheme="minorHAnsi" w:hAnsiTheme="minorHAnsi" w:cstheme="minorBidi"/>
                <w:sz w:val="22"/>
                <w:szCs w:val="22"/>
                <w:rPrChange w:id="5561" w:author="Nick.Tolimieri [2]" w:date="2022-09-27T11:52:00Z">
                  <w:rPr>
                    <w:ins w:id="5562" w:author="Nick.Tolimieri [2]" w:date="2022-09-27T11:52:00Z"/>
                    <w:rFonts w:ascii="Calibri" w:hAnsi="Calibri" w:cs="Calibri"/>
                    <w:color w:val="000000"/>
                    <w:sz w:val="22"/>
                    <w:szCs w:val="22"/>
                  </w:rPr>
                </w:rPrChange>
              </w:rPr>
              <w:pPrChange w:id="5563" w:author="Nick.Tolimieri [2]" w:date="2022-09-27T11:52:00Z">
                <w:pPr>
                  <w:jc w:val="right"/>
                </w:pPr>
              </w:pPrChange>
            </w:pPr>
            <w:ins w:id="5564" w:author="Nick.Tolimieri [2]" w:date="2022-09-27T11:52:00Z">
              <w:r w:rsidRPr="00B41F3D">
                <w:rPr>
                  <w:rFonts w:asciiTheme="minorHAnsi" w:eastAsiaTheme="minorHAnsi" w:hAnsiTheme="minorHAnsi" w:cstheme="minorBidi"/>
                  <w:sz w:val="22"/>
                  <w:szCs w:val="22"/>
                  <w:rPrChange w:id="5565"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5566" w:author="Nick.Tolimieri [2]" w:date="2022-09-27T11:52:00Z"/>
                <w:rFonts w:asciiTheme="minorHAnsi" w:eastAsiaTheme="minorHAnsi" w:hAnsiTheme="minorHAnsi" w:cstheme="minorBidi"/>
                <w:sz w:val="22"/>
                <w:szCs w:val="22"/>
                <w:rPrChange w:id="5567" w:author="Nick.Tolimieri [2]" w:date="2022-09-27T11:52:00Z">
                  <w:rPr>
                    <w:ins w:id="5568" w:author="Nick.Tolimieri [2]" w:date="2022-09-27T11:52:00Z"/>
                    <w:rFonts w:ascii="Calibri" w:hAnsi="Calibri" w:cs="Calibri"/>
                    <w:color w:val="000000"/>
                    <w:sz w:val="22"/>
                    <w:szCs w:val="22"/>
                  </w:rPr>
                </w:rPrChange>
              </w:rPr>
              <w:pPrChange w:id="5569" w:author="Nick.Tolimieri [2]" w:date="2022-09-27T11:52:00Z">
                <w:pPr>
                  <w:jc w:val="right"/>
                </w:pPr>
              </w:pPrChange>
            </w:pPr>
            <w:ins w:id="5570" w:author="Nick.Tolimieri [2]" w:date="2022-09-27T11:52:00Z">
              <w:r w:rsidRPr="00B41F3D">
                <w:rPr>
                  <w:rFonts w:asciiTheme="minorHAnsi" w:eastAsiaTheme="minorHAnsi" w:hAnsiTheme="minorHAnsi" w:cstheme="minorBidi"/>
                  <w:sz w:val="22"/>
                  <w:szCs w:val="22"/>
                  <w:rPrChange w:id="5571"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5572" w:author="Nick.Tolimieri [2]" w:date="2022-09-27T11:52:00Z"/>
                <w:rFonts w:asciiTheme="minorHAnsi" w:eastAsiaTheme="minorHAnsi" w:hAnsiTheme="minorHAnsi" w:cstheme="minorBidi"/>
                <w:sz w:val="22"/>
                <w:szCs w:val="22"/>
                <w:rPrChange w:id="5573" w:author="Nick.Tolimieri [2]" w:date="2022-09-27T11:52:00Z">
                  <w:rPr>
                    <w:ins w:id="5574" w:author="Nick.Tolimieri [2]" w:date="2022-09-27T11:52:00Z"/>
                    <w:rFonts w:ascii="Calibri" w:hAnsi="Calibri" w:cs="Calibri"/>
                    <w:color w:val="000000"/>
                    <w:sz w:val="22"/>
                    <w:szCs w:val="22"/>
                  </w:rPr>
                </w:rPrChange>
              </w:rPr>
              <w:pPrChange w:id="5575" w:author="Nick.Tolimieri [2]" w:date="2022-09-27T11:52:00Z">
                <w:pPr>
                  <w:jc w:val="right"/>
                </w:pPr>
              </w:pPrChange>
            </w:pPr>
            <w:ins w:id="5576" w:author="Nick.Tolimieri [2]" w:date="2022-09-27T11:52:00Z">
              <w:r w:rsidRPr="00B41F3D">
                <w:rPr>
                  <w:rFonts w:asciiTheme="minorHAnsi" w:eastAsiaTheme="minorHAnsi" w:hAnsiTheme="minorHAnsi" w:cstheme="minorBidi"/>
                  <w:sz w:val="22"/>
                  <w:szCs w:val="22"/>
                  <w:rPrChange w:id="5577" w:author="Nick.Tolimieri [2]" w:date="2022-09-27T11:52:00Z">
                    <w:rPr>
                      <w:rFonts w:ascii="Calibri" w:hAnsi="Calibri" w:cs="Calibri"/>
                      <w:color w:val="000000"/>
                      <w:sz w:val="22"/>
                      <w:szCs w:val="22"/>
                    </w:rPr>
                  </w:rPrChange>
                </w:rPr>
                <w:t>1.9</w:t>
              </w:r>
            </w:ins>
          </w:p>
        </w:tc>
        <w:tc>
          <w:tcPr>
            <w:tcW w:w="960" w:type="dxa"/>
            <w:noWrap/>
            <w:hideMark/>
          </w:tcPr>
          <w:p w:rsidR="00B41F3D" w:rsidRPr="00B41F3D" w:rsidRDefault="00B41F3D" w:rsidP="00B41F3D">
            <w:pPr>
              <w:ind w:firstLine="0"/>
              <w:rPr>
                <w:ins w:id="5578" w:author="Nick.Tolimieri [2]" w:date="2022-09-27T11:52:00Z"/>
                <w:rFonts w:asciiTheme="minorHAnsi" w:eastAsiaTheme="minorHAnsi" w:hAnsiTheme="minorHAnsi" w:cstheme="minorBidi"/>
                <w:sz w:val="22"/>
                <w:szCs w:val="22"/>
                <w:rPrChange w:id="5579" w:author="Nick.Tolimieri [2]" w:date="2022-09-27T11:52:00Z">
                  <w:rPr>
                    <w:ins w:id="5580" w:author="Nick.Tolimieri [2]" w:date="2022-09-27T11:52:00Z"/>
                    <w:rFonts w:ascii="Calibri" w:hAnsi="Calibri" w:cs="Calibri"/>
                    <w:color w:val="000000"/>
                    <w:sz w:val="22"/>
                    <w:szCs w:val="22"/>
                  </w:rPr>
                </w:rPrChange>
              </w:rPr>
              <w:pPrChange w:id="5581" w:author="Nick.Tolimieri [2]" w:date="2022-09-27T11:52:00Z">
                <w:pPr>
                  <w:jc w:val="right"/>
                </w:pPr>
              </w:pPrChange>
            </w:pPr>
            <w:ins w:id="5582" w:author="Nick.Tolimieri [2]" w:date="2022-09-27T11:52:00Z">
              <w:r w:rsidRPr="00B41F3D">
                <w:rPr>
                  <w:rFonts w:asciiTheme="minorHAnsi" w:eastAsiaTheme="minorHAnsi" w:hAnsiTheme="minorHAnsi" w:cstheme="minorBidi"/>
                  <w:sz w:val="22"/>
                  <w:szCs w:val="22"/>
                  <w:rPrChange w:id="5583" w:author="Nick.Tolimieri [2]" w:date="2022-09-27T11:52:00Z">
                    <w:rPr>
                      <w:rFonts w:ascii="Calibri" w:hAnsi="Calibri" w:cs="Calibri"/>
                      <w:color w:val="000000"/>
                      <w:sz w:val="22"/>
                      <w:szCs w:val="22"/>
                    </w:rPr>
                  </w:rPrChange>
                </w:rPr>
                <w:t>0.29</w:t>
              </w:r>
            </w:ins>
          </w:p>
        </w:tc>
      </w:tr>
      <w:tr w:rsidR="00B41F3D" w:rsidRPr="00B41F3D" w:rsidTr="00B41F3D">
        <w:trPr>
          <w:divId w:val="820847304"/>
          <w:trHeight w:val="300"/>
          <w:ins w:id="5584" w:author="Nick.Tolimieri [2]" w:date="2022-09-27T11:52:00Z"/>
        </w:trPr>
        <w:tc>
          <w:tcPr>
            <w:tcW w:w="960" w:type="dxa"/>
            <w:noWrap/>
            <w:hideMark/>
          </w:tcPr>
          <w:p w:rsidR="00B41F3D" w:rsidRPr="00B41F3D" w:rsidRDefault="00B41F3D" w:rsidP="00B41F3D">
            <w:pPr>
              <w:ind w:firstLine="0"/>
              <w:rPr>
                <w:ins w:id="5585" w:author="Nick.Tolimieri [2]" w:date="2022-09-27T11:52:00Z"/>
                <w:rFonts w:asciiTheme="minorHAnsi" w:eastAsiaTheme="minorHAnsi" w:hAnsiTheme="minorHAnsi" w:cstheme="minorBidi"/>
                <w:sz w:val="22"/>
                <w:szCs w:val="22"/>
                <w:rPrChange w:id="5586" w:author="Nick.Tolimieri [2]" w:date="2022-09-27T11:52:00Z">
                  <w:rPr>
                    <w:ins w:id="5587" w:author="Nick.Tolimieri [2]" w:date="2022-09-27T11:52:00Z"/>
                    <w:rFonts w:ascii="Calibri" w:hAnsi="Calibri" w:cs="Calibri"/>
                    <w:color w:val="000000"/>
                    <w:sz w:val="22"/>
                    <w:szCs w:val="22"/>
                  </w:rPr>
                </w:rPrChange>
              </w:rPr>
              <w:pPrChange w:id="5588" w:author="Nick.Tolimieri [2]" w:date="2022-09-27T11:52:00Z">
                <w:pPr/>
              </w:pPrChange>
            </w:pPr>
            <w:proofErr w:type="spellStart"/>
            <w:ins w:id="5589" w:author="Nick.Tolimieri [2]" w:date="2022-09-27T11:52:00Z">
              <w:r w:rsidRPr="00B41F3D">
                <w:rPr>
                  <w:rFonts w:asciiTheme="minorHAnsi" w:eastAsiaTheme="minorHAnsi" w:hAnsiTheme="minorHAnsi" w:cstheme="minorBidi"/>
                  <w:sz w:val="22"/>
                  <w:szCs w:val="22"/>
                  <w:rPrChange w:id="5590"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591"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592"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593"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594" w:author="Nick.Tolimieri [2]" w:date="2022-09-27T11:52:00Z"/>
                <w:rFonts w:asciiTheme="minorHAnsi" w:eastAsiaTheme="minorHAnsi" w:hAnsiTheme="minorHAnsi" w:cstheme="minorBidi"/>
                <w:sz w:val="22"/>
                <w:szCs w:val="22"/>
                <w:rPrChange w:id="5595" w:author="Nick.Tolimieri [2]" w:date="2022-09-27T11:52:00Z">
                  <w:rPr>
                    <w:ins w:id="5596" w:author="Nick.Tolimieri [2]" w:date="2022-09-27T11:52:00Z"/>
                    <w:rFonts w:ascii="Calibri" w:hAnsi="Calibri" w:cs="Calibri"/>
                    <w:color w:val="000000"/>
                    <w:sz w:val="22"/>
                    <w:szCs w:val="22"/>
                  </w:rPr>
                </w:rPrChange>
              </w:rPr>
              <w:pPrChange w:id="5597" w:author="Nick.Tolimieri [2]" w:date="2022-09-27T11:52:00Z">
                <w:pPr>
                  <w:jc w:val="right"/>
                </w:pPr>
              </w:pPrChange>
            </w:pPr>
            <w:ins w:id="5598" w:author="Nick.Tolimieri [2]" w:date="2022-09-27T11:52:00Z">
              <w:r w:rsidRPr="00B41F3D">
                <w:rPr>
                  <w:rFonts w:asciiTheme="minorHAnsi" w:eastAsiaTheme="minorHAnsi" w:hAnsiTheme="minorHAnsi" w:cstheme="minorBidi"/>
                  <w:sz w:val="22"/>
                  <w:szCs w:val="22"/>
                  <w:rPrChange w:id="5599" w:author="Nick.Tolimieri [2]" w:date="2022-09-27T11:52:00Z">
                    <w:rPr>
                      <w:rFonts w:ascii="Calibri" w:hAnsi="Calibri" w:cs="Calibri"/>
                      <w:color w:val="000000"/>
                      <w:sz w:val="22"/>
                      <w:szCs w:val="22"/>
                    </w:rPr>
                  </w:rPrChange>
                </w:rPr>
                <w:t>2007</w:t>
              </w:r>
            </w:ins>
          </w:p>
        </w:tc>
        <w:tc>
          <w:tcPr>
            <w:tcW w:w="960" w:type="dxa"/>
            <w:noWrap/>
            <w:hideMark/>
          </w:tcPr>
          <w:p w:rsidR="00B41F3D" w:rsidRPr="00B41F3D" w:rsidRDefault="00B41F3D" w:rsidP="00B41F3D">
            <w:pPr>
              <w:ind w:firstLine="0"/>
              <w:rPr>
                <w:ins w:id="5600" w:author="Nick.Tolimieri [2]" w:date="2022-09-27T11:52:00Z"/>
                <w:rFonts w:asciiTheme="minorHAnsi" w:eastAsiaTheme="minorHAnsi" w:hAnsiTheme="minorHAnsi" w:cstheme="minorBidi"/>
                <w:sz w:val="22"/>
                <w:szCs w:val="22"/>
                <w:rPrChange w:id="5601" w:author="Nick.Tolimieri [2]" w:date="2022-09-27T11:52:00Z">
                  <w:rPr>
                    <w:ins w:id="5602" w:author="Nick.Tolimieri [2]" w:date="2022-09-27T11:52:00Z"/>
                    <w:rFonts w:ascii="Calibri" w:hAnsi="Calibri" w:cs="Calibri"/>
                    <w:color w:val="000000"/>
                    <w:sz w:val="22"/>
                    <w:szCs w:val="22"/>
                  </w:rPr>
                </w:rPrChange>
              </w:rPr>
              <w:pPrChange w:id="5603" w:author="Nick.Tolimieri [2]" w:date="2022-09-27T11:52:00Z">
                <w:pPr>
                  <w:jc w:val="right"/>
                </w:pPr>
              </w:pPrChange>
            </w:pPr>
            <w:ins w:id="5604" w:author="Nick.Tolimieri [2]" w:date="2022-09-27T11:52:00Z">
              <w:r w:rsidRPr="00B41F3D">
                <w:rPr>
                  <w:rFonts w:asciiTheme="minorHAnsi" w:eastAsiaTheme="minorHAnsi" w:hAnsiTheme="minorHAnsi" w:cstheme="minorBidi"/>
                  <w:sz w:val="22"/>
                  <w:szCs w:val="22"/>
                  <w:rPrChange w:id="5605"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5606" w:author="Nick.Tolimieri [2]" w:date="2022-09-27T11:52:00Z"/>
                <w:rFonts w:asciiTheme="minorHAnsi" w:eastAsiaTheme="minorHAnsi" w:hAnsiTheme="minorHAnsi" w:cstheme="minorBidi"/>
                <w:sz w:val="22"/>
                <w:szCs w:val="22"/>
                <w:rPrChange w:id="5607" w:author="Nick.Tolimieri [2]" w:date="2022-09-27T11:52:00Z">
                  <w:rPr>
                    <w:ins w:id="5608" w:author="Nick.Tolimieri [2]" w:date="2022-09-27T11:52:00Z"/>
                    <w:rFonts w:ascii="Calibri" w:hAnsi="Calibri" w:cs="Calibri"/>
                    <w:color w:val="000000"/>
                    <w:sz w:val="22"/>
                    <w:szCs w:val="22"/>
                  </w:rPr>
                </w:rPrChange>
              </w:rPr>
              <w:pPrChange w:id="5609" w:author="Nick.Tolimieri [2]" w:date="2022-09-27T11:52:00Z">
                <w:pPr>
                  <w:jc w:val="right"/>
                </w:pPr>
              </w:pPrChange>
            </w:pPr>
            <w:ins w:id="5610" w:author="Nick.Tolimieri [2]" w:date="2022-09-27T11:52:00Z">
              <w:r w:rsidRPr="00B41F3D">
                <w:rPr>
                  <w:rFonts w:asciiTheme="minorHAnsi" w:eastAsiaTheme="minorHAnsi" w:hAnsiTheme="minorHAnsi" w:cstheme="minorBidi"/>
                  <w:sz w:val="22"/>
                  <w:szCs w:val="22"/>
                  <w:rPrChange w:id="5611"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5612" w:author="Nick.Tolimieri [2]" w:date="2022-09-27T11:52:00Z"/>
                <w:rFonts w:asciiTheme="minorHAnsi" w:eastAsiaTheme="minorHAnsi" w:hAnsiTheme="minorHAnsi" w:cstheme="minorBidi"/>
                <w:sz w:val="22"/>
                <w:szCs w:val="22"/>
                <w:rPrChange w:id="5613" w:author="Nick.Tolimieri [2]" w:date="2022-09-27T11:52:00Z">
                  <w:rPr>
                    <w:ins w:id="5614" w:author="Nick.Tolimieri [2]" w:date="2022-09-27T11:52:00Z"/>
                    <w:rFonts w:ascii="Calibri" w:hAnsi="Calibri" w:cs="Calibri"/>
                    <w:color w:val="000000"/>
                    <w:sz w:val="22"/>
                    <w:szCs w:val="22"/>
                  </w:rPr>
                </w:rPrChange>
              </w:rPr>
              <w:pPrChange w:id="5615" w:author="Nick.Tolimieri [2]" w:date="2022-09-27T11:52:00Z">
                <w:pPr>
                  <w:jc w:val="right"/>
                </w:pPr>
              </w:pPrChange>
            </w:pPr>
            <w:ins w:id="5616" w:author="Nick.Tolimieri [2]" w:date="2022-09-27T11:52:00Z">
              <w:r w:rsidRPr="00B41F3D">
                <w:rPr>
                  <w:rFonts w:asciiTheme="minorHAnsi" w:eastAsiaTheme="minorHAnsi" w:hAnsiTheme="minorHAnsi" w:cstheme="minorBidi"/>
                  <w:sz w:val="22"/>
                  <w:szCs w:val="22"/>
                  <w:rPrChange w:id="5617"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5618" w:author="Nick.Tolimieri [2]" w:date="2022-09-27T11:52:00Z"/>
                <w:rFonts w:asciiTheme="minorHAnsi" w:eastAsiaTheme="minorHAnsi" w:hAnsiTheme="minorHAnsi" w:cstheme="minorBidi"/>
                <w:sz w:val="22"/>
                <w:szCs w:val="22"/>
                <w:rPrChange w:id="5619" w:author="Nick.Tolimieri [2]" w:date="2022-09-27T11:52:00Z">
                  <w:rPr>
                    <w:ins w:id="5620" w:author="Nick.Tolimieri [2]" w:date="2022-09-27T11:52:00Z"/>
                    <w:rFonts w:ascii="Calibri" w:hAnsi="Calibri" w:cs="Calibri"/>
                    <w:color w:val="000000"/>
                    <w:sz w:val="22"/>
                    <w:szCs w:val="22"/>
                  </w:rPr>
                </w:rPrChange>
              </w:rPr>
              <w:pPrChange w:id="5621" w:author="Nick.Tolimieri [2]" w:date="2022-09-27T11:52:00Z">
                <w:pPr>
                  <w:jc w:val="right"/>
                </w:pPr>
              </w:pPrChange>
            </w:pPr>
            <w:ins w:id="5622" w:author="Nick.Tolimieri [2]" w:date="2022-09-27T11:52:00Z">
              <w:r w:rsidRPr="00B41F3D">
                <w:rPr>
                  <w:rFonts w:asciiTheme="minorHAnsi" w:eastAsiaTheme="minorHAnsi" w:hAnsiTheme="minorHAnsi" w:cstheme="minorBidi"/>
                  <w:sz w:val="22"/>
                  <w:szCs w:val="22"/>
                  <w:rPrChange w:id="5623"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5624" w:author="Nick.Tolimieri [2]" w:date="2022-09-27T11:52:00Z"/>
                <w:rFonts w:asciiTheme="minorHAnsi" w:eastAsiaTheme="minorHAnsi" w:hAnsiTheme="minorHAnsi" w:cstheme="minorBidi"/>
                <w:sz w:val="22"/>
                <w:szCs w:val="22"/>
                <w:rPrChange w:id="5625" w:author="Nick.Tolimieri [2]" w:date="2022-09-27T11:52:00Z">
                  <w:rPr>
                    <w:ins w:id="5626" w:author="Nick.Tolimieri [2]" w:date="2022-09-27T11:52:00Z"/>
                    <w:rFonts w:ascii="Calibri" w:hAnsi="Calibri" w:cs="Calibri"/>
                    <w:color w:val="000000"/>
                    <w:sz w:val="22"/>
                    <w:szCs w:val="22"/>
                  </w:rPr>
                </w:rPrChange>
              </w:rPr>
              <w:pPrChange w:id="5627" w:author="Nick.Tolimieri [2]" w:date="2022-09-27T11:52:00Z">
                <w:pPr>
                  <w:jc w:val="right"/>
                </w:pPr>
              </w:pPrChange>
            </w:pPr>
            <w:ins w:id="5628" w:author="Nick.Tolimieri [2]" w:date="2022-09-27T11:52:00Z">
              <w:r w:rsidRPr="00B41F3D">
                <w:rPr>
                  <w:rFonts w:asciiTheme="minorHAnsi" w:eastAsiaTheme="minorHAnsi" w:hAnsiTheme="minorHAnsi" w:cstheme="minorBidi"/>
                  <w:sz w:val="22"/>
                  <w:szCs w:val="22"/>
                  <w:rPrChange w:id="5629"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5630" w:author="Nick.Tolimieri [2]" w:date="2022-09-27T11:52:00Z"/>
                <w:rFonts w:asciiTheme="minorHAnsi" w:eastAsiaTheme="minorHAnsi" w:hAnsiTheme="minorHAnsi" w:cstheme="minorBidi"/>
                <w:sz w:val="22"/>
                <w:szCs w:val="22"/>
                <w:rPrChange w:id="5631" w:author="Nick.Tolimieri [2]" w:date="2022-09-27T11:52:00Z">
                  <w:rPr>
                    <w:ins w:id="5632" w:author="Nick.Tolimieri [2]" w:date="2022-09-27T11:52:00Z"/>
                    <w:rFonts w:ascii="Calibri" w:hAnsi="Calibri" w:cs="Calibri"/>
                    <w:color w:val="000000"/>
                    <w:sz w:val="22"/>
                    <w:szCs w:val="22"/>
                  </w:rPr>
                </w:rPrChange>
              </w:rPr>
              <w:pPrChange w:id="5633" w:author="Nick.Tolimieri [2]" w:date="2022-09-27T11:52:00Z">
                <w:pPr>
                  <w:jc w:val="right"/>
                </w:pPr>
              </w:pPrChange>
            </w:pPr>
            <w:ins w:id="5634" w:author="Nick.Tolimieri [2]" w:date="2022-09-27T11:52:00Z">
              <w:r w:rsidRPr="00B41F3D">
                <w:rPr>
                  <w:rFonts w:asciiTheme="minorHAnsi" w:eastAsiaTheme="minorHAnsi" w:hAnsiTheme="minorHAnsi" w:cstheme="minorBidi"/>
                  <w:sz w:val="22"/>
                  <w:szCs w:val="22"/>
                  <w:rPrChange w:id="5635"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5636" w:author="Nick.Tolimieri [2]" w:date="2022-09-27T11:52:00Z"/>
                <w:rFonts w:asciiTheme="minorHAnsi" w:eastAsiaTheme="minorHAnsi" w:hAnsiTheme="minorHAnsi" w:cstheme="minorBidi"/>
                <w:sz w:val="22"/>
                <w:szCs w:val="22"/>
                <w:rPrChange w:id="5637" w:author="Nick.Tolimieri [2]" w:date="2022-09-27T11:52:00Z">
                  <w:rPr>
                    <w:ins w:id="5638" w:author="Nick.Tolimieri [2]" w:date="2022-09-27T11:52:00Z"/>
                    <w:rFonts w:ascii="Calibri" w:hAnsi="Calibri" w:cs="Calibri"/>
                    <w:color w:val="000000"/>
                    <w:sz w:val="22"/>
                    <w:szCs w:val="22"/>
                  </w:rPr>
                </w:rPrChange>
              </w:rPr>
              <w:pPrChange w:id="5639" w:author="Nick.Tolimieri [2]" w:date="2022-09-27T11:52:00Z">
                <w:pPr>
                  <w:jc w:val="right"/>
                </w:pPr>
              </w:pPrChange>
            </w:pPr>
            <w:ins w:id="5640" w:author="Nick.Tolimieri [2]" w:date="2022-09-27T11:52:00Z">
              <w:r w:rsidRPr="00B41F3D">
                <w:rPr>
                  <w:rFonts w:asciiTheme="minorHAnsi" w:eastAsiaTheme="minorHAnsi" w:hAnsiTheme="minorHAnsi" w:cstheme="minorBidi"/>
                  <w:sz w:val="22"/>
                  <w:szCs w:val="22"/>
                  <w:rPrChange w:id="5641" w:author="Nick.Tolimieri [2]" w:date="2022-09-27T11:52:00Z">
                    <w:rPr>
                      <w:rFonts w:ascii="Calibri" w:hAnsi="Calibri" w:cs="Calibri"/>
                      <w:color w:val="000000"/>
                      <w:sz w:val="22"/>
                      <w:szCs w:val="22"/>
                    </w:rPr>
                  </w:rPrChange>
                </w:rPr>
                <w:t>2.58</w:t>
              </w:r>
            </w:ins>
          </w:p>
        </w:tc>
        <w:tc>
          <w:tcPr>
            <w:tcW w:w="960" w:type="dxa"/>
            <w:noWrap/>
            <w:hideMark/>
          </w:tcPr>
          <w:p w:rsidR="00B41F3D" w:rsidRPr="00B41F3D" w:rsidRDefault="00B41F3D" w:rsidP="00B41F3D">
            <w:pPr>
              <w:ind w:firstLine="0"/>
              <w:rPr>
                <w:ins w:id="5642" w:author="Nick.Tolimieri [2]" w:date="2022-09-27T11:52:00Z"/>
                <w:rFonts w:asciiTheme="minorHAnsi" w:eastAsiaTheme="minorHAnsi" w:hAnsiTheme="minorHAnsi" w:cstheme="minorBidi"/>
                <w:sz w:val="22"/>
                <w:szCs w:val="22"/>
                <w:rPrChange w:id="5643" w:author="Nick.Tolimieri [2]" w:date="2022-09-27T11:52:00Z">
                  <w:rPr>
                    <w:ins w:id="5644" w:author="Nick.Tolimieri [2]" w:date="2022-09-27T11:52:00Z"/>
                    <w:rFonts w:ascii="Calibri" w:hAnsi="Calibri" w:cs="Calibri"/>
                    <w:color w:val="000000"/>
                    <w:sz w:val="22"/>
                    <w:szCs w:val="22"/>
                  </w:rPr>
                </w:rPrChange>
              </w:rPr>
              <w:pPrChange w:id="5645" w:author="Nick.Tolimieri [2]" w:date="2022-09-27T11:52:00Z">
                <w:pPr>
                  <w:jc w:val="right"/>
                </w:pPr>
              </w:pPrChange>
            </w:pPr>
            <w:ins w:id="5646" w:author="Nick.Tolimieri [2]" w:date="2022-09-27T11:52:00Z">
              <w:r w:rsidRPr="00B41F3D">
                <w:rPr>
                  <w:rFonts w:asciiTheme="minorHAnsi" w:eastAsiaTheme="minorHAnsi" w:hAnsiTheme="minorHAnsi" w:cstheme="minorBidi"/>
                  <w:sz w:val="22"/>
                  <w:szCs w:val="22"/>
                  <w:rPrChange w:id="5647" w:author="Nick.Tolimieri [2]" w:date="2022-09-27T11:52:00Z">
                    <w:rPr>
                      <w:rFonts w:ascii="Calibri" w:hAnsi="Calibri" w:cs="Calibri"/>
                      <w:color w:val="000000"/>
                      <w:sz w:val="22"/>
                      <w:szCs w:val="22"/>
                    </w:rPr>
                  </w:rPrChange>
                </w:rPr>
                <w:t>0.67</w:t>
              </w:r>
            </w:ins>
          </w:p>
        </w:tc>
      </w:tr>
      <w:tr w:rsidR="00B41F3D" w:rsidRPr="00B41F3D" w:rsidTr="00B41F3D">
        <w:trPr>
          <w:divId w:val="820847304"/>
          <w:trHeight w:val="300"/>
          <w:ins w:id="5648" w:author="Nick.Tolimieri [2]" w:date="2022-09-27T11:52:00Z"/>
        </w:trPr>
        <w:tc>
          <w:tcPr>
            <w:tcW w:w="960" w:type="dxa"/>
            <w:noWrap/>
            <w:hideMark/>
          </w:tcPr>
          <w:p w:rsidR="00B41F3D" w:rsidRPr="00B41F3D" w:rsidRDefault="00B41F3D" w:rsidP="00B41F3D">
            <w:pPr>
              <w:ind w:firstLine="0"/>
              <w:rPr>
                <w:ins w:id="5649" w:author="Nick.Tolimieri [2]" w:date="2022-09-27T11:52:00Z"/>
                <w:rFonts w:asciiTheme="minorHAnsi" w:eastAsiaTheme="minorHAnsi" w:hAnsiTheme="minorHAnsi" w:cstheme="minorBidi"/>
                <w:sz w:val="22"/>
                <w:szCs w:val="22"/>
                <w:rPrChange w:id="5650" w:author="Nick.Tolimieri [2]" w:date="2022-09-27T11:52:00Z">
                  <w:rPr>
                    <w:ins w:id="5651" w:author="Nick.Tolimieri [2]" w:date="2022-09-27T11:52:00Z"/>
                    <w:rFonts w:ascii="Calibri" w:hAnsi="Calibri" w:cs="Calibri"/>
                    <w:color w:val="000000"/>
                    <w:sz w:val="22"/>
                    <w:szCs w:val="22"/>
                  </w:rPr>
                </w:rPrChange>
              </w:rPr>
              <w:pPrChange w:id="5652" w:author="Nick.Tolimieri [2]" w:date="2022-09-27T11:52:00Z">
                <w:pPr/>
              </w:pPrChange>
            </w:pPr>
            <w:proofErr w:type="spellStart"/>
            <w:ins w:id="5653" w:author="Nick.Tolimieri [2]" w:date="2022-09-27T11:52:00Z">
              <w:r w:rsidRPr="00B41F3D">
                <w:rPr>
                  <w:rFonts w:asciiTheme="minorHAnsi" w:eastAsiaTheme="minorHAnsi" w:hAnsiTheme="minorHAnsi" w:cstheme="minorBidi"/>
                  <w:sz w:val="22"/>
                  <w:szCs w:val="22"/>
                  <w:rPrChange w:id="5654" w:author="Nick.Tolimieri [2]" w:date="2022-09-27T11:52:00Z">
                    <w:rPr>
                      <w:rFonts w:ascii="Calibri" w:hAnsi="Calibri" w:cs="Calibri"/>
                      <w:color w:val="000000"/>
                      <w:sz w:val="22"/>
                      <w:szCs w:val="22"/>
                    </w:rPr>
                  </w:rPrChange>
                </w:rPr>
                <w:lastRenderedPageBreak/>
                <w:t>Tatoosh</w:t>
              </w:r>
              <w:proofErr w:type="spellEnd"/>
              <w:r w:rsidRPr="00B41F3D">
                <w:rPr>
                  <w:rFonts w:asciiTheme="minorHAnsi" w:eastAsiaTheme="minorHAnsi" w:hAnsiTheme="minorHAnsi" w:cstheme="minorBidi"/>
                  <w:sz w:val="22"/>
                  <w:szCs w:val="22"/>
                  <w:rPrChange w:id="5655"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656"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657"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658" w:author="Nick.Tolimieri [2]" w:date="2022-09-27T11:52:00Z"/>
                <w:rFonts w:asciiTheme="minorHAnsi" w:eastAsiaTheme="minorHAnsi" w:hAnsiTheme="minorHAnsi" w:cstheme="minorBidi"/>
                <w:sz w:val="22"/>
                <w:szCs w:val="22"/>
                <w:rPrChange w:id="5659" w:author="Nick.Tolimieri [2]" w:date="2022-09-27T11:52:00Z">
                  <w:rPr>
                    <w:ins w:id="5660" w:author="Nick.Tolimieri [2]" w:date="2022-09-27T11:52:00Z"/>
                    <w:rFonts w:ascii="Calibri" w:hAnsi="Calibri" w:cs="Calibri"/>
                    <w:color w:val="000000"/>
                    <w:sz w:val="22"/>
                    <w:szCs w:val="22"/>
                  </w:rPr>
                </w:rPrChange>
              </w:rPr>
              <w:pPrChange w:id="5661" w:author="Nick.Tolimieri [2]" w:date="2022-09-27T11:52:00Z">
                <w:pPr>
                  <w:jc w:val="right"/>
                </w:pPr>
              </w:pPrChange>
            </w:pPr>
            <w:ins w:id="5662" w:author="Nick.Tolimieri [2]" w:date="2022-09-27T11:52:00Z">
              <w:r w:rsidRPr="00B41F3D">
                <w:rPr>
                  <w:rFonts w:asciiTheme="minorHAnsi" w:eastAsiaTheme="minorHAnsi" w:hAnsiTheme="minorHAnsi" w:cstheme="minorBidi"/>
                  <w:sz w:val="22"/>
                  <w:szCs w:val="22"/>
                  <w:rPrChange w:id="5663" w:author="Nick.Tolimieri [2]" w:date="2022-09-27T11:52:00Z">
                    <w:rPr>
                      <w:rFonts w:ascii="Calibri" w:hAnsi="Calibri" w:cs="Calibri"/>
                      <w:color w:val="000000"/>
                      <w:sz w:val="22"/>
                      <w:szCs w:val="22"/>
                    </w:rPr>
                  </w:rPrChange>
                </w:rPr>
                <w:t>2008</w:t>
              </w:r>
            </w:ins>
          </w:p>
        </w:tc>
        <w:tc>
          <w:tcPr>
            <w:tcW w:w="960" w:type="dxa"/>
            <w:noWrap/>
            <w:hideMark/>
          </w:tcPr>
          <w:p w:rsidR="00B41F3D" w:rsidRPr="00B41F3D" w:rsidRDefault="00B41F3D" w:rsidP="00B41F3D">
            <w:pPr>
              <w:ind w:firstLine="0"/>
              <w:rPr>
                <w:ins w:id="5664" w:author="Nick.Tolimieri [2]" w:date="2022-09-27T11:52:00Z"/>
                <w:rFonts w:asciiTheme="minorHAnsi" w:eastAsiaTheme="minorHAnsi" w:hAnsiTheme="minorHAnsi" w:cstheme="minorBidi"/>
                <w:sz w:val="22"/>
                <w:szCs w:val="22"/>
                <w:rPrChange w:id="5665" w:author="Nick.Tolimieri [2]" w:date="2022-09-27T11:52:00Z">
                  <w:rPr>
                    <w:ins w:id="5666" w:author="Nick.Tolimieri [2]" w:date="2022-09-27T11:52:00Z"/>
                    <w:rFonts w:ascii="Calibri" w:hAnsi="Calibri" w:cs="Calibri"/>
                    <w:color w:val="000000"/>
                    <w:sz w:val="22"/>
                    <w:szCs w:val="22"/>
                  </w:rPr>
                </w:rPrChange>
              </w:rPr>
              <w:pPrChange w:id="5667" w:author="Nick.Tolimieri [2]" w:date="2022-09-27T11:52:00Z">
                <w:pPr>
                  <w:jc w:val="right"/>
                </w:pPr>
              </w:pPrChange>
            </w:pPr>
            <w:ins w:id="5668" w:author="Nick.Tolimieri [2]" w:date="2022-09-27T11:52:00Z">
              <w:r w:rsidRPr="00B41F3D">
                <w:rPr>
                  <w:rFonts w:asciiTheme="minorHAnsi" w:eastAsiaTheme="minorHAnsi" w:hAnsiTheme="minorHAnsi" w:cstheme="minorBidi"/>
                  <w:sz w:val="22"/>
                  <w:szCs w:val="22"/>
                  <w:rPrChange w:id="566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670" w:author="Nick.Tolimieri [2]" w:date="2022-09-27T11:52:00Z"/>
                <w:rFonts w:asciiTheme="minorHAnsi" w:eastAsiaTheme="minorHAnsi" w:hAnsiTheme="minorHAnsi" w:cstheme="minorBidi"/>
                <w:sz w:val="22"/>
                <w:szCs w:val="22"/>
                <w:rPrChange w:id="5671" w:author="Nick.Tolimieri [2]" w:date="2022-09-27T11:52:00Z">
                  <w:rPr>
                    <w:ins w:id="5672" w:author="Nick.Tolimieri [2]" w:date="2022-09-27T11:52:00Z"/>
                    <w:rFonts w:ascii="Calibri" w:hAnsi="Calibri" w:cs="Calibri"/>
                    <w:color w:val="000000"/>
                    <w:sz w:val="22"/>
                    <w:szCs w:val="22"/>
                  </w:rPr>
                </w:rPrChange>
              </w:rPr>
              <w:pPrChange w:id="5673" w:author="Nick.Tolimieri [2]" w:date="2022-09-27T11:52:00Z">
                <w:pPr>
                  <w:jc w:val="right"/>
                </w:pPr>
              </w:pPrChange>
            </w:pPr>
            <w:ins w:id="5674" w:author="Nick.Tolimieri [2]" w:date="2022-09-27T11:52:00Z">
              <w:r w:rsidRPr="00B41F3D">
                <w:rPr>
                  <w:rFonts w:asciiTheme="minorHAnsi" w:eastAsiaTheme="minorHAnsi" w:hAnsiTheme="minorHAnsi" w:cstheme="minorBidi"/>
                  <w:sz w:val="22"/>
                  <w:szCs w:val="22"/>
                  <w:rPrChange w:id="567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676" w:author="Nick.Tolimieri [2]" w:date="2022-09-27T11:52:00Z"/>
                <w:rFonts w:asciiTheme="minorHAnsi" w:eastAsiaTheme="minorHAnsi" w:hAnsiTheme="minorHAnsi" w:cstheme="minorBidi"/>
                <w:sz w:val="22"/>
                <w:szCs w:val="22"/>
                <w:rPrChange w:id="5677" w:author="Nick.Tolimieri [2]" w:date="2022-09-27T11:52:00Z">
                  <w:rPr>
                    <w:ins w:id="5678" w:author="Nick.Tolimieri [2]" w:date="2022-09-27T11:52:00Z"/>
                    <w:rFonts w:ascii="Calibri" w:hAnsi="Calibri" w:cs="Calibri"/>
                    <w:color w:val="000000"/>
                    <w:sz w:val="22"/>
                    <w:szCs w:val="22"/>
                  </w:rPr>
                </w:rPrChange>
              </w:rPr>
              <w:pPrChange w:id="5679" w:author="Nick.Tolimieri [2]" w:date="2022-09-27T11:52:00Z">
                <w:pPr>
                  <w:jc w:val="right"/>
                </w:pPr>
              </w:pPrChange>
            </w:pPr>
            <w:ins w:id="5680" w:author="Nick.Tolimieri [2]" w:date="2022-09-27T11:52:00Z">
              <w:r w:rsidRPr="00B41F3D">
                <w:rPr>
                  <w:rFonts w:asciiTheme="minorHAnsi" w:eastAsiaTheme="minorHAnsi" w:hAnsiTheme="minorHAnsi" w:cstheme="minorBidi"/>
                  <w:sz w:val="22"/>
                  <w:szCs w:val="22"/>
                  <w:rPrChange w:id="568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682" w:author="Nick.Tolimieri [2]" w:date="2022-09-27T11:52:00Z"/>
                <w:rFonts w:asciiTheme="minorHAnsi" w:eastAsiaTheme="minorHAnsi" w:hAnsiTheme="minorHAnsi" w:cstheme="minorBidi"/>
                <w:sz w:val="22"/>
                <w:szCs w:val="22"/>
                <w:rPrChange w:id="5683" w:author="Nick.Tolimieri [2]" w:date="2022-09-27T11:52:00Z">
                  <w:rPr>
                    <w:ins w:id="5684" w:author="Nick.Tolimieri [2]" w:date="2022-09-27T11:52:00Z"/>
                    <w:rFonts w:ascii="Calibri" w:hAnsi="Calibri" w:cs="Calibri"/>
                    <w:color w:val="000000"/>
                    <w:sz w:val="22"/>
                    <w:szCs w:val="22"/>
                  </w:rPr>
                </w:rPrChange>
              </w:rPr>
              <w:pPrChange w:id="5685" w:author="Nick.Tolimieri [2]" w:date="2022-09-27T11:52:00Z">
                <w:pPr>
                  <w:jc w:val="right"/>
                </w:pPr>
              </w:pPrChange>
            </w:pPr>
            <w:ins w:id="5686" w:author="Nick.Tolimieri [2]" w:date="2022-09-27T11:52:00Z">
              <w:r w:rsidRPr="00B41F3D">
                <w:rPr>
                  <w:rFonts w:asciiTheme="minorHAnsi" w:eastAsiaTheme="minorHAnsi" w:hAnsiTheme="minorHAnsi" w:cstheme="minorBidi"/>
                  <w:sz w:val="22"/>
                  <w:szCs w:val="22"/>
                  <w:rPrChange w:id="568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688" w:author="Nick.Tolimieri [2]" w:date="2022-09-27T11:52:00Z"/>
                <w:rFonts w:asciiTheme="minorHAnsi" w:eastAsiaTheme="minorHAnsi" w:hAnsiTheme="minorHAnsi" w:cstheme="minorBidi"/>
                <w:sz w:val="22"/>
                <w:szCs w:val="22"/>
                <w:rPrChange w:id="5689" w:author="Nick.Tolimieri [2]" w:date="2022-09-27T11:52:00Z">
                  <w:rPr>
                    <w:ins w:id="5690" w:author="Nick.Tolimieri [2]" w:date="2022-09-27T11:52:00Z"/>
                    <w:rFonts w:ascii="Calibri" w:hAnsi="Calibri" w:cs="Calibri"/>
                    <w:color w:val="000000"/>
                    <w:sz w:val="22"/>
                    <w:szCs w:val="22"/>
                  </w:rPr>
                </w:rPrChange>
              </w:rPr>
              <w:pPrChange w:id="5691" w:author="Nick.Tolimieri [2]" w:date="2022-09-27T11:52:00Z">
                <w:pPr/>
              </w:pPrChange>
            </w:pPr>
            <w:ins w:id="5692" w:author="Nick.Tolimieri [2]" w:date="2022-09-27T11:52:00Z">
              <w:r w:rsidRPr="00B41F3D">
                <w:rPr>
                  <w:rFonts w:asciiTheme="minorHAnsi" w:eastAsiaTheme="minorHAnsi" w:hAnsiTheme="minorHAnsi" w:cstheme="minorBidi"/>
                  <w:sz w:val="22"/>
                  <w:szCs w:val="22"/>
                  <w:rPrChange w:id="5693"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694" w:author="Nick.Tolimieri [2]" w:date="2022-09-27T11:52:00Z"/>
                <w:rFonts w:asciiTheme="minorHAnsi" w:eastAsiaTheme="minorHAnsi" w:hAnsiTheme="minorHAnsi" w:cstheme="minorBidi"/>
                <w:sz w:val="22"/>
                <w:szCs w:val="22"/>
                <w:rPrChange w:id="5695" w:author="Nick.Tolimieri [2]" w:date="2022-09-27T11:52:00Z">
                  <w:rPr>
                    <w:ins w:id="5696" w:author="Nick.Tolimieri [2]" w:date="2022-09-27T11:52:00Z"/>
                    <w:rFonts w:ascii="Calibri" w:hAnsi="Calibri" w:cs="Calibri"/>
                    <w:color w:val="000000"/>
                    <w:sz w:val="22"/>
                    <w:szCs w:val="22"/>
                  </w:rPr>
                </w:rPrChange>
              </w:rPr>
              <w:pPrChange w:id="5697" w:author="Nick.Tolimieri [2]" w:date="2022-09-27T11:52:00Z">
                <w:pPr/>
              </w:pPrChange>
            </w:pPr>
            <w:ins w:id="5698" w:author="Nick.Tolimieri [2]" w:date="2022-09-27T11:52:00Z">
              <w:r w:rsidRPr="00B41F3D">
                <w:rPr>
                  <w:rFonts w:asciiTheme="minorHAnsi" w:eastAsiaTheme="minorHAnsi" w:hAnsiTheme="minorHAnsi" w:cstheme="minorBidi"/>
                  <w:sz w:val="22"/>
                  <w:szCs w:val="22"/>
                  <w:rPrChange w:id="5699"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700" w:author="Nick.Tolimieri [2]" w:date="2022-09-27T11:52:00Z"/>
                <w:rFonts w:asciiTheme="minorHAnsi" w:eastAsiaTheme="minorHAnsi" w:hAnsiTheme="minorHAnsi" w:cstheme="minorBidi"/>
                <w:sz w:val="22"/>
                <w:szCs w:val="22"/>
                <w:rPrChange w:id="5701" w:author="Nick.Tolimieri [2]" w:date="2022-09-27T11:52:00Z">
                  <w:rPr>
                    <w:ins w:id="5702" w:author="Nick.Tolimieri [2]" w:date="2022-09-27T11:52:00Z"/>
                    <w:rFonts w:ascii="Calibri" w:hAnsi="Calibri" w:cs="Calibri"/>
                    <w:color w:val="000000"/>
                    <w:sz w:val="22"/>
                    <w:szCs w:val="22"/>
                  </w:rPr>
                </w:rPrChange>
              </w:rPr>
              <w:pPrChange w:id="5703" w:author="Nick.Tolimieri [2]" w:date="2022-09-27T11:52:00Z">
                <w:pPr/>
              </w:pPrChange>
            </w:pPr>
            <w:ins w:id="5704" w:author="Nick.Tolimieri [2]" w:date="2022-09-27T11:52:00Z">
              <w:r w:rsidRPr="00B41F3D">
                <w:rPr>
                  <w:rFonts w:asciiTheme="minorHAnsi" w:eastAsiaTheme="minorHAnsi" w:hAnsiTheme="minorHAnsi" w:cstheme="minorBidi"/>
                  <w:sz w:val="22"/>
                  <w:szCs w:val="22"/>
                  <w:rPrChange w:id="5705"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706" w:author="Nick.Tolimieri [2]" w:date="2022-09-27T11:52:00Z"/>
                <w:rFonts w:asciiTheme="minorHAnsi" w:eastAsiaTheme="minorHAnsi" w:hAnsiTheme="minorHAnsi" w:cstheme="minorBidi"/>
                <w:sz w:val="22"/>
                <w:szCs w:val="22"/>
                <w:rPrChange w:id="5707" w:author="Nick.Tolimieri [2]" w:date="2022-09-27T11:52:00Z">
                  <w:rPr>
                    <w:ins w:id="5708" w:author="Nick.Tolimieri [2]" w:date="2022-09-27T11:52:00Z"/>
                    <w:rFonts w:ascii="Calibri" w:hAnsi="Calibri" w:cs="Calibri"/>
                    <w:color w:val="000000"/>
                    <w:sz w:val="22"/>
                    <w:szCs w:val="22"/>
                  </w:rPr>
                </w:rPrChange>
              </w:rPr>
              <w:pPrChange w:id="5709" w:author="Nick.Tolimieri [2]" w:date="2022-09-27T11:52:00Z">
                <w:pPr/>
              </w:pPrChange>
            </w:pPr>
            <w:ins w:id="5710" w:author="Nick.Tolimieri [2]" w:date="2022-09-27T11:52:00Z">
              <w:r w:rsidRPr="00B41F3D">
                <w:rPr>
                  <w:rFonts w:asciiTheme="minorHAnsi" w:eastAsiaTheme="minorHAnsi" w:hAnsiTheme="minorHAnsi" w:cstheme="minorBidi"/>
                  <w:sz w:val="22"/>
                  <w:szCs w:val="22"/>
                  <w:rPrChange w:id="5711"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5712" w:author="Nick.Tolimieri [2]" w:date="2022-09-27T11:52:00Z"/>
        </w:trPr>
        <w:tc>
          <w:tcPr>
            <w:tcW w:w="960" w:type="dxa"/>
            <w:noWrap/>
            <w:hideMark/>
          </w:tcPr>
          <w:p w:rsidR="00B41F3D" w:rsidRPr="00B41F3D" w:rsidRDefault="00B41F3D" w:rsidP="00B41F3D">
            <w:pPr>
              <w:ind w:firstLine="0"/>
              <w:rPr>
                <w:ins w:id="5713" w:author="Nick.Tolimieri [2]" w:date="2022-09-27T11:52:00Z"/>
                <w:rFonts w:asciiTheme="minorHAnsi" w:eastAsiaTheme="minorHAnsi" w:hAnsiTheme="minorHAnsi" w:cstheme="minorBidi"/>
                <w:sz w:val="22"/>
                <w:szCs w:val="22"/>
                <w:rPrChange w:id="5714" w:author="Nick.Tolimieri [2]" w:date="2022-09-27T11:52:00Z">
                  <w:rPr>
                    <w:ins w:id="5715" w:author="Nick.Tolimieri [2]" w:date="2022-09-27T11:52:00Z"/>
                    <w:rFonts w:ascii="Calibri" w:hAnsi="Calibri" w:cs="Calibri"/>
                    <w:color w:val="000000"/>
                    <w:sz w:val="22"/>
                    <w:szCs w:val="22"/>
                  </w:rPr>
                </w:rPrChange>
              </w:rPr>
              <w:pPrChange w:id="5716" w:author="Nick.Tolimieri [2]" w:date="2022-09-27T11:52:00Z">
                <w:pPr/>
              </w:pPrChange>
            </w:pPr>
            <w:proofErr w:type="spellStart"/>
            <w:ins w:id="5717" w:author="Nick.Tolimieri [2]" w:date="2022-09-27T11:52:00Z">
              <w:r w:rsidRPr="00B41F3D">
                <w:rPr>
                  <w:rFonts w:asciiTheme="minorHAnsi" w:eastAsiaTheme="minorHAnsi" w:hAnsiTheme="minorHAnsi" w:cstheme="minorBidi"/>
                  <w:sz w:val="22"/>
                  <w:szCs w:val="22"/>
                  <w:rPrChange w:id="5718"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719"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720"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721"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722" w:author="Nick.Tolimieri [2]" w:date="2022-09-27T11:52:00Z"/>
                <w:rFonts w:asciiTheme="minorHAnsi" w:eastAsiaTheme="minorHAnsi" w:hAnsiTheme="minorHAnsi" w:cstheme="minorBidi"/>
                <w:sz w:val="22"/>
                <w:szCs w:val="22"/>
                <w:rPrChange w:id="5723" w:author="Nick.Tolimieri [2]" w:date="2022-09-27T11:52:00Z">
                  <w:rPr>
                    <w:ins w:id="5724" w:author="Nick.Tolimieri [2]" w:date="2022-09-27T11:52:00Z"/>
                    <w:rFonts w:ascii="Calibri" w:hAnsi="Calibri" w:cs="Calibri"/>
                    <w:color w:val="000000"/>
                    <w:sz w:val="22"/>
                    <w:szCs w:val="22"/>
                  </w:rPr>
                </w:rPrChange>
              </w:rPr>
              <w:pPrChange w:id="5725" w:author="Nick.Tolimieri [2]" w:date="2022-09-27T11:52:00Z">
                <w:pPr>
                  <w:jc w:val="right"/>
                </w:pPr>
              </w:pPrChange>
            </w:pPr>
            <w:ins w:id="5726" w:author="Nick.Tolimieri [2]" w:date="2022-09-27T11:52:00Z">
              <w:r w:rsidRPr="00B41F3D">
                <w:rPr>
                  <w:rFonts w:asciiTheme="minorHAnsi" w:eastAsiaTheme="minorHAnsi" w:hAnsiTheme="minorHAnsi" w:cstheme="minorBidi"/>
                  <w:sz w:val="22"/>
                  <w:szCs w:val="22"/>
                  <w:rPrChange w:id="5727" w:author="Nick.Tolimieri [2]" w:date="2022-09-27T11:52:00Z">
                    <w:rPr>
                      <w:rFonts w:ascii="Calibri" w:hAnsi="Calibri" w:cs="Calibri"/>
                      <w:color w:val="000000"/>
                      <w:sz w:val="22"/>
                      <w:szCs w:val="22"/>
                    </w:rPr>
                  </w:rPrChange>
                </w:rPr>
                <w:t>2009</w:t>
              </w:r>
            </w:ins>
          </w:p>
        </w:tc>
        <w:tc>
          <w:tcPr>
            <w:tcW w:w="960" w:type="dxa"/>
            <w:noWrap/>
            <w:hideMark/>
          </w:tcPr>
          <w:p w:rsidR="00B41F3D" w:rsidRPr="00B41F3D" w:rsidRDefault="00B41F3D" w:rsidP="00B41F3D">
            <w:pPr>
              <w:ind w:firstLine="0"/>
              <w:rPr>
                <w:ins w:id="5728" w:author="Nick.Tolimieri [2]" w:date="2022-09-27T11:52:00Z"/>
                <w:rFonts w:asciiTheme="minorHAnsi" w:eastAsiaTheme="minorHAnsi" w:hAnsiTheme="minorHAnsi" w:cstheme="minorBidi"/>
                <w:sz w:val="22"/>
                <w:szCs w:val="22"/>
                <w:rPrChange w:id="5729" w:author="Nick.Tolimieri [2]" w:date="2022-09-27T11:52:00Z">
                  <w:rPr>
                    <w:ins w:id="5730" w:author="Nick.Tolimieri [2]" w:date="2022-09-27T11:52:00Z"/>
                    <w:rFonts w:ascii="Calibri" w:hAnsi="Calibri" w:cs="Calibri"/>
                    <w:color w:val="000000"/>
                    <w:sz w:val="22"/>
                    <w:szCs w:val="22"/>
                  </w:rPr>
                </w:rPrChange>
              </w:rPr>
              <w:pPrChange w:id="5731" w:author="Nick.Tolimieri [2]" w:date="2022-09-27T11:52:00Z">
                <w:pPr>
                  <w:jc w:val="right"/>
                </w:pPr>
              </w:pPrChange>
            </w:pPr>
            <w:ins w:id="5732" w:author="Nick.Tolimieri [2]" w:date="2022-09-27T11:52:00Z">
              <w:r w:rsidRPr="00B41F3D">
                <w:rPr>
                  <w:rFonts w:asciiTheme="minorHAnsi" w:eastAsiaTheme="minorHAnsi" w:hAnsiTheme="minorHAnsi" w:cstheme="minorBidi"/>
                  <w:sz w:val="22"/>
                  <w:szCs w:val="22"/>
                  <w:rPrChange w:id="573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734" w:author="Nick.Tolimieri [2]" w:date="2022-09-27T11:52:00Z"/>
                <w:rFonts w:asciiTheme="minorHAnsi" w:eastAsiaTheme="minorHAnsi" w:hAnsiTheme="minorHAnsi" w:cstheme="minorBidi"/>
                <w:sz w:val="22"/>
                <w:szCs w:val="22"/>
                <w:rPrChange w:id="5735" w:author="Nick.Tolimieri [2]" w:date="2022-09-27T11:52:00Z">
                  <w:rPr>
                    <w:ins w:id="5736" w:author="Nick.Tolimieri [2]" w:date="2022-09-27T11:52:00Z"/>
                    <w:rFonts w:ascii="Calibri" w:hAnsi="Calibri" w:cs="Calibri"/>
                    <w:color w:val="000000"/>
                    <w:sz w:val="22"/>
                    <w:szCs w:val="22"/>
                  </w:rPr>
                </w:rPrChange>
              </w:rPr>
              <w:pPrChange w:id="5737" w:author="Nick.Tolimieri [2]" w:date="2022-09-27T11:52:00Z">
                <w:pPr>
                  <w:jc w:val="right"/>
                </w:pPr>
              </w:pPrChange>
            </w:pPr>
            <w:ins w:id="5738" w:author="Nick.Tolimieri [2]" w:date="2022-09-27T11:52:00Z">
              <w:r w:rsidRPr="00B41F3D">
                <w:rPr>
                  <w:rFonts w:asciiTheme="minorHAnsi" w:eastAsiaTheme="minorHAnsi" w:hAnsiTheme="minorHAnsi" w:cstheme="minorBidi"/>
                  <w:sz w:val="22"/>
                  <w:szCs w:val="22"/>
                  <w:rPrChange w:id="573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740" w:author="Nick.Tolimieri [2]" w:date="2022-09-27T11:52:00Z"/>
                <w:rFonts w:asciiTheme="minorHAnsi" w:eastAsiaTheme="minorHAnsi" w:hAnsiTheme="minorHAnsi" w:cstheme="minorBidi"/>
                <w:sz w:val="22"/>
                <w:szCs w:val="22"/>
                <w:rPrChange w:id="5741" w:author="Nick.Tolimieri [2]" w:date="2022-09-27T11:52:00Z">
                  <w:rPr>
                    <w:ins w:id="5742" w:author="Nick.Tolimieri [2]" w:date="2022-09-27T11:52:00Z"/>
                    <w:rFonts w:ascii="Calibri" w:hAnsi="Calibri" w:cs="Calibri"/>
                    <w:color w:val="000000"/>
                    <w:sz w:val="22"/>
                    <w:szCs w:val="22"/>
                  </w:rPr>
                </w:rPrChange>
              </w:rPr>
              <w:pPrChange w:id="5743" w:author="Nick.Tolimieri [2]" w:date="2022-09-27T11:52:00Z">
                <w:pPr>
                  <w:jc w:val="right"/>
                </w:pPr>
              </w:pPrChange>
            </w:pPr>
            <w:ins w:id="5744" w:author="Nick.Tolimieri [2]" w:date="2022-09-27T11:52:00Z">
              <w:r w:rsidRPr="00B41F3D">
                <w:rPr>
                  <w:rFonts w:asciiTheme="minorHAnsi" w:eastAsiaTheme="minorHAnsi" w:hAnsiTheme="minorHAnsi" w:cstheme="minorBidi"/>
                  <w:sz w:val="22"/>
                  <w:szCs w:val="22"/>
                  <w:rPrChange w:id="574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746" w:author="Nick.Tolimieri [2]" w:date="2022-09-27T11:52:00Z"/>
                <w:rFonts w:asciiTheme="minorHAnsi" w:eastAsiaTheme="minorHAnsi" w:hAnsiTheme="minorHAnsi" w:cstheme="minorBidi"/>
                <w:sz w:val="22"/>
                <w:szCs w:val="22"/>
                <w:rPrChange w:id="5747" w:author="Nick.Tolimieri [2]" w:date="2022-09-27T11:52:00Z">
                  <w:rPr>
                    <w:ins w:id="5748" w:author="Nick.Tolimieri [2]" w:date="2022-09-27T11:52:00Z"/>
                    <w:rFonts w:ascii="Calibri" w:hAnsi="Calibri" w:cs="Calibri"/>
                    <w:color w:val="000000"/>
                    <w:sz w:val="22"/>
                    <w:szCs w:val="22"/>
                  </w:rPr>
                </w:rPrChange>
              </w:rPr>
              <w:pPrChange w:id="5749" w:author="Nick.Tolimieri [2]" w:date="2022-09-27T11:52:00Z">
                <w:pPr>
                  <w:jc w:val="right"/>
                </w:pPr>
              </w:pPrChange>
            </w:pPr>
            <w:ins w:id="5750" w:author="Nick.Tolimieri [2]" w:date="2022-09-27T11:52:00Z">
              <w:r w:rsidRPr="00B41F3D">
                <w:rPr>
                  <w:rFonts w:asciiTheme="minorHAnsi" w:eastAsiaTheme="minorHAnsi" w:hAnsiTheme="minorHAnsi" w:cstheme="minorBidi"/>
                  <w:sz w:val="22"/>
                  <w:szCs w:val="22"/>
                  <w:rPrChange w:id="575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752" w:author="Nick.Tolimieri [2]" w:date="2022-09-27T11:52:00Z"/>
                <w:rFonts w:asciiTheme="minorHAnsi" w:eastAsiaTheme="minorHAnsi" w:hAnsiTheme="minorHAnsi" w:cstheme="minorBidi"/>
                <w:sz w:val="22"/>
                <w:szCs w:val="22"/>
                <w:rPrChange w:id="5753" w:author="Nick.Tolimieri [2]" w:date="2022-09-27T11:52:00Z">
                  <w:rPr>
                    <w:ins w:id="5754" w:author="Nick.Tolimieri [2]" w:date="2022-09-27T11:52:00Z"/>
                    <w:rFonts w:ascii="Calibri" w:hAnsi="Calibri" w:cs="Calibri"/>
                    <w:color w:val="000000"/>
                    <w:sz w:val="22"/>
                    <w:szCs w:val="22"/>
                  </w:rPr>
                </w:rPrChange>
              </w:rPr>
              <w:pPrChange w:id="5755" w:author="Nick.Tolimieri [2]" w:date="2022-09-27T11:52:00Z">
                <w:pPr/>
              </w:pPrChange>
            </w:pPr>
            <w:ins w:id="5756" w:author="Nick.Tolimieri [2]" w:date="2022-09-27T11:52:00Z">
              <w:r w:rsidRPr="00B41F3D">
                <w:rPr>
                  <w:rFonts w:asciiTheme="minorHAnsi" w:eastAsiaTheme="minorHAnsi" w:hAnsiTheme="minorHAnsi" w:cstheme="minorBidi"/>
                  <w:sz w:val="22"/>
                  <w:szCs w:val="22"/>
                  <w:rPrChange w:id="5757"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758" w:author="Nick.Tolimieri [2]" w:date="2022-09-27T11:52:00Z"/>
                <w:rFonts w:asciiTheme="minorHAnsi" w:eastAsiaTheme="minorHAnsi" w:hAnsiTheme="minorHAnsi" w:cstheme="minorBidi"/>
                <w:sz w:val="22"/>
                <w:szCs w:val="22"/>
                <w:rPrChange w:id="5759" w:author="Nick.Tolimieri [2]" w:date="2022-09-27T11:52:00Z">
                  <w:rPr>
                    <w:ins w:id="5760" w:author="Nick.Tolimieri [2]" w:date="2022-09-27T11:52:00Z"/>
                    <w:rFonts w:ascii="Calibri" w:hAnsi="Calibri" w:cs="Calibri"/>
                    <w:color w:val="000000"/>
                    <w:sz w:val="22"/>
                    <w:szCs w:val="22"/>
                  </w:rPr>
                </w:rPrChange>
              </w:rPr>
              <w:pPrChange w:id="5761" w:author="Nick.Tolimieri [2]" w:date="2022-09-27T11:52:00Z">
                <w:pPr/>
              </w:pPrChange>
            </w:pPr>
            <w:ins w:id="5762" w:author="Nick.Tolimieri [2]" w:date="2022-09-27T11:52:00Z">
              <w:r w:rsidRPr="00B41F3D">
                <w:rPr>
                  <w:rFonts w:asciiTheme="minorHAnsi" w:eastAsiaTheme="minorHAnsi" w:hAnsiTheme="minorHAnsi" w:cstheme="minorBidi"/>
                  <w:sz w:val="22"/>
                  <w:szCs w:val="22"/>
                  <w:rPrChange w:id="5763"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764" w:author="Nick.Tolimieri [2]" w:date="2022-09-27T11:52:00Z"/>
                <w:rFonts w:asciiTheme="minorHAnsi" w:eastAsiaTheme="minorHAnsi" w:hAnsiTheme="minorHAnsi" w:cstheme="minorBidi"/>
                <w:sz w:val="22"/>
                <w:szCs w:val="22"/>
                <w:rPrChange w:id="5765" w:author="Nick.Tolimieri [2]" w:date="2022-09-27T11:52:00Z">
                  <w:rPr>
                    <w:ins w:id="5766" w:author="Nick.Tolimieri [2]" w:date="2022-09-27T11:52:00Z"/>
                    <w:rFonts w:ascii="Calibri" w:hAnsi="Calibri" w:cs="Calibri"/>
                    <w:color w:val="000000"/>
                    <w:sz w:val="22"/>
                    <w:szCs w:val="22"/>
                  </w:rPr>
                </w:rPrChange>
              </w:rPr>
              <w:pPrChange w:id="5767" w:author="Nick.Tolimieri [2]" w:date="2022-09-27T11:52:00Z">
                <w:pPr/>
              </w:pPrChange>
            </w:pPr>
            <w:ins w:id="5768" w:author="Nick.Tolimieri [2]" w:date="2022-09-27T11:52:00Z">
              <w:r w:rsidRPr="00B41F3D">
                <w:rPr>
                  <w:rFonts w:asciiTheme="minorHAnsi" w:eastAsiaTheme="minorHAnsi" w:hAnsiTheme="minorHAnsi" w:cstheme="minorBidi"/>
                  <w:sz w:val="22"/>
                  <w:szCs w:val="22"/>
                  <w:rPrChange w:id="5769"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770" w:author="Nick.Tolimieri [2]" w:date="2022-09-27T11:52:00Z"/>
                <w:rFonts w:asciiTheme="minorHAnsi" w:eastAsiaTheme="minorHAnsi" w:hAnsiTheme="minorHAnsi" w:cstheme="minorBidi"/>
                <w:sz w:val="22"/>
                <w:szCs w:val="22"/>
                <w:rPrChange w:id="5771" w:author="Nick.Tolimieri [2]" w:date="2022-09-27T11:52:00Z">
                  <w:rPr>
                    <w:ins w:id="5772" w:author="Nick.Tolimieri [2]" w:date="2022-09-27T11:52:00Z"/>
                    <w:rFonts w:ascii="Calibri" w:hAnsi="Calibri" w:cs="Calibri"/>
                    <w:color w:val="000000"/>
                    <w:sz w:val="22"/>
                    <w:szCs w:val="22"/>
                  </w:rPr>
                </w:rPrChange>
              </w:rPr>
              <w:pPrChange w:id="5773" w:author="Nick.Tolimieri [2]" w:date="2022-09-27T11:52:00Z">
                <w:pPr/>
              </w:pPrChange>
            </w:pPr>
            <w:ins w:id="5774" w:author="Nick.Tolimieri [2]" w:date="2022-09-27T11:52:00Z">
              <w:r w:rsidRPr="00B41F3D">
                <w:rPr>
                  <w:rFonts w:asciiTheme="minorHAnsi" w:eastAsiaTheme="minorHAnsi" w:hAnsiTheme="minorHAnsi" w:cstheme="minorBidi"/>
                  <w:sz w:val="22"/>
                  <w:szCs w:val="22"/>
                  <w:rPrChange w:id="5775"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5776" w:author="Nick.Tolimieri [2]" w:date="2022-09-27T11:52:00Z"/>
        </w:trPr>
        <w:tc>
          <w:tcPr>
            <w:tcW w:w="960" w:type="dxa"/>
            <w:noWrap/>
            <w:hideMark/>
          </w:tcPr>
          <w:p w:rsidR="00B41F3D" w:rsidRPr="00B41F3D" w:rsidRDefault="00B41F3D" w:rsidP="00B41F3D">
            <w:pPr>
              <w:ind w:firstLine="0"/>
              <w:rPr>
                <w:ins w:id="5777" w:author="Nick.Tolimieri [2]" w:date="2022-09-27T11:52:00Z"/>
                <w:rFonts w:asciiTheme="minorHAnsi" w:eastAsiaTheme="minorHAnsi" w:hAnsiTheme="minorHAnsi" w:cstheme="minorBidi"/>
                <w:sz w:val="22"/>
                <w:szCs w:val="22"/>
                <w:rPrChange w:id="5778" w:author="Nick.Tolimieri [2]" w:date="2022-09-27T11:52:00Z">
                  <w:rPr>
                    <w:ins w:id="5779" w:author="Nick.Tolimieri [2]" w:date="2022-09-27T11:52:00Z"/>
                    <w:rFonts w:ascii="Calibri" w:hAnsi="Calibri" w:cs="Calibri"/>
                    <w:color w:val="000000"/>
                    <w:sz w:val="22"/>
                    <w:szCs w:val="22"/>
                  </w:rPr>
                </w:rPrChange>
              </w:rPr>
              <w:pPrChange w:id="5780" w:author="Nick.Tolimieri [2]" w:date="2022-09-27T11:52:00Z">
                <w:pPr/>
              </w:pPrChange>
            </w:pPr>
            <w:proofErr w:type="spellStart"/>
            <w:ins w:id="5781" w:author="Nick.Tolimieri [2]" w:date="2022-09-27T11:52:00Z">
              <w:r w:rsidRPr="00B41F3D">
                <w:rPr>
                  <w:rFonts w:asciiTheme="minorHAnsi" w:eastAsiaTheme="minorHAnsi" w:hAnsiTheme="minorHAnsi" w:cstheme="minorBidi"/>
                  <w:sz w:val="22"/>
                  <w:szCs w:val="22"/>
                  <w:rPrChange w:id="5782"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783"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784"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785"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786" w:author="Nick.Tolimieri [2]" w:date="2022-09-27T11:52:00Z"/>
                <w:rFonts w:asciiTheme="minorHAnsi" w:eastAsiaTheme="minorHAnsi" w:hAnsiTheme="minorHAnsi" w:cstheme="minorBidi"/>
                <w:sz w:val="22"/>
                <w:szCs w:val="22"/>
                <w:rPrChange w:id="5787" w:author="Nick.Tolimieri [2]" w:date="2022-09-27T11:52:00Z">
                  <w:rPr>
                    <w:ins w:id="5788" w:author="Nick.Tolimieri [2]" w:date="2022-09-27T11:52:00Z"/>
                    <w:rFonts w:ascii="Calibri" w:hAnsi="Calibri" w:cs="Calibri"/>
                    <w:color w:val="000000"/>
                    <w:sz w:val="22"/>
                    <w:szCs w:val="22"/>
                  </w:rPr>
                </w:rPrChange>
              </w:rPr>
              <w:pPrChange w:id="5789" w:author="Nick.Tolimieri [2]" w:date="2022-09-27T11:52:00Z">
                <w:pPr>
                  <w:jc w:val="right"/>
                </w:pPr>
              </w:pPrChange>
            </w:pPr>
            <w:ins w:id="5790" w:author="Nick.Tolimieri [2]" w:date="2022-09-27T11:52:00Z">
              <w:r w:rsidRPr="00B41F3D">
                <w:rPr>
                  <w:rFonts w:asciiTheme="minorHAnsi" w:eastAsiaTheme="minorHAnsi" w:hAnsiTheme="minorHAnsi" w:cstheme="minorBidi"/>
                  <w:sz w:val="22"/>
                  <w:szCs w:val="22"/>
                  <w:rPrChange w:id="5791" w:author="Nick.Tolimieri [2]" w:date="2022-09-27T11:52:00Z">
                    <w:rPr>
                      <w:rFonts w:ascii="Calibri" w:hAnsi="Calibri" w:cs="Calibri"/>
                      <w:color w:val="000000"/>
                      <w:sz w:val="22"/>
                      <w:szCs w:val="22"/>
                    </w:rPr>
                  </w:rPrChange>
                </w:rPr>
                <w:t>2010</w:t>
              </w:r>
            </w:ins>
          </w:p>
        </w:tc>
        <w:tc>
          <w:tcPr>
            <w:tcW w:w="960" w:type="dxa"/>
            <w:noWrap/>
            <w:hideMark/>
          </w:tcPr>
          <w:p w:rsidR="00B41F3D" w:rsidRPr="00B41F3D" w:rsidRDefault="00B41F3D" w:rsidP="00B41F3D">
            <w:pPr>
              <w:ind w:firstLine="0"/>
              <w:rPr>
                <w:ins w:id="5792" w:author="Nick.Tolimieri [2]" w:date="2022-09-27T11:52:00Z"/>
                <w:rFonts w:asciiTheme="minorHAnsi" w:eastAsiaTheme="minorHAnsi" w:hAnsiTheme="minorHAnsi" w:cstheme="minorBidi"/>
                <w:sz w:val="22"/>
                <w:szCs w:val="22"/>
                <w:rPrChange w:id="5793" w:author="Nick.Tolimieri [2]" w:date="2022-09-27T11:52:00Z">
                  <w:rPr>
                    <w:ins w:id="5794" w:author="Nick.Tolimieri [2]" w:date="2022-09-27T11:52:00Z"/>
                    <w:rFonts w:ascii="Calibri" w:hAnsi="Calibri" w:cs="Calibri"/>
                    <w:color w:val="000000"/>
                    <w:sz w:val="22"/>
                    <w:szCs w:val="22"/>
                  </w:rPr>
                </w:rPrChange>
              </w:rPr>
              <w:pPrChange w:id="5795" w:author="Nick.Tolimieri [2]" w:date="2022-09-27T11:52:00Z">
                <w:pPr>
                  <w:jc w:val="right"/>
                </w:pPr>
              </w:pPrChange>
            </w:pPr>
            <w:ins w:id="5796" w:author="Nick.Tolimieri [2]" w:date="2022-09-27T11:52:00Z">
              <w:r w:rsidRPr="00B41F3D">
                <w:rPr>
                  <w:rFonts w:asciiTheme="minorHAnsi" w:eastAsiaTheme="minorHAnsi" w:hAnsiTheme="minorHAnsi" w:cstheme="minorBidi"/>
                  <w:sz w:val="22"/>
                  <w:szCs w:val="22"/>
                  <w:rPrChange w:id="579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798" w:author="Nick.Tolimieri [2]" w:date="2022-09-27T11:52:00Z"/>
                <w:rFonts w:asciiTheme="minorHAnsi" w:eastAsiaTheme="minorHAnsi" w:hAnsiTheme="minorHAnsi" w:cstheme="minorBidi"/>
                <w:sz w:val="22"/>
                <w:szCs w:val="22"/>
                <w:rPrChange w:id="5799" w:author="Nick.Tolimieri [2]" w:date="2022-09-27T11:52:00Z">
                  <w:rPr>
                    <w:ins w:id="5800" w:author="Nick.Tolimieri [2]" w:date="2022-09-27T11:52:00Z"/>
                    <w:rFonts w:ascii="Calibri" w:hAnsi="Calibri" w:cs="Calibri"/>
                    <w:color w:val="000000"/>
                    <w:sz w:val="22"/>
                    <w:szCs w:val="22"/>
                  </w:rPr>
                </w:rPrChange>
              </w:rPr>
              <w:pPrChange w:id="5801" w:author="Nick.Tolimieri [2]" w:date="2022-09-27T11:52:00Z">
                <w:pPr>
                  <w:jc w:val="right"/>
                </w:pPr>
              </w:pPrChange>
            </w:pPr>
            <w:ins w:id="5802" w:author="Nick.Tolimieri [2]" w:date="2022-09-27T11:52:00Z">
              <w:r w:rsidRPr="00B41F3D">
                <w:rPr>
                  <w:rFonts w:asciiTheme="minorHAnsi" w:eastAsiaTheme="minorHAnsi" w:hAnsiTheme="minorHAnsi" w:cstheme="minorBidi"/>
                  <w:sz w:val="22"/>
                  <w:szCs w:val="22"/>
                  <w:rPrChange w:id="5803" w:author="Nick.Tolimieri [2]" w:date="2022-09-27T11:52:00Z">
                    <w:rPr>
                      <w:rFonts w:ascii="Calibri" w:hAnsi="Calibri" w:cs="Calibri"/>
                      <w:color w:val="000000"/>
                      <w:sz w:val="22"/>
                      <w:szCs w:val="22"/>
                    </w:rPr>
                  </w:rPrChange>
                </w:rPr>
                <w:t>29</w:t>
              </w:r>
            </w:ins>
          </w:p>
        </w:tc>
        <w:tc>
          <w:tcPr>
            <w:tcW w:w="960" w:type="dxa"/>
            <w:noWrap/>
            <w:hideMark/>
          </w:tcPr>
          <w:p w:rsidR="00B41F3D" w:rsidRPr="00B41F3D" w:rsidRDefault="00B41F3D" w:rsidP="00B41F3D">
            <w:pPr>
              <w:ind w:firstLine="0"/>
              <w:rPr>
                <w:ins w:id="5804" w:author="Nick.Tolimieri [2]" w:date="2022-09-27T11:52:00Z"/>
                <w:rFonts w:asciiTheme="minorHAnsi" w:eastAsiaTheme="minorHAnsi" w:hAnsiTheme="minorHAnsi" w:cstheme="minorBidi"/>
                <w:sz w:val="22"/>
                <w:szCs w:val="22"/>
                <w:rPrChange w:id="5805" w:author="Nick.Tolimieri [2]" w:date="2022-09-27T11:52:00Z">
                  <w:rPr>
                    <w:ins w:id="5806" w:author="Nick.Tolimieri [2]" w:date="2022-09-27T11:52:00Z"/>
                    <w:rFonts w:ascii="Calibri" w:hAnsi="Calibri" w:cs="Calibri"/>
                    <w:color w:val="000000"/>
                    <w:sz w:val="22"/>
                    <w:szCs w:val="22"/>
                  </w:rPr>
                </w:rPrChange>
              </w:rPr>
              <w:pPrChange w:id="5807" w:author="Nick.Tolimieri [2]" w:date="2022-09-27T11:52:00Z">
                <w:pPr>
                  <w:jc w:val="right"/>
                </w:pPr>
              </w:pPrChange>
            </w:pPr>
            <w:ins w:id="5808" w:author="Nick.Tolimieri [2]" w:date="2022-09-27T11:52:00Z">
              <w:r w:rsidRPr="00B41F3D">
                <w:rPr>
                  <w:rFonts w:asciiTheme="minorHAnsi" w:eastAsiaTheme="minorHAnsi" w:hAnsiTheme="minorHAnsi" w:cstheme="minorBidi"/>
                  <w:sz w:val="22"/>
                  <w:szCs w:val="22"/>
                  <w:rPrChange w:id="5809" w:author="Nick.Tolimieri [2]" w:date="2022-09-27T11:52:00Z">
                    <w:rPr>
                      <w:rFonts w:ascii="Calibri" w:hAnsi="Calibri" w:cs="Calibri"/>
                      <w:color w:val="000000"/>
                      <w:sz w:val="22"/>
                      <w:szCs w:val="22"/>
                    </w:rPr>
                  </w:rPrChange>
                </w:rPr>
                <w:t>2</w:t>
              </w:r>
            </w:ins>
          </w:p>
        </w:tc>
        <w:tc>
          <w:tcPr>
            <w:tcW w:w="960" w:type="dxa"/>
            <w:noWrap/>
            <w:hideMark/>
          </w:tcPr>
          <w:p w:rsidR="00B41F3D" w:rsidRPr="00B41F3D" w:rsidRDefault="00B41F3D" w:rsidP="00B41F3D">
            <w:pPr>
              <w:ind w:firstLine="0"/>
              <w:rPr>
                <w:ins w:id="5810" w:author="Nick.Tolimieri [2]" w:date="2022-09-27T11:52:00Z"/>
                <w:rFonts w:asciiTheme="minorHAnsi" w:eastAsiaTheme="minorHAnsi" w:hAnsiTheme="minorHAnsi" w:cstheme="minorBidi"/>
                <w:sz w:val="22"/>
                <w:szCs w:val="22"/>
                <w:rPrChange w:id="5811" w:author="Nick.Tolimieri [2]" w:date="2022-09-27T11:52:00Z">
                  <w:rPr>
                    <w:ins w:id="5812" w:author="Nick.Tolimieri [2]" w:date="2022-09-27T11:52:00Z"/>
                    <w:rFonts w:ascii="Calibri" w:hAnsi="Calibri" w:cs="Calibri"/>
                    <w:color w:val="000000"/>
                    <w:sz w:val="22"/>
                    <w:szCs w:val="22"/>
                  </w:rPr>
                </w:rPrChange>
              </w:rPr>
              <w:pPrChange w:id="5813" w:author="Nick.Tolimieri [2]" w:date="2022-09-27T11:52:00Z">
                <w:pPr>
                  <w:jc w:val="right"/>
                </w:pPr>
              </w:pPrChange>
            </w:pPr>
            <w:ins w:id="5814" w:author="Nick.Tolimieri [2]" w:date="2022-09-27T11:52:00Z">
              <w:r w:rsidRPr="00B41F3D">
                <w:rPr>
                  <w:rFonts w:asciiTheme="minorHAnsi" w:eastAsiaTheme="minorHAnsi" w:hAnsiTheme="minorHAnsi" w:cstheme="minorBidi"/>
                  <w:sz w:val="22"/>
                  <w:szCs w:val="22"/>
                  <w:rPrChange w:id="5815" w:author="Nick.Tolimieri [2]" w:date="2022-09-27T11:52:00Z">
                    <w:rPr>
                      <w:rFonts w:ascii="Calibri" w:hAnsi="Calibri" w:cs="Calibri"/>
                      <w:color w:val="000000"/>
                      <w:sz w:val="22"/>
                      <w:szCs w:val="22"/>
                    </w:rPr>
                  </w:rPrChange>
                </w:rPr>
                <w:t>15</w:t>
              </w:r>
            </w:ins>
          </w:p>
        </w:tc>
        <w:tc>
          <w:tcPr>
            <w:tcW w:w="960" w:type="dxa"/>
            <w:noWrap/>
            <w:hideMark/>
          </w:tcPr>
          <w:p w:rsidR="00B41F3D" w:rsidRPr="00B41F3D" w:rsidRDefault="00B41F3D" w:rsidP="00B41F3D">
            <w:pPr>
              <w:ind w:firstLine="0"/>
              <w:rPr>
                <w:ins w:id="5816" w:author="Nick.Tolimieri [2]" w:date="2022-09-27T11:52:00Z"/>
                <w:rFonts w:asciiTheme="minorHAnsi" w:eastAsiaTheme="minorHAnsi" w:hAnsiTheme="minorHAnsi" w:cstheme="minorBidi"/>
                <w:sz w:val="22"/>
                <w:szCs w:val="22"/>
                <w:rPrChange w:id="5817" w:author="Nick.Tolimieri [2]" w:date="2022-09-27T11:52:00Z">
                  <w:rPr>
                    <w:ins w:id="5818" w:author="Nick.Tolimieri [2]" w:date="2022-09-27T11:52:00Z"/>
                    <w:rFonts w:ascii="Calibri" w:hAnsi="Calibri" w:cs="Calibri"/>
                    <w:color w:val="000000"/>
                    <w:sz w:val="22"/>
                    <w:szCs w:val="22"/>
                  </w:rPr>
                </w:rPrChange>
              </w:rPr>
              <w:pPrChange w:id="5819" w:author="Nick.Tolimieri [2]" w:date="2022-09-27T11:52:00Z">
                <w:pPr>
                  <w:jc w:val="right"/>
                </w:pPr>
              </w:pPrChange>
            </w:pPr>
            <w:ins w:id="5820" w:author="Nick.Tolimieri [2]" w:date="2022-09-27T11:52:00Z">
              <w:r w:rsidRPr="00B41F3D">
                <w:rPr>
                  <w:rFonts w:asciiTheme="minorHAnsi" w:eastAsiaTheme="minorHAnsi" w:hAnsiTheme="minorHAnsi" w:cstheme="minorBidi"/>
                  <w:sz w:val="22"/>
                  <w:szCs w:val="22"/>
                  <w:rPrChange w:id="5821"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5822" w:author="Nick.Tolimieri [2]" w:date="2022-09-27T11:52:00Z"/>
                <w:rFonts w:asciiTheme="minorHAnsi" w:eastAsiaTheme="minorHAnsi" w:hAnsiTheme="minorHAnsi" w:cstheme="minorBidi"/>
                <w:sz w:val="22"/>
                <w:szCs w:val="22"/>
                <w:rPrChange w:id="5823" w:author="Nick.Tolimieri [2]" w:date="2022-09-27T11:52:00Z">
                  <w:rPr>
                    <w:ins w:id="5824" w:author="Nick.Tolimieri [2]" w:date="2022-09-27T11:52:00Z"/>
                    <w:rFonts w:ascii="Calibri" w:hAnsi="Calibri" w:cs="Calibri"/>
                    <w:color w:val="000000"/>
                    <w:sz w:val="22"/>
                    <w:szCs w:val="22"/>
                  </w:rPr>
                </w:rPrChange>
              </w:rPr>
              <w:pPrChange w:id="5825" w:author="Nick.Tolimieri [2]" w:date="2022-09-27T11:52:00Z">
                <w:pPr>
                  <w:jc w:val="right"/>
                </w:pPr>
              </w:pPrChange>
            </w:pPr>
            <w:ins w:id="5826" w:author="Nick.Tolimieri [2]" w:date="2022-09-27T11:52:00Z">
              <w:r w:rsidRPr="00B41F3D">
                <w:rPr>
                  <w:rFonts w:asciiTheme="minorHAnsi" w:eastAsiaTheme="minorHAnsi" w:hAnsiTheme="minorHAnsi" w:cstheme="minorBidi"/>
                  <w:sz w:val="22"/>
                  <w:szCs w:val="22"/>
                  <w:rPrChange w:id="5827"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5828" w:author="Nick.Tolimieri [2]" w:date="2022-09-27T11:52:00Z"/>
                <w:rFonts w:asciiTheme="minorHAnsi" w:eastAsiaTheme="minorHAnsi" w:hAnsiTheme="minorHAnsi" w:cstheme="minorBidi"/>
                <w:sz w:val="22"/>
                <w:szCs w:val="22"/>
                <w:rPrChange w:id="5829" w:author="Nick.Tolimieri [2]" w:date="2022-09-27T11:52:00Z">
                  <w:rPr>
                    <w:ins w:id="5830" w:author="Nick.Tolimieri [2]" w:date="2022-09-27T11:52:00Z"/>
                    <w:rFonts w:ascii="Calibri" w:hAnsi="Calibri" w:cs="Calibri"/>
                    <w:color w:val="000000"/>
                    <w:sz w:val="22"/>
                    <w:szCs w:val="22"/>
                  </w:rPr>
                </w:rPrChange>
              </w:rPr>
              <w:pPrChange w:id="5831" w:author="Nick.Tolimieri [2]" w:date="2022-09-27T11:52:00Z">
                <w:pPr>
                  <w:jc w:val="right"/>
                </w:pPr>
              </w:pPrChange>
            </w:pPr>
            <w:ins w:id="5832" w:author="Nick.Tolimieri [2]" w:date="2022-09-27T11:52:00Z">
              <w:r w:rsidRPr="00B41F3D">
                <w:rPr>
                  <w:rFonts w:asciiTheme="minorHAnsi" w:eastAsiaTheme="minorHAnsi" w:hAnsiTheme="minorHAnsi" w:cstheme="minorBidi"/>
                  <w:sz w:val="22"/>
                  <w:szCs w:val="22"/>
                  <w:rPrChange w:id="5833" w:author="Nick.Tolimieri [2]" w:date="2022-09-27T11:52:00Z">
                    <w:rPr>
                      <w:rFonts w:ascii="Calibri" w:hAnsi="Calibri" w:cs="Calibri"/>
                      <w:color w:val="000000"/>
                      <w:sz w:val="22"/>
                      <w:szCs w:val="22"/>
                    </w:rPr>
                  </w:rPrChange>
                </w:rPr>
                <w:t>1.51</w:t>
              </w:r>
            </w:ins>
          </w:p>
        </w:tc>
        <w:tc>
          <w:tcPr>
            <w:tcW w:w="960" w:type="dxa"/>
            <w:noWrap/>
            <w:hideMark/>
          </w:tcPr>
          <w:p w:rsidR="00B41F3D" w:rsidRPr="00B41F3D" w:rsidRDefault="00B41F3D" w:rsidP="00B41F3D">
            <w:pPr>
              <w:ind w:firstLine="0"/>
              <w:rPr>
                <w:ins w:id="5834" w:author="Nick.Tolimieri [2]" w:date="2022-09-27T11:52:00Z"/>
                <w:rFonts w:asciiTheme="minorHAnsi" w:eastAsiaTheme="minorHAnsi" w:hAnsiTheme="minorHAnsi" w:cstheme="minorBidi"/>
                <w:sz w:val="22"/>
                <w:szCs w:val="22"/>
                <w:rPrChange w:id="5835" w:author="Nick.Tolimieri [2]" w:date="2022-09-27T11:52:00Z">
                  <w:rPr>
                    <w:ins w:id="5836" w:author="Nick.Tolimieri [2]" w:date="2022-09-27T11:52:00Z"/>
                    <w:rFonts w:ascii="Calibri" w:hAnsi="Calibri" w:cs="Calibri"/>
                    <w:color w:val="000000"/>
                    <w:sz w:val="22"/>
                    <w:szCs w:val="22"/>
                  </w:rPr>
                </w:rPrChange>
              </w:rPr>
              <w:pPrChange w:id="5837" w:author="Nick.Tolimieri [2]" w:date="2022-09-27T11:52:00Z">
                <w:pPr>
                  <w:jc w:val="right"/>
                </w:pPr>
              </w:pPrChange>
            </w:pPr>
            <w:ins w:id="5838" w:author="Nick.Tolimieri [2]" w:date="2022-09-27T11:52:00Z">
              <w:r w:rsidRPr="00B41F3D">
                <w:rPr>
                  <w:rFonts w:asciiTheme="minorHAnsi" w:eastAsiaTheme="minorHAnsi" w:hAnsiTheme="minorHAnsi" w:cstheme="minorBidi"/>
                  <w:sz w:val="22"/>
                  <w:szCs w:val="22"/>
                  <w:rPrChange w:id="5839" w:author="Nick.Tolimieri [2]" w:date="2022-09-27T11:52:00Z">
                    <w:rPr>
                      <w:rFonts w:ascii="Calibri" w:hAnsi="Calibri" w:cs="Calibri"/>
                      <w:color w:val="000000"/>
                      <w:sz w:val="22"/>
                      <w:szCs w:val="22"/>
                    </w:rPr>
                  </w:rPrChange>
                </w:rPr>
                <w:t>0.09</w:t>
              </w:r>
            </w:ins>
          </w:p>
        </w:tc>
      </w:tr>
      <w:tr w:rsidR="00B41F3D" w:rsidRPr="00B41F3D" w:rsidTr="00B41F3D">
        <w:trPr>
          <w:divId w:val="820847304"/>
          <w:trHeight w:val="300"/>
          <w:ins w:id="5840" w:author="Nick.Tolimieri [2]" w:date="2022-09-27T11:52:00Z"/>
        </w:trPr>
        <w:tc>
          <w:tcPr>
            <w:tcW w:w="960" w:type="dxa"/>
            <w:noWrap/>
            <w:hideMark/>
          </w:tcPr>
          <w:p w:rsidR="00B41F3D" w:rsidRPr="00B41F3D" w:rsidRDefault="00B41F3D" w:rsidP="00B41F3D">
            <w:pPr>
              <w:ind w:firstLine="0"/>
              <w:rPr>
                <w:ins w:id="5841" w:author="Nick.Tolimieri [2]" w:date="2022-09-27T11:52:00Z"/>
                <w:rFonts w:asciiTheme="minorHAnsi" w:eastAsiaTheme="minorHAnsi" w:hAnsiTheme="minorHAnsi" w:cstheme="minorBidi"/>
                <w:sz w:val="22"/>
                <w:szCs w:val="22"/>
                <w:rPrChange w:id="5842" w:author="Nick.Tolimieri [2]" w:date="2022-09-27T11:52:00Z">
                  <w:rPr>
                    <w:ins w:id="5843" w:author="Nick.Tolimieri [2]" w:date="2022-09-27T11:52:00Z"/>
                    <w:rFonts w:ascii="Calibri" w:hAnsi="Calibri" w:cs="Calibri"/>
                    <w:color w:val="000000"/>
                    <w:sz w:val="22"/>
                    <w:szCs w:val="22"/>
                  </w:rPr>
                </w:rPrChange>
              </w:rPr>
              <w:pPrChange w:id="5844" w:author="Nick.Tolimieri [2]" w:date="2022-09-27T11:52:00Z">
                <w:pPr/>
              </w:pPrChange>
            </w:pPr>
            <w:proofErr w:type="spellStart"/>
            <w:ins w:id="5845" w:author="Nick.Tolimieri [2]" w:date="2022-09-27T11:52:00Z">
              <w:r w:rsidRPr="00B41F3D">
                <w:rPr>
                  <w:rFonts w:asciiTheme="minorHAnsi" w:eastAsiaTheme="minorHAnsi" w:hAnsiTheme="minorHAnsi" w:cstheme="minorBidi"/>
                  <w:sz w:val="22"/>
                  <w:szCs w:val="22"/>
                  <w:rPrChange w:id="5846"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847"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848"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849"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850" w:author="Nick.Tolimieri [2]" w:date="2022-09-27T11:52:00Z"/>
                <w:rFonts w:asciiTheme="minorHAnsi" w:eastAsiaTheme="minorHAnsi" w:hAnsiTheme="minorHAnsi" w:cstheme="minorBidi"/>
                <w:sz w:val="22"/>
                <w:szCs w:val="22"/>
                <w:rPrChange w:id="5851" w:author="Nick.Tolimieri [2]" w:date="2022-09-27T11:52:00Z">
                  <w:rPr>
                    <w:ins w:id="5852" w:author="Nick.Tolimieri [2]" w:date="2022-09-27T11:52:00Z"/>
                    <w:rFonts w:ascii="Calibri" w:hAnsi="Calibri" w:cs="Calibri"/>
                    <w:color w:val="000000"/>
                    <w:sz w:val="22"/>
                    <w:szCs w:val="22"/>
                  </w:rPr>
                </w:rPrChange>
              </w:rPr>
              <w:pPrChange w:id="5853" w:author="Nick.Tolimieri [2]" w:date="2022-09-27T11:52:00Z">
                <w:pPr>
                  <w:jc w:val="right"/>
                </w:pPr>
              </w:pPrChange>
            </w:pPr>
            <w:ins w:id="5854" w:author="Nick.Tolimieri [2]" w:date="2022-09-27T11:52:00Z">
              <w:r w:rsidRPr="00B41F3D">
                <w:rPr>
                  <w:rFonts w:asciiTheme="minorHAnsi" w:eastAsiaTheme="minorHAnsi" w:hAnsiTheme="minorHAnsi" w:cstheme="minorBidi"/>
                  <w:sz w:val="22"/>
                  <w:szCs w:val="22"/>
                  <w:rPrChange w:id="5855" w:author="Nick.Tolimieri [2]" w:date="2022-09-27T11:52:00Z">
                    <w:rPr>
                      <w:rFonts w:ascii="Calibri" w:hAnsi="Calibri" w:cs="Calibri"/>
                      <w:color w:val="000000"/>
                      <w:sz w:val="22"/>
                      <w:szCs w:val="22"/>
                    </w:rPr>
                  </w:rPrChange>
                </w:rPr>
                <w:t>2011</w:t>
              </w:r>
            </w:ins>
          </w:p>
        </w:tc>
        <w:tc>
          <w:tcPr>
            <w:tcW w:w="960" w:type="dxa"/>
            <w:noWrap/>
            <w:hideMark/>
          </w:tcPr>
          <w:p w:rsidR="00B41F3D" w:rsidRPr="00B41F3D" w:rsidRDefault="00B41F3D" w:rsidP="00B41F3D">
            <w:pPr>
              <w:ind w:firstLine="0"/>
              <w:rPr>
                <w:ins w:id="5856" w:author="Nick.Tolimieri [2]" w:date="2022-09-27T11:52:00Z"/>
                <w:rFonts w:asciiTheme="minorHAnsi" w:eastAsiaTheme="minorHAnsi" w:hAnsiTheme="minorHAnsi" w:cstheme="minorBidi"/>
                <w:sz w:val="22"/>
                <w:szCs w:val="22"/>
                <w:rPrChange w:id="5857" w:author="Nick.Tolimieri [2]" w:date="2022-09-27T11:52:00Z">
                  <w:rPr>
                    <w:ins w:id="5858" w:author="Nick.Tolimieri [2]" w:date="2022-09-27T11:52:00Z"/>
                    <w:rFonts w:ascii="Calibri" w:hAnsi="Calibri" w:cs="Calibri"/>
                    <w:color w:val="000000"/>
                    <w:sz w:val="22"/>
                    <w:szCs w:val="22"/>
                  </w:rPr>
                </w:rPrChange>
              </w:rPr>
              <w:pPrChange w:id="5859" w:author="Nick.Tolimieri [2]" w:date="2022-09-27T11:52:00Z">
                <w:pPr>
                  <w:jc w:val="right"/>
                </w:pPr>
              </w:pPrChange>
            </w:pPr>
            <w:ins w:id="5860" w:author="Nick.Tolimieri [2]" w:date="2022-09-27T11:52:00Z">
              <w:r w:rsidRPr="00B41F3D">
                <w:rPr>
                  <w:rFonts w:asciiTheme="minorHAnsi" w:eastAsiaTheme="minorHAnsi" w:hAnsiTheme="minorHAnsi" w:cstheme="minorBidi"/>
                  <w:sz w:val="22"/>
                  <w:szCs w:val="22"/>
                  <w:rPrChange w:id="586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862" w:author="Nick.Tolimieri [2]" w:date="2022-09-27T11:52:00Z"/>
                <w:rFonts w:asciiTheme="minorHAnsi" w:eastAsiaTheme="minorHAnsi" w:hAnsiTheme="minorHAnsi" w:cstheme="minorBidi"/>
                <w:sz w:val="22"/>
                <w:szCs w:val="22"/>
                <w:rPrChange w:id="5863" w:author="Nick.Tolimieri [2]" w:date="2022-09-27T11:52:00Z">
                  <w:rPr>
                    <w:ins w:id="5864" w:author="Nick.Tolimieri [2]" w:date="2022-09-27T11:52:00Z"/>
                    <w:rFonts w:ascii="Calibri" w:hAnsi="Calibri" w:cs="Calibri"/>
                    <w:color w:val="000000"/>
                    <w:sz w:val="22"/>
                    <w:szCs w:val="22"/>
                  </w:rPr>
                </w:rPrChange>
              </w:rPr>
              <w:pPrChange w:id="5865" w:author="Nick.Tolimieri [2]" w:date="2022-09-27T11:52:00Z">
                <w:pPr>
                  <w:jc w:val="right"/>
                </w:pPr>
              </w:pPrChange>
            </w:pPr>
            <w:ins w:id="5866" w:author="Nick.Tolimieri [2]" w:date="2022-09-27T11:52:00Z">
              <w:r w:rsidRPr="00B41F3D">
                <w:rPr>
                  <w:rFonts w:asciiTheme="minorHAnsi" w:eastAsiaTheme="minorHAnsi" w:hAnsiTheme="minorHAnsi" w:cstheme="minorBidi"/>
                  <w:sz w:val="22"/>
                  <w:szCs w:val="22"/>
                  <w:rPrChange w:id="5867"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5868" w:author="Nick.Tolimieri [2]" w:date="2022-09-27T11:52:00Z"/>
                <w:rFonts w:asciiTheme="minorHAnsi" w:eastAsiaTheme="minorHAnsi" w:hAnsiTheme="minorHAnsi" w:cstheme="minorBidi"/>
                <w:sz w:val="22"/>
                <w:szCs w:val="22"/>
                <w:rPrChange w:id="5869" w:author="Nick.Tolimieri [2]" w:date="2022-09-27T11:52:00Z">
                  <w:rPr>
                    <w:ins w:id="5870" w:author="Nick.Tolimieri [2]" w:date="2022-09-27T11:52:00Z"/>
                    <w:rFonts w:ascii="Calibri" w:hAnsi="Calibri" w:cs="Calibri"/>
                    <w:color w:val="000000"/>
                    <w:sz w:val="22"/>
                    <w:szCs w:val="22"/>
                  </w:rPr>
                </w:rPrChange>
              </w:rPr>
              <w:pPrChange w:id="5871" w:author="Nick.Tolimieri [2]" w:date="2022-09-27T11:52:00Z">
                <w:pPr>
                  <w:jc w:val="right"/>
                </w:pPr>
              </w:pPrChange>
            </w:pPr>
            <w:ins w:id="5872" w:author="Nick.Tolimieri [2]" w:date="2022-09-27T11:52:00Z">
              <w:r w:rsidRPr="00B41F3D">
                <w:rPr>
                  <w:rFonts w:asciiTheme="minorHAnsi" w:eastAsiaTheme="minorHAnsi" w:hAnsiTheme="minorHAnsi" w:cstheme="minorBidi"/>
                  <w:sz w:val="22"/>
                  <w:szCs w:val="22"/>
                  <w:rPrChange w:id="5873"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5874" w:author="Nick.Tolimieri [2]" w:date="2022-09-27T11:52:00Z"/>
                <w:rFonts w:asciiTheme="minorHAnsi" w:eastAsiaTheme="minorHAnsi" w:hAnsiTheme="minorHAnsi" w:cstheme="minorBidi"/>
                <w:sz w:val="22"/>
                <w:szCs w:val="22"/>
                <w:rPrChange w:id="5875" w:author="Nick.Tolimieri [2]" w:date="2022-09-27T11:52:00Z">
                  <w:rPr>
                    <w:ins w:id="5876" w:author="Nick.Tolimieri [2]" w:date="2022-09-27T11:52:00Z"/>
                    <w:rFonts w:ascii="Calibri" w:hAnsi="Calibri" w:cs="Calibri"/>
                    <w:color w:val="000000"/>
                    <w:sz w:val="22"/>
                    <w:szCs w:val="22"/>
                  </w:rPr>
                </w:rPrChange>
              </w:rPr>
              <w:pPrChange w:id="5877" w:author="Nick.Tolimieri [2]" w:date="2022-09-27T11:52:00Z">
                <w:pPr>
                  <w:jc w:val="right"/>
                </w:pPr>
              </w:pPrChange>
            </w:pPr>
            <w:ins w:id="5878" w:author="Nick.Tolimieri [2]" w:date="2022-09-27T11:52:00Z">
              <w:r w:rsidRPr="00B41F3D">
                <w:rPr>
                  <w:rFonts w:asciiTheme="minorHAnsi" w:eastAsiaTheme="minorHAnsi" w:hAnsiTheme="minorHAnsi" w:cstheme="minorBidi"/>
                  <w:sz w:val="22"/>
                  <w:szCs w:val="22"/>
                  <w:rPrChange w:id="5879"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5880" w:author="Nick.Tolimieri [2]" w:date="2022-09-27T11:52:00Z"/>
                <w:rFonts w:asciiTheme="minorHAnsi" w:eastAsiaTheme="minorHAnsi" w:hAnsiTheme="minorHAnsi" w:cstheme="minorBidi"/>
                <w:sz w:val="22"/>
                <w:szCs w:val="22"/>
                <w:rPrChange w:id="5881" w:author="Nick.Tolimieri [2]" w:date="2022-09-27T11:52:00Z">
                  <w:rPr>
                    <w:ins w:id="5882" w:author="Nick.Tolimieri [2]" w:date="2022-09-27T11:52:00Z"/>
                    <w:rFonts w:ascii="Calibri" w:hAnsi="Calibri" w:cs="Calibri"/>
                    <w:color w:val="000000"/>
                    <w:sz w:val="22"/>
                    <w:szCs w:val="22"/>
                  </w:rPr>
                </w:rPrChange>
              </w:rPr>
              <w:pPrChange w:id="5883" w:author="Nick.Tolimieri [2]" w:date="2022-09-27T11:52:00Z">
                <w:pPr>
                  <w:jc w:val="right"/>
                </w:pPr>
              </w:pPrChange>
            </w:pPr>
            <w:ins w:id="5884" w:author="Nick.Tolimieri [2]" w:date="2022-09-27T11:52:00Z">
              <w:r w:rsidRPr="00B41F3D">
                <w:rPr>
                  <w:rFonts w:asciiTheme="minorHAnsi" w:eastAsiaTheme="minorHAnsi" w:hAnsiTheme="minorHAnsi" w:cstheme="minorBidi"/>
                  <w:sz w:val="22"/>
                  <w:szCs w:val="22"/>
                  <w:rPrChange w:id="5885"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5886" w:author="Nick.Tolimieri [2]" w:date="2022-09-27T11:52:00Z"/>
                <w:rFonts w:asciiTheme="minorHAnsi" w:eastAsiaTheme="minorHAnsi" w:hAnsiTheme="minorHAnsi" w:cstheme="minorBidi"/>
                <w:sz w:val="22"/>
                <w:szCs w:val="22"/>
                <w:rPrChange w:id="5887" w:author="Nick.Tolimieri [2]" w:date="2022-09-27T11:52:00Z">
                  <w:rPr>
                    <w:ins w:id="5888" w:author="Nick.Tolimieri [2]" w:date="2022-09-27T11:52:00Z"/>
                    <w:rFonts w:ascii="Calibri" w:hAnsi="Calibri" w:cs="Calibri"/>
                    <w:color w:val="000000"/>
                    <w:sz w:val="22"/>
                    <w:szCs w:val="22"/>
                  </w:rPr>
                </w:rPrChange>
              </w:rPr>
              <w:pPrChange w:id="5889" w:author="Nick.Tolimieri [2]" w:date="2022-09-27T11:52:00Z">
                <w:pPr>
                  <w:jc w:val="right"/>
                </w:pPr>
              </w:pPrChange>
            </w:pPr>
            <w:ins w:id="5890" w:author="Nick.Tolimieri [2]" w:date="2022-09-27T11:52:00Z">
              <w:r w:rsidRPr="00B41F3D">
                <w:rPr>
                  <w:rFonts w:asciiTheme="minorHAnsi" w:eastAsiaTheme="minorHAnsi" w:hAnsiTheme="minorHAnsi" w:cstheme="minorBidi"/>
                  <w:sz w:val="22"/>
                  <w:szCs w:val="22"/>
                  <w:rPrChange w:id="5891"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5892" w:author="Nick.Tolimieri [2]" w:date="2022-09-27T11:52:00Z"/>
                <w:rFonts w:asciiTheme="minorHAnsi" w:eastAsiaTheme="minorHAnsi" w:hAnsiTheme="minorHAnsi" w:cstheme="minorBidi"/>
                <w:sz w:val="22"/>
                <w:szCs w:val="22"/>
                <w:rPrChange w:id="5893" w:author="Nick.Tolimieri [2]" w:date="2022-09-27T11:52:00Z">
                  <w:rPr>
                    <w:ins w:id="5894" w:author="Nick.Tolimieri [2]" w:date="2022-09-27T11:52:00Z"/>
                    <w:rFonts w:ascii="Calibri" w:hAnsi="Calibri" w:cs="Calibri"/>
                    <w:color w:val="000000"/>
                    <w:sz w:val="22"/>
                    <w:szCs w:val="22"/>
                  </w:rPr>
                </w:rPrChange>
              </w:rPr>
              <w:pPrChange w:id="5895" w:author="Nick.Tolimieri [2]" w:date="2022-09-27T11:52:00Z">
                <w:pPr>
                  <w:jc w:val="right"/>
                </w:pPr>
              </w:pPrChange>
            </w:pPr>
            <w:ins w:id="5896" w:author="Nick.Tolimieri [2]" w:date="2022-09-27T11:52:00Z">
              <w:r w:rsidRPr="00B41F3D">
                <w:rPr>
                  <w:rFonts w:asciiTheme="minorHAnsi" w:eastAsiaTheme="minorHAnsi" w:hAnsiTheme="minorHAnsi" w:cstheme="minorBidi"/>
                  <w:sz w:val="22"/>
                  <w:szCs w:val="22"/>
                  <w:rPrChange w:id="5897" w:author="Nick.Tolimieri [2]" w:date="2022-09-27T11:52:00Z">
                    <w:rPr>
                      <w:rFonts w:ascii="Calibri" w:hAnsi="Calibri" w:cs="Calibri"/>
                      <w:color w:val="000000"/>
                      <w:sz w:val="22"/>
                      <w:szCs w:val="22"/>
                    </w:rPr>
                  </w:rPrChange>
                </w:rPr>
                <w:t>1.9</w:t>
              </w:r>
            </w:ins>
          </w:p>
        </w:tc>
        <w:tc>
          <w:tcPr>
            <w:tcW w:w="960" w:type="dxa"/>
            <w:noWrap/>
            <w:hideMark/>
          </w:tcPr>
          <w:p w:rsidR="00B41F3D" w:rsidRPr="00B41F3D" w:rsidRDefault="00B41F3D" w:rsidP="00B41F3D">
            <w:pPr>
              <w:ind w:firstLine="0"/>
              <w:rPr>
                <w:ins w:id="5898" w:author="Nick.Tolimieri [2]" w:date="2022-09-27T11:52:00Z"/>
                <w:rFonts w:asciiTheme="minorHAnsi" w:eastAsiaTheme="minorHAnsi" w:hAnsiTheme="minorHAnsi" w:cstheme="minorBidi"/>
                <w:sz w:val="22"/>
                <w:szCs w:val="22"/>
                <w:rPrChange w:id="5899" w:author="Nick.Tolimieri [2]" w:date="2022-09-27T11:52:00Z">
                  <w:rPr>
                    <w:ins w:id="5900" w:author="Nick.Tolimieri [2]" w:date="2022-09-27T11:52:00Z"/>
                    <w:rFonts w:ascii="Calibri" w:hAnsi="Calibri" w:cs="Calibri"/>
                    <w:color w:val="000000"/>
                    <w:sz w:val="22"/>
                    <w:szCs w:val="22"/>
                  </w:rPr>
                </w:rPrChange>
              </w:rPr>
              <w:pPrChange w:id="5901" w:author="Nick.Tolimieri [2]" w:date="2022-09-27T11:52:00Z">
                <w:pPr>
                  <w:jc w:val="right"/>
                </w:pPr>
              </w:pPrChange>
            </w:pPr>
            <w:ins w:id="5902" w:author="Nick.Tolimieri [2]" w:date="2022-09-27T11:52:00Z">
              <w:r w:rsidRPr="00B41F3D">
                <w:rPr>
                  <w:rFonts w:asciiTheme="minorHAnsi" w:eastAsiaTheme="minorHAnsi" w:hAnsiTheme="minorHAnsi" w:cstheme="minorBidi"/>
                  <w:sz w:val="22"/>
                  <w:szCs w:val="22"/>
                  <w:rPrChange w:id="5903" w:author="Nick.Tolimieri [2]" w:date="2022-09-27T11:52:00Z">
                    <w:rPr>
                      <w:rFonts w:ascii="Calibri" w:hAnsi="Calibri" w:cs="Calibri"/>
                      <w:color w:val="000000"/>
                      <w:sz w:val="22"/>
                      <w:szCs w:val="22"/>
                    </w:rPr>
                  </w:rPrChange>
                </w:rPr>
                <w:t>0.13</w:t>
              </w:r>
            </w:ins>
          </w:p>
        </w:tc>
      </w:tr>
      <w:tr w:rsidR="00B41F3D" w:rsidRPr="00B41F3D" w:rsidTr="00B41F3D">
        <w:trPr>
          <w:divId w:val="820847304"/>
          <w:trHeight w:val="300"/>
          <w:ins w:id="5904" w:author="Nick.Tolimieri [2]" w:date="2022-09-27T11:52:00Z"/>
        </w:trPr>
        <w:tc>
          <w:tcPr>
            <w:tcW w:w="960" w:type="dxa"/>
            <w:noWrap/>
            <w:hideMark/>
          </w:tcPr>
          <w:p w:rsidR="00B41F3D" w:rsidRPr="00B41F3D" w:rsidRDefault="00B41F3D" w:rsidP="00B41F3D">
            <w:pPr>
              <w:ind w:firstLine="0"/>
              <w:rPr>
                <w:ins w:id="5905" w:author="Nick.Tolimieri [2]" w:date="2022-09-27T11:52:00Z"/>
                <w:rFonts w:asciiTheme="minorHAnsi" w:eastAsiaTheme="minorHAnsi" w:hAnsiTheme="minorHAnsi" w:cstheme="minorBidi"/>
                <w:sz w:val="22"/>
                <w:szCs w:val="22"/>
                <w:rPrChange w:id="5906" w:author="Nick.Tolimieri [2]" w:date="2022-09-27T11:52:00Z">
                  <w:rPr>
                    <w:ins w:id="5907" w:author="Nick.Tolimieri [2]" w:date="2022-09-27T11:52:00Z"/>
                    <w:rFonts w:ascii="Calibri" w:hAnsi="Calibri" w:cs="Calibri"/>
                    <w:color w:val="000000"/>
                    <w:sz w:val="22"/>
                    <w:szCs w:val="22"/>
                  </w:rPr>
                </w:rPrChange>
              </w:rPr>
              <w:pPrChange w:id="5908" w:author="Nick.Tolimieri [2]" w:date="2022-09-27T11:52:00Z">
                <w:pPr/>
              </w:pPrChange>
            </w:pPr>
            <w:proofErr w:type="spellStart"/>
            <w:ins w:id="5909" w:author="Nick.Tolimieri [2]" w:date="2022-09-27T11:52:00Z">
              <w:r w:rsidRPr="00B41F3D">
                <w:rPr>
                  <w:rFonts w:asciiTheme="minorHAnsi" w:eastAsiaTheme="minorHAnsi" w:hAnsiTheme="minorHAnsi" w:cstheme="minorBidi"/>
                  <w:sz w:val="22"/>
                  <w:szCs w:val="22"/>
                  <w:rPrChange w:id="5910"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911"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912"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913"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914" w:author="Nick.Tolimieri [2]" w:date="2022-09-27T11:52:00Z"/>
                <w:rFonts w:asciiTheme="minorHAnsi" w:eastAsiaTheme="minorHAnsi" w:hAnsiTheme="minorHAnsi" w:cstheme="minorBidi"/>
                <w:sz w:val="22"/>
                <w:szCs w:val="22"/>
                <w:rPrChange w:id="5915" w:author="Nick.Tolimieri [2]" w:date="2022-09-27T11:52:00Z">
                  <w:rPr>
                    <w:ins w:id="5916" w:author="Nick.Tolimieri [2]" w:date="2022-09-27T11:52:00Z"/>
                    <w:rFonts w:ascii="Calibri" w:hAnsi="Calibri" w:cs="Calibri"/>
                    <w:color w:val="000000"/>
                    <w:sz w:val="22"/>
                    <w:szCs w:val="22"/>
                  </w:rPr>
                </w:rPrChange>
              </w:rPr>
              <w:pPrChange w:id="5917" w:author="Nick.Tolimieri [2]" w:date="2022-09-27T11:52:00Z">
                <w:pPr>
                  <w:jc w:val="right"/>
                </w:pPr>
              </w:pPrChange>
            </w:pPr>
            <w:ins w:id="5918" w:author="Nick.Tolimieri [2]" w:date="2022-09-27T11:52:00Z">
              <w:r w:rsidRPr="00B41F3D">
                <w:rPr>
                  <w:rFonts w:asciiTheme="minorHAnsi" w:eastAsiaTheme="minorHAnsi" w:hAnsiTheme="minorHAnsi" w:cstheme="minorBidi"/>
                  <w:sz w:val="22"/>
                  <w:szCs w:val="22"/>
                  <w:rPrChange w:id="5919" w:author="Nick.Tolimieri [2]" w:date="2022-09-27T11:52:00Z">
                    <w:rPr>
                      <w:rFonts w:ascii="Calibri" w:hAnsi="Calibri" w:cs="Calibri"/>
                      <w:color w:val="000000"/>
                      <w:sz w:val="22"/>
                      <w:szCs w:val="22"/>
                    </w:rPr>
                  </w:rPrChange>
                </w:rPr>
                <w:t>2012</w:t>
              </w:r>
            </w:ins>
          </w:p>
        </w:tc>
        <w:tc>
          <w:tcPr>
            <w:tcW w:w="960" w:type="dxa"/>
            <w:noWrap/>
            <w:hideMark/>
          </w:tcPr>
          <w:p w:rsidR="00B41F3D" w:rsidRPr="00B41F3D" w:rsidRDefault="00B41F3D" w:rsidP="00B41F3D">
            <w:pPr>
              <w:ind w:firstLine="0"/>
              <w:rPr>
                <w:ins w:id="5920" w:author="Nick.Tolimieri [2]" w:date="2022-09-27T11:52:00Z"/>
                <w:rFonts w:asciiTheme="minorHAnsi" w:eastAsiaTheme="minorHAnsi" w:hAnsiTheme="minorHAnsi" w:cstheme="minorBidi"/>
                <w:sz w:val="22"/>
                <w:szCs w:val="22"/>
                <w:rPrChange w:id="5921" w:author="Nick.Tolimieri [2]" w:date="2022-09-27T11:52:00Z">
                  <w:rPr>
                    <w:ins w:id="5922" w:author="Nick.Tolimieri [2]" w:date="2022-09-27T11:52:00Z"/>
                    <w:rFonts w:ascii="Calibri" w:hAnsi="Calibri" w:cs="Calibri"/>
                    <w:color w:val="000000"/>
                    <w:sz w:val="22"/>
                    <w:szCs w:val="22"/>
                  </w:rPr>
                </w:rPrChange>
              </w:rPr>
              <w:pPrChange w:id="5923" w:author="Nick.Tolimieri [2]" w:date="2022-09-27T11:52:00Z">
                <w:pPr>
                  <w:jc w:val="right"/>
                </w:pPr>
              </w:pPrChange>
            </w:pPr>
            <w:ins w:id="5924" w:author="Nick.Tolimieri [2]" w:date="2022-09-27T11:52:00Z">
              <w:r w:rsidRPr="00B41F3D">
                <w:rPr>
                  <w:rFonts w:asciiTheme="minorHAnsi" w:eastAsiaTheme="minorHAnsi" w:hAnsiTheme="minorHAnsi" w:cstheme="minorBidi"/>
                  <w:sz w:val="22"/>
                  <w:szCs w:val="22"/>
                  <w:rPrChange w:id="592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926" w:author="Nick.Tolimieri [2]" w:date="2022-09-27T11:52:00Z"/>
                <w:rFonts w:asciiTheme="minorHAnsi" w:eastAsiaTheme="minorHAnsi" w:hAnsiTheme="minorHAnsi" w:cstheme="minorBidi"/>
                <w:sz w:val="22"/>
                <w:szCs w:val="22"/>
                <w:rPrChange w:id="5927" w:author="Nick.Tolimieri [2]" w:date="2022-09-27T11:52:00Z">
                  <w:rPr>
                    <w:ins w:id="5928" w:author="Nick.Tolimieri [2]" w:date="2022-09-27T11:52:00Z"/>
                    <w:rFonts w:ascii="Calibri" w:hAnsi="Calibri" w:cs="Calibri"/>
                    <w:color w:val="000000"/>
                    <w:sz w:val="22"/>
                    <w:szCs w:val="22"/>
                  </w:rPr>
                </w:rPrChange>
              </w:rPr>
              <w:pPrChange w:id="5929" w:author="Nick.Tolimieri [2]" w:date="2022-09-27T11:52:00Z">
                <w:pPr>
                  <w:jc w:val="right"/>
                </w:pPr>
              </w:pPrChange>
            </w:pPr>
            <w:ins w:id="5930" w:author="Nick.Tolimieri [2]" w:date="2022-09-27T11:52:00Z">
              <w:r w:rsidRPr="00B41F3D">
                <w:rPr>
                  <w:rFonts w:asciiTheme="minorHAnsi" w:eastAsiaTheme="minorHAnsi" w:hAnsiTheme="minorHAnsi" w:cstheme="minorBidi"/>
                  <w:sz w:val="22"/>
                  <w:szCs w:val="22"/>
                  <w:rPrChange w:id="593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932" w:author="Nick.Tolimieri [2]" w:date="2022-09-27T11:52:00Z"/>
                <w:rFonts w:asciiTheme="minorHAnsi" w:eastAsiaTheme="minorHAnsi" w:hAnsiTheme="minorHAnsi" w:cstheme="minorBidi"/>
                <w:sz w:val="22"/>
                <w:szCs w:val="22"/>
                <w:rPrChange w:id="5933" w:author="Nick.Tolimieri [2]" w:date="2022-09-27T11:52:00Z">
                  <w:rPr>
                    <w:ins w:id="5934" w:author="Nick.Tolimieri [2]" w:date="2022-09-27T11:52:00Z"/>
                    <w:rFonts w:ascii="Calibri" w:hAnsi="Calibri" w:cs="Calibri"/>
                    <w:color w:val="000000"/>
                    <w:sz w:val="22"/>
                    <w:szCs w:val="22"/>
                  </w:rPr>
                </w:rPrChange>
              </w:rPr>
              <w:pPrChange w:id="5935" w:author="Nick.Tolimieri [2]" w:date="2022-09-27T11:52:00Z">
                <w:pPr>
                  <w:jc w:val="right"/>
                </w:pPr>
              </w:pPrChange>
            </w:pPr>
            <w:ins w:id="5936" w:author="Nick.Tolimieri [2]" w:date="2022-09-27T11:52:00Z">
              <w:r w:rsidRPr="00B41F3D">
                <w:rPr>
                  <w:rFonts w:asciiTheme="minorHAnsi" w:eastAsiaTheme="minorHAnsi" w:hAnsiTheme="minorHAnsi" w:cstheme="minorBidi"/>
                  <w:sz w:val="22"/>
                  <w:szCs w:val="22"/>
                  <w:rPrChange w:id="593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938" w:author="Nick.Tolimieri [2]" w:date="2022-09-27T11:52:00Z"/>
                <w:rFonts w:asciiTheme="minorHAnsi" w:eastAsiaTheme="minorHAnsi" w:hAnsiTheme="minorHAnsi" w:cstheme="minorBidi"/>
                <w:sz w:val="22"/>
                <w:szCs w:val="22"/>
                <w:rPrChange w:id="5939" w:author="Nick.Tolimieri [2]" w:date="2022-09-27T11:52:00Z">
                  <w:rPr>
                    <w:ins w:id="5940" w:author="Nick.Tolimieri [2]" w:date="2022-09-27T11:52:00Z"/>
                    <w:rFonts w:ascii="Calibri" w:hAnsi="Calibri" w:cs="Calibri"/>
                    <w:color w:val="000000"/>
                    <w:sz w:val="22"/>
                    <w:szCs w:val="22"/>
                  </w:rPr>
                </w:rPrChange>
              </w:rPr>
              <w:pPrChange w:id="5941" w:author="Nick.Tolimieri [2]" w:date="2022-09-27T11:52:00Z">
                <w:pPr>
                  <w:jc w:val="right"/>
                </w:pPr>
              </w:pPrChange>
            </w:pPr>
            <w:ins w:id="5942" w:author="Nick.Tolimieri [2]" w:date="2022-09-27T11:52:00Z">
              <w:r w:rsidRPr="00B41F3D">
                <w:rPr>
                  <w:rFonts w:asciiTheme="minorHAnsi" w:eastAsiaTheme="minorHAnsi" w:hAnsiTheme="minorHAnsi" w:cstheme="minorBidi"/>
                  <w:sz w:val="22"/>
                  <w:szCs w:val="22"/>
                  <w:rPrChange w:id="594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5944" w:author="Nick.Tolimieri [2]" w:date="2022-09-27T11:52:00Z"/>
                <w:rFonts w:asciiTheme="minorHAnsi" w:eastAsiaTheme="minorHAnsi" w:hAnsiTheme="minorHAnsi" w:cstheme="minorBidi"/>
                <w:sz w:val="22"/>
                <w:szCs w:val="22"/>
                <w:rPrChange w:id="5945" w:author="Nick.Tolimieri [2]" w:date="2022-09-27T11:52:00Z">
                  <w:rPr>
                    <w:ins w:id="5946" w:author="Nick.Tolimieri [2]" w:date="2022-09-27T11:52:00Z"/>
                    <w:rFonts w:ascii="Calibri" w:hAnsi="Calibri" w:cs="Calibri"/>
                    <w:color w:val="000000"/>
                    <w:sz w:val="22"/>
                    <w:szCs w:val="22"/>
                  </w:rPr>
                </w:rPrChange>
              </w:rPr>
              <w:pPrChange w:id="5947" w:author="Nick.Tolimieri [2]" w:date="2022-09-27T11:52:00Z">
                <w:pPr/>
              </w:pPrChange>
            </w:pPr>
            <w:ins w:id="5948" w:author="Nick.Tolimieri [2]" w:date="2022-09-27T11:52:00Z">
              <w:r w:rsidRPr="00B41F3D">
                <w:rPr>
                  <w:rFonts w:asciiTheme="minorHAnsi" w:eastAsiaTheme="minorHAnsi" w:hAnsiTheme="minorHAnsi" w:cstheme="minorBidi"/>
                  <w:sz w:val="22"/>
                  <w:szCs w:val="22"/>
                  <w:rPrChange w:id="5949"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950" w:author="Nick.Tolimieri [2]" w:date="2022-09-27T11:52:00Z"/>
                <w:rFonts w:asciiTheme="minorHAnsi" w:eastAsiaTheme="minorHAnsi" w:hAnsiTheme="minorHAnsi" w:cstheme="minorBidi"/>
                <w:sz w:val="22"/>
                <w:szCs w:val="22"/>
                <w:rPrChange w:id="5951" w:author="Nick.Tolimieri [2]" w:date="2022-09-27T11:52:00Z">
                  <w:rPr>
                    <w:ins w:id="5952" w:author="Nick.Tolimieri [2]" w:date="2022-09-27T11:52:00Z"/>
                    <w:rFonts w:ascii="Calibri" w:hAnsi="Calibri" w:cs="Calibri"/>
                    <w:color w:val="000000"/>
                    <w:sz w:val="22"/>
                    <w:szCs w:val="22"/>
                  </w:rPr>
                </w:rPrChange>
              </w:rPr>
              <w:pPrChange w:id="5953" w:author="Nick.Tolimieri [2]" w:date="2022-09-27T11:52:00Z">
                <w:pPr/>
              </w:pPrChange>
            </w:pPr>
            <w:ins w:id="5954" w:author="Nick.Tolimieri [2]" w:date="2022-09-27T11:52:00Z">
              <w:r w:rsidRPr="00B41F3D">
                <w:rPr>
                  <w:rFonts w:asciiTheme="minorHAnsi" w:eastAsiaTheme="minorHAnsi" w:hAnsiTheme="minorHAnsi" w:cstheme="minorBidi"/>
                  <w:sz w:val="22"/>
                  <w:szCs w:val="22"/>
                  <w:rPrChange w:id="5955"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956" w:author="Nick.Tolimieri [2]" w:date="2022-09-27T11:52:00Z"/>
                <w:rFonts w:asciiTheme="minorHAnsi" w:eastAsiaTheme="minorHAnsi" w:hAnsiTheme="minorHAnsi" w:cstheme="minorBidi"/>
                <w:sz w:val="22"/>
                <w:szCs w:val="22"/>
                <w:rPrChange w:id="5957" w:author="Nick.Tolimieri [2]" w:date="2022-09-27T11:52:00Z">
                  <w:rPr>
                    <w:ins w:id="5958" w:author="Nick.Tolimieri [2]" w:date="2022-09-27T11:52:00Z"/>
                    <w:rFonts w:ascii="Calibri" w:hAnsi="Calibri" w:cs="Calibri"/>
                    <w:color w:val="000000"/>
                    <w:sz w:val="22"/>
                    <w:szCs w:val="22"/>
                  </w:rPr>
                </w:rPrChange>
              </w:rPr>
              <w:pPrChange w:id="5959" w:author="Nick.Tolimieri [2]" w:date="2022-09-27T11:52:00Z">
                <w:pPr/>
              </w:pPrChange>
            </w:pPr>
            <w:ins w:id="5960" w:author="Nick.Tolimieri [2]" w:date="2022-09-27T11:52:00Z">
              <w:r w:rsidRPr="00B41F3D">
                <w:rPr>
                  <w:rFonts w:asciiTheme="minorHAnsi" w:eastAsiaTheme="minorHAnsi" w:hAnsiTheme="minorHAnsi" w:cstheme="minorBidi"/>
                  <w:sz w:val="22"/>
                  <w:szCs w:val="22"/>
                  <w:rPrChange w:id="5961"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5962" w:author="Nick.Tolimieri [2]" w:date="2022-09-27T11:52:00Z"/>
                <w:rFonts w:asciiTheme="minorHAnsi" w:eastAsiaTheme="minorHAnsi" w:hAnsiTheme="minorHAnsi" w:cstheme="minorBidi"/>
                <w:sz w:val="22"/>
                <w:szCs w:val="22"/>
                <w:rPrChange w:id="5963" w:author="Nick.Tolimieri [2]" w:date="2022-09-27T11:52:00Z">
                  <w:rPr>
                    <w:ins w:id="5964" w:author="Nick.Tolimieri [2]" w:date="2022-09-27T11:52:00Z"/>
                    <w:rFonts w:ascii="Calibri" w:hAnsi="Calibri" w:cs="Calibri"/>
                    <w:color w:val="000000"/>
                    <w:sz w:val="22"/>
                    <w:szCs w:val="22"/>
                  </w:rPr>
                </w:rPrChange>
              </w:rPr>
              <w:pPrChange w:id="5965" w:author="Nick.Tolimieri [2]" w:date="2022-09-27T11:52:00Z">
                <w:pPr/>
              </w:pPrChange>
            </w:pPr>
            <w:ins w:id="5966" w:author="Nick.Tolimieri [2]" w:date="2022-09-27T11:52:00Z">
              <w:r w:rsidRPr="00B41F3D">
                <w:rPr>
                  <w:rFonts w:asciiTheme="minorHAnsi" w:eastAsiaTheme="minorHAnsi" w:hAnsiTheme="minorHAnsi" w:cstheme="minorBidi"/>
                  <w:sz w:val="22"/>
                  <w:szCs w:val="22"/>
                  <w:rPrChange w:id="5967"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5968" w:author="Nick.Tolimieri [2]" w:date="2022-09-27T11:52:00Z"/>
        </w:trPr>
        <w:tc>
          <w:tcPr>
            <w:tcW w:w="960" w:type="dxa"/>
            <w:noWrap/>
            <w:hideMark/>
          </w:tcPr>
          <w:p w:rsidR="00B41F3D" w:rsidRPr="00B41F3D" w:rsidRDefault="00B41F3D" w:rsidP="00B41F3D">
            <w:pPr>
              <w:ind w:firstLine="0"/>
              <w:rPr>
                <w:ins w:id="5969" w:author="Nick.Tolimieri [2]" w:date="2022-09-27T11:52:00Z"/>
                <w:rFonts w:asciiTheme="minorHAnsi" w:eastAsiaTheme="minorHAnsi" w:hAnsiTheme="minorHAnsi" w:cstheme="minorBidi"/>
                <w:sz w:val="22"/>
                <w:szCs w:val="22"/>
                <w:rPrChange w:id="5970" w:author="Nick.Tolimieri [2]" w:date="2022-09-27T11:52:00Z">
                  <w:rPr>
                    <w:ins w:id="5971" w:author="Nick.Tolimieri [2]" w:date="2022-09-27T11:52:00Z"/>
                    <w:rFonts w:ascii="Calibri" w:hAnsi="Calibri" w:cs="Calibri"/>
                    <w:color w:val="000000"/>
                    <w:sz w:val="22"/>
                    <w:szCs w:val="22"/>
                  </w:rPr>
                </w:rPrChange>
              </w:rPr>
              <w:pPrChange w:id="5972" w:author="Nick.Tolimieri [2]" w:date="2022-09-27T11:52:00Z">
                <w:pPr/>
              </w:pPrChange>
            </w:pPr>
            <w:proofErr w:type="spellStart"/>
            <w:ins w:id="5973" w:author="Nick.Tolimieri [2]" w:date="2022-09-27T11:52:00Z">
              <w:r w:rsidRPr="00B41F3D">
                <w:rPr>
                  <w:rFonts w:asciiTheme="minorHAnsi" w:eastAsiaTheme="minorHAnsi" w:hAnsiTheme="minorHAnsi" w:cstheme="minorBidi"/>
                  <w:sz w:val="22"/>
                  <w:szCs w:val="22"/>
                  <w:rPrChange w:id="5974"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5975"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5976"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5977"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5978" w:author="Nick.Tolimieri [2]" w:date="2022-09-27T11:52:00Z"/>
                <w:rFonts w:asciiTheme="minorHAnsi" w:eastAsiaTheme="minorHAnsi" w:hAnsiTheme="minorHAnsi" w:cstheme="minorBidi"/>
                <w:sz w:val="22"/>
                <w:szCs w:val="22"/>
                <w:rPrChange w:id="5979" w:author="Nick.Tolimieri [2]" w:date="2022-09-27T11:52:00Z">
                  <w:rPr>
                    <w:ins w:id="5980" w:author="Nick.Tolimieri [2]" w:date="2022-09-27T11:52:00Z"/>
                    <w:rFonts w:ascii="Calibri" w:hAnsi="Calibri" w:cs="Calibri"/>
                    <w:color w:val="000000"/>
                    <w:sz w:val="22"/>
                    <w:szCs w:val="22"/>
                  </w:rPr>
                </w:rPrChange>
              </w:rPr>
              <w:pPrChange w:id="5981" w:author="Nick.Tolimieri [2]" w:date="2022-09-27T11:52:00Z">
                <w:pPr>
                  <w:jc w:val="right"/>
                </w:pPr>
              </w:pPrChange>
            </w:pPr>
            <w:ins w:id="5982" w:author="Nick.Tolimieri [2]" w:date="2022-09-27T11:52:00Z">
              <w:r w:rsidRPr="00B41F3D">
                <w:rPr>
                  <w:rFonts w:asciiTheme="minorHAnsi" w:eastAsiaTheme="minorHAnsi" w:hAnsiTheme="minorHAnsi" w:cstheme="minorBidi"/>
                  <w:sz w:val="22"/>
                  <w:szCs w:val="22"/>
                  <w:rPrChange w:id="5983" w:author="Nick.Tolimieri [2]" w:date="2022-09-27T11:52:00Z">
                    <w:rPr>
                      <w:rFonts w:ascii="Calibri" w:hAnsi="Calibri" w:cs="Calibri"/>
                      <w:color w:val="000000"/>
                      <w:sz w:val="22"/>
                      <w:szCs w:val="22"/>
                    </w:rPr>
                  </w:rPrChange>
                </w:rPr>
                <w:t>2013</w:t>
              </w:r>
            </w:ins>
          </w:p>
        </w:tc>
        <w:tc>
          <w:tcPr>
            <w:tcW w:w="960" w:type="dxa"/>
            <w:noWrap/>
            <w:hideMark/>
          </w:tcPr>
          <w:p w:rsidR="00B41F3D" w:rsidRPr="00B41F3D" w:rsidRDefault="00B41F3D" w:rsidP="00B41F3D">
            <w:pPr>
              <w:ind w:firstLine="0"/>
              <w:rPr>
                <w:ins w:id="5984" w:author="Nick.Tolimieri [2]" w:date="2022-09-27T11:52:00Z"/>
                <w:rFonts w:asciiTheme="minorHAnsi" w:eastAsiaTheme="minorHAnsi" w:hAnsiTheme="minorHAnsi" w:cstheme="minorBidi"/>
                <w:sz w:val="22"/>
                <w:szCs w:val="22"/>
                <w:rPrChange w:id="5985" w:author="Nick.Tolimieri [2]" w:date="2022-09-27T11:52:00Z">
                  <w:rPr>
                    <w:ins w:id="5986" w:author="Nick.Tolimieri [2]" w:date="2022-09-27T11:52:00Z"/>
                    <w:rFonts w:ascii="Calibri" w:hAnsi="Calibri" w:cs="Calibri"/>
                    <w:color w:val="000000"/>
                    <w:sz w:val="22"/>
                    <w:szCs w:val="22"/>
                  </w:rPr>
                </w:rPrChange>
              </w:rPr>
              <w:pPrChange w:id="5987" w:author="Nick.Tolimieri [2]" w:date="2022-09-27T11:52:00Z">
                <w:pPr>
                  <w:jc w:val="right"/>
                </w:pPr>
              </w:pPrChange>
            </w:pPr>
            <w:ins w:id="5988" w:author="Nick.Tolimieri [2]" w:date="2022-09-27T11:52:00Z">
              <w:r w:rsidRPr="00B41F3D">
                <w:rPr>
                  <w:rFonts w:asciiTheme="minorHAnsi" w:eastAsiaTheme="minorHAnsi" w:hAnsiTheme="minorHAnsi" w:cstheme="minorBidi"/>
                  <w:sz w:val="22"/>
                  <w:szCs w:val="22"/>
                  <w:rPrChange w:id="5989"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5990" w:author="Nick.Tolimieri [2]" w:date="2022-09-27T11:52:00Z"/>
                <w:rFonts w:asciiTheme="minorHAnsi" w:eastAsiaTheme="minorHAnsi" w:hAnsiTheme="minorHAnsi" w:cstheme="minorBidi"/>
                <w:sz w:val="22"/>
                <w:szCs w:val="22"/>
                <w:rPrChange w:id="5991" w:author="Nick.Tolimieri [2]" w:date="2022-09-27T11:52:00Z">
                  <w:rPr>
                    <w:ins w:id="5992" w:author="Nick.Tolimieri [2]" w:date="2022-09-27T11:52:00Z"/>
                    <w:rFonts w:ascii="Calibri" w:hAnsi="Calibri" w:cs="Calibri"/>
                    <w:color w:val="000000"/>
                    <w:sz w:val="22"/>
                    <w:szCs w:val="22"/>
                  </w:rPr>
                </w:rPrChange>
              </w:rPr>
              <w:pPrChange w:id="5993" w:author="Nick.Tolimieri [2]" w:date="2022-09-27T11:52:00Z">
                <w:pPr>
                  <w:jc w:val="right"/>
                </w:pPr>
              </w:pPrChange>
            </w:pPr>
            <w:ins w:id="5994" w:author="Nick.Tolimieri [2]" w:date="2022-09-27T11:52:00Z">
              <w:r w:rsidRPr="00B41F3D">
                <w:rPr>
                  <w:rFonts w:asciiTheme="minorHAnsi" w:eastAsiaTheme="minorHAnsi" w:hAnsiTheme="minorHAnsi" w:cstheme="minorBidi"/>
                  <w:sz w:val="22"/>
                  <w:szCs w:val="22"/>
                  <w:rPrChange w:id="5995" w:author="Nick.Tolimieri [2]" w:date="2022-09-27T11:52:00Z">
                    <w:rPr>
                      <w:rFonts w:ascii="Calibri" w:hAnsi="Calibri" w:cs="Calibri"/>
                      <w:color w:val="000000"/>
                      <w:sz w:val="22"/>
                      <w:szCs w:val="22"/>
                    </w:rPr>
                  </w:rPrChange>
                </w:rPr>
                <w:t>26</w:t>
              </w:r>
            </w:ins>
          </w:p>
        </w:tc>
        <w:tc>
          <w:tcPr>
            <w:tcW w:w="960" w:type="dxa"/>
            <w:noWrap/>
            <w:hideMark/>
          </w:tcPr>
          <w:p w:rsidR="00B41F3D" w:rsidRPr="00B41F3D" w:rsidRDefault="00B41F3D" w:rsidP="00B41F3D">
            <w:pPr>
              <w:ind w:firstLine="0"/>
              <w:rPr>
                <w:ins w:id="5996" w:author="Nick.Tolimieri [2]" w:date="2022-09-27T11:52:00Z"/>
                <w:rFonts w:asciiTheme="minorHAnsi" w:eastAsiaTheme="minorHAnsi" w:hAnsiTheme="minorHAnsi" w:cstheme="minorBidi"/>
                <w:sz w:val="22"/>
                <w:szCs w:val="22"/>
                <w:rPrChange w:id="5997" w:author="Nick.Tolimieri [2]" w:date="2022-09-27T11:52:00Z">
                  <w:rPr>
                    <w:ins w:id="5998" w:author="Nick.Tolimieri [2]" w:date="2022-09-27T11:52:00Z"/>
                    <w:rFonts w:ascii="Calibri" w:hAnsi="Calibri" w:cs="Calibri"/>
                    <w:color w:val="000000"/>
                    <w:sz w:val="22"/>
                    <w:szCs w:val="22"/>
                  </w:rPr>
                </w:rPrChange>
              </w:rPr>
              <w:pPrChange w:id="5999" w:author="Nick.Tolimieri [2]" w:date="2022-09-27T11:52:00Z">
                <w:pPr>
                  <w:jc w:val="right"/>
                </w:pPr>
              </w:pPrChange>
            </w:pPr>
            <w:ins w:id="6000" w:author="Nick.Tolimieri [2]" w:date="2022-09-27T11:52:00Z">
              <w:r w:rsidRPr="00B41F3D">
                <w:rPr>
                  <w:rFonts w:asciiTheme="minorHAnsi" w:eastAsiaTheme="minorHAnsi" w:hAnsiTheme="minorHAnsi" w:cstheme="minorBidi"/>
                  <w:sz w:val="22"/>
                  <w:szCs w:val="22"/>
                  <w:rPrChange w:id="6001" w:author="Nick.Tolimieri [2]" w:date="2022-09-27T11:52:00Z">
                    <w:rPr>
                      <w:rFonts w:ascii="Calibri" w:hAnsi="Calibri" w:cs="Calibri"/>
                      <w:color w:val="000000"/>
                      <w:sz w:val="22"/>
                      <w:szCs w:val="22"/>
                    </w:rPr>
                  </w:rPrChange>
                </w:rPr>
                <w:t>3</w:t>
              </w:r>
            </w:ins>
          </w:p>
        </w:tc>
        <w:tc>
          <w:tcPr>
            <w:tcW w:w="960" w:type="dxa"/>
            <w:noWrap/>
            <w:hideMark/>
          </w:tcPr>
          <w:p w:rsidR="00B41F3D" w:rsidRPr="00B41F3D" w:rsidRDefault="00B41F3D" w:rsidP="00B41F3D">
            <w:pPr>
              <w:ind w:firstLine="0"/>
              <w:rPr>
                <w:ins w:id="6002" w:author="Nick.Tolimieri [2]" w:date="2022-09-27T11:52:00Z"/>
                <w:rFonts w:asciiTheme="minorHAnsi" w:eastAsiaTheme="minorHAnsi" w:hAnsiTheme="minorHAnsi" w:cstheme="minorBidi"/>
                <w:sz w:val="22"/>
                <w:szCs w:val="22"/>
                <w:rPrChange w:id="6003" w:author="Nick.Tolimieri [2]" w:date="2022-09-27T11:52:00Z">
                  <w:rPr>
                    <w:ins w:id="6004" w:author="Nick.Tolimieri [2]" w:date="2022-09-27T11:52:00Z"/>
                    <w:rFonts w:ascii="Calibri" w:hAnsi="Calibri" w:cs="Calibri"/>
                    <w:color w:val="000000"/>
                    <w:sz w:val="22"/>
                    <w:szCs w:val="22"/>
                  </w:rPr>
                </w:rPrChange>
              </w:rPr>
              <w:pPrChange w:id="6005" w:author="Nick.Tolimieri [2]" w:date="2022-09-27T11:52:00Z">
                <w:pPr>
                  <w:jc w:val="right"/>
                </w:pPr>
              </w:pPrChange>
            </w:pPr>
            <w:ins w:id="6006" w:author="Nick.Tolimieri [2]" w:date="2022-09-27T11:52:00Z">
              <w:r w:rsidRPr="00B41F3D">
                <w:rPr>
                  <w:rFonts w:asciiTheme="minorHAnsi" w:eastAsiaTheme="minorHAnsi" w:hAnsiTheme="minorHAnsi" w:cstheme="minorBidi"/>
                  <w:sz w:val="22"/>
                  <w:szCs w:val="22"/>
                  <w:rPrChange w:id="6007" w:author="Nick.Tolimieri [2]" w:date="2022-09-27T11:52:00Z">
                    <w:rPr>
                      <w:rFonts w:ascii="Calibri" w:hAnsi="Calibri" w:cs="Calibri"/>
                      <w:color w:val="000000"/>
                      <w:sz w:val="22"/>
                      <w:szCs w:val="22"/>
                    </w:rPr>
                  </w:rPrChange>
                </w:rPr>
                <w:t>19</w:t>
              </w:r>
            </w:ins>
          </w:p>
        </w:tc>
        <w:tc>
          <w:tcPr>
            <w:tcW w:w="960" w:type="dxa"/>
            <w:noWrap/>
            <w:hideMark/>
          </w:tcPr>
          <w:p w:rsidR="00B41F3D" w:rsidRPr="00B41F3D" w:rsidRDefault="00B41F3D" w:rsidP="00B41F3D">
            <w:pPr>
              <w:ind w:firstLine="0"/>
              <w:rPr>
                <w:ins w:id="6008" w:author="Nick.Tolimieri [2]" w:date="2022-09-27T11:52:00Z"/>
                <w:rFonts w:asciiTheme="minorHAnsi" w:eastAsiaTheme="minorHAnsi" w:hAnsiTheme="minorHAnsi" w:cstheme="minorBidi"/>
                <w:sz w:val="22"/>
                <w:szCs w:val="22"/>
                <w:rPrChange w:id="6009" w:author="Nick.Tolimieri [2]" w:date="2022-09-27T11:52:00Z">
                  <w:rPr>
                    <w:ins w:id="6010" w:author="Nick.Tolimieri [2]" w:date="2022-09-27T11:52:00Z"/>
                    <w:rFonts w:ascii="Calibri" w:hAnsi="Calibri" w:cs="Calibri"/>
                    <w:color w:val="000000"/>
                    <w:sz w:val="22"/>
                    <w:szCs w:val="22"/>
                  </w:rPr>
                </w:rPrChange>
              </w:rPr>
              <w:pPrChange w:id="6011" w:author="Nick.Tolimieri [2]" w:date="2022-09-27T11:52:00Z">
                <w:pPr>
                  <w:jc w:val="right"/>
                </w:pPr>
              </w:pPrChange>
            </w:pPr>
            <w:ins w:id="6012" w:author="Nick.Tolimieri [2]" w:date="2022-09-27T11:52:00Z">
              <w:r w:rsidRPr="00B41F3D">
                <w:rPr>
                  <w:rFonts w:asciiTheme="minorHAnsi" w:eastAsiaTheme="minorHAnsi" w:hAnsiTheme="minorHAnsi" w:cstheme="minorBidi"/>
                  <w:sz w:val="22"/>
                  <w:szCs w:val="22"/>
                  <w:rPrChange w:id="6013"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014" w:author="Nick.Tolimieri [2]" w:date="2022-09-27T11:52:00Z"/>
                <w:rFonts w:asciiTheme="minorHAnsi" w:eastAsiaTheme="minorHAnsi" w:hAnsiTheme="minorHAnsi" w:cstheme="minorBidi"/>
                <w:sz w:val="22"/>
                <w:szCs w:val="22"/>
                <w:rPrChange w:id="6015" w:author="Nick.Tolimieri [2]" w:date="2022-09-27T11:52:00Z">
                  <w:rPr>
                    <w:ins w:id="6016" w:author="Nick.Tolimieri [2]" w:date="2022-09-27T11:52:00Z"/>
                    <w:rFonts w:ascii="Calibri" w:hAnsi="Calibri" w:cs="Calibri"/>
                    <w:color w:val="000000"/>
                    <w:sz w:val="22"/>
                    <w:szCs w:val="22"/>
                  </w:rPr>
                </w:rPrChange>
              </w:rPr>
              <w:pPrChange w:id="6017" w:author="Nick.Tolimieri [2]" w:date="2022-09-27T11:52:00Z">
                <w:pPr>
                  <w:jc w:val="right"/>
                </w:pPr>
              </w:pPrChange>
            </w:pPr>
            <w:ins w:id="6018" w:author="Nick.Tolimieri [2]" w:date="2022-09-27T11:52:00Z">
              <w:r w:rsidRPr="00B41F3D">
                <w:rPr>
                  <w:rFonts w:asciiTheme="minorHAnsi" w:eastAsiaTheme="minorHAnsi" w:hAnsiTheme="minorHAnsi" w:cstheme="minorBidi"/>
                  <w:sz w:val="22"/>
                  <w:szCs w:val="22"/>
                  <w:rPrChange w:id="6019"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6020" w:author="Nick.Tolimieri [2]" w:date="2022-09-27T11:52:00Z"/>
                <w:rFonts w:asciiTheme="minorHAnsi" w:eastAsiaTheme="minorHAnsi" w:hAnsiTheme="minorHAnsi" w:cstheme="minorBidi"/>
                <w:sz w:val="22"/>
                <w:szCs w:val="22"/>
                <w:rPrChange w:id="6021" w:author="Nick.Tolimieri [2]" w:date="2022-09-27T11:52:00Z">
                  <w:rPr>
                    <w:ins w:id="6022" w:author="Nick.Tolimieri [2]" w:date="2022-09-27T11:52:00Z"/>
                    <w:rFonts w:ascii="Calibri" w:hAnsi="Calibri" w:cs="Calibri"/>
                    <w:color w:val="000000"/>
                    <w:sz w:val="22"/>
                    <w:szCs w:val="22"/>
                  </w:rPr>
                </w:rPrChange>
              </w:rPr>
              <w:pPrChange w:id="6023" w:author="Nick.Tolimieri [2]" w:date="2022-09-27T11:52:00Z">
                <w:pPr>
                  <w:jc w:val="right"/>
                </w:pPr>
              </w:pPrChange>
            </w:pPr>
            <w:ins w:id="6024" w:author="Nick.Tolimieri [2]" w:date="2022-09-27T11:52:00Z">
              <w:r w:rsidRPr="00B41F3D">
                <w:rPr>
                  <w:rFonts w:asciiTheme="minorHAnsi" w:eastAsiaTheme="minorHAnsi" w:hAnsiTheme="minorHAnsi" w:cstheme="minorBidi"/>
                  <w:sz w:val="22"/>
                  <w:szCs w:val="22"/>
                  <w:rPrChange w:id="6025" w:author="Nick.Tolimieri [2]" w:date="2022-09-27T11:52:00Z">
                    <w:rPr>
                      <w:rFonts w:ascii="Calibri" w:hAnsi="Calibri" w:cs="Calibri"/>
                      <w:color w:val="000000"/>
                      <w:sz w:val="22"/>
                      <w:szCs w:val="22"/>
                    </w:rPr>
                  </w:rPrChange>
                </w:rPr>
                <w:t>2.49</w:t>
              </w:r>
            </w:ins>
          </w:p>
        </w:tc>
        <w:tc>
          <w:tcPr>
            <w:tcW w:w="960" w:type="dxa"/>
            <w:noWrap/>
            <w:hideMark/>
          </w:tcPr>
          <w:p w:rsidR="00B41F3D" w:rsidRPr="00B41F3D" w:rsidRDefault="00B41F3D" w:rsidP="00B41F3D">
            <w:pPr>
              <w:ind w:firstLine="0"/>
              <w:rPr>
                <w:ins w:id="6026" w:author="Nick.Tolimieri [2]" w:date="2022-09-27T11:52:00Z"/>
                <w:rFonts w:asciiTheme="minorHAnsi" w:eastAsiaTheme="minorHAnsi" w:hAnsiTheme="minorHAnsi" w:cstheme="minorBidi"/>
                <w:sz w:val="22"/>
                <w:szCs w:val="22"/>
                <w:rPrChange w:id="6027" w:author="Nick.Tolimieri [2]" w:date="2022-09-27T11:52:00Z">
                  <w:rPr>
                    <w:ins w:id="6028" w:author="Nick.Tolimieri [2]" w:date="2022-09-27T11:52:00Z"/>
                    <w:rFonts w:ascii="Calibri" w:hAnsi="Calibri" w:cs="Calibri"/>
                    <w:color w:val="000000"/>
                    <w:sz w:val="22"/>
                    <w:szCs w:val="22"/>
                  </w:rPr>
                </w:rPrChange>
              </w:rPr>
              <w:pPrChange w:id="6029" w:author="Nick.Tolimieri [2]" w:date="2022-09-27T11:52:00Z">
                <w:pPr>
                  <w:jc w:val="right"/>
                </w:pPr>
              </w:pPrChange>
            </w:pPr>
            <w:ins w:id="6030" w:author="Nick.Tolimieri [2]" w:date="2022-09-27T11:52:00Z">
              <w:r w:rsidRPr="00B41F3D">
                <w:rPr>
                  <w:rFonts w:asciiTheme="minorHAnsi" w:eastAsiaTheme="minorHAnsi" w:hAnsiTheme="minorHAnsi" w:cstheme="minorBidi"/>
                  <w:sz w:val="22"/>
                  <w:szCs w:val="22"/>
                  <w:rPrChange w:id="6031" w:author="Nick.Tolimieri [2]" w:date="2022-09-27T11:52:00Z">
                    <w:rPr>
                      <w:rFonts w:ascii="Calibri" w:hAnsi="Calibri" w:cs="Calibri"/>
                      <w:color w:val="000000"/>
                      <w:sz w:val="22"/>
                      <w:szCs w:val="22"/>
                    </w:rPr>
                  </w:rPrChange>
                </w:rPr>
                <w:t>0.64</w:t>
              </w:r>
            </w:ins>
          </w:p>
        </w:tc>
      </w:tr>
      <w:tr w:rsidR="00B41F3D" w:rsidRPr="00B41F3D" w:rsidTr="00B41F3D">
        <w:trPr>
          <w:divId w:val="820847304"/>
          <w:trHeight w:val="300"/>
          <w:ins w:id="6032" w:author="Nick.Tolimieri [2]" w:date="2022-09-27T11:52:00Z"/>
        </w:trPr>
        <w:tc>
          <w:tcPr>
            <w:tcW w:w="960" w:type="dxa"/>
            <w:noWrap/>
            <w:hideMark/>
          </w:tcPr>
          <w:p w:rsidR="00B41F3D" w:rsidRPr="00B41F3D" w:rsidRDefault="00B41F3D" w:rsidP="00B41F3D">
            <w:pPr>
              <w:ind w:firstLine="0"/>
              <w:rPr>
                <w:ins w:id="6033" w:author="Nick.Tolimieri [2]" w:date="2022-09-27T11:52:00Z"/>
                <w:rFonts w:asciiTheme="minorHAnsi" w:eastAsiaTheme="minorHAnsi" w:hAnsiTheme="minorHAnsi" w:cstheme="minorBidi"/>
                <w:sz w:val="22"/>
                <w:szCs w:val="22"/>
                <w:rPrChange w:id="6034" w:author="Nick.Tolimieri [2]" w:date="2022-09-27T11:52:00Z">
                  <w:rPr>
                    <w:ins w:id="6035" w:author="Nick.Tolimieri [2]" w:date="2022-09-27T11:52:00Z"/>
                    <w:rFonts w:ascii="Calibri" w:hAnsi="Calibri" w:cs="Calibri"/>
                    <w:color w:val="000000"/>
                    <w:sz w:val="22"/>
                    <w:szCs w:val="22"/>
                  </w:rPr>
                </w:rPrChange>
              </w:rPr>
              <w:pPrChange w:id="6036" w:author="Nick.Tolimieri [2]" w:date="2022-09-27T11:52:00Z">
                <w:pPr/>
              </w:pPrChange>
            </w:pPr>
            <w:proofErr w:type="spellStart"/>
            <w:ins w:id="6037" w:author="Nick.Tolimieri [2]" w:date="2022-09-27T11:52:00Z">
              <w:r w:rsidRPr="00B41F3D">
                <w:rPr>
                  <w:rFonts w:asciiTheme="minorHAnsi" w:eastAsiaTheme="minorHAnsi" w:hAnsiTheme="minorHAnsi" w:cstheme="minorBidi"/>
                  <w:sz w:val="22"/>
                  <w:szCs w:val="22"/>
                  <w:rPrChange w:id="6038"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6039"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6040"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6041"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6042" w:author="Nick.Tolimieri [2]" w:date="2022-09-27T11:52:00Z"/>
                <w:rFonts w:asciiTheme="minorHAnsi" w:eastAsiaTheme="minorHAnsi" w:hAnsiTheme="minorHAnsi" w:cstheme="minorBidi"/>
                <w:sz w:val="22"/>
                <w:szCs w:val="22"/>
                <w:rPrChange w:id="6043" w:author="Nick.Tolimieri [2]" w:date="2022-09-27T11:52:00Z">
                  <w:rPr>
                    <w:ins w:id="6044" w:author="Nick.Tolimieri [2]" w:date="2022-09-27T11:52:00Z"/>
                    <w:rFonts w:ascii="Calibri" w:hAnsi="Calibri" w:cs="Calibri"/>
                    <w:color w:val="000000"/>
                    <w:sz w:val="22"/>
                    <w:szCs w:val="22"/>
                  </w:rPr>
                </w:rPrChange>
              </w:rPr>
              <w:pPrChange w:id="6045" w:author="Nick.Tolimieri [2]" w:date="2022-09-27T11:52:00Z">
                <w:pPr>
                  <w:jc w:val="right"/>
                </w:pPr>
              </w:pPrChange>
            </w:pPr>
            <w:ins w:id="6046" w:author="Nick.Tolimieri [2]" w:date="2022-09-27T11:52:00Z">
              <w:r w:rsidRPr="00B41F3D">
                <w:rPr>
                  <w:rFonts w:asciiTheme="minorHAnsi" w:eastAsiaTheme="minorHAnsi" w:hAnsiTheme="minorHAnsi" w:cstheme="minorBidi"/>
                  <w:sz w:val="22"/>
                  <w:szCs w:val="22"/>
                  <w:rPrChange w:id="6047" w:author="Nick.Tolimieri [2]" w:date="2022-09-27T11:52:00Z">
                    <w:rPr>
                      <w:rFonts w:ascii="Calibri" w:hAnsi="Calibri" w:cs="Calibri"/>
                      <w:color w:val="000000"/>
                      <w:sz w:val="22"/>
                      <w:szCs w:val="22"/>
                    </w:rPr>
                  </w:rPrChange>
                </w:rPr>
                <w:t>2014</w:t>
              </w:r>
            </w:ins>
          </w:p>
        </w:tc>
        <w:tc>
          <w:tcPr>
            <w:tcW w:w="960" w:type="dxa"/>
            <w:noWrap/>
            <w:hideMark/>
          </w:tcPr>
          <w:p w:rsidR="00B41F3D" w:rsidRPr="00B41F3D" w:rsidRDefault="00B41F3D" w:rsidP="00B41F3D">
            <w:pPr>
              <w:ind w:firstLine="0"/>
              <w:rPr>
                <w:ins w:id="6048" w:author="Nick.Tolimieri [2]" w:date="2022-09-27T11:52:00Z"/>
                <w:rFonts w:asciiTheme="minorHAnsi" w:eastAsiaTheme="minorHAnsi" w:hAnsiTheme="minorHAnsi" w:cstheme="minorBidi"/>
                <w:sz w:val="22"/>
                <w:szCs w:val="22"/>
                <w:rPrChange w:id="6049" w:author="Nick.Tolimieri [2]" w:date="2022-09-27T11:52:00Z">
                  <w:rPr>
                    <w:ins w:id="6050" w:author="Nick.Tolimieri [2]" w:date="2022-09-27T11:52:00Z"/>
                    <w:rFonts w:ascii="Calibri" w:hAnsi="Calibri" w:cs="Calibri"/>
                    <w:color w:val="000000"/>
                    <w:sz w:val="22"/>
                    <w:szCs w:val="22"/>
                  </w:rPr>
                </w:rPrChange>
              </w:rPr>
              <w:pPrChange w:id="6051" w:author="Nick.Tolimieri [2]" w:date="2022-09-27T11:52:00Z">
                <w:pPr>
                  <w:jc w:val="right"/>
                </w:pPr>
              </w:pPrChange>
            </w:pPr>
            <w:ins w:id="6052" w:author="Nick.Tolimieri [2]" w:date="2022-09-27T11:52:00Z">
              <w:r w:rsidRPr="00B41F3D">
                <w:rPr>
                  <w:rFonts w:asciiTheme="minorHAnsi" w:eastAsiaTheme="minorHAnsi" w:hAnsiTheme="minorHAnsi" w:cstheme="minorBidi"/>
                  <w:sz w:val="22"/>
                  <w:szCs w:val="22"/>
                  <w:rPrChange w:id="6053" w:author="Nick.Tolimieri [2]" w:date="2022-09-27T11:52:00Z">
                    <w:rPr>
                      <w:rFonts w:ascii="Calibri" w:hAnsi="Calibri" w:cs="Calibri"/>
                      <w:color w:val="000000"/>
                      <w:sz w:val="22"/>
                      <w:szCs w:val="22"/>
                    </w:rPr>
                  </w:rPrChange>
                </w:rPr>
                <w:t>2</w:t>
              </w:r>
            </w:ins>
          </w:p>
        </w:tc>
        <w:tc>
          <w:tcPr>
            <w:tcW w:w="960" w:type="dxa"/>
            <w:noWrap/>
            <w:hideMark/>
          </w:tcPr>
          <w:p w:rsidR="00B41F3D" w:rsidRPr="00B41F3D" w:rsidRDefault="00B41F3D" w:rsidP="00B41F3D">
            <w:pPr>
              <w:ind w:firstLine="0"/>
              <w:rPr>
                <w:ins w:id="6054" w:author="Nick.Tolimieri [2]" w:date="2022-09-27T11:52:00Z"/>
                <w:rFonts w:asciiTheme="minorHAnsi" w:eastAsiaTheme="minorHAnsi" w:hAnsiTheme="minorHAnsi" w:cstheme="minorBidi"/>
                <w:sz w:val="22"/>
                <w:szCs w:val="22"/>
                <w:rPrChange w:id="6055" w:author="Nick.Tolimieri [2]" w:date="2022-09-27T11:52:00Z">
                  <w:rPr>
                    <w:ins w:id="6056" w:author="Nick.Tolimieri [2]" w:date="2022-09-27T11:52:00Z"/>
                    <w:rFonts w:ascii="Calibri" w:hAnsi="Calibri" w:cs="Calibri"/>
                    <w:color w:val="000000"/>
                    <w:sz w:val="22"/>
                    <w:szCs w:val="22"/>
                  </w:rPr>
                </w:rPrChange>
              </w:rPr>
              <w:pPrChange w:id="6057" w:author="Nick.Tolimieri [2]" w:date="2022-09-27T11:52:00Z">
                <w:pPr>
                  <w:jc w:val="right"/>
                </w:pPr>
              </w:pPrChange>
            </w:pPr>
            <w:ins w:id="6058" w:author="Nick.Tolimieri [2]" w:date="2022-09-27T11:52:00Z">
              <w:r w:rsidRPr="00B41F3D">
                <w:rPr>
                  <w:rFonts w:asciiTheme="minorHAnsi" w:eastAsiaTheme="minorHAnsi" w:hAnsiTheme="minorHAnsi" w:cstheme="minorBidi"/>
                  <w:sz w:val="22"/>
                  <w:szCs w:val="22"/>
                  <w:rPrChange w:id="6059" w:author="Nick.Tolimieri [2]" w:date="2022-09-27T11:52:00Z">
                    <w:rPr>
                      <w:rFonts w:ascii="Calibri" w:hAnsi="Calibri" w:cs="Calibri"/>
                      <w:color w:val="000000"/>
                      <w:sz w:val="22"/>
                      <w:szCs w:val="22"/>
                    </w:rPr>
                  </w:rPrChange>
                </w:rPr>
                <w:t>83</w:t>
              </w:r>
            </w:ins>
          </w:p>
        </w:tc>
        <w:tc>
          <w:tcPr>
            <w:tcW w:w="960" w:type="dxa"/>
            <w:noWrap/>
            <w:hideMark/>
          </w:tcPr>
          <w:p w:rsidR="00B41F3D" w:rsidRPr="00B41F3D" w:rsidRDefault="00B41F3D" w:rsidP="00B41F3D">
            <w:pPr>
              <w:ind w:firstLine="0"/>
              <w:rPr>
                <w:ins w:id="6060" w:author="Nick.Tolimieri [2]" w:date="2022-09-27T11:52:00Z"/>
                <w:rFonts w:asciiTheme="minorHAnsi" w:eastAsiaTheme="minorHAnsi" w:hAnsiTheme="minorHAnsi" w:cstheme="minorBidi"/>
                <w:sz w:val="22"/>
                <w:szCs w:val="22"/>
                <w:rPrChange w:id="6061" w:author="Nick.Tolimieri [2]" w:date="2022-09-27T11:52:00Z">
                  <w:rPr>
                    <w:ins w:id="6062" w:author="Nick.Tolimieri [2]" w:date="2022-09-27T11:52:00Z"/>
                    <w:rFonts w:ascii="Calibri" w:hAnsi="Calibri" w:cs="Calibri"/>
                    <w:color w:val="000000"/>
                    <w:sz w:val="22"/>
                    <w:szCs w:val="22"/>
                  </w:rPr>
                </w:rPrChange>
              </w:rPr>
              <w:pPrChange w:id="6063" w:author="Nick.Tolimieri [2]" w:date="2022-09-27T11:52:00Z">
                <w:pPr>
                  <w:jc w:val="right"/>
                </w:pPr>
              </w:pPrChange>
            </w:pPr>
            <w:ins w:id="6064" w:author="Nick.Tolimieri [2]" w:date="2022-09-27T11:52:00Z">
              <w:r w:rsidRPr="00B41F3D">
                <w:rPr>
                  <w:rFonts w:asciiTheme="minorHAnsi" w:eastAsiaTheme="minorHAnsi" w:hAnsiTheme="minorHAnsi" w:cstheme="minorBidi"/>
                  <w:sz w:val="22"/>
                  <w:szCs w:val="22"/>
                  <w:rPrChange w:id="6065" w:author="Nick.Tolimieri [2]" w:date="2022-09-27T11:52:00Z">
                    <w:rPr>
                      <w:rFonts w:ascii="Calibri" w:hAnsi="Calibri" w:cs="Calibri"/>
                      <w:color w:val="000000"/>
                      <w:sz w:val="22"/>
                      <w:szCs w:val="22"/>
                    </w:rPr>
                  </w:rPrChange>
                </w:rPr>
                <w:t>4</w:t>
              </w:r>
            </w:ins>
          </w:p>
        </w:tc>
        <w:tc>
          <w:tcPr>
            <w:tcW w:w="960" w:type="dxa"/>
            <w:noWrap/>
            <w:hideMark/>
          </w:tcPr>
          <w:p w:rsidR="00B41F3D" w:rsidRPr="00B41F3D" w:rsidRDefault="00B41F3D" w:rsidP="00B41F3D">
            <w:pPr>
              <w:ind w:firstLine="0"/>
              <w:rPr>
                <w:ins w:id="6066" w:author="Nick.Tolimieri [2]" w:date="2022-09-27T11:52:00Z"/>
                <w:rFonts w:asciiTheme="minorHAnsi" w:eastAsiaTheme="minorHAnsi" w:hAnsiTheme="minorHAnsi" w:cstheme="minorBidi"/>
                <w:sz w:val="22"/>
                <w:szCs w:val="22"/>
                <w:rPrChange w:id="6067" w:author="Nick.Tolimieri [2]" w:date="2022-09-27T11:52:00Z">
                  <w:rPr>
                    <w:ins w:id="6068" w:author="Nick.Tolimieri [2]" w:date="2022-09-27T11:52:00Z"/>
                    <w:rFonts w:ascii="Calibri" w:hAnsi="Calibri" w:cs="Calibri"/>
                    <w:color w:val="000000"/>
                    <w:sz w:val="22"/>
                    <w:szCs w:val="22"/>
                  </w:rPr>
                </w:rPrChange>
              </w:rPr>
              <w:pPrChange w:id="6069" w:author="Nick.Tolimieri [2]" w:date="2022-09-27T11:52:00Z">
                <w:pPr>
                  <w:jc w:val="right"/>
                </w:pPr>
              </w:pPrChange>
            </w:pPr>
            <w:ins w:id="6070" w:author="Nick.Tolimieri [2]" w:date="2022-09-27T11:52:00Z">
              <w:r w:rsidRPr="00B41F3D">
                <w:rPr>
                  <w:rFonts w:asciiTheme="minorHAnsi" w:eastAsiaTheme="minorHAnsi" w:hAnsiTheme="minorHAnsi" w:cstheme="minorBidi"/>
                  <w:sz w:val="22"/>
                  <w:szCs w:val="22"/>
                  <w:rPrChange w:id="6071" w:author="Nick.Tolimieri [2]" w:date="2022-09-27T11:52:00Z">
                    <w:rPr>
                      <w:rFonts w:ascii="Calibri" w:hAnsi="Calibri" w:cs="Calibri"/>
                      <w:color w:val="000000"/>
                      <w:sz w:val="22"/>
                      <w:szCs w:val="22"/>
                    </w:rPr>
                  </w:rPrChange>
                </w:rPr>
                <w:t>77</w:t>
              </w:r>
            </w:ins>
          </w:p>
        </w:tc>
        <w:tc>
          <w:tcPr>
            <w:tcW w:w="960" w:type="dxa"/>
            <w:noWrap/>
            <w:hideMark/>
          </w:tcPr>
          <w:p w:rsidR="00B41F3D" w:rsidRPr="00B41F3D" w:rsidRDefault="00B41F3D" w:rsidP="00B41F3D">
            <w:pPr>
              <w:ind w:firstLine="0"/>
              <w:rPr>
                <w:ins w:id="6072" w:author="Nick.Tolimieri [2]" w:date="2022-09-27T11:52:00Z"/>
                <w:rFonts w:asciiTheme="minorHAnsi" w:eastAsiaTheme="minorHAnsi" w:hAnsiTheme="minorHAnsi" w:cstheme="minorBidi"/>
                <w:sz w:val="22"/>
                <w:szCs w:val="22"/>
                <w:rPrChange w:id="6073" w:author="Nick.Tolimieri [2]" w:date="2022-09-27T11:52:00Z">
                  <w:rPr>
                    <w:ins w:id="6074" w:author="Nick.Tolimieri [2]" w:date="2022-09-27T11:52:00Z"/>
                    <w:rFonts w:ascii="Calibri" w:hAnsi="Calibri" w:cs="Calibri"/>
                    <w:color w:val="000000"/>
                    <w:sz w:val="22"/>
                    <w:szCs w:val="22"/>
                  </w:rPr>
                </w:rPrChange>
              </w:rPr>
              <w:pPrChange w:id="6075" w:author="Nick.Tolimieri [2]" w:date="2022-09-27T11:52:00Z">
                <w:pPr>
                  <w:jc w:val="right"/>
                </w:pPr>
              </w:pPrChange>
            </w:pPr>
            <w:ins w:id="6076" w:author="Nick.Tolimieri [2]" w:date="2022-09-27T11:52:00Z">
              <w:r w:rsidRPr="00B41F3D">
                <w:rPr>
                  <w:rFonts w:asciiTheme="minorHAnsi" w:eastAsiaTheme="minorHAnsi" w:hAnsiTheme="minorHAnsi" w:cstheme="minorBidi"/>
                  <w:sz w:val="22"/>
                  <w:szCs w:val="22"/>
                  <w:rPrChange w:id="6077"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6078" w:author="Nick.Tolimieri [2]" w:date="2022-09-27T11:52:00Z"/>
                <w:rFonts w:asciiTheme="minorHAnsi" w:eastAsiaTheme="minorHAnsi" w:hAnsiTheme="minorHAnsi" w:cstheme="minorBidi"/>
                <w:sz w:val="22"/>
                <w:szCs w:val="22"/>
                <w:rPrChange w:id="6079" w:author="Nick.Tolimieri [2]" w:date="2022-09-27T11:52:00Z">
                  <w:rPr>
                    <w:ins w:id="6080" w:author="Nick.Tolimieri [2]" w:date="2022-09-27T11:52:00Z"/>
                    <w:rFonts w:ascii="Calibri" w:hAnsi="Calibri" w:cs="Calibri"/>
                    <w:color w:val="000000"/>
                    <w:sz w:val="22"/>
                    <w:szCs w:val="22"/>
                  </w:rPr>
                </w:rPrChange>
              </w:rPr>
              <w:pPrChange w:id="6081" w:author="Nick.Tolimieri [2]" w:date="2022-09-27T11:52:00Z">
                <w:pPr>
                  <w:jc w:val="right"/>
                </w:pPr>
              </w:pPrChange>
            </w:pPr>
            <w:ins w:id="6082" w:author="Nick.Tolimieri [2]" w:date="2022-09-27T11:52:00Z">
              <w:r w:rsidRPr="00B41F3D">
                <w:rPr>
                  <w:rFonts w:asciiTheme="minorHAnsi" w:eastAsiaTheme="minorHAnsi" w:hAnsiTheme="minorHAnsi" w:cstheme="minorBidi"/>
                  <w:sz w:val="22"/>
                  <w:szCs w:val="22"/>
                  <w:rPrChange w:id="6083" w:author="Nick.Tolimieri [2]" w:date="2022-09-27T11:52:00Z">
                    <w:rPr>
                      <w:rFonts w:ascii="Calibri" w:hAnsi="Calibri" w:cs="Calibri"/>
                      <w:color w:val="000000"/>
                      <w:sz w:val="22"/>
                      <w:szCs w:val="22"/>
                    </w:rPr>
                  </w:rPrChange>
                </w:rPr>
                <w:t>29</w:t>
              </w:r>
            </w:ins>
          </w:p>
        </w:tc>
        <w:tc>
          <w:tcPr>
            <w:tcW w:w="960" w:type="dxa"/>
            <w:noWrap/>
            <w:hideMark/>
          </w:tcPr>
          <w:p w:rsidR="00B41F3D" w:rsidRPr="00B41F3D" w:rsidRDefault="00B41F3D" w:rsidP="00B41F3D">
            <w:pPr>
              <w:ind w:firstLine="0"/>
              <w:rPr>
                <w:ins w:id="6084" w:author="Nick.Tolimieri [2]" w:date="2022-09-27T11:52:00Z"/>
                <w:rFonts w:asciiTheme="minorHAnsi" w:eastAsiaTheme="minorHAnsi" w:hAnsiTheme="minorHAnsi" w:cstheme="minorBidi"/>
                <w:sz w:val="22"/>
                <w:szCs w:val="22"/>
                <w:rPrChange w:id="6085" w:author="Nick.Tolimieri [2]" w:date="2022-09-27T11:52:00Z">
                  <w:rPr>
                    <w:ins w:id="6086" w:author="Nick.Tolimieri [2]" w:date="2022-09-27T11:52:00Z"/>
                    <w:rFonts w:ascii="Calibri" w:hAnsi="Calibri" w:cs="Calibri"/>
                    <w:color w:val="000000"/>
                    <w:sz w:val="22"/>
                    <w:szCs w:val="22"/>
                  </w:rPr>
                </w:rPrChange>
              </w:rPr>
              <w:pPrChange w:id="6087" w:author="Nick.Tolimieri [2]" w:date="2022-09-27T11:52:00Z">
                <w:pPr>
                  <w:jc w:val="right"/>
                </w:pPr>
              </w:pPrChange>
            </w:pPr>
            <w:ins w:id="6088" w:author="Nick.Tolimieri [2]" w:date="2022-09-27T11:52:00Z">
              <w:r w:rsidRPr="00B41F3D">
                <w:rPr>
                  <w:rFonts w:asciiTheme="minorHAnsi" w:eastAsiaTheme="minorHAnsi" w:hAnsiTheme="minorHAnsi" w:cstheme="minorBidi"/>
                  <w:sz w:val="22"/>
                  <w:szCs w:val="22"/>
                  <w:rPrChange w:id="6089" w:author="Nick.Tolimieri [2]" w:date="2022-09-27T11:52:00Z">
                    <w:rPr>
                      <w:rFonts w:ascii="Calibri" w:hAnsi="Calibri" w:cs="Calibri"/>
                      <w:color w:val="000000"/>
                      <w:sz w:val="22"/>
                      <w:szCs w:val="22"/>
                    </w:rPr>
                  </w:rPrChange>
                </w:rPr>
                <w:t>2.59</w:t>
              </w:r>
            </w:ins>
          </w:p>
        </w:tc>
        <w:tc>
          <w:tcPr>
            <w:tcW w:w="960" w:type="dxa"/>
            <w:noWrap/>
            <w:hideMark/>
          </w:tcPr>
          <w:p w:rsidR="00B41F3D" w:rsidRPr="00B41F3D" w:rsidRDefault="00B41F3D" w:rsidP="00B41F3D">
            <w:pPr>
              <w:ind w:firstLine="0"/>
              <w:rPr>
                <w:ins w:id="6090" w:author="Nick.Tolimieri [2]" w:date="2022-09-27T11:52:00Z"/>
                <w:rFonts w:asciiTheme="minorHAnsi" w:eastAsiaTheme="minorHAnsi" w:hAnsiTheme="minorHAnsi" w:cstheme="minorBidi"/>
                <w:sz w:val="22"/>
                <w:szCs w:val="22"/>
                <w:rPrChange w:id="6091" w:author="Nick.Tolimieri [2]" w:date="2022-09-27T11:52:00Z">
                  <w:rPr>
                    <w:ins w:id="6092" w:author="Nick.Tolimieri [2]" w:date="2022-09-27T11:52:00Z"/>
                    <w:rFonts w:ascii="Calibri" w:hAnsi="Calibri" w:cs="Calibri"/>
                    <w:color w:val="000000"/>
                    <w:sz w:val="22"/>
                    <w:szCs w:val="22"/>
                  </w:rPr>
                </w:rPrChange>
              </w:rPr>
              <w:pPrChange w:id="6093" w:author="Nick.Tolimieri [2]" w:date="2022-09-27T11:52:00Z">
                <w:pPr>
                  <w:jc w:val="right"/>
                </w:pPr>
              </w:pPrChange>
            </w:pPr>
            <w:ins w:id="6094" w:author="Nick.Tolimieri [2]" w:date="2022-09-27T11:52:00Z">
              <w:r w:rsidRPr="00B41F3D">
                <w:rPr>
                  <w:rFonts w:asciiTheme="minorHAnsi" w:eastAsiaTheme="minorHAnsi" w:hAnsiTheme="minorHAnsi" w:cstheme="minorBidi"/>
                  <w:sz w:val="22"/>
                  <w:szCs w:val="22"/>
                  <w:rPrChange w:id="6095" w:author="Nick.Tolimieri [2]" w:date="2022-09-27T11:52:00Z">
                    <w:rPr>
                      <w:rFonts w:ascii="Calibri" w:hAnsi="Calibri" w:cs="Calibri"/>
                      <w:color w:val="000000"/>
                      <w:sz w:val="22"/>
                      <w:szCs w:val="22"/>
                    </w:rPr>
                  </w:rPrChange>
                </w:rPr>
                <w:t>0.5</w:t>
              </w:r>
            </w:ins>
          </w:p>
        </w:tc>
      </w:tr>
      <w:tr w:rsidR="00B41F3D" w:rsidRPr="00B41F3D" w:rsidTr="00B41F3D">
        <w:trPr>
          <w:divId w:val="820847304"/>
          <w:trHeight w:val="300"/>
          <w:ins w:id="6096" w:author="Nick.Tolimieri [2]" w:date="2022-09-27T11:52:00Z"/>
        </w:trPr>
        <w:tc>
          <w:tcPr>
            <w:tcW w:w="960" w:type="dxa"/>
            <w:noWrap/>
            <w:hideMark/>
          </w:tcPr>
          <w:p w:rsidR="00B41F3D" w:rsidRPr="00B41F3D" w:rsidRDefault="00B41F3D" w:rsidP="00B41F3D">
            <w:pPr>
              <w:ind w:firstLine="0"/>
              <w:rPr>
                <w:ins w:id="6097" w:author="Nick.Tolimieri [2]" w:date="2022-09-27T11:52:00Z"/>
                <w:rFonts w:asciiTheme="minorHAnsi" w:eastAsiaTheme="minorHAnsi" w:hAnsiTheme="minorHAnsi" w:cstheme="minorBidi"/>
                <w:sz w:val="22"/>
                <w:szCs w:val="22"/>
                <w:rPrChange w:id="6098" w:author="Nick.Tolimieri [2]" w:date="2022-09-27T11:52:00Z">
                  <w:rPr>
                    <w:ins w:id="6099" w:author="Nick.Tolimieri [2]" w:date="2022-09-27T11:52:00Z"/>
                    <w:rFonts w:ascii="Calibri" w:hAnsi="Calibri" w:cs="Calibri"/>
                    <w:color w:val="000000"/>
                    <w:sz w:val="22"/>
                    <w:szCs w:val="22"/>
                  </w:rPr>
                </w:rPrChange>
              </w:rPr>
              <w:pPrChange w:id="6100" w:author="Nick.Tolimieri [2]" w:date="2022-09-27T11:52:00Z">
                <w:pPr/>
              </w:pPrChange>
            </w:pPr>
            <w:proofErr w:type="spellStart"/>
            <w:ins w:id="6101" w:author="Nick.Tolimieri [2]" w:date="2022-09-27T11:52:00Z">
              <w:r w:rsidRPr="00B41F3D">
                <w:rPr>
                  <w:rFonts w:asciiTheme="minorHAnsi" w:eastAsiaTheme="minorHAnsi" w:hAnsiTheme="minorHAnsi" w:cstheme="minorBidi"/>
                  <w:sz w:val="22"/>
                  <w:szCs w:val="22"/>
                  <w:rPrChange w:id="6102" w:author="Nick.Tolimieri [2]" w:date="2022-09-27T11:52:00Z">
                    <w:rPr>
                      <w:rFonts w:ascii="Calibri" w:hAnsi="Calibri" w:cs="Calibri"/>
                      <w:color w:val="000000"/>
                      <w:sz w:val="22"/>
                      <w:szCs w:val="22"/>
                    </w:rPr>
                  </w:rPrChange>
                </w:rPr>
                <w:lastRenderedPageBreak/>
                <w:t>Tatoosh</w:t>
              </w:r>
              <w:proofErr w:type="spellEnd"/>
              <w:r w:rsidRPr="00B41F3D">
                <w:rPr>
                  <w:rFonts w:asciiTheme="minorHAnsi" w:eastAsiaTheme="minorHAnsi" w:hAnsiTheme="minorHAnsi" w:cstheme="minorBidi"/>
                  <w:sz w:val="22"/>
                  <w:szCs w:val="22"/>
                  <w:rPrChange w:id="6103"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6104"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6105"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6106" w:author="Nick.Tolimieri [2]" w:date="2022-09-27T11:52:00Z"/>
                <w:rFonts w:asciiTheme="minorHAnsi" w:eastAsiaTheme="minorHAnsi" w:hAnsiTheme="minorHAnsi" w:cstheme="minorBidi"/>
                <w:sz w:val="22"/>
                <w:szCs w:val="22"/>
                <w:rPrChange w:id="6107" w:author="Nick.Tolimieri [2]" w:date="2022-09-27T11:52:00Z">
                  <w:rPr>
                    <w:ins w:id="6108" w:author="Nick.Tolimieri [2]" w:date="2022-09-27T11:52:00Z"/>
                    <w:rFonts w:ascii="Calibri" w:hAnsi="Calibri" w:cs="Calibri"/>
                    <w:color w:val="000000"/>
                    <w:sz w:val="22"/>
                    <w:szCs w:val="22"/>
                  </w:rPr>
                </w:rPrChange>
              </w:rPr>
              <w:pPrChange w:id="6109" w:author="Nick.Tolimieri [2]" w:date="2022-09-27T11:52:00Z">
                <w:pPr>
                  <w:jc w:val="right"/>
                </w:pPr>
              </w:pPrChange>
            </w:pPr>
            <w:ins w:id="6110" w:author="Nick.Tolimieri [2]" w:date="2022-09-27T11:52:00Z">
              <w:r w:rsidRPr="00B41F3D">
                <w:rPr>
                  <w:rFonts w:asciiTheme="minorHAnsi" w:eastAsiaTheme="minorHAnsi" w:hAnsiTheme="minorHAnsi" w:cstheme="minorBidi"/>
                  <w:sz w:val="22"/>
                  <w:szCs w:val="22"/>
                  <w:rPrChange w:id="6111" w:author="Nick.Tolimieri [2]" w:date="2022-09-27T11:52:00Z">
                    <w:rPr>
                      <w:rFonts w:ascii="Calibri" w:hAnsi="Calibri" w:cs="Calibri"/>
                      <w:color w:val="000000"/>
                      <w:sz w:val="22"/>
                      <w:szCs w:val="22"/>
                    </w:rPr>
                  </w:rPrChange>
                </w:rPr>
                <w:t>2015</w:t>
              </w:r>
            </w:ins>
          </w:p>
        </w:tc>
        <w:tc>
          <w:tcPr>
            <w:tcW w:w="960" w:type="dxa"/>
            <w:noWrap/>
            <w:hideMark/>
          </w:tcPr>
          <w:p w:rsidR="00B41F3D" w:rsidRPr="00B41F3D" w:rsidRDefault="00B41F3D" w:rsidP="00B41F3D">
            <w:pPr>
              <w:ind w:firstLine="0"/>
              <w:rPr>
                <w:ins w:id="6112" w:author="Nick.Tolimieri [2]" w:date="2022-09-27T11:52:00Z"/>
                <w:rFonts w:asciiTheme="minorHAnsi" w:eastAsiaTheme="minorHAnsi" w:hAnsiTheme="minorHAnsi" w:cstheme="minorBidi"/>
                <w:sz w:val="22"/>
                <w:szCs w:val="22"/>
                <w:rPrChange w:id="6113" w:author="Nick.Tolimieri [2]" w:date="2022-09-27T11:52:00Z">
                  <w:rPr>
                    <w:ins w:id="6114" w:author="Nick.Tolimieri [2]" w:date="2022-09-27T11:52:00Z"/>
                    <w:rFonts w:ascii="Calibri" w:hAnsi="Calibri" w:cs="Calibri"/>
                    <w:color w:val="000000"/>
                    <w:sz w:val="22"/>
                    <w:szCs w:val="22"/>
                  </w:rPr>
                </w:rPrChange>
              </w:rPr>
              <w:pPrChange w:id="6115" w:author="Nick.Tolimieri [2]" w:date="2022-09-27T11:52:00Z">
                <w:pPr>
                  <w:jc w:val="right"/>
                </w:pPr>
              </w:pPrChange>
            </w:pPr>
            <w:ins w:id="6116" w:author="Nick.Tolimieri [2]" w:date="2022-09-27T11:52:00Z">
              <w:r w:rsidRPr="00B41F3D">
                <w:rPr>
                  <w:rFonts w:asciiTheme="minorHAnsi" w:eastAsiaTheme="minorHAnsi" w:hAnsiTheme="minorHAnsi" w:cstheme="minorBidi"/>
                  <w:sz w:val="22"/>
                  <w:szCs w:val="22"/>
                  <w:rPrChange w:id="611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118" w:author="Nick.Tolimieri [2]" w:date="2022-09-27T11:52:00Z"/>
                <w:rFonts w:asciiTheme="minorHAnsi" w:eastAsiaTheme="minorHAnsi" w:hAnsiTheme="minorHAnsi" w:cstheme="minorBidi"/>
                <w:sz w:val="22"/>
                <w:szCs w:val="22"/>
                <w:rPrChange w:id="6119" w:author="Nick.Tolimieri [2]" w:date="2022-09-27T11:52:00Z">
                  <w:rPr>
                    <w:ins w:id="6120" w:author="Nick.Tolimieri [2]" w:date="2022-09-27T11:52:00Z"/>
                    <w:rFonts w:ascii="Calibri" w:hAnsi="Calibri" w:cs="Calibri"/>
                    <w:color w:val="000000"/>
                    <w:sz w:val="22"/>
                    <w:szCs w:val="22"/>
                  </w:rPr>
                </w:rPrChange>
              </w:rPr>
              <w:pPrChange w:id="6121" w:author="Nick.Tolimieri [2]" w:date="2022-09-27T11:52:00Z">
                <w:pPr>
                  <w:jc w:val="right"/>
                </w:pPr>
              </w:pPrChange>
            </w:pPr>
            <w:ins w:id="6122" w:author="Nick.Tolimieri [2]" w:date="2022-09-27T11:52:00Z">
              <w:r w:rsidRPr="00B41F3D">
                <w:rPr>
                  <w:rFonts w:asciiTheme="minorHAnsi" w:eastAsiaTheme="minorHAnsi" w:hAnsiTheme="minorHAnsi" w:cstheme="minorBidi"/>
                  <w:sz w:val="22"/>
                  <w:szCs w:val="22"/>
                  <w:rPrChange w:id="6123" w:author="Nick.Tolimieri [2]" w:date="2022-09-27T11:52:00Z">
                    <w:rPr>
                      <w:rFonts w:ascii="Calibri" w:hAnsi="Calibri" w:cs="Calibri"/>
                      <w:color w:val="000000"/>
                      <w:sz w:val="22"/>
                      <w:szCs w:val="22"/>
                    </w:rPr>
                  </w:rPrChange>
                </w:rPr>
                <w:t>98</w:t>
              </w:r>
            </w:ins>
          </w:p>
        </w:tc>
        <w:tc>
          <w:tcPr>
            <w:tcW w:w="960" w:type="dxa"/>
            <w:noWrap/>
            <w:hideMark/>
          </w:tcPr>
          <w:p w:rsidR="00B41F3D" w:rsidRPr="00B41F3D" w:rsidRDefault="00B41F3D" w:rsidP="00B41F3D">
            <w:pPr>
              <w:ind w:firstLine="0"/>
              <w:rPr>
                <w:ins w:id="6124" w:author="Nick.Tolimieri [2]" w:date="2022-09-27T11:52:00Z"/>
                <w:rFonts w:asciiTheme="minorHAnsi" w:eastAsiaTheme="minorHAnsi" w:hAnsiTheme="minorHAnsi" w:cstheme="minorBidi"/>
                <w:sz w:val="22"/>
                <w:szCs w:val="22"/>
                <w:rPrChange w:id="6125" w:author="Nick.Tolimieri [2]" w:date="2022-09-27T11:52:00Z">
                  <w:rPr>
                    <w:ins w:id="6126" w:author="Nick.Tolimieri [2]" w:date="2022-09-27T11:52:00Z"/>
                    <w:rFonts w:ascii="Calibri" w:hAnsi="Calibri" w:cs="Calibri"/>
                    <w:color w:val="000000"/>
                    <w:sz w:val="22"/>
                    <w:szCs w:val="22"/>
                  </w:rPr>
                </w:rPrChange>
              </w:rPr>
              <w:pPrChange w:id="6127" w:author="Nick.Tolimieri [2]" w:date="2022-09-27T11:52:00Z">
                <w:pPr>
                  <w:jc w:val="right"/>
                </w:pPr>
              </w:pPrChange>
            </w:pPr>
            <w:ins w:id="6128" w:author="Nick.Tolimieri [2]" w:date="2022-09-27T11:52:00Z">
              <w:r w:rsidRPr="00B41F3D">
                <w:rPr>
                  <w:rFonts w:asciiTheme="minorHAnsi" w:eastAsiaTheme="minorHAnsi" w:hAnsiTheme="minorHAnsi" w:cstheme="minorBidi"/>
                  <w:sz w:val="22"/>
                  <w:szCs w:val="22"/>
                  <w:rPrChange w:id="6129"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6130" w:author="Nick.Tolimieri [2]" w:date="2022-09-27T11:52:00Z"/>
                <w:rFonts w:asciiTheme="minorHAnsi" w:eastAsiaTheme="minorHAnsi" w:hAnsiTheme="minorHAnsi" w:cstheme="minorBidi"/>
                <w:sz w:val="22"/>
                <w:szCs w:val="22"/>
                <w:rPrChange w:id="6131" w:author="Nick.Tolimieri [2]" w:date="2022-09-27T11:52:00Z">
                  <w:rPr>
                    <w:ins w:id="6132" w:author="Nick.Tolimieri [2]" w:date="2022-09-27T11:52:00Z"/>
                    <w:rFonts w:ascii="Calibri" w:hAnsi="Calibri" w:cs="Calibri"/>
                    <w:color w:val="000000"/>
                    <w:sz w:val="22"/>
                    <w:szCs w:val="22"/>
                  </w:rPr>
                </w:rPrChange>
              </w:rPr>
              <w:pPrChange w:id="6133" w:author="Nick.Tolimieri [2]" w:date="2022-09-27T11:52:00Z">
                <w:pPr>
                  <w:jc w:val="right"/>
                </w:pPr>
              </w:pPrChange>
            </w:pPr>
            <w:ins w:id="6134" w:author="Nick.Tolimieri [2]" w:date="2022-09-27T11:52:00Z">
              <w:r w:rsidRPr="00B41F3D">
                <w:rPr>
                  <w:rFonts w:asciiTheme="minorHAnsi" w:eastAsiaTheme="minorHAnsi" w:hAnsiTheme="minorHAnsi" w:cstheme="minorBidi"/>
                  <w:sz w:val="22"/>
                  <w:szCs w:val="22"/>
                  <w:rPrChange w:id="6135" w:author="Nick.Tolimieri [2]" w:date="2022-09-27T11:52:00Z">
                    <w:rPr>
                      <w:rFonts w:ascii="Calibri" w:hAnsi="Calibri" w:cs="Calibri"/>
                      <w:color w:val="000000"/>
                      <w:sz w:val="22"/>
                      <w:szCs w:val="22"/>
                    </w:rPr>
                  </w:rPrChange>
                </w:rPr>
                <w:t>77</w:t>
              </w:r>
            </w:ins>
          </w:p>
        </w:tc>
        <w:tc>
          <w:tcPr>
            <w:tcW w:w="960" w:type="dxa"/>
            <w:noWrap/>
            <w:hideMark/>
          </w:tcPr>
          <w:p w:rsidR="00B41F3D" w:rsidRPr="00B41F3D" w:rsidRDefault="00B41F3D" w:rsidP="00B41F3D">
            <w:pPr>
              <w:ind w:firstLine="0"/>
              <w:rPr>
                <w:ins w:id="6136" w:author="Nick.Tolimieri [2]" w:date="2022-09-27T11:52:00Z"/>
                <w:rFonts w:asciiTheme="minorHAnsi" w:eastAsiaTheme="minorHAnsi" w:hAnsiTheme="minorHAnsi" w:cstheme="minorBidi"/>
                <w:sz w:val="22"/>
                <w:szCs w:val="22"/>
                <w:rPrChange w:id="6137" w:author="Nick.Tolimieri [2]" w:date="2022-09-27T11:52:00Z">
                  <w:rPr>
                    <w:ins w:id="6138" w:author="Nick.Tolimieri [2]" w:date="2022-09-27T11:52:00Z"/>
                    <w:rFonts w:ascii="Calibri" w:hAnsi="Calibri" w:cs="Calibri"/>
                    <w:color w:val="000000"/>
                    <w:sz w:val="22"/>
                    <w:szCs w:val="22"/>
                  </w:rPr>
                </w:rPrChange>
              </w:rPr>
              <w:pPrChange w:id="6139" w:author="Nick.Tolimieri [2]" w:date="2022-09-27T11:52:00Z">
                <w:pPr>
                  <w:jc w:val="right"/>
                </w:pPr>
              </w:pPrChange>
            </w:pPr>
            <w:ins w:id="6140" w:author="Nick.Tolimieri [2]" w:date="2022-09-27T11:52:00Z">
              <w:r w:rsidRPr="00B41F3D">
                <w:rPr>
                  <w:rFonts w:asciiTheme="minorHAnsi" w:eastAsiaTheme="minorHAnsi" w:hAnsiTheme="minorHAnsi" w:cstheme="minorBidi"/>
                  <w:sz w:val="22"/>
                  <w:szCs w:val="22"/>
                  <w:rPrChange w:id="6141"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142" w:author="Nick.Tolimieri [2]" w:date="2022-09-27T11:52:00Z"/>
                <w:rFonts w:asciiTheme="minorHAnsi" w:eastAsiaTheme="minorHAnsi" w:hAnsiTheme="minorHAnsi" w:cstheme="minorBidi"/>
                <w:sz w:val="22"/>
                <w:szCs w:val="22"/>
                <w:rPrChange w:id="6143" w:author="Nick.Tolimieri [2]" w:date="2022-09-27T11:52:00Z">
                  <w:rPr>
                    <w:ins w:id="6144" w:author="Nick.Tolimieri [2]" w:date="2022-09-27T11:52:00Z"/>
                    <w:rFonts w:ascii="Calibri" w:hAnsi="Calibri" w:cs="Calibri"/>
                    <w:color w:val="000000"/>
                    <w:sz w:val="22"/>
                    <w:szCs w:val="22"/>
                  </w:rPr>
                </w:rPrChange>
              </w:rPr>
              <w:pPrChange w:id="6145" w:author="Nick.Tolimieri [2]" w:date="2022-09-27T11:52:00Z">
                <w:pPr>
                  <w:jc w:val="right"/>
                </w:pPr>
              </w:pPrChange>
            </w:pPr>
            <w:ins w:id="6146" w:author="Nick.Tolimieri [2]" w:date="2022-09-27T11:52:00Z">
              <w:r w:rsidRPr="00B41F3D">
                <w:rPr>
                  <w:rFonts w:asciiTheme="minorHAnsi" w:eastAsiaTheme="minorHAnsi" w:hAnsiTheme="minorHAnsi" w:cstheme="minorBidi"/>
                  <w:sz w:val="22"/>
                  <w:szCs w:val="22"/>
                  <w:rPrChange w:id="6147" w:author="Nick.Tolimieri [2]" w:date="2022-09-27T11:52:00Z">
                    <w:rPr>
                      <w:rFonts w:ascii="Calibri" w:hAnsi="Calibri" w:cs="Calibri"/>
                      <w:color w:val="000000"/>
                      <w:sz w:val="22"/>
                      <w:szCs w:val="22"/>
                    </w:rPr>
                  </w:rPrChange>
                </w:rPr>
                <w:t>22</w:t>
              </w:r>
            </w:ins>
          </w:p>
        </w:tc>
        <w:tc>
          <w:tcPr>
            <w:tcW w:w="960" w:type="dxa"/>
            <w:noWrap/>
            <w:hideMark/>
          </w:tcPr>
          <w:p w:rsidR="00B41F3D" w:rsidRPr="00B41F3D" w:rsidRDefault="00B41F3D" w:rsidP="00B41F3D">
            <w:pPr>
              <w:ind w:firstLine="0"/>
              <w:rPr>
                <w:ins w:id="6148" w:author="Nick.Tolimieri [2]" w:date="2022-09-27T11:52:00Z"/>
                <w:rFonts w:asciiTheme="minorHAnsi" w:eastAsiaTheme="minorHAnsi" w:hAnsiTheme="minorHAnsi" w:cstheme="minorBidi"/>
                <w:sz w:val="22"/>
                <w:szCs w:val="22"/>
                <w:rPrChange w:id="6149" w:author="Nick.Tolimieri [2]" w:date="2022-09-27T11:52:00Z">
                  <w:rPr>
                    <w:ins w:id="6150" w:author="Nick.Tolimieri [2]" w:date="2022-09-27T11:52:00Z"/>
                    <w:rFonts w:ascii="Calibri" w:hAnsi="Calibri" w:cs="Calibri"/>
                    <w:color w:val="000000"/>
                    <w:sz w:val="22"/>
                    <w:szCs w:val="22"/>
                  </w:rPr>
                </w:rPrChange>
              </w:rPr>
              <w:pPrChange w:id="6151" w:author="Nick.Tolimieri [2]" w:date="2022-09-27T11:52:00Z">
                <w:pPr>
                  <w:jc w:val="right"/>
                </w:pPr>
              </w:pPrChange>
            </w:pPr>
            <w:ins w:id="6152" w:author="Nick.Tolimieri [2]" w:date="2022-09-27T11:52:00Z">
              <w:r w:rsidRPr="00B41F3D">
                <w:rPr>
                  <w:rFonts w:asciiTheme="minorHAnsi" w:eastAsiaTheme="minorHAnsi" w:hAnsiTheme="minorHAnsi" w:cstheme="minorBidi"/>
                  <w:sz w:val="22"/>
                  <w:szCs w:val="22"/>
                  <w:rPrChange w:id="6153" w:author="Nick.Tolimieri [2]" w:date="2022-09-27T11:52:00Z">
                    <w:rPr>
                      <w:rFonts w:ascii="Calibri" w:hAnsi="Calibri" w:cs="Calibri"/>
                      <w:color w:val="000000"/>
                      <w:sz w:val="22"/>
                      <w:szCs w:val="22"/>
                    </w:rPr>
                  </w:rPrChange>
                </w:rPr>
                <w:t>1.73</w:t>
              </w:r>
            </w:ins>
          </w:p>
        </w:tc>
        <w:tc>
          <w:tcPr>
            <w:tcW w:w="960" w:type="dxa"/>
            <w:noWrap/>
            <w:hideMark/>
          </w:tcPr>
          <w:p w:rsidR="00B41F3D" w:rsidRPr="00B41F3D" w:rsidRDefault="00B41F3D" w:rsidP="00B41F3D">
            <w:pPr>
              <w:ind w:firstLine="0"/>
              <w:rPr>
                <w:ins w:id="6154" w:author="Nick.Tolimieri [2]" w:date="2022-09-27T11:52:00Z"/>
                <w:rFonts w:asciiTheme="minorHAnsi" w:eastAsiaTheme="minorHAnsi" w:hAnsiTheme="minorHAnsi" w:cstheme="minorBidi"/>
                <w:sz w:val="22"/>
                <w:szCs w:val="22"/>
                <w:rPrChange w:id="6155" w:author="Nick.Tolimieri [2]" w:date="2022-09-27T11:52:00Z">
                  <w:rPr>
                    <w:ins w:id="6156" w:author="Nick.Tolimieri [2]" w:date="2022-09-27T11:52:00Z"/>
                    <w:rFonts w:ascii="Calibri" w:hAnsi="Calibri" w:cs="Calibri"/>
                    <w:color w:val="000000"/>
                    <w:sz w:val="22"/>
                    <w:szCs w:val="22"/>
                  </w:rPr>
                </w:rPrChange>
              </w:rPr>
              <w:pPrChange w:id="6157" w:author="Nick.Tolimieri [2]" w:date="2022-09-27T11:52:00Z">
                <w:pPr>
                  <w:jc w:val="right"/>
                </w:pPr>
              </w:pPrChange>
            </w:pPr>
            <w:ins w:id="6158" w:author="Nick.Tolimieri [2]" w:date="2022-09-27T11:52:00Z">
              <w:r w:rsidRPr="00B41F3D">
                <w:rPr>
                  <w:rFonts w:asciiTheme="minorHAnsi" w:eastAsiaTheme="minorHAnsi" w:hAnsiTheme="minorHAnsi" w:cstheme="minorBidi"/>
                  <w:sz w:val="22"/>
                  <w:szCs w:val="22"/>
                  <w:rPrChange w:id="6159" w:author="Nick.Tolimieri [2]" w:date="2022-09-27T11:52:00Z">
                    <w:rPr>
                      <w:rFonts w:ascii="Calibri" w:hAnsi="Calibri" w:cs="Calibri"/>
                      <w:color w:val="000000"/>
                      <w:sz w:val="22"/>
                      <w:szCs w:val="22"/>
                    </w:rPr>
                  </w:rPrChange>
                </w:rPr>
                <w:t>0.26</w:t>
              </w:r>
            </w:ins>
          </w:p>
        </w:tc>
      </w:tr>
      <w:tr w:rsidR="00B41F3D" w:rsidRPr="00B41F3D" w:rsidTr="00B41F3D">
        <w:trPr>
          <w:divId w:val="820847304"/>
          <w:trHeight w:val="300"/>
          <w:ins w:id="6160" w:author="Nick.Tolimieri [2]" w:date="2022-09-27T11:52:00Z"/>
        </w:trPr>
        <w:tc>
          <w:tcPr>
            <w:tcW w:w="960" w:type="dxa"/>
            <w:noWrap/>
            <w:hideMark/>
          </w:tcPr>
          <w:p w:rsidR="00B41F3D" w:rsidRPr="00B41F3D" w:rsidRDefault="00B41F3D" w:rsidP="00B41F3D">
            <w:pPr>
              <w:ind w:firstLine="0"/>
              <w:rPr>
                <w:ins w:id="6161" w:author="Nick.Tolimieri [2]" w:date="2022-09-27T11:52:00Z"/>
                <w:rFonts w:asciiTheme="minorHAnsi" w:eastAsiaTheme="minorHAnsi" w:hAnsiTheme="minorHAnsi" w:cstheme="minorBidi"/>
                <w:sz w:val="22"/>
                <w:szCs w:val="22"/>
                <w:rPrChange w:id="6162" w:author="Nick.Tolimieri [2]" w:date="2022-09-27T11:52:00Z">
                  <w:rPr>
                    <w:ins w:id="6163" w:author="Nick.Tolimieri [2]" w:date="2022-09-27T11:52:00Z"/>
                    <w:rFonts w:ascii="Calibri" w:hAnsi="Calibri" w:cs="Calibri"/>
                    <w:color w:val="000000"/>
                    <w:sz w:val="22"/>
                    <w:szCs w:val="22"/>
                  </w:rPr>
                </w:rPrChange>
              </w:rPr>
              <w:pPrChange w:id="6164" w:author="Nick.Tolimieri [2]" w:date="2022-09-27T11:52:00Z">
                <w:pPr/>
              </w:pPrChange>
            </w:pPr>
            <w:proofErr w:type="spellStart"/>
            <w:ins w:id="6165" w:author="Nick.Tolimieri [2]" w:date="2022-09-27T11:52:00Z">
              <w:r w:rsidRPr="00B41F3D">
                <w:rPr>
                  <w:rFonts w:asciiTheme="minorHAnsi" w:eastAsiaTheme="minorHAnsi" w:hAnsiTheme="minorHAnsi" w:cstheme="minorBidi"/>
                  <w:sz w:val="22"/>
                  <w:szCs w:val="22"/>
                  <w:rPrChange w:id="6166"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6167"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6168"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6169"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6170" w:author="Nick.Tolimieri [2]" w:date="2022-09-27T11:52:00Z"/>
                <w:rFonts w:asciiTheme="minorHAnsi" w:eastAsiaTheme="minorHAnsi" w:hAnsiTheme="minorHAnsi" w:cstheme="minorBidi"/>
                <w:sz w:val="22"/>
                <w:szCs w:val="22"/>
                <w:rPrChange w:id="6171" w:author="Nick.Tolimieri [2]" w:date="2022-09-27T11:52:00Z">
                  <w:rPr>
                    <w:ins w:id="6172" w:author="Nick.Tolimieri [2]" w:date="2022-09-27T11:52:00Z"/>
                    <w:rFonts w:ascii="Calibri" w:hAnsi="Calibri" w:cs="Calibri"/>
                    <w:color w:val="000000"/>
                    <w:sz w:val="22"/>
                    <w:szCs w:val="22"/>
                  </w:rPr>
                </w:rPrChange>
              </w:rPr>
              <w:pPrChange w:id="6173" w:author="Nick.Tolimieri [2]" w:date="2022-09-27T11:52:00Z">
                <w:pPr>
                  <w:jc w:val="right"/>
                </w:pPr>
              </w:pPrChange>
            </w:pPr>
            <w:ins w:id="6174" w:author="Nick.Tolimieri [2]" w:date="2022-09-27T11:52:00Z">
              <w:r w:rsidRPr="00B41F3D">
                <w:rPr>
                  <w:rFonts w:asciiTheme="minorHAnsi" w:eastAsiaTheme="minorHAnsi" w:hAnsiTheme="minorHAnsi" w:cstheme="minorBidi"/>
                  <w:sz w:val="22"/>
                  <w:szCs w:val="22"/>
                  <w:rPrChange w:id="6175" w:author="Nick.Tolimieri [2]" w:date="2022-09-27T11:52:00Z">
                    <w:rPr>
                      <w:rFonts w:ascii="Calibri" w:hAnsi="Calibri" w:cs="Calibri"/>
                      <w:color w:val="000000"/>
                      <w:sz w:val="22"/>
                      <w:szCs w:val="22"/>
                    </w:rPr>
                  </w:rPrChange>
                </w:rPr>
                <w:t>2016</w:t>
              </w:r>
            </w:ins>
          </w:p>
        </w:tc>
        <w:tc>
          <w:tcPr>
            <w:tcW w:w="960" w:type="dxa"/>
            <w:noWrap/>
            <w:hideMark/>
          </w:tcPr>
          <w:p w:rsidR="00B41F3D" w:rsidRPr="00B41F3D" w:rsidRDefault="00B41F3D" w:rsidP="00B41F3D">
            <w:pPr>
              <w:ind w:firstLine="0"/>
              <w:rPr>
                <w:ins w:id="6176" w:author="Nick.Tolimieri [2]" w:date="2022-09-27T11:52:00Z"/>
                <w:rFonts w:asciiTheme="minorHAnsi" w:eastAsiaTheme="minorHAnsi" w:hAnsiTheme="minorHAnsi" w:cstheme="minorBidi"/>
                <w:sz w:val="22"/>
                <w:szCs w:val="22"/>
                <w:rPrChange w:id="6177" w:author="Nick.Tolimieri [2]" w:date="2022-09-27T11:52:00Z">
                  <w:rPr>
                    <w:ins w:id="6178" w:author="Nick.Tolimieri [2]" w:date="2022-09-27T11:52:00Z"/>
                    <w:rFonts w:ascii="Calibri" w:hAnsi="Calibri" w:cs="Calibri"/>
                    <w:color w:val="000000"/>
                    <w:sz w:val="22"/>
                    <w:szCs w:val="22"/>
                  </w:rPr>
                </w:rPrChange>
              </w:rPr>
              <w:pPrChange w:id="6179" w:author="Nick.Tolimieri [2]" w:date="2022-09-27T11:52:00Z">
                <w:pPr>
                  <w:jc w:val="right"/>
                </w:pPr>
              </w:pPrChange>
            </w:pPr>
            <w:ins w:id="6180" w:author="Nick.Tolimieri [2]" w:date="2022-09-27T11:52:00Z">
              <w:r w:rsidRPr="00B41F3D">
                <w:rPr>
                  <w:rFonts w:asciiTheme="minorHAnsi" w:eastAsiaTheme="minorHAnsi" w:hAnsiTheme="minorHAnsi" w:cstheme="minorBidi"/>
                  <w:sz w:val="22"/>
                  <w:szCs w:val="22"/>
                  <w:rPrChange w:id="618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182" w:author="Nick.Tolimieri [2]" w:date="2022-09-27T11:52:00Z"/>
                <w:rFonts w:asciiTheme="minorHAnsi" w:eastAsiaTheme="minorHAnsi" w:hAnsiTheme="minorHAnsi" w:cstheme="minorBidi"/>
                <w:sz w:val="22"/>
                <w:szCs w:val="22"/>
                <w:rPrChange w:id="6183" w:author="Nick.Tolimieri [2]" w:date="2022-09-27T11:52:00Z">
                  <w:rPr>
                    <w:ins w:id="6184" w:author="Nick.Tolimieri [2]" w:date="2022-09-27T11:52:00Z"/>
                    <w:rFonts w:ascii="Calibri" w:hAnsi="Calibri" w:cs="Calibri"/>
                    <w:color w:val="000000"/>
                    <w:sz w:val="22"/>
                    <w:szCs w:val="22"/>
                  </w:rPr>
                </w:rPrChange>
              </w:rPr>
              <w:pPrChange w:id="6185" w:author="Nick.Tolimieri [2]" w:date="2022-09-27T11:52:00Z">
                <w:pPr>
                  <w:jc w:val="right"/>
                </w:pPr>
              </w:pPrChange>
            </w:pPr>
            <w:ins w:id="6186" w:author="Nick.Tolimieri [2]" w:date="2022-09-27T11:52:00Z">
              <w:r w:rsidRPr="00B41F3D">
                <w:rPr>
                  <w:rFonts w:asciiTheme="minorHAnsi" w:eastAsiaTheme="minorHAnsi" w:hAnsiTheme="minorHAnsi" w:cstheme="minorBidi"/>
                  <w:sz w:val="22"/>
                  <w:szCs w:val="22"/>
                  <w:rPrChange w:id="6187" w:author="Nick.Tolimieri [2]" w:date="2022-09-27T11:52:00Z">
                    <w:rPr>
                      <w:rFonts w:ascii="Calibri" w:hAnsi="Calibri" w:cs="Calibri"/>
                      <w:color w:val="000000"/>
                      <w:sz w:val="22"/>
                      <w:szCs w:val="22"/>
                    </w:rPr>
                  </w:rPrChange>
                </w:rPr>
                <w:t>116</w:t>
              </w:r>
            </w:ins>
          </w:p>
        </w:tc>
        <w:tc>
          <w:tcPr>
            <w:tcW w:w="960" w:type="dxa"/>
            <w:noWrap/>
            <w:hideMark/>
          </w:tcPr>
          <w:p w:rsidR="00B41F3D" w:rsidRPr="00B41F3D" w:rsidRDefault="00B41F3D" w:rsidP="00B41F3D">
            <w:pPr>
              <w:ind w:firstLine="0"/>
              <w:rPr>
                <w:ins w:id="6188" w:author="Nick.Tolimieri [2]" w:date="2022-09-27T11:52:00Z"/>
                <w:rFonts w:asciiTheme="minorHAnsi" w:eastAsiaTheme="minorHAnsi" w:hAnsiTheme="minorHAnsi" w:cstheme="minorBidi"/>
                <w:sz w:val="22"/>
                <w:szCs w:val="22"/>
                <w:rPrChange w:id="6189" w:author="Nick.Tolimieri [2]" w:date="2022-09-27T11:52:00Z">
                  <w:rPr>
                    <w:ins w:id="6190" w:author="Nick.Tolimieri [2]" w:date="2022-09-27T11:52:00Z"/>
                    <w:rFonts w:ascii="Calibri" w:hAnsi="Calibri" w:cs="Calibri"/>
                    <w:color w:val="000000"/>
                    <w:sz w:val="22"/>
                    <w:szCs w:val="22"/>
                  </w:rPr>
                </w:rPrChange>
              </w:rPr>
              <w:pPrChange w:id="6191" w:author="Nick.Tolimieri [2]" w:date="2022-09-27T11:52:00Z">
                <w:pPr>
                  <w:jc w:val="right"/>
                </w:pPr>
              </w:pPrChange>
            </w:pPr>
            <w:ins w:id="6192" w:author="Nick.Tolimieri [2]" w:date="2022-09-27T11:52:00Z">
              <w:r w:rsidRPr="00B41F3D">
                <w:rPr>
                  <w:rFonts w:asciiTheme="minorHAnsi" w:eastAsiaTheme="minorHAnsi" w:hAnsiTheme="minorHAnsi" w:cstheme="minorBidi"/>
                  <w:sz w:val="22"/>
                  <w:szCs w:val="22"/>
                  <w:rPrChange w:id="6193"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194" w:author="Nick.Tolimieri [2]" w:date="2022-09-27T11:52:00Z"/>
                <w:rFonts w:asciiTheme="minorHAnsi" w:eastAsiaTheme="minorHAnsi" w:hAnsiTheme="minorHAnsi" w:cstheme="minorBidi"/>
                <w:sz w:val="22"/>
                <w:szCs w:val="22"/>
                <w:rPrChange w:id="6195" w:author="Nick.Tolimieri [2]" w:date="2022-09-27T11:52:00Z">
                  <w:rPr>
                    <w:ins w:id="6196" w:author="Nick.Tolimieri [2]" w:date="2022-09-27T11:52:00Z"/>
                    <w:rFonts w:ascii="Calibri" w:hAnsi="Calibri" w:cs="Calibri"/>
                    <w:color w:val="000000"/>
                    <w:sz w:val="22"/>
                    <w:szCs w:val="22"/>
                  </w:rPr>
                </w:rPrChange>
              </w:rPr>
              <w:pPrChange w:id="6197" w:author="Nick.Tolimieri [2]" w:date="2022-09-27T11:52:00Z">
                <w:pPr>
                  <w:jc w:val="right"/>
                </w:pPr>
              </w:pPrChange>
            </w:pPr>
            <w:ins w:id="6198" w:author="Nick.Tolimieri [2]" w:date="2022-09-27T11:52:00Z">
              <w:r w:rsidRPr="00B41F3D">
                <w:rPr>
                  <w:rFonts w:asciiTheme="minorHAnsi" w:eastAsiaTheme="minorHAnsi" w:hAnsiTheme="minorHAnsi" w:cstheme="minorBidi"/>
                  <w:sz w:val="22"/>
                  <w:szCs w:val="22"/>
                  <w:rPrChange w:id="6199" w:author="Nick.Tolimieri [2]" w:date="2022-09-27T11:52:00Z">
                    <w:rPr>
                      <w:rFonts w:ascii="Calibri" w:hAnsi="Calibri" w:cs="Calibri"/>
                      <w:color w:val="000000"/>
                      <w:sz w:val="22"/>
                      <w:szCs w:val="22"/>
                    </w:rPr>
                  </w:rPrChange>
                </w:rPr>
                <w:t>108</w:t>
              </w:r>
            </w:ins>
          </w:p>
        </w:tc>
        <w:tc>
          <w:tcPr>
            <w:tcW w:w="960" w:type="dxa"/>
            <w:noWrap/>
            <w:hideMark/>
          </w:tcPr>
          <w:p w:rsidR="00B41F3D" w:rsidRPr="00B41F3D" w:rsidRDefault="00B41F3D" w:rsidP="00B41F3D">
            <w:pPr>
              <w:ind w:firstLine="0"/>
              <w:rPr>
                <w:ins w:id="6200" w:author="Nick.Tolimieri [2]" w:date="2022-09-27T11:52:00Z"/>
                <w:rFonts w:asciiTheme="minorHAnsi" w:eastAsiaTheme="minorHAnsi" w:hAnsiTheme="minorHAnsi" w:cstheme="minorBidi"/>
                <w:sz w:val="22"/>
                <w:szCs w:val="22"/>
                <w:rPrChange w:id="6201" w:author="Nick.Tolimieri [2]" w:date="2022-09-27T11:52:00Z">
                  <w:rPr>
                    <w:ins w:id="6202" w:author="Nick.Tolimieri [2]" w:date="2022-09-27T11:52:00Z"/>
                    <w:rFonts w:ascii="Calibri" w:hAnsi="Calibri" w:cs="Calibri"/>
                    <w:color w:val="000000"/>
                    <w:sz w:val="22"/>
                    <w:szCs w:val="22"/>
                  </w:rPr>
                </w:rPrChange>
              </w:rPr>
              <w:pPrChange w:id="6203" w:author="Nick.Tolimieri [2]" w:date="2022-09-27T11:52:00Z">
                <w:pPr>
                  <w:jc w:val="right"/>
                </w:pPr>
              </w:pPrChange>
            </w:pPr>
            <w:ins w:id="6204" w:author="Nick.Tolimieri [2]" w:date="2022-09-27T11:52:00Z">
              <w:r w:rsidRPr="00B41F3D">
                <w:rPr>
                  <w:rFonts w:asciiTheme="minorHAnsi" w:eastAsiaTheme="minorHAnsi" w:hAnsiTheme="minorHAnsi" w:cstheme="minorBidi"/>
                  <w:sz w:val="22"/>
                  <w:szCs w:val="22"/>
                  <w:rPrChange w:id="6205"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206" w:author="Nick.Tolimieri [2]" w:date="2022-09-27T11:52:00Z"/>
                <w:rFonts w:asciiTheme="minorHAnsi" w:eastAsiaTheme="minorHAnsi" w:hAnsiTheme="minorHAnsi" w:cstheme="minorBidi"/>
                <w:sz w:val="22"/>
                <w:szCs w:val="22"/>
                <w:rPrChange w:id="6207" w:author="Nick.Tolimieri [2]" w:date="2022-09-27T11:52:00Z">
                  <w:rPr>
                    <w:ins w:id="6208" w:author="Nick.Tolimieri [2]" w:date="2022-09-27T11:52:00Z"/>
                    <w:rFonts w:ascii="Calibri" w:hAnsi="Calibri" w:cs="Calibri"/>
                    <w:color w:val="000000"/>
                    <w:sz w:val="22"/>
                    <w:szCs w:val="22"/>
                  </w:rPr>
                </w:rPrChange>
              </w:rPr>
              <w:pPrChange w:id="6209" w:author="Nick.Tolimieri [2]" w:date="2022-09-27T11:52:00Z">
                <w:pPr>
                  <w:jc w:val="right"/>
                </w:pPr>
              </w:pPrChange>
            </w:pPr>
            <w:ins w:id="6210" w:author="Nick.Tolimieri [2]" w:date="2022-09-27T11:52:00Z">
              <w:r w:rsidRPr="00B41F3D">
                <w:rPr>
                  <w:rFonts w:asciiTheme="minorHAnsi" w:eastAsiaTheme="minorHAnsi" w:hAnsiTheme="minorHAnsi" w:cstheme="minorBidi"/>
                  <w:sz w:val="22"/>
                  <w:szCs w:val="22"/>
                  <w:rPrChange w:id="6211" w:author="Nick.Tolimieri [2]" w:date="2022-09-27T11:52:00Z">
                    <w:rPr>
                      <w:rFonts w:ascii="Calibri" w:hAnsi="Calibri" w:cs="Calibri"/>
                      <w:color w:val="000000"/>
                      <w:sz w:val="22"/>
                      <w:szCs w:val="22"/>
                    </w:rPr>
                  </w:rPrChange>
                </w:rPr>
                <w:t>38</w:t>
              </w:r>
            </w:ins>
          </w:p>
        </w:tc>
        <w:tc>
          <w:tcPr>
            <w:tcW w:w="960" w:type="dxa"/>
            <w:noWrap/>
            <w:hideMark/>
          </w:tcPr>
          <w:p w:rsidR="00B41F3D" w:rsidRPr="00B41F3D" w:rsidRDefault="00B41F3D" w:rsidP="00B41F3D">
            <w:pPr>
              <w:ind w:firstLine="0"/>
              <w:rPr>
                <w:ins w:id="6212" w:author="Nick.Tolimieri [2]" w:date="2022-09-27T11:52:00Z"/>
                <w:rFonts w:asciiTheme="minorHAnsi" w:eastAsiaTheme="minorHAnsi" w:hAnsiTheme="minorHAnsi" w:cstheme="minorBidi"/>
                <w:sz w:val="22"/>
                <w:szCs w:val="22"/>
                <w:rPrChange w:id="6213" w:author="Nick.Tolimieri [2]" w:date="2022-09-27T11:52:00Z">
                  <w:rPr>
                    <w:ins w:id="6214" w:author="Nick.Tolimieri [2]" w:date="2022-09-27T11:52:00Z"/>
                    <w:rFonts w:ascii="Calibri" w:hAnsi="Calibri" w:cs="Calibri"/>
                    <w:color w:val="000000"/>
                    <w:sz w:val="22"/>
                    <w:szCs w:val="22"/>
                  </w:rPr>
                </w:rPrChange>
              </w:rPr>
              <w:pPrChange w:id="6215" w:author="Nick.Tolimieri [2]" w:date="2022-09-27T11:52:00Z">
                <w:pPr>
                  <w:jc w:val="right"/>
                </w:pPr>
              </w:pPrChange>
            </w:pPr>
            <w:ins w:id="6216" w:author="Nick.Tolimieri [2]" w:date="2022-09-27T11:52:00Z">
              <w:r w:rsidRPr="00B41F3D">
                <w:rPr>
                  <w:rFonts w:asciiTheme="minorHAnsi" w:eastAsiaTheme="minorHAnsi" w:hAnsiTheme="minorHAnsi" w:cstheme="minorBidi"/>
                  <w:sz w:val="22"/>
                  <w:szCs w:val="22"/>
                  <w:rPrChange w:id="6217" w:author="Nick.Tolimieri [2]" w:date="2022-09-27T11:52:00Z">
                    <w:rPr>
                      <w:rFonts w:ascii="Calibri" w:hAnsi="Calibri" w:cs="Calibri"/>
                      <w:color w:val="000000"/>
                      <w:sz w:val="22"/>
                      <w:szCs w:val="22"/>
                    </w:rPr>
                  </w:rPrChange>
                </w:rPr>
                <w:t>1.72</w:t>
              </w:r>
            </w:ins>
          </w:p>
        </w:tc>
        <w:tc>
          <w:tcPr>
            <w:tcW w:w="960" w:type="dxa"/>
            <w:noWrap/>
            <w:hideMark/>
          </w:tcPr>
          <w:p w:rsidR="00B41F3D" w:rsidRPr="00B41F3D" w:rsidRDefault="00B41F3D" w:rsidP="00B41F3D">
            <w:pPr>
              <w:ind w:firstLine="0"/>
              <w:rPr>
                <w:ins w:id="6218" w:author="Nick.Tolimieri [2]" w:date="2022-09-27T11:52:00Z"/>
                <w:rFonts w:asciiTheme="minorHAnsi" w:eastAsiaTheme="minorHAnsi" w:hAnsiTheme="minorHAnsi" w:cstheme="minorBidi"/>
                <w:sz w:val="22"/>
                <w:szCs w:val="22"/>
                <w:rPrChange w:id="6219" w:author="Nick.Tolimieri [2]" w:date="2022-09-27T11:52:00Z">
                  <w:rPr>
                    <w:ins w:id="6220" w:author="Nick.Tolimieri [2]" w:date="2022-09-27T11:52:00Z"/>
                    <w:rFonts w:ascii="Calibri" w:hAnsi="Calibri" w:cs="Calibri"/>
                    <w:color w:val="000000"/>
                    <w:sz w:val="22"/>
                    <w:szCs w:val="22"/>
                  </w:rPr>
                </w:rPrChange>
              </w:rPr>
              <w:pPrChange w:id="6221" w:author="Nick.Tolimieri [2]" w:date="2022-09-27T11:52:00Z">
                <w:pPr>
                  <w:jc w:val="right"/>
                </w:pPr>
              </w:pPrChange>
            </w:pPr>
            <w:ins w:id="6222" w:author="Nick.Tolimieri [2]" w:date="2022-09-27T11:52:00Z">
              <w:r w:rsidRPr="00B41F3D">
                <w:rPr>
                  <w:rFonts w:asciiTheme="minorHAnsi" w:eastAsiaTheme="minorHAnsi" w:hAnsiTheme="minorHAnsi" w:cstheme="minorBidi"/>
                  <w:sz w:val="22"/>
                  <w:szCs w:val="22"/>
                  <w:rPrChange w:id="6223" w:author="Nick.Tolimieri [2]" w:date="2022-09-27T11:52:00Z">
                    <w:rPr>
                      <w:rFonts w:ascii="Calibri" w:hAnsi="Calibri" w:cs="Calibri"/>
                      <w:color w:val="000000"/>
                      <w:sz w:val="22"/>
                      <w:szCs w:val="22"/>
                    </w:rPr>
                  </w:rPrChange>
                </w:rPr>
                <w:t>0.27</w:t>
              </w:r>
            </w:ins>
          </w:p>
        </w:tc>
      </w:tr>
      <w:tr w:rsidR="00B41F3D" w:rsidRPr="00B41F3D" w:rsidTr="00B41F3D">
        <w:trPr>
          <w:divId w:val="820847304"/>
          <w:trHeight w:val="300"/>
          <w:ins w:id="6224" w:author="Nick.Tolimieri [2]" w:date="2022-09-27T11:52:00Z"/>
        </w:trPr>
        <w:tc>
          <w:tcPr>
            <w:tcW w:w="960" w:type="dxa"/>
            <w:noWrap/>
            <w:hideMark/>
          </w:tcPr>
          <w:p w:rsidR="00B41F3D" w:rsidRPr="00B41F3D" w:rsidRDefault="00B41F3D" w:rsidP="00B41F3D">
            <w:pPr>
              <w:ind w:firstLine="0"/>
              <w:rPr>
                <w:ins w:id="6225" w:author="Nick.Tolimieri [2]" w:date="2022-09-27T11:52:00Z"/>
                <w:rFonts w:asciiTheme="minorHAnsi" w:eastAsiaTheme="minorHAnsi" w:hAnsiTheme="minorHAnsi" w:cstheme="minorBidi"/>
                <w:sz w:val="22"/>
                <w:szCs w:val="22"/>
                <w:rPrChange w:id="6226" w:author="Nick.Tolimieri [2]" w:date="2022-09-27T11:52:00Z">
                  <w:rPr>
                    <w:ins w:id="6227" w:author="Nick.Tolimieri [2]" w:date="2022-09-27T11:52:00Z"/>
                    <w:rFonts w:ascii="Calibri" w:hAnsi="Calibri" w:cs="Calibri"/>
                    <w:color w:val="000000"/>
                    <w:sz w:val="22"/>
                    <w:szCs w:val="22"/>
                  </w:rPr>
                </w:rPrChange>
              </w:rPr>
              <w:pPrChange w:id="6228" w:author="Nick.Tolimieri [2]" w:date="2022-09-27T11:52:00Z">
                <w:pPr/>
              </w:pPrChange>
            </w:pPr>
            <w:proofErr w:type="spellStart"/>
            <w:ins w:id="6229" w:author="Nick.Tolimieri [2]" w:date="2022-09-27T11:52:00Z">
              <w:r w:rsidRPr="00B41F3D">
                <w:rPr>
                  <w:rFonts w:asciiTheme="minorHAnsi" w:eastAsiaTheme="minorHAnsi" w:hAnsiTheme="minorHAnsi" w:cstheme="minorBidi"/>
                  <w:sz w:val="22"/>
                  <w:szCs w:val="22"/>
                  <w:rPrChange w:id="6230"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6231"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6232"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6233"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6234" w:author="Nick.Tolimieri [2]" w:date="2022-09-27T11:52:00Z"/>
                <w:rFonts w:asciiTheme="minorHAnsi" w:eastAsiaTheme="minorHAnsi" w:hAnsiTheme="minorHAnsi" w:cstheme="minorBidi"/>
                <w:sz w:val="22"/>
                <w:szCs w:val="22"/>
                <w:rPrChange w:id="6235" w:author="Nick.Tolimieri [2]" w:date="2022-09-27T11:52:00Z">
                  <w:rPr>
                    <w:ins w:id="6236" w:author="Nick.Tolimieri [2]" w:date="2022-09-27T11:52:00Z"/>
                    <w:rFonts w:ascii="Calibri" w:hAnsi="Calibri" w:cs="Calibri"/>
                    <w:color w:val="000000"/>
                    <w:sz w:val="22"/>
                    <w:szCs w:val="22"/>
                  </w:rPr>
                </w:rPrChange>
              </w:rPr>
              <w:pPrChange w:id="6237" w:author="Nick.Tolimieri [2]" w:date="2022-09-27T11:52:00Z">
                <w:pPr>
                  <w:jc w:val="right"/>
                </w:pPr>
              </w:pPrChange>
            </w:pPr>
            <w:ins w:id="6238" w:author="Nick.Tolimieri [2]" w:date="2022-09-27T11:52:00Z">
              <w:r w:rsidRPr="00B41F3D">
                <w:rPr>
                  <w:rFonts w:asciiTheme="minorHAnsi" w:eastAsiaTheme="minorHAnsi" w:hAnsiTheme="minorHAnsi" w:cstheme="minorBidi"/>
                  <w:sz w:val="22"/>
                  <w:szCs w:val="22"/>
                  <w:rPrChange w:id="6239" w:author="Nick.Tolimieri [2]" w:date="2022-09-27T11:52:00Z">
                    <w:rPr>
                      <w:rFonts w:ascii="Calibri" w:hAnsi="Calibri" w:cs="Calibri"/>
                      <w:color w:val="000000"/>
                      <w:sz w:val="22"/>
                      <w:szCs w:val="22"/>
                    </w:rPr>
                  </w:rPrChange>
                </w:rPr>
                <w:t>2017</w:t>
              </w:r>
            </w:ins>
          </w:p>
        </w:tc>
        <w:tc>
          <w:tcPr>
            <w:tcW w:w="960" w:type="dxa"/>
            <w:noWrap/>
            <w:hideMark/>
          </w:tcPr>
          <w:p w:rsidR="00B41F3D" w:rsidRPr="00B41F3D" w:rsidRDefault="00B41F3D" w:rsidP="00B41F3D">
            <w:pPr>
              <w:ind w:firstLine="0"/>
              <w:rPr>
                <w:ins w:id="6240" w:author="Nick.Tolimieri [2]" w:date="2022-09-27T11:52:00Z"/>
                <w:rFonts w:asciiTheme="minorHAnsi" w:eastAsiaTheme="minorHAnsi" w:hAnsiTheme="minorHAnsi" w:cstheme="minorBidi"/>
                <w:sz w:val="22"/>
                <w:szCs w:val="22"/>
                <w:rPrChange w:id="6241" w:author="Nick.Tolimieri [2]" w:date="2022-09-27T11:52:00Z">
                  <w:rPr>
                    <w:ins w:id="6242" w:author="Nick.Tolimieri [2]" w:date="2022-09-27T11:52:00Z"/>
                    <w:rFonts w:ascii="Calibri" w:hAnsi="Calibri" w:cs="Calibri"/>
                    <w:color w:val="000000"/>
                    <w:sz w:val="22"/>
                    <w:szCs w:val="22"/>
                  </w:rPr>
                </w:rPrChange>
              </w:rPr>
              <w:pPrChange w:id="6243" w:author="Nick.Tolimieri [2]" w:date="2022-09-27T11:52:00Z">
                <w:pPr>
                  <w:jc w:val="right"/>
                </w:pPr>
              </w:pPrChange>
            </w:pPr>
            <w:ins w:id="6244" w:author="Nick.Tolimieri [2]" w:date="2022-09-27T11:52:00Z">
              <w:r w:rsidRPr="00B41F3D">
                <w:rPr>
                  <w:rFonts w:asciiTheme="minorHAnsi" w:eastAsiaTheme="minorHAnsi" w:hAnsiTheme="minorHAnsi" w:cstheme="minorBidi"/>
                  <w:sz w:val="22"/>
                  <w:szCs w:val="22"/>
                  <w:rPrChange w:id="624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246" w:author="Nick.Tolimieri [2]" w:date="2022-09-27T11:52:00Z"/>
                <w:rFonts w:asciiTheme="minorHAnsi" w:eastAsiaTheme="minorHAnsi" w:hAnsiTheme="minorHAnsi" w:cstheme="minorBidi"/>
                <w:sz w:val="22"/>
                <w:szCs w:val="22"/>
                <w:rPrChange w:id="6247" w:author="Nick.Tolimieri [2]" w:date="2022-09-27T11:52:00Z">
                  <w:rPr>
                    <w:ins w:id="6248" w:author="Nick.Tolimieri [2]" w:date="2022-09-27T11:52:00Z"/>
                    <w:rFonts w:ascii="Calibri" w:hAnsi="Calibri" w:cs="Calibri"/>
                    <w:color w:val="000000"/>
                    <w:sz w:val="22"/>
                    <w:szCs w:val="22"/>
                  </w:rPr>
                </w:rPrChange>
              </w:rPr>
              <w:pPrChange w:id="6249" w:author="Nick.Tolimieri [2]" w:date="2022-09-27T11:52:00Z">
                <w:pPr>
                  <w:jc w:val="right"/>
                </w:pPr>
              </w:pPrChange>
            </w:pPr>
            <w:ins w:id="6250" w:author="Nick.Tolimieri [2]" w:date="2022-09-27T11:52:00Z">
              <w:r w:rsidRPr="00B41F3D">
                <w:rPr>
                  <w:rFonts w:asciiTheme="minorHAnsi" w:eastAsiaTheme="minorHAnsi" w:hAnsiTheme="minorHAnsi" w:cstheme="minorBidi"/>
                  <w:sz w:val="22"/>
                  <w:szCs w:val="22"/>
                  <w:rPrChange w:id="625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252" w:author="Nick.Tolimieri [2]" w:date="2022-09-27T11:52:00Z"/>
                <w:rFonts w:asciiTheme="minorHAnsi" w:eastAsiaTheme="minorHAnsi" w:hAnsiTheme="minorHAnsi" w:cstheme="minorBidi"/>
                <w:sz w:val="22"/>
                <w:szCs w:val="22"/>
                <w:rPrChange w:id="6253" w:author="Nick.Tolimieri [2]" w:date="2022-09-27T11:52:00Z">
                  <w:rPr>
                    <w:ins w:id="6254" w:author="Nick.Tolimieri [2]" w:date="2022-09-27T11:52:00Z"/>
                    <w:rFonts w:ascii="Calibri" w:hAnsi="Calibri" w:cs="Calibri"/>
                    <w:color w:val="000000"/>
                    <w:sz w:val="22"/>
                    <w:szCs w:val="22"/>
                  </w:rPr>
                </w:rPrChange>
              </w:rPr>
              <w:pPrChange w:id="6255" w:author="Nick.Tolimieri [2]" w:date="2022-09-27T11:52:00Z">
                <w:pPr>
                  <w:jc w:val="right"/>
                </w:pPr>
              </w:pPrChange>
            </w:pPr>
            <w:ins w:id="6256" w:author="Nick.Tolimieri [2]" w:date="2022-09-27T11:52:00Z">
              <w:r w:rsidRPr="00B41F3D">
                <w:rPr>
                  <w:rFonts w:asciiTheme="minorHAnsi" w:eastAsiaTheme="minorHAnsi" w:hAnsiTheme="minorHAnsi" w:cstheme="minorBidi"/>
                  <w:sz w:val="22"/>
                  <w:szCs w:val="22"/>
                  <w:rPrChange w:id="625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258" w:author="Nick.Tolimieri [2]" w:date="2022-09-27T11:52:00Z"/>
                <w:rFonts w:asciiTheme="minorHAnsi" w:eastAsiaTheme="minorHAnsi" w:hAnsiTheme="minorHAnsi" w:cstheme="minorBidi"/>
                <w:sz w:val="22"/>
                <w:szCs w:val="22"/>
                <w:rPrChange w:id="6259" w:author="Nick.Tolimieri [2]" w:date="2022-09-27T11:52:00Z">
                  <w:rPr>
                    <w:ins w:id="6260" w:author="Nick.Tolimieri [2]" w:date="2022-09-27T11:52:00Z"/>
                    <w:rFonts w:ascii="Calibri" w:hAnsi="Calibri" w:cs="Calibri"/>
                    <w:color w:val="000000"/>
                    <w:sz w:val="22"/>
                    <w:szCs w:val="22"/>
                  </w:rPr>
                </w:rPrChange>
              </w:rPr>
              <w:pPrChange w:id="6261" w:author="Nick.Tolimieri [2]" w:date="2022-09-27T11:52:00Z">
                <w:pPr>
                  <w:jc w:val="right"/>
                </w:pPr>
              </w:pPrChange>
            </w:pPr>
            <w:ins w:id="6262" w:author="Nick.Tolimieri [2]" w:date="2022-09-27T11:52:00Z">
              <w:r w:rsidRPr="00B41F3D">
                <w:rPr>
                  <w:rFonts w:asciiTheme="minorHAnsi" w:eastAsiaTheme="minorHAnsi" w:hAnsiTheme="minorHAnsi" w:cstheme="minorBidi"/>
                  <w:sz w:val="22"/>
                  <w:szCs w:val="22"/>
                  <w:rPrChange w:id="626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264" w:author="Nick.Tolimieri [2]" w:date="2022-09-27T11:52:00Z"/>
                <w:rFonts w:asciiTheme="minorHAnsi" w:eastAsiaTheme="minorHAnsi" w:hAnsiTheme="minorHAnsi" w:cstheme="minorBidi"/>
                <w:sz w:val="22"/>
                <w:szCs w:val="22"/>
                <w:rPrChange w:id="6265" w:author="Nick.Tolimieri [2]" w:date="2022-09-27T11:52:00Z">
                  <w:rPr>
                    <w:ins w:id="6266" w:author="Nick.Tolimieri [2]" w:date="2022-09-27T11:52:00Z"/>
                    <w:rFonts w:ascii="Calibri" w:hAnsi="Calibri" w:cs="Calibri"/>
                    <w:color w:val="000000"/>
                    <w:sz w:val="22"/>
                    <w:szCs w:val="22"/>
                  </w:rPr>
                </w:rPrChange>
              </w:rPr>
              <w:pPrChange w:id="6267" w:author="Nick.Tolimieri [2]" w:date="2022-09-27T11:52:00Z">
                <w:pPr/>
              </w:pPrChange>
            </w:pPr>
            <w:ins w:id="6268" w:author="Nick.Tolimieri [2]" w:date="2022-09-27T11:52:00Z">
              <w:r w:rsidRPr="00B41F3D">
                <w:rPr>
                  <w:rFonts w:asciiTheme="minorHAnsi" w:eastAsiaTheme="minorHAnsi" w:hAnsiTheme="minorHAnsi" w:cstheme="minorBidi"/>
                  <w:sz w:val="22"/>
                  <w:szCs w:val="22"/>
                  <w:rPrChange w:id="6269"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6270" w:author="Nick.Tolimieri [2]" w:date="2022-09-27T11:52:00Z"/>
                <w:rFonts w:asciiTheme="minorHAnsi" w:eastAsiaTheme="minorHAnsi" w:hAnsiTheme="minorHAnsi" w:cstheme="minorBidi"/>
                <w:sz w:val="22"/>
                <w:szCs w:val="22"/>
                <w:rPrChange w:id="6271" w:author="Nick.Tolimieri [2]" w:date="2022-09-27T11:52:00Z">
                  <w:rPr>
                    <w:ins w:id="6272" w:author="Nick.Tolimieri [2]" w:date="2022-09-27T11:52:00Z"/>
                    <w:rFonts w:ascii="Calibri" w:hAnsi="Calibri" w:cs="Calibri"/>
                    <w:color w:val="000000"/>
                    <w:sz w:val="22"/>
                    <w:szCs w:val="22"/>
                  </w:rPr>
                </w:rPrChange>
              </w:rPr>
              <w:pPrChange w:id="6273" w:author="Nick.Tolimieri [2]" w:date="2022-09-27T11:52:00Z">
                <w:pPr/>
              </w:pPrChange>
            </w:pPr>
            <w:ins w:id="6274" w:author="Nick.Tolimieri [2]" w:date="2022-09-27T11:52:00Z">
              <w:r w:rsidRPr="00B41F3D">
                <w:rPr>
                  <w:rFonts w:asciiTheme="minorHAnsi" w:eastAsiaTheme="minorHAnsi" w:hAnsiTheme="minorHAnsi" w:cstheme="minorBidi"/>
                  <w:sz w:val="22"/>
                  <w:szCs w:val="22"/>
                  <w:rPrChange w:id="6275"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6276" w:author="Nick.Tolimieri [2]" w:date="2022-09-27T11:52:00Z"/>
                <w:rFonts w:asciiTheme="minorHAnsi" w:eastAsiaTheme="minorHAnsi" w:hAnsiTheme="minorHAnsi" w:cstheme="minorBidi"/>
                <w:sz w:val="22"/>
                <w:szCs w:val="22"/>
                <w:rPrChange w:id="6277" w:author="Nick.Tolimieri [2]" w:date="2022-09-27T11:52:00Z">
                  <w:rPr>
                    <w:ins w:id="6278" w:author="Nick.Tolimieri [2]" w:date="2022-09-27T11:52:00Z"/>
                    <w:rFonts w:ascii="Calibri" w:hAnsi="Calibri" w:cs="Calibri"/>
                    <w:color w:val="000000"/>
                    <w:sz w:val="22"/>
                    <w:szCs w:val="22"/>
                  </w:rPr>
                </w:rPrChange>
              </w:rPr>
              <w:pPrChange w:id="6279" w:author="Nick.Tolimieri [2]" w:date="2022-09-27T11:52:00Z">
                <w:pPr/>
              </w:pPrChange>
            </w:pPr>
            <w:ins w:id="6280" w:author="Nick.Tolimieri [2]" w:date="2022-09-27T11:52:00Z">
              <w:r w:rsidRPr="00B41F3D">
                <w:rPr>
                  <w:rFonts w:asciiTheme="minorHAnsi" w:eastAsiaTheme="minorHAnsi" w:hAnsiTheme="minorHAnsi" w:cstheme="minorBidi"/>
                  <w:sz w:val="22"/>
                  <w:szCs w:val="22"/>
                  <w:rPrChange w:id="6281"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6282" w:author="Nick.Tolimieri [2]" w:date="2022-09-27T11:52:00Z"/>
                <w:rFonts w:asciiTheme="minorHAnsi" w:eastAsiaTheme="minorHAnsi" w:hAnsiTheme="minorHAnsi" w:cstheme="minorBidi"/>
                <w:sz w:val="22"/>
                <w:szCs w:val="22"/>
                <w:rPrChange w:id="6283" w:author="Nick.Tolimieri [2]" w:date="2022-09-27T11:52:00Z">
                  <w:rPr>
                    <w:ins w:id="6284" w:author="Nick.Tolimieri [2]" w:date="2022-09-27T11:52:00Z"/>
                    <w:rFonts w:ascii="Calibri" w:hAnsi="Calibri" w:cs="Calibri"/>
                    <w:color w:val="000000"/>
                    <w:sz w:val="22"/>
                    <w:szCs w:val="22"/>
                  </w:rPr>
                </w:rPrChange>
              </w:rPr>
              <w:pPrChange w:id="6285" w:author="Nick.Tolimieri [2]" w:date="2022-09-27T11:52:00Z">
                <w:pPr/>
              </w:pPrChange>
            </w:pPr>
            <w:ins w:id="6286" w:author="Nick.Tolimieri [2]" w:date="2022-09-27T11:52:00Z">
              <w:r w:rsidRPr="00B41F3D">
                <w:rPr>
                  <w:rFonts w:asciiTheme="minorHAnsi" w:eastAsiaTheme="minorHAnsi" w:hAnsiTheme="minorHAnsi" w:cstheme="minorBidi"/>
                  <w:sz w:val="22"/>
                  <w:szCs w:val="22"/>
                  <w:rPrChange w:id="6287"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6288" w:author="Nick.Tolimieri [2]" w:date="2022-09-27T11:52:00Z"/>
        </w:trPr>
        <w:tc>
          <w:tcPr>
            <w:tcW w:w="960" w:type="dxa"/>
            <w:noWrap/>
            <w:hideMark/>
          </w:tcPr>
          <w:p w:rsidR="00B41F3D" w:rsidRPr="00B41F3D" w:rsidRDefault="00B41F3D" w:rsidP="00B41F3D">
            <w:pPr>
              <w:ind w:firstLine="0"/>
              <w:rPr>
                <w:ins w:id="6289" w:author="Nick.Tolimieri [2]" w:date="2022-09-27T11:52:00Z"/>
                <w:rFonts w:asciiTheme="minorHAnsi" w:eastAsiaTheme="minorHAnsi" w:hAnsiTheme="minorHAnsi" w:cstheme="minorBidi"/>
                <w:sz w:val="22"/>
                <w:szCs w:val="22"/>
                <w:rPrChange w:id="6290" w:author="Nick.Tolimieri [2]" w:date="2022-09-27T11:52:00Z">
                  <w:rPr>
                    <w:ins w:id="6291" w:author="Nick.Tolimieri [2]" w:date="2022-09-27T11:52:00Z"/>
                    <w:rFonts w:ascii="Calibri" w:hAnsi="Calibri" w:cs="Calibri"/>
                    <w:color w:val="000000"/>
                    <w:sz w:val="22"/>
                    <w:szCs w:val="22"/>
                  </w:rPr>
                </w:rPrChange>
              </w:rPr>
              <w:pPrChange w:id="6292" w:author="Nick.Tolimieri [2]" w:date="2022-09-27T11:52:00Z">
                <w:pPr/>
              </w:pPrChange>
            </w:pPr>
            <w:proofErr w:type="spellStart"/>
            <w:ins w:id="6293" w:author="Nick.Tolimieri [2]" w:date="2022-09-27T11:52:00Z">
              <w:r w:rsidRPr="00B41F3D">
                <w:rPr>
                  <w:rFonts w:asciiTheme="minorHAnsi" w:eastAsiaTheme="minorHAnsi" w:hAnsiTheme="minorHAnsi" w:cstheme="minorBidi"/>
                  <w:sz w:val="22"/>
                  <w:szCs w:val="22"/>
                  <w:rPrChange w:id="6294"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6295"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6296"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6297"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6298" w:author="Nick.Tolimieri [2]" w:date="2022-09-27T11:52:00Z"/>
                <w:rFonts w:asciiTheme="minorHAnsi" w:eastAsiaTheme="minorHAnsi" w:hAnsiTheme="minorHAnsi" w:cstheme="minorBidi"/>
                <w:sz w:val="22"/>
                <w:szCs w:val="22"/>
                <w:rPrChange w:id="6299" w:author="Nick.Tolimieri [2]" w:date="2022-09-27T11:52:00Z">
                  <w:rPr>
                    <w:ins w:id="6300" w:author="Nick.Tolimieri [2]" w:date="2022-09-27T11:52:00Z"/>
                    <w:rFonts w:ascii="Calibri" w:hAnsi="Calibri" w:cs="Calibri"/>
                    <w:color w:val="000000"/>
                    <w:sz w:val="22"/>
                    <w:szCs w:val="22"/>
                  </w:rPr>
                </w:rPrChange>
              </w:rPr>
              <w:pPrChange w:id="6301" w:author="Nick.Tolimieri [2]" w:date="2022-09-27T11:52:00Z">
                <w:pPr>
                  <w:jc w:val="right"/>
                </w:pPr>
              </w:pPrChange>
            </w:pPr>
            <w:ins w:id="6302" w:author="Nick.Tolimieri [2]" w:date="2022-09-27T11:52:00Z">
              <w:r w:rsidRPr="00B41F3D">
                <w:rPr>
                  <w:rFonts w:asciiTheme="minorHAnsi" w:eastAsiaTheme="minorHAnsi" w:hAnsiTheme="minorHAnsi" w:cstheme="minorBidi"/>
                  <w:sz w:val="22"/>
                  <w:szCs w:val="22"/>
                  <w:rPrChange w:id="6303" w:author="Nick.Tolimieri [2]" w:date="2022-09-27T11:52:00Z">
                    <w:rPr>
                      <w:rFonts w:ascii="Calibri" w:hAnsi="Calibri" w:cs="Calibri"/>
                      <w:color w:val="000000"/>
                      <w:sz w:val="22"/>
                      <w:szCs w:val="22"/>
                    </w:rPr>
                  </w:rPrChange>
                </w:rPr>
                <w:t>2018</w:t>
              </w:r>
            </w:ins>
          </w:p>
        </w:tc>
        <w:tc>
          <w:tcPr>
            <w:tcW w:w="960" w:type="dxa"/>
            <w:noWrap/>
            <w:hideMark/>
          </w:tcPr>
          <w:p w:rsidR="00B41F3D" w:rsidRPr="00B41F3D" w:rsidRDefault="00B41F3D" w:rsidP="00B41F3D">
            <w:pPr>
              <w:ind w:firstLine="0"/>
              <w:rPr>
                <w:ins w:id="6304" w:author="Nick.Tolimieri [2]" w:date="2022-09-27T11:52:00Z"/>
                <w:rFonts w:asciiTheme="minorHAnsi" w:eastAsiaTheme="minorHAnsi" w:hAnsiTheme="minorHAnsi" w:cstheme="minorBidi"/>
                <w:sz w:val="22"/>
                <w:szCs w:val="22"/>
                <w:rPrChange w:id="6305" w:author="Nick.Tolimieri [2]" w:date="2022-09-27T11:52:00Z">
                  <w:rPr>
                    <w:ins w:id="6306" w:author="Nick.Tolimieri [2]" w:date="2022-09-27T11:52:00Z"/>
                    <w:rFonts w:ascii="Calibri" w:hAnsi="Calibri" w:cs="Calibri"/>
                    <w:color w:val="000000"/>
                    <w:sz w:val="22"/>
                    <w:szCs w:val="22"/>
                  </w:rPr>
                </w:rPrChange>
              </w:rPr>
              <w:pPrChange w:id="6307" w:author="Nick.Tolimieri [2]" w:date="2022-09-27T11:52:00Z">
                <w:pPr>
                  <w:jc w:val="right"/>
                </w:pPr>
              </w:pPrChange>
            </w:pPr>
            <w:ins w:id="6308" w:author="Nick.Tolimieri [2]" w:date="2022-09-27T11:52:00Z">
              <w:r w:rsidRPr="00B41F3D">
                <w:rPr>
                  <w:rFonts w:asciiTheme="minorHAnsi" w:eastAsiaTheme="minorHAnsi" w:hAnsiTheme="minorHAnsi" w:cstheme="minorBidi"/>
                  <w:sz w:val="22"/>
                  <w:szCs w:val="22"/>
                  <w:rPrChange w:id="630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310" w:author="Nick.Tolimieri [2]" w:date="2022-09-27T11:52:00Z"/>
                <w:rFonts w:asciiTheme="minorHAnsi" w:eastAsiaTheme="minorHAnsi" w:hAnsiTheme="minorHAnsi" w:cstheme="minorBidi"/>
                <w:sz w:val="22"/>
                <w:szCs w:val="22"/>
                <w:rPrChange w:id="6311" w:author="Nick.Tolimieri [2]" w:date="2022-09-27T11:52:00Z">
                  <w:rPr>
                    <w:ins w:id="6312" w:author="Nick.Tolimieri [2]" w:date="2022-09-27T11:52:00Z"/>
                    <w:rFonts w:ascii="Calibri" w:hAnsi="Calibri" w:cs="Calibri"/>
                    <w:color w:val="000000"/>
                    <w:sz w:val="22"/>
                    <w:szCs w:val="22"/>
                  </w:rPr>
                </w:rPrChange>
              </w:rPr>
              <w:pPrChange w:id="6313" w:author="Nick.Tolimieri [2]" w:date="2022-09-27T11:52:00Z">
                <w:pPr>
                  <w:jc w:val="right"/>
                </w:pPr>
              </w:pPrChange>
            </w:pPr>
            <w:ins w:id="6314" w:author="Nick.Tolimieri [2]" w:date="2022-09-27T11:52:00Z">
              <w:r w:rsidRPr="00B41F3D">
                <w:rPr>
                  <w:rFonts w:asciiTheme="minorHAnsi" w:eastAsiaTheme="minorHAnsi" w:hAnsiTheme="minorHAnsi" w:cstheme="minorBidi"/>
                  <w:sz w:val="22"/>
                  <w:szCs w:val="22"/>
                  <w:rPrChange w:id="631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316" w:author="Nick.Tolimieri [2]" w:date="2022-09-27T11:52:00Z"/>
                <w:rFonts w:asciiTheme="minorHAnsi" w:eastAsiaTheme="minorHAnsi" w:hAnsiTheme="minorHAnsi" w:cstheme="minorBidi"/>
                <w:sz w:val="22"/>
                <w:szCs w:val="22"/>
                <w:rPrChange w:id="6317" w:author="Nick.Tolimieri [2]" w:date="2022-09-27T11:52:00Z">
                  <w:rPr>
                    <w:ins w:id="6318" w:author="Nick.Tolimieri [2]" w:date="2022-09-27T11:52:00Z"/>
                    <w:rFonts w:ascii="Calibri" w:hAnsi="Calibri" w:cs="Calibri"/>
                    <w:color w:val="000000"/>
                    <w:sz w:val="22"/>
                    <w:szCs w:val="22"/>
                  </w:rPr>
                </w:rPrChange>
              </w:rPr>
              <w:pPrChange w:id="6319" w:author="Nick.Tolimieri [2]" w:date="2022-09-27T11:52:00Z">
                <w:pPr>
                  <w:jc w:val="right"/>
                </w:pPr>
              </w:pPrChange>
            </w:pPr>
            <w:ins w:id="6320" w:author="Nick.Tolimieri [2]" w:date="2022-09-27T11:52:00Z">
              <w:r w:rsidRPr="00B41F3D">
                <w:rPr>
                  <w:rFonts w:asciiTheme="minorHAnsi" w:eastAsiaTheme="minorHAnsi" w:hAnsiTheme="minorHAnsi" w:cstheme="minorBidi"/>
                  <w:sz w:val="22"/>
                  <w:szCs w:val="22"/>
                  <w:rPrChange w:id="632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322" w:author="Nick.Tolimieri [2]" w:date="2022-09-27T11:52:00Z"/>
                <w:rFonts w:asciiTheme="minorHAnsi" w:eastAsiaTheme="minorHAnsi" w:hAnsiTheme="minorHAnsi" w:cstheme="minorBidi"/>
                <w:sz w:val="22"/>
                <w:szCs w:val="22"/>
                <w:rPrChange w:id="6323" w:author="Nick.Tolimieri [2]" w:date="2022-09-27T11:52:00Z">
                  <w:rPr>
                    <w:ins w:id="6324" w:author="Nick.Tolimieri [2]" w:date="2022-09-27T11:52:00Z"/>
                    <w:rFonts w:ascii="Calibri" w:hAnsi="Calibri" w:cs="Calibri"/>
                    <w:color w:val="000000"/>
                    <w:sz w:val="22"/>
                    <w:szCs w:val="22"/>
                  </w:rPr>
                </w:rPrChange>
              </w:rPr>
              <w:pPrChange w:id="6325" w:author="Nick.Tolimieri [2]" w:date="2022-09-27T11:52:00Z">
                <w:pPr>
                  <w:jc w:val="right"/>
                </w:pPr>
              </w:pPrChange>
            </w:pPr>
            <w:ins w:id="6326" w:author="Nick.Tolimieri [2]" w:date="2022-09-27T11:52:00Z">
              <w:r w:rsidRPr="00B41F3D">
                <w:rPr>
                  <w:rFonts w:asciiTheme="minorHAnsi" w:eastAsiaTheme="minorHAnsi" w:hAnsiTheme="minorHAnsi" w:cstheme="minorBidi"/>
                  <w:sz w:val="22"/>
                  <w:szCs w:val="22"/>
                  <w:rPrChange w:id="632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328" w:author="Nick.Tolimieri [2]" w:date="2022-09-27T11:52:00Z"/>
                <w:rFonts w:asciiTheme="minorHAnsi" w:eastAsiaTheme="minorHAnsi" w:hAnsiTheme="minorHAnsi" w:cstheme="minorBidi"/>
                <w:sz w:val="22"/>
                <w:szCs w:val="22"/>
                <w:rPrChange w:id="6329" w:author="Nick.Tolimieri [2]" w:date="2022-09-27T11:52:00Z">
                  <w:rPr>
                    <w:ins w:id="6330" w:author="Nick.Tolimieri [2]" w:date="2022-09-27T11:52:00Z"/>
                    <w:rFonts w:ascii="Calibri" w:hAnsi="Calibri" w:cs="Calibri"/>
                    <w:color w:val="000000"/>
                    <w:sz w:val="22"/>
                    <w:szCs w:val="22"/>
                  </w:rPr>
                </w:rPrChange>
              </w:rPr>
              <w:pPrChange w:id="6331" w:author="Nick.Tolimieri [2]" w:date="2022-09-27T11:52:00Z">
                <w:pPr/>
              </w:pPrChange>
            </w:pPr>
            <w:ins w:id="6332" w:author="Nick.Tolimieri [2]" w:date="2022-09-27T11:52:00Z">
              <w:r w:rsidRPr="00B41F3D">
                <w:rPr>
                  <w:rFonts w:asciiTheme="minorHAnsi" w:eastAsiaTheme="minorHAnsi" w:hAnsiTheme="minorHAnsi" w:cstheme="minorBidi"/>
                  <w:sz w:val="22"/>
                  <w:szCs w:val="22"/>
                  <w:rPrChange w:id="6333"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6334" w:author="Nick.Tolimieri [2]" w:date="2022-09-27T11:52:00Z"/>
                <w:rFonts w:asciiTheme="minorHAnsi" w:eastAsiaTheme="minorHAnsi" w:hAnsiTheme="minorHAnsi" w:cstheme="minorBidi"/>
                <w:sz w:val="22"/>
                <w:szCs w:val="22"/>
                <w:rPrChange w:id="6335" w:author="Nick.Tolimieri [2]" w:date="2022-09-27T11:52:00Z">
                  <w:rPr>
                    <w:ins w:id="6336" w:author="Nick.Tolimieri [2]" w:date="2022-09-27T11:52:00Z"/>
                    <w:rFonts w:ascii="Calibri" w:hAnsi="Calibri" w:cs="Calibri"/>
                    <w:color w:val="000000"/>
                    <w:sz w:val="22"/>
                    <w:szCs w:val="22"/>
                  </w:rPr>
                </w:rPrChange>
              </w:rPr>
              <w:pPrChange w:id="6337" w:author="Nick.Tolimieri [2]" w:date="2022-09-27T11:52:00Z">
                <w:pPr/>
              </w:pPrChange>
            </w:pPr>
            <w:ins w:id="6338" w:author="Nick.Tolimieri [2]" w:date="2022-09-27T11:52:00Z">
              <w:r w:rsidRPr="00B41F3D">
                <w:rPr>
                  <w:rFonts w:asciiTheme="minorHAnsi" w:eastAsiaTheme="minorHAnsi" w:hAnsiTheme="minorHAnsi" w:cstheme="minorBidi"/>
                  <w:sz w:val="22"/>
                  <w:szCs w:val="22"/>
                  <w:rPrChange w:id="6339"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6340" w:author="Nick.Tolimieri [2]" w:date="2022-09-27T11:52:00Z"/>
                <w:rFonts w:asciiTheme="minorHAnsi" w:eastAsiaTheme="minorHAnsi" w:hAnsiTheme="minorHAnsi" w:cstheme="minorBidi"/>
                <w:sz w:val="22"/>
                <w:szCs w:val="22"/>
                <w:rPrChange w:id="6341" w:author="Nick.Tolimieri [2]" w:date="2022-09-27T11:52:00Z">
                  <w:rPr>
                    <w:ins w:id="6342" w:author="Nick.Tolimieri [2]" w:date="2022-09-27T11:52:00Z"/>
                    <w:rFonts w:ascii="Calibri" w:hAnsi="Calibri" w:cs="Calibri"/>
                    <w:color w:val="000000"/>
                    <w:sz w:val="22"/>
                    <w:szCs w:val="22"/>
                  </w:rPr>
                </w:rPrChange>
              </w:rPr>
              <w:pPrChange w:id="6343" w:author="Nick.Tolimieri [2]" w:date="2022-09-27T11:52:00Z">
                <w:pPr/>
              </w:pPrChange>
            </w:pPr>
            <w:ins w:id="6344" w:author="Nick.Tolimieri [2]" w:date="2022-09-27T11:52:00Z">
              <w:r w:rsidRPr="00B41F3D">
                <w:rPr>
                  <w:rFonts w:asciiTheme="minorHAnsi" w:eastAsiaTheme="minorHAnsi" w:hAnsiTheme="minorHAnsi" w:cstheme="minorBidi"/>
                  <w:sz w:val="22"/>
                  <w:szCs w:val="22"/>
                  <w:rPrChange w:id="6345"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6346" w:author="Nick.Tolimieri [2]" w:date="2022-09-27T11:52:00Z"/>
                <w:rFonts w:asciiTheme="minorHAnsi" w:eastAsiaTheme="minorHAnsi" w:hAnsiTheme="minorHAnsi" w:cstheme="minorBidi"/>
                <w:sz w:val="22"/>
                <w:szCs w:val="22"/>
                <w:rPrChange w:id="6347" w:author="Nick.Tolimieri [2]" w:date="2022-09-27T11:52:00Z">
                  <w:rPr>
                    <w:ins w:id="6348" w:author="Nick.Tolimieri [2]" w:date="2022-09-27T11:52:00Z"/>
                    <w:rFonts w:ascii="Calibri" w:hAnsi="Calibri" w:cs="Calibri"/>
                    <w:color w:val="000000"/>
                    <w:sz w:val="22"/>
                    <w:szCs w:val="22"/>
                  </w:rPr>
                </w:rPrChange>
              </w:rPr>
              <w:pPrChange w:id="6349" w:author="Nick.Tolimieri [2]" w:date="2022-09-27T11:52:00Z">
                <w:pPr/>
              </w:pPrChange>
            </w:pPr>
            <w:ins w:id="6350" w:author="Nick.Tolimieri [2]" w:date="2022-09-27T11:52:00Z">
              <w:r w:rsidRPr="00B41F3D">
                <w:rPr>
                  <w:rFonts w:asciiTheme="minorHAnsi" w:eastAsiaTheme="minorHAnsi" w:hAnsiTheme="minorHAnsi" w:cstheme="minorBidi"/>
                  <w:sz w:val="22"/>
                  <w:szCs w:val="22"/>
                  <w:rPrChange w:id="6351"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6352" w:author="Nick.Tolimieri [2]" w:date="2022-09-27T11:52:00Z"/>
        </w:trPr>
        <w:tc>
          <w:tcPr>
            <w:tcW w:w="960" w:type="dxa"/>
            <w:noWrap/>
            <w:hideMark/>
          </w:tcPr>
          <w:p w:rsidR="00B41F3D" w:rsidRPr="00B41F3D" w:rsidRDefault="00B41F3D" w:rsidP="00B41F3D">
            <w:pPr>
              <w:ind w:firstLine="0"/>
              <w:rPr>
                <w:ins w:id="6353" w:author="Nick.Tolimieri [2]" w:date="2022-09-27T11:52:00Z"/>
                <w:rFonts w:asciiTheme="minorHAnsi" w:eastAsiaTheme="minorHAnsi" w:hAnsiTheme="minorHAnsi" w:cstheme="minorBidi"/>
                <w:sz w:val="22"/>
                <w:szCs w:val="22"/>
                <w:rPrChange w:id="6354" w:author="Nick.Tolimieri [2]" w:date="2022-09-27T11:52:00Z">
                  <w:rPr>
                    <w:ins w:id="6355" w:author="Nick.Tolimieri [2]" w:date="2022-09-27T11:52:00Z"/>
                    <w:rFonts w:ascii="Calibri" w:hAnsi="Calibri" w:cs="Calibri"/>
                    <w:color w:val="000000"/>
                    <w:sz w:val="22"/>
                    <w:szCs w:val="22"/>
                  </w:rPr>
                </w:rPrChange>
              </w:rPr>
              <w:pPrChange w:id="6356" w:author="Nick.Tolimieri [2]" w:date="2022-09-27T11:52:00Z">
                <w:pPr/>
              </w:pPrChange>
            </w:pPr>
            <w:proofErr w:type="spellStart"/>
            <w:ins w:id="6357" w:author="Nick.Tolimieri [2]" w:date="2022-09-27T11:52:00Z">
              <w:r w:rsidRPr="00B41F3D">
                <w:rPr>
                  <w:rFonts w:asciiTheme="minorHAnsi" w:eastAsiaTheme="minorHAnsi" w:hAnsiTheme="minorHAnsi" w:cstheme="minorBidi"/>
                  <w:sz w:val="22"/>
                  <w:szCs w:val="22"/>
                  <w:rPrChange w:id="6358"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6359"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6360"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6361"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6362" w:author="Nick.Tolimieri [2]" w:date="2022-09-27T11:52:00Z"/>
                <w:rFonts w:asciiTheme="minorHAnsi" w:eastAsiaTheme="minorHAnsi" w:hAnsiTheme="minorHAnsi" w:cstheme="minorBidi"/>
                <w:sz w:val="22"/>
                <w:szCs w:val="22"/>
                <w:rPrChange w:id="6363" w:author="Nick.Tolimieri [2]" w:date="2022-09-27T11:52:00Z">
                  <w:rPr>
                    <w:ins w:id="6364" w:author="Nick.Tolimieri [2]" w:date="2022-09-27T11:52:00Z"/>
                    <w:rFonts w:ascii="Calibri" w:hAnsi="Calibri" w:cs="Calibri"/>
                    <w:color w:val="000000"/>
                    <w:sz w:val="22"/>
                    <w:szCs w:val="22"/>
                  </w:rPr>
                </w:rPrChange>
              </w:rPr>
              <w:pPrChange w:id="6365" w:author="Nick.Tolimieri [2]" w:date="2022-09-27T11:52:00Z">
                <w:pPr>
                  <w:jc w:val="right"/>
                </w:pPr>
              </w:pPrChange>
            </w:pPr>
            <w:ins w:id="6366" w:author="Nick.Tolimieri [2]" w:date="2022-09-27T11:52:00Z">
              <w:r w:rsidRPr="00B41F3D">
                <w:rPr>
                  <w:rFonts w:asciiTheme="minorHAnsi" w:eastAsiaTheme="minorHAnsi" w:hAnsiTheme="minorHAnsi" w:cstheme="minorBidi"/>
                  <w:sz w:val="22"/>
                  <w:szCs w:val="22"/>
                  <w:rPrChange w:id="6367" w:author="Nick.Tolimieri [2]" w:date="2022-09-27T11:52:00Z">
                    <w:rPr>
                      <w:rFonts w:ascii="Calibri" w:hAnsi="Calibri" w:cs="Calibri"/>
                      <w:color w:val="000000"/>
                      <w:sz w:val="22"/>
                      <w:szCs w:val="22"/>
                    </w:rPr>
                  </w:rPrChange>
                </w:rPr>
                <w:t>2019</w:t>
              </w:r>
            </w:ins>
          </w:p>
        </w:tc>
        <w:tc>
          <w:tcPr>
            <w:tcW w:w="960" w:type="dxa"/>
            <w:noWrap/>
            <w:hideMark/>
          </w:tcPr>
          <w:p w:rsidR="00B41F3D" w:rsidRPr="00B41F3D" w:rsidRDefault="00B41F3D" w:rsidP="00B41F3D">
            <w:pPr>
              <w:ind w:firstLine="0"/>
              <w:rPr>
                <w:ins w:id="6368" w:author="Nick.Tolimieri [2]" w:date="2022-09-27T11:52:00Z"/>
                <w:rFonts w:asciiTheme="minorHAnsi" w:eastAsiaTheme="minorHAnsi" w:hAnsiTheme="minorHAnsi" w:cstheme="minorBidi"/>
                <w:sz w:val="22"/>
                <w:szCs w:val="22"/>
                <w:rPrChange w:id="6369" w:author="Nick.Tolimieri [2]" w:date="2022-09-27T11:52:00Z">
                  <w:rPr>
                    <w:ins w:id="6370" w:author="Nick.Tolimieri [2]" w:date="2022-09-27T11:52:00Z"/>
                    <w:rFonts w:ascii="Calibri" w:hAnsi="Calibri" w:cs="Calibri"/>
                    <w:color w:val="000000"/>
                    <w:sz w:val="22"/>
                    <w:szCs w:val="22"/>
                  </w:rPr>
                </w:rPrChange>
              </w:rPr>
              <w:pPrChange w:id="6371" w:author="Nick.Tolimieri [2]" w:date="2022-09-27T11:52:00Z">
                <w:pPr>
                  <w:jc w:val="right"/>
                </w:pPr>
              </w:pPrChange>
            </w:pPr>
            <w:ins w:id="6372" w:author="Nick.Tolimieri [2]" w:date="2022-09-27T11:52:00Z">
              <w:r w:rsidRPr="00B41F3D">
                <w:rPr>
                  <w:rFonts w:asciiTheme="minorHAnsi" w:eastAsiaTheme="minorHAnsi" w:hAnsiTheme="minorHAnsi" w:cstheme="minorBidi"/>
                  <w:sz w:val="22"/>
                  <w:szCs w:val="22"/>
                  <w:rPrChange w:id="6373" w:author="Nick.Tolimieri [2]" w:date="2022-09-27T11:52:00Z">
                    <w:rPr>
                      <w:rFonts w:ascii="Calibri" w:hAnsi="Calibri" w:cs="Calibri"/>
                      <w:color w:val="000000"/>
                      <w:sz w:val="22"/>
                      <w:szCs w:val="22"/>
                    </w:rPr>
                  </w:rPrChange>
                </w:rPr>
                <w:t>9</w:t>
              </w:r>
            </w:ins>
          </w:p>
        </w:tc>
        <w:tc>
          <w:tcPr>
            <w:tcW w:w="960" w:type="dxa"/>
            <w:noWrap/>
            <w:hideMark/>
          </w:tcPr>
          <w:p w:rsidR="00B41F3D" w:rsidRPr="00B41F3D" w:rsidRDefault="00B41F3D" w:rsidP="00B41F3D">
            <w:pPr>
              <w:ind w:firstLine="0"/>
              <w:rPr>
                <w:ins w:id="6374" w:author="Nick.Tolimieri [2]" w:date="2022-09-27T11:52:00Z"/>
                <w:rFonts w:asciiTheme="minorHAnsi" w:eastAsiaTheme="minorHAnsi" w:hAnsiTheme="minorHAnsi" w:cstheme="minorBidi"/>
                <w:sz w:val="22"/>
                <w:szCs w:val="22"/>
                <w:rPrChange w:id="6375" w:author="Nick.Tolimieri [2]" w:date="2022-09-27T11:52:00Z">
                  <w:rPr>
                    <w:ins w:id="6376" w:author="Nick.Tolimieri [2]" w:date="2022-09-27T11:52:00Z"/>
                    <w:rFonts w:ascii="Calibri" w:hAnsi="Calibri" w:cs="Calibri"/>
                    <w:color w:val="000000"/>
                    <w:sz w:val="22"/>
                    <w:szCs w:val="22"/>
                  </w:rPr>
                </w:rPrChange>
              </w:rPr>
              <w:pPrChange w:id="6377" w:author="Nick.Tolimieri [2]" w:date="2022-09-27T11:52:00Z">
                <w:pPr>
                  <w:jc w:val="right"/>
                </w:pPr>
              </w:pPrChange>
            </w:pPr>
            <w:ins w:id="6378" w:author="Nick.Tolimieri [2]" w:date="2022-09-27T11:52:00Z">
              <w:r w:rsidRPr="00B41F3D">
                <w:rPr>
                  <w:rFonts w:asciiTheme="minorHAnsi" w:eastAsiaTheme="minorHAnsi" w:hAnsiTheme="minorHAnsi" w:cstheme="minorBidi"/>
                  <w:sz w:val="22"/>
                  <w:szCs w:val="22"/>
                  <w:rPrChange w:id="6379" w:author="Nick.Tolimieri [2]" w:date="2022-09-27T11:52:00Z">
                    <w:rPr>
                      <w:rFonts w:ascii="Calibri" w:hAnsi="Calibri" w:cs="Calibri"/>
                      <w:color w:val="000000"/>
                      <w:sz w:val="22"/>
                      <w:szCs w:val="22"/>
                    </w:rPr>
                  </w:rPrChange>
                </w:rPr>
                <w:t>43</w:t>
              </w:r>
            </w:ins>
          </w:p>
        </w:tc>
        <w:tc>
          <w:tcPr>
            <w:tcW w:w="960" w:type="dxa"/>
            <w:noWrap/>
            <w:hideMark/>
          </w:tcPr>
          <w:p w:rsidR="00B41F3D" w:rsidRPr="00B41F3D" w:rsidRDefault="00B41F3D" w:rsidP="00B41F3D">
            <w:pPr>
              <w:ind w:firstLine="0"/>
              <w:rPr>
                <w:ins w:id="6380" w:author="Nick.Tolimieri [2]" w:date="2022-09-27T11:52:00Z"/>
                <w:rFonts w:asciiTheme="minorHAnsi" w:eastAsiaTheme="minorHAnsi" w:hAnsiTheme="minorHAnsi" w:cstheme="minorBidi"/>
                <w:sz w:val="22"/>
                <w:szCs w:val="22"/>
                <w:rPrChange w:id="6381" w:author="Nick.Tolimieri [2]" w:date="2022-09-27T11:52:00Z">
                  <w:rPr>
                    <w:ins w:id="6382" w:author="Nick.Tolimieri [2]" w:date="2022-09-27T11:52:00Z"/>
                    <w:rFonts w:ascii="Calibri" w:hAnsi="Calibri" w:cs="Calibri"/>
                    <w:color w:val="000000"/>
                    <w:sz w:val="22"/>
                    <w:szCs w:val="22"/>
                  </w:rPr>
                </w:rPrChange>
              </w:rPr>
              <w:pPrChange w:id="6383" w:author="Nick.Tolimieri [2]" w:date="2022-09-27T11:52:00Z">
                <w:pPr>
                  <w:jc w:val="right"/>
                </w:pPr>
              </w:pPrChange>
            </w:pPr>
            <w:ins w:id="6384" w:author="Nick.Tolimieri [2]" w:date="2022-09-27T11:52:00Z">
              <w:r w:rsidRPr="00B41F3D">
                <w:rPr>
                  <w:rFonts w:asciiTheme="minorHAnsi" w:eastAsiaTheme="minorHAnsi" w:hAnsiTheme="minorHAnsi" w:cstheme="minorBidi"/>
                  <w:sz w:val="22"/>
                  <w:szCs w:val="22"/>
                  <w:rPrChange w:id="6385" w:author="Nick.Tolimieri [2]" w:date="2022-09-27T11:52:00Z">
                    <w:rPr>
                      <w:rFonts w:ascii="Calibri" w:hAnsi="Calibri" w:cs="Calibri"/>
                      <w:color w:val="000000"/>
                      <w:sz w:val="22"/>
                      <w:szCs w:val="22"/>
                    </w:rPr>
                  </w:rPrChange>
                </w:rPr>
                <w:t>3</w:t>
              </w:r>
            </w:ins>
          </w:p>
        </w:tc>
        <w:tc>
          <w:tcPr>
            <w:tcW w:w="960" w:type="dxa"/>
            <w:noWrap/>
            <w:hideMark/>
          </w:tcPr>
          <w:p w:rsidR="00B41F3D" w:rsidRPr="00B41F3D" w:rsidRDefault="00B41F3D" w:rsidP="00B41F3D">
            <w:pPr>
              <w:ind w:firstLine="0"/>
              <w:rPr>
                <w:ins w:id="6386" w:author="Nick.Tolimieri [2]" w:date="2022-09-27T11:52:00Z"/>
                <w:rFonts w:asciiTheme="minorHAnsi" w:eastAsiaTheme="minorHAnsi" w:hAnsiTheme="minorHAnsi" w:cstheme="minorBidi"/>
                <w:sz w:val="22"/>
                <w:szCs w:val="22"/>
                <w:rPrChange w:id="6387" w:author="Nick.Tolimieri [2]" w:date="2022-09-27T11:52:00Z">
                  <w:rPr>
                    <w:ins w:id="6388" w:author="Nick.Tolimieri [2]" w:date="2022-09-27T11:52:00Z"/>
                    <w:rFonts w:ascii="Calibri" w:hAnsi="Calibri" w:cs="Calibri"/>
                    <w:color w:val="000000"/>
                    <w:sz w:val="22"/>
                    <w:szCs w:val="22"/>
                  </w:rPr>
                </w:rPrChange>
              </w:rPr>
              <w:pPrChange w:id="6389" w:author="Nick.Tolimieri [2]" w:date="2022-09-27T11:52:00Z">
                <w:pPr>
                  <w:jc w:val="right"/>
                </w:pPr>
              </w:pPrChange>
            </w:pPr>
            <w:ins w:id="6390" w:author="Nick.Tolimieri [2]" w:date="2022-09-27T11:52:00Z">
              <w:r w:rsidRPr="00B41F3D">
                <w:rPr>
                  <w:rFonts w:asciiTheme="minorHAnsi" w:eastAsiaTheme="minorHAnsi" w:hAnsiTheme="minorHAnsi" w:cstheme="minorBidi"/>
                  <w:sz w:val="22"/>
                  <w:szCs w:val="22"/>
                  <w:rPrChange w:id="6391" w:author="Nick.Tolimieri [2]" w:date="2022-09-27T11:52:00Z">
                    <w:rPr>
                      <w:rFonts w:ascii="Calibri" w:hAnsi="Calibri" w:cs="Calibri"/>
                      <w:color w:val="000000"/>
                      <w:sz w:val="22"/>
                      <w:szCs w:val="22"/>
                    </w:rPr>
                  </w:rPrChange>
                </w:rPr>
                <w:t>26</w:t>
              </w:r>
            </w:ins>
          </w:p>
        </w:tc>
        <w:tc>
          <w:tcPr>
            <w:tcW w:w="960" w:type="dxa"/>
            <w:noWrap/>
            <w:hideMark/>
          </w:tcPr>
          <w:p w:rsidR="00B41F3D" w:rsidRPr="00B41F3D" w:rsidRDefault="00B41F3D" w:rsidP="00B41F3D">
            <w:pPr>
              <w:ind w:firstLine="0"/>
              <w:rPr>
                <w:ins w:id="6392" w:author="Nick.Tolimieri [2]" w:date="2022-09-27T11:52:00Z"/>
                <w:rFonts w:asciiTheme="minorHAnsi" w:eastAsiaTheme="minorHAnsi" w:hAnsiTheme="minorHAnsi" w:cstheme="minorBidi"/>
                <w:sz w:val="22"/>
                <w:szCs w:val="22"/>
                <w:rPrChange w:id="6393" w:author="Nick.Tolimieri [2]" w:date="2022-09-27T11:52:00Z">
                  <w:rPr>
                    <w:ins w:id="6394" w:author="Nick.Tolimieri [2]" w:date="2022-09-27T11:52:00Z"/>
                    <w:rFonts w:ascii="Calibri" w:hAnsi="Calibri" w:cs="Calibri"/>
                    <w:color w:val="000000"/>
                    <w:sz w:val="22"/>
                    <w:szCs w:val="22"/>
                  </w:rPr>
                </w:rPrChange>
              </w:rPr>
              <w:pPrChange w:id="6395" w:author="Nick.Tolimieri [2]" w:date="2022-09-27T11:52:00Z">
                <w:pPr>
                  <w:jc w:val="right"/>
                </w:pPr>
              </w:pPrChange>
            </w:pPr>
            <w:ins w:id="6396" w:author="Nick.Tolimieri [2]" w:date="2022-09-27T11:52:00Z">
              <w:r w:rsidRPr="00B41F3D">
                <w:rPr>
                  <w:rFonts w:asciiTheme="minorHAnsi" w:eastAsiaTheme="minorHAnsi" w:hAnsiTheme="minorHAnsi" w:cstheme="minorBidi"/>
                  <w:sz w:val="22"/>
                  <w:szCs w:val="22"/>
                  <w:rPrChange w:id="6397"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398" w:author="Nick.Tolimieri [2]" w:date="2022-09-27T11:52:00Z"/>
                <w:rFonts w:asciiTheme="minorHAnsi" w:eastAsiaTheme="minorHAnsi" w:hAnsiTheme="minorHAnsi" w:cstheme="minorBidi"/>
                <w:sz w:val="22"/>
                <w:szCs w:val="22"/>
                <w:rPrChange w:id="6399" w:author="Nick.Tolimieri [2]" w:date="2022-09-27T11:52:00Z">
                  <w:rPr>
                    <w:ins w:id="6400" w:author="Nick.Tolimieri [2]" w:date="2022-09-27T11:52:00Z"/>
                    <w:rFonts w:ascii="Calibri" w:hAnsi="Calibri" w:cs="Calibri"/>
                    <w:color w:val="000000"/>
                    <w:sz w:val="22"/>
                    <w:szCs w:val="22"/>
                  </w:rPr>
                </w:rPrChange>
              </w:rPr>
              <w:pPrChange w:id="6401" w:author="Nick.Tolimieri [2]" w:date="2022-09-27T11:52:00Z">
                <w:pPr>
                  <w:jc w:val="right"/>
                </w:pPr>
              </w:pPrChange>
            </w:pPr>
            <w:ins w:id="6402" w:author="Nick.Tolimieri [2]" w:date="2022-09-27T11:52:00Z">
              <w:r w:rsidRPr="00B41F3D">
                <w:rPr>
                  <w:rFonts w:asciiTheme="minorHAnsi" w:eastAsiaTheme="minorHAnsi" w:hAnsiTheme="minorHAnsi" w:cstheme="minorBidi"/>
                  <w:sz w:val="22"/>
                  <w:szCs w:val="22"/>
                  <w:rPrChange w:id="6403" w:author="Nick.Tolimieri [2]" w:date="2022-09-27T11:52:00Z">
                    <w:rPr>
                      <w:rFonts w:ascii="Calibri" w:hAnsi="Calibri" w:cs="Calibri"/>
                      <w:color w:val="000000"/>
                      <w:sz w:val="22"/>
                      <w:szCs w:val="22"/>
                    </w:rPr>
                  </w:rPrChange>
                </w:rPr>
                <w:t>13</w:t>
              </w:r>
            </w:ins>
          </w:p>
        </w:tc>
        <w:tc>
          <w:tcPr>
            <w:tcW w:w="960" w:type="dxa"/>
            <w:noWrap/>
            <w:hideMark/>
          </w:tcPr>
          <w:p w:rsidR="00B41F3D" w:rsidRPr="00B41F3D" w:rsidRDefault="00B41F3D" w:rsidP="00B41F3D">
            <w:pPr>
              <w:ind w:firstLine="0"/>
              <w:rPr>
                <w:ins w:id="6404" w:author="Nick.Tolimieri [2]" w:date="2022-09-27T11:52:00Z"/>
                <w:rFonts w:asciiTheme="minorHAnsi" w:eastAsiaTheme="minorHAnsi" w:hAnsiTheme="minorHAnsi" w:cstheme="minorBidi"/>
                <w:sz w:val="22"/>
                <w:szCs w:val="22"/>
                <w:rPrChange w:id="6405" w:author="Nick.Tolimieri [2]" w:date="2022-09-27T11:52:00Z">
                  <w:rPr>
                    <w:ins w:id="6406" w:author="Nick.Tolimieri [2]" w:date="2022-09-27T11:52:00Z"/>
                    <w:rFonts w:ascii="Calibri" w:hAnsi="Calibri" w:cs="Calibri"/>
                    <w:color w:val="000000"/>
                    <w:sz w:val="22"/>
                    <w:szCs w:val="22"/>
                  </w:rPr>
                </w:rPrChange>
              </w:rPr>
              <w:pPrChange w:id="6407" w:author="Nick.Tolimieri [2]" w:date="2022-09-27T11:52:00Z">
                <w:pPr>
                  <w:jc w:val="right"/>
                </w:pPr>
              </w:pPrChange>
            </w:pPr>
            <w:ins w:id="6408" w:author="Nick.Tolimieri [2]" w:date="2022-09-27T11:52:00Z">
              <w:r w:rsidRPr="00B41F3D">
                <w:rPr>
                  <w:rFonts w:asciiTheme="minorHAnsi" w:eastAsiaTheme="minorHAnsi" w:hAnsiTheme="minorHAnsi" w:cstheme="minorBidi"/>
                  <w:sz w:val="22"/>
                  <w:szCs w:val="22"/>
                  <w:rPrChange w:id="6409" w:author="Nick.Tolimieri [2]" w:date="2022-09-27T11:52:00Z">
                    <w:rPr>
                      <w:rFonts w:ascii="Calibri" w:hAnsi="Calibri" w:cs="Calibri"/>
                      <w:color w:val="000000"/>
                      <w:sz w:val="22"/>
                      <w:szCs w:val="22"/>
                    </w:rPr>
                  </w:rPrChange>
                </w:rPr>
                <w:t>1.93</w:t>
              </w:r>
            </w:ins>
          </w:p>
        </w:tc>
        <w:tc>
          <w:tcPr>
            <w:tcW w:w="960" w:type="dxa"/>
            <w:noWrap/>
            <w:hideMark/>
          </w:tcPr>
          <w:p w:rsidR="00B41F3D" w:rsidRPr="00B41F3D" w:rsidRDefault="00B41F3D" w:rsidP="00B41F3D">
            <w:pPr>
              <w:ind w:firstLine="0"/>
              <w:rPr>
                <w:ins w:id="6410" w:author="Nick.Tolimieri [2]" w:date="2022-09-27T11:52:00Z"/>
                <w:rFonts w:asciiTheme="minorHAnsi" w:eastAsiaTheme="minorHAnsi" w:hAnsiTheme="minorHAnsi" w:cstheme="minorBidi"/>
                <w:sz w:val="22"/>
                <w:szCs w:val="22"/>
                <w:rPrChange w:id="6411" w:author="Nick.Tolimieri [2]" w:date="2022-09-27T11:52:00Z">
                  <w:rPr>
                    <w:ins w:id="6412" w:author="Nick.Tolimieri [2]" w:date="2022-09-27T11:52:00Z"/>
                    <w:rFonts w:ascii="Calibri" w:hAnsi="Calibri" w:cs="Calibri"/>
                    <w:color w:val="000000"/>
                    <w:sz w:val="22"/>
                    <w:szCs w:val="22"/>
                  </w:rPr>
                </w:rPrChange>
              </w:rPr>
              <w:pPrChange w:id="6413" w:author="Nick.Tolimieri [2]" w:date="2022-09-27T11:52:00Z">
                <w:pPr>
                  <w:jc w:val="right"/>
                </w:pPr>
              </w:pPrChange>
            </w:pPr>
            <w:ins w:id="6414" w:author="Nick.Tolimieri [2]" w:date="2022-09-27T11:52:00Z">
              <w:r w:rsidRPr="00B41F3D">
                <w:rPr>
                  <w:rFonts w:asciiTheme="minorHAnsi" w:eastAsiaTheme="minorHAnsi" w:hAnsiTheme="minorHAnsi" w:cstheme="minorBidi"/>
                  <w:sz w:val="22"/>
                  <w:szCs w:val="22"/>
                  <w:rPrChange w:id="6415" w:author="Nick.Tolimieri [2]" w:date="2022-09-27T11:52:00Z">
                    <w:rPr>
                      <w:rFonts w:ascii="Calibri" w:hAnsi="Calibri" w:cs="Calibri"/>
                      <w:color w:val="000000"/>
                      <w:sz w:val="22"/>
                      <w:szCs w:val="22"/>
                    </w:rPr>
                  </w:rPrChange>
                </w:rPr>
                <w:t>0.32</w:t>
              </w:r>
            </w:ins>
          </w:p>
        </w:tc>
      </w:tr>
      <w:tr w:rsidR="00B41F3D" w:rsidRPr="00B41F3D" w:rsidTr="00B41F3D">
        <w:trPr>
          <w:divId w:val="820847304"/>
          <w:trHeight w:val="300"/>
          <w:ins w:id="6416" w:author="Nick.Tolimieri [2]" w:date="2022-09-27T11:52:00Z"/>
        </w:trPr>
        <w:tc>
          <w:tcPr>
            <w:tcW w:w="960" w:type="dxa"/>
            <w:noWrap/>
            <w:hideMark/>
          </w:tcPr>
          <w:p w:rsidR="00B41F3D" w:rsidRPr="00B41F3D" w:rsidRDefault="00B41F3D" w:rsidP="00B41F3D">
            <w:pPr>
              <w:ind w:firstLine="0"/>
              <w:rPr>
                <w:ins w:id="6417" w:author="Nick.Tolimieri [2]" w:date="2022-09-27T11:52:00Z"/>
                <w:rFonts w:asciiTheme="minorHAnsi" w:eastAsiaTheme="minorHAnsi" w:hAnsiTheme="minorHAnsi" w:cstheme="minorBidi"/>
                <w:sz w:val="22"/>
                <w:szCs w:val="22"/>
                <w:rPrChange w:id="6418" w:author="Nick.Tolimieri [2]" w:date="2022-09-27T11:52:00Z">
                  <w:rPr>
                    <w:ins w:id="6419" w:author="Nick.Tolimieri [2]" w:date="2022-09-27T11:52:00Z"/>
                    <w:rFonts w:ascii="Calibri" w:hAnsi="Calibri" w:cs="Calibri"/>
                    <w:color w:val="000000"/>
                    <w:sz w:val="22"/>
                    <w:szCs w:val="22"/>
                  </w:rPr>
                </w:rPrChange>
              </w:rPr>
              <w:pPrChange w:id="6420" w:author="Nick.Tolimieri [2]" w:date="2022-09-27T11:52:00Z">
                <w:pPr/>
              </w:pPrChange>
            </w:pPr>
            <w:proofErr w:type="spellStart"/>
            <w:ins w:id="6421" w:author="Nick.Tolimieri [2]" w:date="2022-09-27T11:52:00Z">
              <w:r w:rsidRPr="00B41F3D">
                <w:rPr>
                  <w:rFonts w:asciiTheme="minorHAnsi" w:eastAsiaTheme="minorHAnsi" w:hAnsiTheme="minorHAnsi" w:cstheme="minorBidi"/>
                  <w:sz w:val="22"/>
                  <w:szCs w:val="22"/>
                  <w:rPrChange w:id="6422"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6423"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6424"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6425"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6426" w:author="Nick.Tolimieri [2]" w:date="2022-09-27T11:52:00Z"/>
                <w:rFonts w:asciiTheme="minorHAnsi" w:eastAsiaTheme="minorHAnsi" w:hAnsiTheme="minorHAnsi" w:cstheme="minorBidi"/>
                <w:sz w:val="22"/>
                <w:szCs w:val="22"/>
                <w:rPrChange w:id="6427" w:author="Nick.Tolimieri [2]" w:date="2022-09-27T11:52:00Z">
                  <w:rPr>
                    <w:ins w:id="6428" w:author="Nick.Tolimieri [2]" w:date="2022-09-27T11:52:00Z"/>
                    <w:rFonts w:ascii="Calibri" w:hAnsi="Calibri" w:cs="Calibri"/>
                    <w:color w:val="000000"/>
                    <w:sz w:val="22"/>
                    <w:szCs w:val="22"/>
                  </w:rPr>
                </w:rPrChange>
              </w:rPr>
              <w:pPrChange w:id="6429" w:author="Nick.Tolimieri [2]" w:date="2022-09-27T11:52:00Z">
                <w:pPr>
                  <w:jc w:val="right"/>
                </w:pPr>
              </w:pPrChange>
            </w:pPr>
            <w:ins w:id="6430" w:author="Nick.Tolimieri [2]" w:date="2022-09-27T11:52:00Z">
              <w:r w:rsidRPr="00B41F3D">
                <w:rPr>
                  <w:rFonts w:asciiTheme="minorHAnsi" w:eastAsiaTheme="minorHAnsi" w:hAnsiTheme="minorHAnsi" w:cstheme="minorBidi"/>
                  <w:sz w:val="22"/>
                  <w:szCs w:val="22"/>
                  <w:rPrChange w:id="6431" w:author="Nick.Tolimieri [2]" w:date="2022-09-27T11:52:00Z">
                    <w:rPr>
                      <w:rFonts w:ascii="Calibri" w:hAnsi="Calibri" w:cs="Calibri"/>
                      <w:color w:val="000000"/>
                      <w:sz w:val="22"/>
                      <w:szCs w:val="22"/>
                    </w:rPr>
                  </w:rPrChange>
                </w:rPr>
                <w:t>2020</w:t>
              </w:r>
            </w:ins>
          </w:p>
        </w:tc>
        <w:tc>
          <w:tcPr>
            <w:tcW w:w="960" w:type="dxa"/>
            <w:noWrap/>
            <w:hideMark/>
          </w:tcPr>
          <w:p w:rsidR="00B41F3D" w:rsidRPr="00B41F3D" w:rsidRDefault="00B41F3D" w:rsidP="00B41F3D">
            <w:pPr>
              <w:ind w:firstLine="0"/>
              <w:rPr>
                <w:ins w:id="6432" w:author="Nick.Tolimieri [2]" w:date="2022-09-27T11:52:00Z"/>
                <w:rFonts w:asciiTheme="minorHAnsi" w:eastAsiaTheme="minorHAnsi" w:hAnsiTheme="minorHAnsi" w:cstheme="minorBidi"/>
                <w:sz w:val="22"/>
                <w:szCs w:val="22"/>
                <w:rPrChange w:id="6433" w:author="Nick.Tolimieri [2]" w:date="2022-09-27T11:52:00Z">
                  <w:rPr>
                    <w:ins w:id="6434" w:author="Nick.Tolimieri [2]" w:date="2022-09-27T11:52:00Z"/>
                    <w:rFonts w:ascii="Calibri" w:hAnsi="Calibri" w:cs="Calibri"/>
                    <w:color w:val="000000"/>
                    <w:sz w:val="22"/>
                    <w:szCs w:val="22"/>
                  </w:rPr>
                </w:rPrChange>
              </w:rPr>
              <w:pPrChange w:id="6435" w:author="Nick.Tolimieri [2]" w:date="2022-09-27T11:52:00Z">
                <w:pPr>
                  <w:jc w:val="right"/>
                </w:pPr>
              </w:pPrChange>
            </w:pPr>
            <w:ins w:id="6436" w:author="Nick.Tolimieri [2]" w:date="2022-09-27T11:52:00Z">
              <w:r w:rsidRPr="00B41F3D">
                <w:rPr>
                  <w:rFonts w:asciiTheme="minorHAnsi" w:eastAsiaTheme="minorHAnsi" w:hAnsiTheme="minorHAnsi" w:cstheme="minorBidi"/>
                  <w:sz w:val="22"/>
                  <w:szCs w:val="22"/>
                  <w:rPrChange w:id="643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438" w:author="Nick.Tolimieri [2]" w:date="2022-09-27T11:52:00Z"/>
                <w:rFonts w:asciiTheme="minorHAnsi" w:eastAsiaTheme="minorHAnsi" w:hAnsiTheme="minorHAnsi" w:cstheme="minorBidi"/>
                <w:sz w:val="22"/>
                <w:szCs w:val="22"/>
                <w:rPrChange w:id="6439" w:author="Nick.Tolimieri [2]" w:date="2022-09-27T11:52:00Z">
                  <w:rPr>
                    <w:ins w:id="6440" w:author="Nick.Tolimieri [2]" w:date="2022-09-27T11:52:00Z"/>
                    <w:rFonts w:ascii="Calibri" w:hAnsi="Calibri" w:cs="Calibri"/>
                    <w:color w:val="000000"/>
                    <w:sz w:val="22"/>
                    <w:szCs w:val="22"/>
                  </w:rPr>
                </w:rPrChange>
              </w:rPr>
              <w:pPrChange w:id="6441" w:author="Nick.Tolimieri [2]" w:date="2022-09-27T11:52:00Z">
                <w:pPr>
                  <w:jc w:val="right"/>
                </w:pPr>
              </w:pPrChange>
            </w:pPr>
            <w:ins w:id="6442" w:author="Nick.Tolimieri [2]" w:date="2022-09-27T11:52:00Z">
              <w:r w:rsidRPr="00B41F3D">
                <w:rPr>
                  <w:rFonts w:asciiTheme="minorHAnsi" w:eastAsiaTheme="minorHAnsi" w:hAnsiTheme="minorHAnsi" w:cstheme="minorBidi"/>
                  <w:sz w:val="22"/>
                  <w:szCs w:val="22"/>
                  <w:rPrChange w:id="6443" w:author="Nick.Tolimieri [2]" w:date="2022-09-27T11:52:00Z">
                    <w:rPr>
                      <w:rFonts w:ascii="Calibri" w:hAnsi="Calibri" w:cs="Calibri"/>
                      <w:color w:val="000000"/>
                      <w:sz w:val="22"/>
                      <w:szCs w:val="22"/>
                    </w:rPr>
                  </w:rPrChange>
                </w:rPr>
                <w:t>27</w:t>
              </w:r>
            </w:ins>
          </w:p>
        </w:tc>
        <w:tc>
          <w:tcPr>
            <w:tcW w:w="960" w:type="dxa"/>
            <w:noWrap/>
            <w:hideMark/>
          </w:tcPr>
          <w:p w:rsidR="00B41F3D" w:rsidRPr="00B41F3D" w:rsidRDefault="00B41F3D" w:rsidP="00B41F3D">
            <w:pPr>
              <w:ind w:firstLine="0"/>
              <w:rPr>
                <w:ins w:id="6444" w:author="Nick.Tolimieri [2]" w:date="2022-09-27T11:52:00Z"/>
                <w:rFonts w:asciiTheme="minorHAnsi" w:eastAsiaTheme="minorHAnsi" w:hAnsiTheme="minorHAnsi" w:cstheme="minorBidi"/>
                <w:sz w:val="22"/>
                <w:szCs w:val="22"/>
                <w:rPrChange w:id="6445" w:author="Nick.Tolimieri [2]" w:date="2022-09-27T11:52:00Z">
                  <w:rPr>
                    <w:ins w:id="6446" w:author="Nick.Tolimieri [2]" w:date="2022-09-27T11:52:00Z"/>
                    <w:rFonts w:ascii="Calibri" w:hAnsi="Calibri" w:cs="Calibri"/>
                    <w:color w:val="000000"/>
                    <w:sz w:val="22"/>
                    <w:szCs w:val="22"/>
                  </w:rPr>
                </w:rPrChange>
              </w:rPr>
              <w:pPrChange w:id="6447" w:author="Nick.Tolimieri [2]" w:date="2022-09-27T11:52:00Z">
                <w:pPr>
                  <w:jc w:val="right"/>
                </w:pPr>
              </w:pPrChange>
            </w:pPr>
            <w:ins w:id="6448" w:author="Nick.Tolimieri [2]" w:date="2022-09-27T11:52:00Z">
              <w:r w:rsidRPr="00B41F3D">
                <w:rPr>
                  <w:rFonts w:asciiTheme="minorHAnsi" w:eastAsiaTheme="minorHAnsi" w:hAnsiTheme="minorHAnsi" w:cstheme="minorBidi"/>
                  <w:sz w:val="22"/>
                  <w:szCs w:val="22"/>
                  <w:rPrChange w:id="6449"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6450" w:author="Nick.Tolimieri [2]" w:date="2022-09-27T11:52:00Z"/>
                <w:rFonts w:asciiTheme="minorHAnsi" w:eastAsiaTheme="minorHAnsi" w:hAnsiTheme="minorHAnsi" w:cstheme="minorBidi"/>
                <w:sz w:val="22"/>
                <w:szCs w:val="22"/>
                <w:rPrChange w:id="6451" w:author="Nick.Tolimieri [2]" w:date="2022-09-27T11:52:00Z">
                  <w:rPr>
                    <w:ins w:id="6452" w:author="Nick.Tolimieri [2]" w:date="2022-09-27T11:52:00Z"/>
                    <w:rFonts w:ascii="Calibri" w:hAnsi="Calibri" w:cs="Calibri"/>
                    <w:color w:val="000000"/>
                    <w:sz w:val="22"/>
                    <w:szCs w:val="22"/>
                  </w:rPr>
                </w:rPrChange>
              </w:rPr>
              <w:pPrChange w:id="6453" w:author="Nick.Tolimieri [2]" w:date="2022-09-27T11:52:00Z">
                <w:pPr>
                  <w:jc w:val="right"/>
                </w:pPr>
              </w:pPrChange>
            </w:pPr>
            <w:ins w:id="6454" w:author="Nick.Tolimieri [2]" w:date="2022-09-27T11:52:00Z">
              <w:r w:rsidRPr="00B41F3D">
                <w:rPr>
                  <w:rFonts w:asciiTheme="minorHAnsi" w:eastAsiaTheme="minorHAnsi" w:hAnsiTheme="minorHAnsi" w:cstheme="minorBidi"/>
                  <w:sz w:val="22"/>
                  <w:szCs w:val="22"/>
                  <w:rPrChange w:id="6455" w:author="Nick.Tolimieri [2]" w:date="2022-09-27T11:52:00Z">
                    <w:rPr>
                      <w:rFonts w:ascii="Calibri" w:hAnsi="Calibri" w:cs="Calibri"/>
                      <w:color w:val="000000"/>
                      <w:sz w:val="22"/>
                      <w:szCs w:val="22"/>
                    </w:rPr>
                  </w:rPrChange>
                </w:rPr>
                <w:t>21</w:t>
              </w:r>
            </w:ins>
          </w:p>
        </w:tc>
        <w:tc>
          <w:tcPr>
            <w:tcW w:w="960" w:type="dxa"/>
            <w:noWrap/>
            <w:hideMark/>
          </w:tcPr>
          <w:p w:rsidR="00B41F3D" w:rsidRPr="00B41F3D" w:rsidRDefault="00B41F3D" w:rsidP="00B41F3D">
            <w:pPr>
              <w:ind w:firstLine="0"/>
              <w:rPr>
                <w:ins w:id="6456" w:author="Nick.Tolimieri [2]" w:date="2022-09-27T11:52:00Z"/>
                <w:rFonts w:asciiTheme="minorHAnsi" w:eastAsiaTheme="minorHAnsi" w:hAnsiTheme="minorHAnsi" w:cstheme="minorBidi"/>
                <w:sz w:val="22"/>
                <w:szCs w:val="22"/>
                <w:rPrChange w:id="6457" w:author="Nick.Tolimieri [2]" w:date="2022-09-27T11:52:00Z">
                  <w:rPr>
                    <w:ins w:id="6458" w:author="Nick.Tolimieri [2]" w:date="2022-09-27T11:52:00Z"/>
                    <w:rFonts w:ascii="Calibri" w:hAnsi="Calibri" w:cs="Calibri"/>
                    <w:color w:val="000000"/>
                    <w:sz w:val="22"/>
                    <w:szCs w:val="22"/>
                  </w:rPr>
                </w:rPrChange>
              </w:rPr>
              <w:pPrChange w:id="6459" w:author="Nick.Tolimieri [2]" w:date="2022-09-27T11:52:00Z">
                <w:pPr>
                  <w:jc w:val="right"/>
                </w:pPr>
              </w:pPrChange>
            </w:pPr>
            <w:ins w:id="6460" w:author="Nick.Tolimieri [2]" w:date="2022-09-27T11:52:00Z">
              <w:r w:rsidRPr="00B41F3D">
                <w:rPr>
                  <w:rFonts w:asciiTheme="minorHAnsi" w:eastAsiaTheme="minorHAnsi" w:hAnsiTheme="minorHAnsi" w:cstheme="minorBidi"/>
                  <w:sz w:val="22"/>
                  <w:szCs w:val="22"/>
                  <w:rPrChange w:id="6461" w:author="Nick.Tolimieri [2]" w:date="2022-09-27T11:52:00Z">
                    <w:rPr>
                      <w:rFonts w:ascii="Calibri" w:hAnsi="Calibri" w:cs="Calibri"/>
                      <w:color w:val="000000"/>
                      <w:sz w:val="22"/>
                      <w:szCs w:val="22"/>
                    </w:rPr>
                  </w:rPrChange>
                </w:rPr>
                <w:t>21</w:t>
              </w:r>
            </w:ins>
          </w:p>
        </w:tc>
        <w:tc>
          <w:tcPr>
            <w:tcW w:w="960" w:type="dxa"/>
            <w:noWrap/>
            <w:hideMark/>
          </w:tcPr>
          <w:p w:rsidR="00B41F3D" w:rsidRPr="00B41F3D" w:rsidRDefault="00B41F3D" w:rsidP="00B41F3D">
            <w:pPr>
              <w:ind w:firstLine="0"/>
              <w:rPr>
                <w:ins w:id="6462" w:author="Nick.Tolimieri [2]" w:date="2022-09-27T11:52:00Z"/>
                <w:rFonts w:asciiTheme="minorHAnsi" w:eastAsiaTheme="minorHAnsi" w:hAnsiTheme="minorHAnsi" w:cstheme="minorBidi"/>
                <w:sz w:val="22"/>
                <w:szCs w:val="22"/>
                <w:rPrChange w:id="6463" w:author="Nick.Tolimieri [2]" w:date="2022-09-27T11:52:00Z">
                  <w:rPr>
                    <w:ins w:id="6464" w:author="Nick.Tolimieri [2]" w:date="2022-09-27T11:52:00Z"/>
                    <w:rFonts w:ascii="Calibri" w:hAnsi="Calibri" w:cs="Calibri"/>
                    <w:color w:val="000000"/>
                    <w:sz w:val="22"/>
                    <w:szCs w:val="22"/>
                  </w:rPr>
                </w:rPrChange>
              </w:rPr>
              <w:pPrChange w:id="6465" w:author="Nick.Tolimieri [2]" w:date="2022-09-27T11:52:00Z">
                <w:pPr>
                  <w:jc w:val="right"/>
                </w:pPr>
              </w:pPrChange>
            </w:pPr>
            <w:ins w:id="6466" w:author="Nick.Tolimieri [2]" w:date="2022-09-27T11:52:00Z">
              <w:r w:rsidRPr="00B41F3D">
                <w:rPr>
                  <w:rFonts w:asciiTheme="minorHAnsi" w:eastAsiaTheme="minorHAnsi" w:hAnsiTheme="minorHAnsi" w:cstheme="minorBidi"/>
                  <w:sz w:val="22"/>
                  <w:szCs w:val="22"/>
                  <w:rPrChange w:id="6467" w:author="Nick.Tolimieri [2]" w:date="2022-09-27T11:52:00Z">
                    <w:rPr>
                      <w:rFonts w:ascii="Calibri" w:hAnsi="Calibri" w:cs="Calibri"/>
                      <w:color w:val="000000"/>
                      <w:sz w:val="22"/>
                      <w:szCs w:val="22"/>
                    </w:rPr>
                  </w:rPrChange>
                </w:rPr>
                <w:t>21</w:t>
              </w:r>
            </w:ins>
          </w:p>
        </w:tc>
        <w:tc>
          <w:tcPr>
            <w:tcW w:w="960" w:type="dxa"/>
            <w:noWrap/>
            <w:hideMark/>
          </w:tcPr>
          <w:p w:rsidR="00B41F3D" w:rsidRPr="00B41F3D" w:rsidRDefault="00B41F3D" w:rsidP="00B41F3D">
            <w:pPr>
              <w:ind w:firstLine="0"/>
              <w:rPr>
                <w:ins w:id="6468" w:author="Nick.Tolimieri [2]" w:date="2022-09-27T11:52:00Z"/>
                <w:rFonts w:asciiTheme="minorHAnsi" w:eastAsiaTheme="minorHAnsi" w:hAnsiTheme="minorHAnsi" w:cstheme="minorBidi"/>
                <w:sz w:val="22"/>
                <w:szCs w:val="22"/>
                <w:rPrChange w:id="6469" w:author="Nick.Tolimieri [2]" w:date="2022-09-27T11:52:00Z">
                  <w:rPr>
                    <w:ins w:id="6470" w:author="Nick.Tolimieri [2]" w:date="2022-09-27T11:52:00Z"/>
                    <w:rFonts w:ascii="Calibri" w:hAnsi="Calibri" w:cs="Calibri"/>
                    <w:color w:val="000000"/>
                    <w:sz w:val="22"/>
                    <w:szCs w:val="22"/>
                  </w:rPr>
                </w:rPrChange>
              </w:rPr>
              <w:pPrChange w:id="6471" w:author="Nick.Tolimieri [2]" w:date="2022-09-27T11:52:00Z">
                <w:pPr>
                  <w:jc w:val="right"/>
                </w:pPr>
              </w:pPrChange>
            </w:pPr>
            <w:ins w:id="6472" w:author="Nick.Tolimieri [2]" w:date="2022-09-27T11:52:00Z">
              <w:r w:rsidRPr="00B41F3D">
                <w:rPr>
                  <w:rFonts w:asciiTheme="minorHAnsi" w:eastAsiaTheme="minorHAnsi" w:hAnsiTheme="minorHAnsi" w:cstheme="minorBidi"/>
                  <w:sz w:val="22"/>
                  <w:szCs w:val="22"/>
                  <w:rPrChange w:id="6473" w:author="Nick.Tolimieri [2]" w:date="2022-09-27T11:52:00Z">
                    <w:rPr>
                      <w:rFonts w:ascii="Calibri" w:hAnsi="Calibri" w:cs="Calibri"/>
                      <w:color w:val="000000"/>
                      <w:sz w:val="22"/>
                      <w:szCs w:val="22"/>
                    </w:rPr>
                  </w:rPrChange>
                </w:rPr>
                <w:t>1.89</w:t>
              </w:r>
            </w:ins>
          </w:p>
        </w:tc>
        <w:tc>
          <w:tcPr>
            <w:tcW w:w="960" w:type="dxa"/>
            <w:noWrap/>
            <w:hideMark/>
          </w:tcPr>
          <w:p w:rsidR="00B41F3D" w:rsidRPr="00B41F3D" w:rsidRDefault="00B41F3D" w:rsidP="00B41F3D">
            <w:pPr>
              <w:ind w:firstLine="0"/>
              <w:rPr>
                <w:ins w:id="6474" w:author="Nick.Tolimieri [2]" w:date="2022-09-27T11:52:00Z"/>
                <w:rFonts w:asciiTheme="minorHAnsi" w:eastAsiaTheme="minorHAnsi" w:hAnsiTheme="minorHAnsi" w:cstheme="minorBidi"/>
                <w:sz w:val="22"/>
                <w:szCs w:val="22"/>
                <w:rPrChange w:id="6475" w:author="Nick.Tolimieri [2]" w:date="2022-09-27T11:52:00Z">
                  <w:rPr>
                    <w:ins w:id="6476" w:author="Nick.Tolimieri [2]" w:date="2022-09-27T11:52:00Z"/>
                    <w:rFonts w:ascii="Calibri" w:hAnsi="Calibri" w:cs="Calibri"/>
                    <w:color w:val="000000"/>
                    <w:sz w:val="22"/>
                    <w:szCs w:val="22"/>
                  </w:rPr>
                </w:rPrChange>
              </w:rPr>
              <w:pPrChange w:id="6477" w:author="Nick.Tolimieri [2]" w:date="2022-09-27T11:52:00Z">
                <w:pPr>
                  <w:jc w:val="right"/>
                </w:pPr>
              </w:pPrChange>
            </w:pPr>
            <w:ins w:id="6478" w:author="Nick.Tolimieri [2]" w:date="2022-09-27T11:52:00Z">
              <w:r w:rsidRPr="00B41F3D">
                <w:rPr>
                  <w:rFonts w:asciiTheme="minorHAnsi" w:eastAsiaTheme="minorHAnsi" w:hAnsiTheme="minorHAnsi" w:cstheme="minorBidi"/>
                  <w:sz w:val="22"/>
                  <w:szCs w:val="22"/>
                  <w:rPrChange w:id="6479" w:author="Nick.Tolimieri [2]" w:date="2022-09-27T11:52:00Z">
                    <w:rPr>
                      <w:rFonts w:ascii="Calibri" w:hAnsi="Calibri" w:cs="Calibri"/>
                      <w:color w:val="000000"/>
                      <w:sz w:val="22"/>
                      <w:szCs w:val="22"/>
                    </w:rPr>
                  </w:rPrChange>
                </w:rPr>
                <w:t>0.64</w:t>
              </w:r>
            </w:ins>
          </w:p>
        </w:tc>
      </w:tr>
      <w:tr w:rsidR="00B41F3D" w:rsidRPr="00B41F3D" w:rsidTr="00B41F3D">
        <w:trPr>
          <w:divId w:val="820847304"/>
          <w:trHeight w:val="300"/>
          <w:ins w:id="6480" w:author="Nick.Tolimieri [2]" w:date="2022-09-27T11:52:00Z"/>
        </w:trPr>
        <w:tc>
          <w:tcPr>
            <w:tcW w:w="960" w:type="dxa"/>
            <w:noWrap/>
            <w:hideMark/>
          </w:tcPr>
          <w:p w:rsidR="00B41F3D" w:rsidRPr="00B41F3D" w:rsidRDefault="00B41F3D" w:rsidP="00B41F3D">
            <w:pPr>
              <w:ind w:firstLine="0"/>
              <w:rPr>
                <w:ins w:id="6481" w:author="Nick.Tolimieri [2]" w:date="2022-09-27T11:52:00Z"/>
                <w:rFonts w:asciiTheme="minorHAnsi" w:eastAsiaTheme="minorHAnsi" w:hAnsiTheme="minorHAnsi" w:cstheme="minorBidi"/>
                <w:sz w:val="22"/>
                <w:szCs w:val="22"/>
                <w:rPrChange w:id="6482" w:author="Nick.Tolimieri [2]" w:date="2022-09-27T11:52:00Z">
                  <w:rPr>
                    <w:ins w:id="6483" w:author="Nick.Tolimieri [2]" w:date="2022-09-27T11:52:00Z"/>
                    <w:rFonts w:ascii="Calibri" w:hAnsi="Calibri" w:cs="Calibri"/>
                    <w:color w:val="000000"/>
                    <w:sz w:val="22"/>
                    <w:szCs w:val="22"/>
                  </w:rPr>
                </w:rPrChange>
              </w:rPr>
              <w:pPrChange w:id="6484" w:author="Nick.Tolimieri [2]" w:date="2022-09-27T11:52:00Z">
                <w:pPr/>
              </w:pPrChange>
            </w:pPr>
            <w:proofErr w:type="spellStart"/>
            <w:ins w:id="6485" w:author="Nick.Tolimieri [2]" w:date="2022-09-27T11:52:00Z">
              <w:r w:rsidRPr="00B41F3D">
                <w:rPr>
                  <w:rFonts w:asciiTheme="minorHAnsi" w:eastAsiaTheme="minorHAnsi" w:hAnsiTheme="minorHAnsi" w:cstheme="minorBidi"/>
                  <w:sz w:val="22"/>
                  <w:szCs w:val="22"/>
                  <w:rPrChange w:id="6486" w:author="Nick.Tolimieri [2]" w:date="2022-09-27T11:52:00Z">
                    <w:rPr>
                      <w:rFonts w:ascii="Calibri" w:hAnsi="Calibri" w:cs="Calibri"/>
                      <w:color w:val="000000"/>
                      <w:sz w:val="22"/>
                      <w:szCs w:val="22"/>
                    </w:rPr>
                  </w:rPrChange>
                </w:rPr>
                <w:t>Tatoosh</w:t>
              </w:r>
              <w:proofErr w:type="spellEnd"/>
              <w:r w:rsidRPr="00B41F3D">
                <w:rPr>
                  <w:rFonts w:asciiTheme="minorHAnsi" w:eastAsiaTheme="minorHAnsi" w:hAnsiTheme="minorHAnsi" w:cstheme="minorBidi"/>
                  <w:sz w:val="22"/>
                  <w:szCs w:val="22"/>
                  <w:rPrChange w:id="6487" w:author="Nick.Tolimieri [2]" w:date="2022-09-27T11:52:00Z">
                    <w:rPr>
                      <w:rFonts w:ascii="Calibri" w:hAnsi="Calibri" w:cs="Calibri"/>
                      <w:color w:val="000000"/>
                      <w:sz w:val="22"/>
                      <w:szCs w:val="22"/>
                    </w:rPr>
                  </w:rPrChange>
                </w:rPr>
                <w:t xml:space="preserve"> Is. &amp; </w:t>
              </w:r>
              <w:proofErr w:type="spellStart"/>
              <w:r w:rsidRPr="00B41F3D">
                <w:rPr>
                  <w:rFonts w:asciiTheme="minorHAnsi" w:eastAsiaTheme="minorHAnsi" w:hAnsiTheme="minorHAnsi" w:cstheme="minorBidi"/>
                  <w:sz w:val="22"/>
                  <w:szCs w:val="22"/>
                  <w:rPrChange w:id="6488" w:author="Nick.Tolimieri [2]" w:date="2022-09-27T11:52:00Z">
                    <w:rPr>
                      <w:rFonts w:ascii="Calibri" w:hAnsi="Calibri" w:cs="Calibri"/>
                      <w:color w:val="000000"/>
                      <w:sz w:val="22"/>
                      <w:szCs w:val="22"/>
                    </w:rPr>
                  </w:rPrChange>
                </w:rPr>
                <w:t>Neah</w:t>
              </w:r>
              <w:proofErr w:type="spellEnd"/>
              <w:r w:rsidRPr="00B41F3D">
                <w:rPr>
                  <w:rFonts w:asciiTheme="minorHAnsi" w:eastAsiaTheme="minorHAnsi" w:hAnsiTheme="minorHAnsi" w:cstheme="minorBidi"/>
                  <w:sz w:val="22"/>
                  <w:szCs w:val="22"/>
                  <w:rPrChange w:id="6489" w:author="Nick.Tolimieri [2]" w:date="2022-09-27T11:52:00Z">
                    <w:rPr>
                      <w:rFonts w:ascii="Calibri" w:hAnsi="Calibri" w:cs="Calibri"/>
                      <w:color w:val="000000"/>
                      <w:sz w:val="22"/>
                      <w:szCs w:val="22"/>
                    </w:rPr>
                  </w:rPrChange>
                </w:rPr>
                <w:t xml:space="preserve"> B.</w:t>
              </w:r>
            </w:ins>
          </w:p>
        </w:tc>
        <w:tc>
          <w:tcPr>
            <w:tcW w:w="960" w:type="dxa"/>
            <w:noWrap/>
            <w:hideMark/>
          </w:tcPr>
          <w:p w:rsidR="00B41F3D" w:rsidRPr="00B41F3D" w:rsidRDefault="00B41F3D" w:rsidP="00B41F3D">
            <w:pPr>
              <w:ind w:firstLine="0"/>
              <w:rPr>
                <w:ins w:id="6490" w:author="Nick.Tolimieri [2]" w:date="2022-09-27T11:52:00Z"/>
                <w:rFonts w:asciiTheme="minorHAnsi" w:eastAsiaTheme="minorHAnsi" w:hAnsiTheme="minorHAnsi" w:cstheme="minorBidi"/>
                <w:sz w:val="22"/>
                <w:szCs w:val="22"/>
                <w:rPrChange w:id="6491" w:author="Nick.Tolimieri [2]" w:date="2022-09-27T11:52:00Z">
                  <w:rPr>
                    <w:ins w:id="6492" w:author="Nick.Tolimieri [2]" w:date="2022-09-27T11:52:00Z"/>
                    <w:rFonts w:ascii="Calibri" w:hAnsi="Calibri" w:cs="Calibri"/>
                    <w:color w:val="000000"/>
                    <w:sz w:val="22"/>
                    <w:szCs w:val="22"/>
                  </w:rPr>
                </w:rPrChange>
              </w:rPr>
              <w:pPrChange w:id="6493" w:author="Nick.Tolimieri [2]" w:date="2022-09-27T11:52:00Z">
                <w:pPr>
                  <w:jc w:val="right"/>
                </w:pPr>
              </w:pPrChange>
            </w:pPr>
            <w:ins w:id="6494" w:author="Nick.Tolimieri [2]" w:date="2022-09-27T11:52:00Z">
              <w:r w:rsidRPr="00B41F3D">
                <w:rPr>
                  <w:rFonts w:asciiTheme="minorHAnsi" w:eastAsiaTheme="minorHAnsi" w:hAnsiTheme="minorHAnsi" w:cstheme="minorBidi"/>
                  <w:sz w:val="22"/>
                  <w:szCs w:val="22"/>
                  <w:rPrChange w:id="6495" w:author="Nick.Tolimieri [2]" w:date="2022-09-27T11:52:00Z">
                    <w:rPr>
                      <w:rFonts w:ascii="Calibri" w:hAnsi="Calibri" w:cs="Calibri"/>
                      <w:color w:val="000000"/>
                      <w:sz w:val="22"/>
                      <w:szCs w:val="22"/>
                    </w:rPr>
                  </w:rPrChange>
                </w:rPr>
                <w:t>2021</w:t>
              </w:r>
            </w:ins>
          </w:p>
        </w:tc>
        <w:tc>
          <w:tcPr>
            <w:tcW w:w="960" w:type="dxa"/>
            <w:noWrap/>
            <w:hideMark/>
          </w:tcPr>
          <w:p w:rsidR="00B41F3D" w:rsidRPr="00B41F3D" w:rsidRDefault="00B41F3D" w:rsidP="00B41F3D">
            <w:pPr>
              <w:ind w:firstLine="0"/>
              <w:rPr>
                <w:ins w:id="6496" w:author="Nick.Tolimieri [2]" w:date="2022-09-27T11:52:00Z"/>
                <w:rFonts w:asciiTheme="minorHAnsi" w:eastAsiaTheme="minorHAnsi" w:hAnsiTheme="minorHAnsi" w:cstheme="minorBidi"/>
                <w:sz w:val="22"/>
                <w:szCs w:val="22"/>
                <w:rPrChange w:id="6497" w:author="Nick.Tolimieri [2]" w:date="2022-09-27T11:52:00Z">
                  <w:rPr>
                    <w:ins w:id="6498" w:author="Nick.Tolimieri [2]" w:date="2022-09-27T11:52:00Z"/>
                    <w:rFonts w:ascii="Calibri" w:hAnsi="Calibri" w:cs="Calibri"/>
                    <w:color w:val="000000"/>
                    <w:sz w:val="22"/>
                    <w:szCs w:val="22"/>
                  </w:rPr>
                </w:rPrChange>
              </w:rPr>
              <w:pPrChange w:id="6499" w:author="Nick.Tolimieri [2]" w:date="2022-09-27T11:52:00Z">
                <w:pPr>
                  <w:jc w:val="right"/>
                </w:pPr>
              </w:pPrChange>
            </w:pPr>
            <w:ins w:id="6500" w:author="Nick.Tolimieri [2]" w:date="2022-09-27T11:52:00Z">
              <w:r w:rsidRPr="00B41F3D">
                <w:rPr>
                  <w:rFonts w:asciiTheme="minorHAnsi" w:eastAsiaTheme="minorHAnsi" w:hAnsiTheme="minorHAnsi" w:cstheme="minorBidi"/>
                  <w:sz w:val="22"/>
                  <w:szCs w:val="22"/>
                  <w:rPrChange w:id="650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502" w:author="Nick.Tolimieri [2]" w:date="2022-09-27T11:52:00Z"/>
                <w:rFonts w:asciiTheme="minorHAnsi" w:eastAsiaTheme="minorHAnsi" w:hAnsiTheme="minorHAnsi" w:cstheme="minorBidi"/>
                <w:sz w:val="22"/>
                <w:szCs w:val="22"/>
                <w:rPrChange w:id="6503" w:author="Nick.Tolimieri [2]" w:date="2022-09-27T11:52:00Z">
                  <w:rPr>
                    <w:ins w:id="6504" w:author="Nick.Tolimieri [2]" w:date="2022-09-27T11:52:00Z"/>
                    <w:rFonts w:ascii="Calibri" w:hAnsi="Calibri" w:cs="Calibri"/>
                    <w:color w:val="000000"/>
                    <w:sz w:val="22"/>
                    <w:szCs w:val="22"/>
                  </w:rPr>
                </w:rPrChange>
              </w:rPr>
              <w:pPrChange w:id="6505" w:author="Nick.Tolimieri [2]" w:date="2022-09-27T11:52:00Z">
                <w:pPr>
                  <w:jc w:val="right"/>
                </w:pPr>
              </w:pPrChange>
            </w:pPr>
            <w:ins w:id="6506" w:author="Nick.Tolimieri [2]" w:date="2022-09-27T11:52:00Z">
              <w:r w:rsidRPr="00B41F3D">
                <w:rPr>
                  <w:rFonts w:asciiTheme="minorHAnsi" w:eastAsiaTheme="minorHAnsi" w:hAnsiTheme="minorHAnsi" w:cstheme="minorBidi"/>
                  <w:sz w:val="22"/>
                  <w:szCs w:val="22"/>
                  <w:rPrChange w:id="6507" w:author="Nick.Tolimieri [2]" w:date="2022-09-27T11:52:00Z">
                    <w:rPr>
                      <w:rFonts w:ascii="Calibri" w:hAnsi="Calibri" w:cs="Calibri"/>
                      <w:color w:val="000000"/>
                      <w:sz w:val="22"/>
                      <w:szCs w:val="22"/>
                    </w:rPr>
                  </w:rPrChange>
                </w:rPr>
                <w:t>28</w:t>
              </w:r>
            </w:ins>
          </w:p>
        </w:tc>
        <w:tc>
          <w:tcPr>
            <w:tcW w:w="960" w:type="dxa"/>
            <w:noWrap/>
            <w:hideMark/>
          </w:tcPr>
          <w:p w:rsidR="00B41F3D" w:rsidRPr="00B41F3D" w:rsidRDefault="00B41F3D" w:rsidP="00B41F3D">
            <w:pPr>
              <w:ind w:firstLine="0"/>
              <w:rPr>
                <w:ins w:id="6508" w:author="Nick.Tolimieri [2]" w:date="2022-09-27T11:52:00Z"/>
                <w:rFonts w:asciiTheme="minorHAnsi" w:eastAsiaTheme="minorHAnsi" w:hAnsiTheme="minorHAnsi" w:cstheme="minorBidi"/>
                <w:sz w:val="22"/>
                <w:szCs w:val="22"/>
                <w:rPrChange w:id="6509" w:author="Nick.Tolimieri [2]" w:date="2022-09-27T11:52:00Z">
                  <w:rPr>
                    <w:ins w:id="6510" w:author="Nick.Tolimieri [2]" w:date="2022-09-27T11:52:00Z"/>
                    <w:rFonts w:ascii="Calibri" w:hAnsi="Calibri" w:cs="Calibri"/>
                    <w:color w:val="000000"/>
                    <w:sz w:val="22"/>
                    <w:szCs w:val="22"/>
                  </w:rPr>
                </w:rPrChange>
              </w:rPr>
              <w:pPrChange w:id="6511" w:author="Nick.Tolimieri [2]" w:date="2022-09-27T11:52:00Z">
                <w:pPr>
                  <w:jc w:val="right"/>
                </w:pPr>
              </w:pPrChange>
            </w:pPr>
            <w:ins w:id="6512" w:author="Nick.Tolimieri [2]" w:date="2022-09-27T11:52:00Z">
              <w:r w:rsidRPr="00B41F3D">
                <w:rPr>
                  <w:rFonts w:asciiTheme="minorHAnsi" w:eastAsiaTheme="minorHAnsi" w:hAnsiTheme="minorHAnsi" w:cstheme="minorBidi"/>
                  <w:sz w:val="22"/>
                  <w:szCs w:val="22"/>
                  <w:rPrChange w:id="6513" w:author="Nick.Tolimieri [2]" w:date="2022-09-27T11:52:00Z">
                    <w:rPr>
                      <w:rFonts w:ascii="Calibri" w:hAnsi="Calibri" w:cs="Calibri"/>
                      <w:color w:val="000000"/>
                      <w:sz w:val="22"/>
                      <w:szCs w:val="22"/>
                    </w:rPr>
                  </w:rPrChange>
                </w:rPr>
                <w:t>2</w:t>
              </w:r>
            </w:ins>
          </w:p>
        </w:tc>
        <w:tc>
          <w:tcPr>
            <w:tcW w:w="960" w:type="dxa"/>
            <w:noWrap/>
            <w:hideMark/>
          </w:tcPr>
          <w:p w:rsidR="00B41F3D" w:rsidRPr="00B41F3D" w:rsidRDefault="00B41F3D" w:rsidP="00B41F3D">
            <w:pPr>
              <w:ind w:firstLine="0"/>
              <w:rPr>
                <w:ins w:id="6514" w:author="Nick.Tolimieri [2]" w:date="2022-09-27T11:52:00Z"/>
                <w:rFonts w:asciiTheme="minorHAnsi" w:eastAsiaTheme="minorHAnsi" w:hAnsiTheme="minorHAnsi" w:cstheme="minorBidi"/>
                <w:sz w:val="22"/>
                <w:szCs w:val="22"/>
                <w:rPrChange w:id="6515" w:author="Nick.Tolimieri [2]" w:date="2022-09-27T11:52:00Z">
                  <w:rPr>
                    <w:ins w:id="6516" w:author="Nick.Tolimieri [2]" w:date="2022-09-27T11:52:00Z"/>
                    <w:rFonts w:ascii="Calibri" w:hAnsi="Calibri" w:cs="Calibri"/>
                    <w:color w:val="000000"/>
                    <w:sz w:val="22"/>
                    <w:szCs w:val="22"/>
                  </w:rPr>
                </w:rPrChange>
              </w:rPr>
              <w:pPrChange w:id="6517" w:author="Nick.Tolimieri [2]" w:date="2022-09-27T11:52:00Z">
                <w:pPr>
                  <w:jc w:val="right"/>
                </w:pPr>
              </w:pPrChange>
            </w:pPr>
            <w:ins w:id="6518" w:author="Nick.Tolimieri [2]" w:date="2022-09-27T11:52:00Z">
              <w:r w:rsidRPr="00B41F3D">
                <w:rPr>
                  <w:rFonts w:asciiTheme="minorHAnsi" w:eastAsiaTheme="minorHAnsi" w:hAnsiTheme="minorHAnsi" w:cstheme="minorBidi"/>
                  <w:sz w:val="22"/>
                  <w:szCs w:val="22"/>
                  <w:rPrChange w:id="6519" w:author="Nick.Tolimieri [2]" w:date="2022-09-27T11:52:00Z">
                    <w:rPr>
                      <w:rFonts w:ascii="Calibri" w:hAnsi="Calibri" w:cs="Calibri"/>
                      <w:color w:val="000000"/>
                      <w:sz w:val="22"/>
                      <w:szCs w:val="22"/>
                    </w:rPr>
                  </w:rPrChange>
                </w:rPr>
                <w:t>20</w:t>
              </w:r>
            </w:ins>
          </w:p>
        </w:tc>
        <w:tc>
          <w:tcPr>
            <w:tcW w:w="960" w:type="dxa"/>
            <w:noWrap/>
            <w:hideMark/>
          </w:tcPr>
          <w:p w:rsidR="00B41F3D" w:rsidRPr="00B41F3D" w:rsidRDefault="00B41F3D" w:rsidP="00B41F3D">
            <w:pPr>
              <w:ind w:firstLine="0"/>
              <w:rPr>
                <w:ins w:id="6520" w:author="Nick.Tolimieri [2]" w:date="2022-09-27T11:52:00Z"/>
                <w:rFonts w:asciiTheme="minorHAnsi" w:eastAsiaTheme="minorHAnsi" w:hAnsiTheme="minorHAnsi" w:cstheme="minorBidi"/>
                <w:sz w:val="22"/>
                <w:szCs w:val="22"/>
                <w:rPrChange w:id="6521" w:author="Nick.Tolimieri [2]" w:date="2022-09-27T11:52:00Z">
                  <w:rPr>
                    <w:ins w:id="6522" w:author="Nick.Tolimieri [2]" w:date="2022-09-27T11:52:00Z"/>
                    <w:rFonts w:ascii="Calibri" w:hAnsi="Calibri" w:cs="Calibri"/>
                    <w:color w:val="000000"/>
                    <w:sz w:val="22"/>
                    <w:szCs w:val="22"/>
                  </w:rPr>
                </w:rPrChange>
              </w:rPr>
              <w:pPrChange w:id="6523" w:author="Nick.Tolimieri [2]" w:date="2022-09-27T11:52:00Z">
                <w:pPr>
                  <w:jc w:val="right"/>
                </w:pPr>
              </w:pPrChange>
            </w:pPr>
            <w:ins w:id="6524" w:author="Nick.Tolimieri [2]" w:date="2022-09-27T11:52:00Z">
              <w:r w:rsidRPr="00B41F3D">
                <w:rPr>
                  <w:rFonts w:asciiTheme="minorHAnsi" w:eastAsiaTheme="minorHAnsi" w:hAnsiTheme="minorHAnsi" w:cstheme="minorBidi"/>
                  <w:sz w:val="22"/>
                  <w:szCs w:val="22"/>
                  <w:rPrChange w:id="6525"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526" w:author="Nick.Tolimieri [2]" w:date="2022-09-27T11:52:00Z"/>
                <w:rFonts w:asciiTheme="minorHAnsi" w:eastAsiaTheme="minorHAnsi" w:hAnsiTheme="minorHAnsi" w:cstheme="minorBidi"/>
                <w:sz w:val="22"/>
                <w:szCs w:val="22"/>
                <w:rPrChange w:id="6527" w:author="Nick.Tolimieri [2]" w:date="2022-09-27T11:52:00Z">
                  <w:rPr>
                    <w:ins w:id="6528" w:author="Nick.Tolimieri [2]" w:date="2022-09-27T11:52:00Z"/>
                    <w:rFonts w:ascii="Calibri" w:hAnsi="Calibri" w:cs="Calibri"/>
                    <w:color w:val="000000"/>
                    <w:sz w:val="22"/>
                    <w:szCs w:val="22"/>
                  </w:rPr>
                </w:rPrChange>
              </w:rPr>
              <w:pPrChange w:id="6529" w:author="Nick.Tolimieri [2]" w:date="2022-09-27T11:52:00Z">
                <w:pPr>
                  <w:jc w:val="right"/>
                </w:pPr>
              </w:pPrChange>
            </w:pPr>
            <w:ins w:id="6530" w:author="Nick.Tolimieri [2]" w:date="2022-09-27T11:52:00Z">
              <w:r w:rsidRPr="00B41F3D">
                <w:rPr>
                  <w:rFonts w:asciiTheme="minorHAnsi" w:eastAsiaTheme="minorHAnsi" w:hAnsiTheme="minorHAnsi" w:cstheme="minorBidi"/>
                  <w:sz w:val="22"/>
                  <w:szCs w:val="22"/>
                  <w:rPrChange w:id="6531" w:author="Nick.Tolimieri [2]" w:date="2022-09-27T11:52:00Z">
                    <w:rPr>
                      <w:rFonts w:ascii="Calibri" w:hAnsi="Calibri" w:cs="Calibri"/>
                      <w:color w:val="000000"/>
                      <w:sz w:val="22"/>
                      <w:szCs w:val="22"/>
                    </w:rPr>
                  </w:rPrChange>
                </w:rPr>
                <w:t>15</w:t>
              </w:r>
            </w:ins>
          </w:p>
        </w:tc>
        <w:tc>
          <w:tcPr>
            <w:tcW w:w="960" w:type="dxa"/>
            <w:noWrap/>
            <w:hideMark/>
          </w:tcPr>
          <w:p w:rsidR="00B41F3D" w:rsidRPr="00B41F3D" w:rsidRDefault="00B41F3D" w:rsidP="00B41F3D">
            <w:pPr>
              <w:ind w:firstLine="0"/>
              <w:rPr>
                <w:ins w:id="6532" w:author="Nick.Tolimieri [2]" w:date="2022-09-27T11:52:00Z"/>
                <w:rFonts w:asciiTheme="minorHAnsi" w:eastAsiaTheme="minorHAnsi" w:hAnsiTheme="minorHAnsi" w:cstheme="minorBidi"/>
                <w:sz w:val="22"/>
                <w:szCs w:val="22"/>
                <w:rPrChange w:id="6533" w:author="Nick.Tolimieri [2]" w:date="2022-09-27T11:52:00Z">
                  <w:rPr>
                    <w:ins w:id="6534" w:author="Nick.Tolimieri [2]" w:date="2022-09-27T11:52:00Z"/>
                    <w:rFonts w:ascii="Calibri" w:hAnsi="Calibri" w:cs="Calibri"/>
                    <w:color w:val="000000"/>
                    <w:sz w:val="22"/>
                    <w:szCs w:val="22"/>
                  </w:rPr>
                </w:rPrChange>
              </w:rPr>
              <w:pPrChange w:id="6535" w:author="Nick.Tolimieri [2]" w:date="2022-09-27T11:52:00Z">
                <w:pPr>
                  <w:jc w:val="right"/>
                </w:pPr>
              </w:pPrChange>
            </w:pPr>
            <w:ins w:id="6536" w:author="Nick.Tolimieri [2]" w:date="2022-09-27T11:52:00Z">
              <w:r w:rsidRPr="00B41F3D">
                <w:rPr>
                  <w:rFonts w:asciiTheme="minorHAnsi" w:eastAsiaTheme="minorHAnsi" w:hAnsiTheme="minorHAnsi" w:cstheme="minorBidi"/>
                  <w:sz w:val="22"/>
                  <w:szCs w:val="22"/>
                  <w:rPrChange w:id="6537" w:author="Nick.Tolimieri [2]" w:date="2022-09-27T11:52:00Z">
                    <w:rPr>
                      <w:rFonts w:ascii="Calibri" w:hAnsi="Calibri" w:cs="Calibri"/>
                      <w:color w:val="000000"/>
                      <w:sz w:val="22"/>
                      <w:szCs w:val="22"/>
                    </w:rPr>
                  </w:rPrChange>
                </w:rPr>
                <w:t>1.67</w:t>
              </w:r>
            </w:ins>
          </w:p>
        </w:tc>
        <w:tc>
          <w:tcPr>
            <w:tcW w:w="960" w:type="dxa"/>
            <w:noWrap/>
            <w:hideMark/>
          </w:tcPr>
          <w:p w:rsidR="00B41F3D" w:rsidRPr="00B41F3D" w:rsidRDefault="00B41F3D" w:rsidP="00B41F3D">
            <w:pPr>
              <w:ind w:firstLine="0"/>
              <w:rPr>
                <w:ins w:id="6538" w:author="Nick.Tolimieri [2]" w:date="2022-09-27T11:52:00Z"/>
                <w:rFonts w:asciiTheme="minorHAnsi" w:eastAsiaTheme="minorHAnsi" w:hAnsiTheme="minorHAnsi" w:cstheme="minorBidi"/>
                <w:sz w:val="22"/>
                <w:szCs w:val="22"/>
                <w:rPrChange w:id="6539" w:author="Nick.Tolimieri [2]" w:date="2022-09-27T11:52:00Z">
                  <w:rPr>
                    <w:ins w:id="6540" w:author="Nick.Tolimieri [2]" w:date="2022-09-27T11:52:00Z"/>
                    <w:rFonts w:ascii="Calibri" w:hAnsi="Calibri" w:cs="Calibri"/>
                    <w:color w:val="000000"/>
                    <w:sz w:val="22"/>
                    <w:szCs w:val="22"/>
                  </w:rPr>
                </w:rPrChange>
              </w:rPr>
              <w:pPrChange w:id="6541" w:author="Nick.Tolimieri [2]" w:date="2022-09-27T11:52:00Z">
                <w:pPr>
                  <w:jc w:val="right"/>
                </w:pPr>
              </w:pPrChange>
            </w:pPr>
            <w:ins w:id="6542" w:author="Nick.Tolimieri [2]" w:date="2022-09-27T11:52:00Z">
              <w:r w:rsidRPr="00B41F3D">
                <w:rPr>
                  <w:rFonts w:asciiTheme="minorHAnsi" w:eastAsiaTheme="minorHAnsi" w:hAnsiTheme="minorHAnsi" w:cstheme="minorBidi"/>
                  <w:sz w:val="22"/>
                  <w:szCs w:val="22"/>
                  <w:rPrChange w:id="6543" w:author="Nick.Tolimieri [2]" w:date="2022-09-27T11:52:00Z">
                    <w:rPr>
                      <w:rFonts w:ascii="Calibri" w:hAnsi="Calibri" w:cs="Calibri"/>
                      <w:color w:val="000000"/>
                      <w:sz w:val="22"/>
                      <w:szCs w:val="22"/>
                    </w:rPr>
                  </w:rPrChange>
                </w:rPr>
                <w:t>0.18</w:t>
              </w:r>
            </w:ins>
          </w:p>
        </w:tc>
      </w:tr>
      <w:tr w:rsidR="00B41F3D" w:rsidRPr="00B41F3D" w:rsidTr="00B41F3D">
        <w:trPr>
          <w:divId w:val="820847304"/>
          <w:trHeight w:val="300"/>
          <w:ins w:id="6544" w:author="Nick.Tolimieri [2]" w:date="2022-09-27T11:52:00Z"/>
        </w:trPr>
        <w:tc>
          <w:tcPr>
            <w:tcW w:w="960" w:type="dxa"/>
            <w:noWrap/>
            <w:hideMark/>
          </w:tcPr>
          <w:p w:rsidR="00B41F3D" w:rsidRPr="00B41F3D" w:rsidRDefault="00B41F3D" w:rsidP="00B41F3D">
            <w:pPr>
              <w:ind w:firstLine="0"/>
              <w:rPr>
                <w:ins w:id="6545" w:author="Nick.Tolimieri [2]" w:date="2022-09-27T11:52:00Z"/>
                <w:rFonts w:asciiTheme="minorHAnsi" w:eastAsiaTheme="minorHAnsi" w:hAnsiTheme="minorHAnsi" w:cstheme="minorBidi"/>
                <w:sz w:val="22"/>
                <w:szCs w:val="22"/>
                <w:rPrChange w:id="6546" w:author="Nick.Tolimieri [2]" w:date="2022-09-27T11:52:00Z">
                  <w:rPr>
                    <w:ins w:id="6547" w:author="Nick.Tolimieri [2]" w:date="2022-09-27T11:52:00Z"/>
                    <w:rFonts w:ascii="Calibri" w:hAnsi="Calibri" w:cs="Calibri"/>
                    <w:color w:val="000000"/>
                    <w:sz w:val="22"/>
                    <w:szCs w:val="22"/>
                  </w:rPr>
                </w:rPrChange>
              </w:rPr>
              <w:pPrChange w:id="6548" w:author="Nick.Tolimieri [2]" w:date="2022-09-27T11:52:00Z">
                <w:pPr/>
              </w:pPrChange>
            </w:pPr>
            <w:ins w:id="6549" w:author="Nick.Tolimieri [2]" w:date="2022-09-27T11:52:00Z">
              <w:r w:rsidRPr="00B41F3D">
                <w:rPr>
                  <w:rFonts w:asciiTheme="minorHAnsi" w:eastAsiaTheme="minorHAnsi" w:hAnsiTheme="minorHAnsi" w:cstheme="minorBidi"/>
                  <w:sz w:val="22"/>
                  <w:szCs w:val="22"/>
                  <w:rPrChange w:id="6550"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6551" w:author="Nick.Tolimieri [2]" w:date="2022-09-27T11:52:00Z"/>
                <w:rFonts w:asciiTheme="minorHAnsi" w:eastAsiaTheme="minorHAnsi" w:hAnsiTheme="minorHAnsi" w:cstheme="minorBidi"/>
                <w:sz w:val="22"/>
                <w:szCs w:val="22"/>
                <w:rPrChange w:id="6552" w:author="Nick.Tolimieri [2]" w:date="2022-09-27T11:52:00Z">
                  <w:rPr>
                    <w:ins w:id="6553" w:author="Nick.Tolimieri [2]" w:date="2022-09-27T11:52:00Z"/>
                    <w:rFonts w:ascii="Calibri" w:hAnsi="Calibri" w:cs="Calibri"/>
                    <w:color w:val="000000"/>
                    <w:sz w:val="22"/>
                    <w:szCs w:val="22"/>
                  </w:rPr>
                </w:rPrChange>
              </w:rPr>
              <w:pPrChange w:id="6554" w:author="Nick.Tolimieri [2]" w:date="2022-09-27T11:52:00Z">
                <w:pPr>
                  <w:jc w:val="right"/>
                </w:pPr>
              </w:pPrChange>
            </w:pPr>
            <w:ins w:id="6555" w:author="Nick.Tolimieri [2]" w:date="2022-09-27T11:52:00Z">
              <w:r w:rsidRPr="00B41F3D">
                <w:rPr>
                  <w:rFonts w:asciiTheme="minorHAnsi" w:eastAsiaTheme="minorHAnsi" w:hAnsiTheme="minorHAnsi" w:cstheme="minorBidi"/>
                  <w:sz w:val="22"/>
                  <w:szCs w:val="22"/>
                  <w:rPrChange w:id="6556" w:author="Nick.Tolimieri [2]" w:date="2022-09-27T11:52:00Z">
                    <w:rPr>
                      <w:rFonts w:ascii="Calibri" w:hAnsi="Calibri" w:cs="Calibri"/>
                      <w:color w:val="000000"/>
                      <w:sz w:val="22"/>
                      <w:szCs w:val="22"/>
                    </w:rPr>
                  </w:rPrChange>
                </w:rPr>
                <w:t>1992</w:t>
              </w:r>
            </w:ins>
          </w:p>
        </w:tc>
        <w:tc>
          <w:tcPr>
            <w:tcW w:w="960" w:type="dxa"/>
            <w:noWrap/>
            <w:hideMark/>
          </w:tcPr>
          <w:p w:rsidR="00B41F3D" w:rsidRPr="00B41F3D" w:rsidRDefault="00B41F3D" w:rsidP="00B41F3D">
            <w:pPr>
              <w:ind w:firstLine="0"/>
              <w:rPr>
                <w:ins w:id="6557" w:author="Nick.Tolimieri [2]" w:date="2022-09-27T11:52:00Z"/>
                <w:rFonts w:asciiTheme="minorHAnsi" w:eastAsiaTheme="minorHAnsi" w:hAnsiTheme="minorHAnsi" w:cstheme="minorBidi"/>
                <w:sz w:val="22"/>
                <w:szCs w:val="22"/>
                <w:rPrChange w:id="6558" w:author="Nick.Tolimieri [2]" w:date="2022-09-27T11:52:00Z">
                  <w:rPr>
                    <w:ins w:id="6559" w:author="Nick.Tolimieri [2]" w:date="2022-09-27T11:52:00Z"/>
                    <w:rFonts w:ascii="Calibri" w:hAnsi="Calibri" w:cs="Calibri"/>
                    <w:color w:val="000000"/>
                    <w:sz w:val="22"/>
                    <w:szCs w:val="22"/>
                  </w:rPr>
                </w:rPrChange>
              </w:rPr>
              <w:pPrChange w:id="6560" w:author="Nick.Tolimieri [2]" w:date="2022-09-27T11:52:00Z">
                <w:pPr>
                  <w:jc w:val="right"/>
                </w:pPr>
              </w:pPrChange>
            </w:pPr>
            <w:ins w:id="6561" w:author="Nick.Tolimieri [2]" w:date="2022-09-27T11:52:00Z">
              <w:r w:rsidRPr="00B41F3D">
                <w:rPr>
                  <w:rFonts w:asciiTheme="minorHAnsi" w:eastAsiaTheme="minorHAnsi" w:hAnsiTheme="minorHAnsi" w:cstheme="minorBidi"/>
                  <w:sz w:val="22"/>
                  <w:szCs w:val="22"/>
                  <w:rPrChange w:id="6562" w:author="Nick.Tolimieri [2]" w:date="2022-09-27T11:52:00Z">
                    <w:rPr>
                      <w:rFonts w:ascii="Calibri" w:hAnsi="Calibri" w:cs="Calibri"/>
                      <w:color w:val="000000"/>
                      <w:sz w:val="22"/>
                      <w:szCs w:val="22"/>
                    </w:rPr>
                  </w:rPrChange>
                </w:rPr>
                <w:t>4</w:t>
              </w:r>
            </w:ins>
          </w:p>
        </w:tc>
        <w:tc>
          <w:tcPr>
            <w:tcW w:w="960" w:type="dxa"/>
            <w:noWrap/>
            <w:hideMark/>
          </w:tcPr>
          <w:p w:rsidR="00B41F3D" w:rsidRPr="00B41F3D" w:rsidRDefault="00B41F3D" w:rsidP="00B41F3D">
            <w:pPr>
              <w:ind w:firstLine="0"/>
              <w:rPr>
                <w:ins w:id="6563" w:author="Nick.Tolimieri [2]" w:date="2022-09-27T11:52:00Z"/>
                <w:rFonts w:asciiTheme="minorHAnsi" w:eastAsiaTheme="minorHAnsi" w:hAnsiTheme="minorHAnsi" w:cstheme="minorBidi"/>
                <w:sz w:val="22"/>
                <w:szCs w:val="22"/>
                <w:rPrChange w:id="6564" w:author="Nick.Tolimieri [2]" w:date="2022-09-27T11:52:00Z">
                  <w:rPr>
                    <w:ins w:id="6565" w:author="Nick.Tolimieri [2]" w:date="2022-09-27T11:52:00Z"/>
                    <w:rFonts w:ascii="Calibri" w:hAnsi="Calibri" w:cs="Calibri"/>
                    <w:color w:val="000000"/>
                    <w:sz w:val="22"/>
                    <w:szCs w:val="22"/>
                  </w:rPr>
                </w:rPrChange>
              </w:rPr>
              <w:pPrChange w:id="6566" w:author="Nick.Tolimieri [2]" w:date="2022-09-27T11:52:00Z">
                <w:pPr>
                  <w:jc w:val="right"/>
                </w:pPr>
              </w:pPrChange>
            </w:pPr>
            <w:ins w:id="6567" w:author="Nick.Tolimieri [2]" w:date="2022-09-27T11:52:00Z">
              <w:r w:rsidRPr="00B41F3D">
                <w:rPr>
                  <w:rFonts w:asciiTheme="minorHAnsi" w:eastAsiaTheme="minorHAnsi" w:hAnsiTheme="minorHAnsi" w:cstheme="minorBidi"/>
                  <w:sz w:val="22"/>
                  <w:szCs w:val="22"/>
                  <w:rPrChange w:id="6568" w:author="Nick.Tolimieri [2]" w:date="2022-09-27T11:52:00Z">
                    <w:rPr>
                      <w:rFonts w:ascii="Calibri" w:hAnsi="Calibri" w:cs="Calibri"/>
                      <w:color w:val="000000"/>
                      <w:sz w:val="22"/>
                      <w:szCs w:val="22"/>
                    </w:rPr>
                  </w:rPrChange>
                </w:rPr>
                <w:t>49</w:t>
              </w:r>
            </w:ins>
          </w:p>
        </w:tc>
        <w:tc>
          <w:tcPr>
            <w:tcW w:w="960" w:type="dxa"/>
            <w:noWrap/>
            <w:hideMark/>
          </w:tcPr>
          <w:p w:rsidR="00B41F3D" w:rsidRPr="00B41F3D" w:rsidRDefault="00B41F3D" w:rsidP="00B41F3D">
            <w:pPr>
              <w:ind w:firstLine="0"/>
              <w:rPr>
                <w:ins w:id="6569" w:author="Nick.Tolimieri [2]" w:date="2022-09-27T11:52:00Z"/>
                <w:rFonts w:asciiTheme="minorHAnsi" w:eastAsiaTheme="minorHAnsi" w:hAnsiTheme="minorHAnsi" w:cstheme="minorBidi"/>
                <w:sz w:val="22"/>
                <w:szCs w:val="22"/>
                <w:rPrChange w:id="6570" w:author="Nick.Tolimieri [2]" w:date="2022-09-27T11:52:00Z">
                  <w:rPr>
                    <w:ins w:id="6571" w:author="Nick.Tolimieri [2]" w:date="2022-09-27T11:52:00Z"/>
                    <w:rFonts w:ascii="Calibri" w:hAnsi="Calibri" w:cs="Calibri"/>
                    <w:color w:val="000000"/>
                    <w:sz w:val="22"/>
                    <w:szCs w:val="22"/>
                  </w:rPr>
                </w:rPrChange>
              </w:rPr>
              <w:pPrChange w:id="6572" w:author="Nick.Tolimieri [2]" w:date="2022-09-27T11:52:00Z">
                <w:pPr>
                  <w:jc w:val="right"/>
                </w:pPr>
              </w:pPrChange>
            </w:pPr>
            <w:ins w:id="6573" w:author="Nick.Tolimieri [2]" w:date="2022-09-27T11:52:00Z">
              <w:r w:rsidRPr="00B41F3D">
                <w:rPr>
                  <w:rFonts w:asciiTheme="minorHAnsi" w:eastAsiaTheme="minorHAnsi" w:hAnsiTheme="minorHAnsi" w:cstheme="minorBidi"/>
                  <w:sz w:val="22"/>
                  <w:szCs w:val="22"/>
                  <w:rPrChange w:id="6574"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575" w:author="Nick.Tolimieri [2]" w:date="2022-09-27T11:52:00Z"/>
                <w:rFonts w:asciiTheme="minorHAnsi" w:eastAsiaTheme="minorHAnsi" w:hAnsiTheme="minorHAnsi" w:cstheme="minorBidi"/>
                <w:sz w:val="22"/>
                <w:szCs w:val="22"/>
                <w:rPrChange w:id="6576" w:author="Nick.Tolimieri [2]" w:date="2022-09-27T11:52:00Z">
                  <w:rPr>
                    <w:ins w:id="6577" w:author="Nick.Tolimieri [2]" w:date="2022-09-27T11:52:00Z"/>
                    <w:rFonts w:ascii="Calibri" w:hAnsi="Calibri" w:cs="Calibri"/>
                    <w:color w:val="000000"/>
                    <w:sz w:val="22"/>
                    <w:szCs w:val="22"/>
                  </w:rPr>
                </w:rPrChange>
              </w:rPr>
              <w:pPrChange w:id="6578" w:author="Nick.Tolimieri [2]" w:date="2022-09-27T11:52:00Z">
                <w:pPr>
                  <w:jc w:val="right"/>
                </w:pPr>
              </w:pPrChange>
            </w:pPr>
            <w:ins w:id="6579" w:author="Nick.Tolimieri [2]" w:date="2022-09-27T11:52:00Z">
              <w:r w:rsidRPr="00B41F3D">
                <w:rPr>
                  <w:rFonts w:asciiTheme="minorHAnsi" w:eastAsiaTheme="minorHAnsi" w:hAnsiTheme="minorHAnsi" w:cstheme="minorBidi"/>
                  <w:sz w:val="22"/>
                  <w:szCs w:val="22"/>
                  <w:rPrChange w:id="6580" w:author="Nick.Tolimieri [2]" w:date="2022-09-27T11:52:00Z">
                    <w:rPr>
                      <w:rFonts w:ascii="Calibri" w:hAnsi="Calibri" w:cs="Calibri"/>
                      <w:color w:val="000000"/>
                      <w:sz w:val="22"/>
                      <w:szCs w:val="22"/>
                    </w:rPr>
                  </w:rPrChange>
                </w:rPr>
                <w:t>48</w:t>
              </w:r>
            </w:ins>
          </w:p>
        </w:tc>
        <w:tc>
          <w:tcPr>
            <w:tcW w:w="960" w:type="dxa"/>
            <w:noWrap/>
            <w:hideMark/>
          </w:tcPr>
          <w:p w:rsidR="00B41F3D" w:rsidRPr="00B41F3D" w:rsidRDefault="00B41F3D" w:rsidP="00B41F3D">
            <w:pPr>
              <w:ind w:firstLine="0"/>
              <w:rPr>
                <w:ins w:id="6581" w:author="Nick.Tolimieri [2]" w:date="2022-09-27T11:52:00Z"/>
                <w:rFonts w:asciiTheme="minorHAnsi" w:eastAsiaTheme="minorHAnsi" w:hAnsiTheme="minorHAnsi" w:cstheme="minorBidi"/>
                <w:sz w:val="22"/>
                <w:szCs w:val="22"/>
                <w:rPrChange w:id="6582" w:author="Nick.Tolimieri [2]" w:date="2022-09-27T11:52:00Z">
                  <w:rPr>
                    <w:ins w:id="6583" w:author="Nick.Tolimieri [2]" w:date="2022-09-27T11:52:00Z"/>
                    <w:rFonts w:ascii="Calibri" w:hAnsi="Calibri" w:cs="Calibri"/>
                    <w:color w:val="000000"/>
                    <w:sz w:val="22"/>
                    <w:szCs w:val="22"/>
                  </w:rPr>
                </w:rPrChange>
              </w:rPr>
              <w:pPrChange w:id="6584" w:author="Nick.Tolimieri [2]" w:date="2022-09-27T11:52:00Z">
                <w:pPr>
                  <w:jc w:val="right"/>
                </w:pPr>
              </w:pPrChange>
            </w:pPr>
            <w:ins w:id="6585" w:author="Nick.Tolimieri [2]" w:date="2022-09-27T11:52:00Z">
              <w:r w:rsidRPr="00B41F3D">
                <w:rPr>
                  <w:rFonts w:asciiTheme="minorHAnsi" w:eastAsiaTheme="minorHAnsi" w:hAnsiTheme="minorHAnsi" w:cstheme="minorBidi"/>
                  <w:sz w:val="22"/>
                  <w:szCs w:val="22"/>
                  <w:rPrChange w:id="6586"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587" w:author="Nick.Tolimieri [2]" w:date="2022-09-27T11:52:00Z"/>
                <w:rFonts w:asciiTheme="minorHAnsi" w:eastAsiaTheme="minorHAnsi" w:hAnsiTheme="minorHAnsi" w:cstheme="minorBidi"/>
                <w:sz w:val="22"/>
                <w:szCs w:val="22"/>
                <w:rPrChange w:id="6588" w:author="Nick.Tolimieri [2]" w:date="2022-09-27T11:52:00Z">
                  <w:rPr>
                    <w:ins w:id="6589" w:author="Nick.Tolimieri [2]" w:date="2022-09-27T11:52:00Z"/>
                    <w:rFonts w:ascii="Calibri" w:hAnsi="Calibri" w:cs="Calibri"/>
                    <w:color w:val="000000"/>
                    <w:sz w:val="22"/>
                    <w:szCs w:val="22"/>
                  </w:rPr>
                </w:rPrChange>
              </w:rPr>
              <w:pPrChange w:id="6590" w:author="Nick.Tolimieri [2]" w:date="2022-09-27T11:52:00Z">
                <w:pPr>
                  <w:jc w:val="right"/>
                </w:pPr>
              </w:pPrChange>
            </w:pPr>
            <w:ins w:id="6591" w:author="Nick.Tolimieri [2]" w:date="2022-09-27T11:52:00Z">
              <w:r w:rsidRPr="00B41F3D">
                <w:rPr>
                  <w:rFonts w:asciiTheme="minorHAnsi" w:eastAsiaTheme="minorHAnsi" w:hAnsiTheme="minorHAnsi" w:cstheme="minorBidi"/>
                  <w:sz w:val="22"/>
                  <w:szCs w:val="22"/>
                  <w:rPrChange w:id="6592" w:author="Nick.Tolimieri [2]" w:date="2022-09-27T11:52:00Z">
                    <w:rPr>
                      <w:rFonts w:ascii="Calibri" w:hAnsi="Calibri" w:cs="Calibri"/>
                      <w:color w:val="000000"/>
                      <w:sz w:val="22"/>
                      <w:szCs w:val="22"/>
                    </w:rPr>
                  </w:rPrChange>
                </w:rPr>
                <w:t>17</w:t>
              </w:r>
            </w:ins>
          </w:p>
        </w:tc>
        <w:tc>
          <w:tcPr>
            <w:tcW w:w="960" w:type="dxa"/>
            <w:noWrap/>
            <w:hideMark/>
          </w:tcPr>
          <w:p w:rsidR="00B41F3D" w:rsidRPr="00B41F3D" w:rsidRDefault="00B41F3D" w:rsidP="00B41F3D">
            <w:pPr>
              <w:ind w:firstLine="0"/>
              <w:rPr>
                <w:ins w:id="6593" w:author="Nick.Tolimieri [2]" w:date="2022-09-27T11:52:00Z"/>
                <w:rFonts w:asciiTheme="minorHAnsi" w:eastAsiaTheme="minorHAnsi" w:hAnsiTheme="minorHAnsi" w:cstheme="minorBidi"/>
                <w:sz w:val="22"/>
                <w:szCs w:val="22"/>
                <w:rPrChange w:id="6594" w:author="Nick.Tolimieri [2]" w:date="2022-09-27T11:52:00Z">
                  <w:rPr>
                    <w:ins w:id="6595" w:author="Nick.Tolimieri [2]" w:date="2022-09-27T11:52:00Z"/>
                    <w:rFonts w:ascii="Calibri" w:hAnsi="Calibri" w:cs="Calibri"/>
                    <w:color w:val="000000"/>
                    <w:sz w:val="22"/>
                    <w:szCs w:val="22"/>
                  </w:rPr>
                </w:rPrChange>
              </w:rPr>
              <w:pPrChange w:id="6596" w:author="Nick.Tolimieri [2]" w:date="2022-09-27T11:52:00Z">
                <w:pPr>
                  <w:jc w:val="right"/>
                </w:pPr>
              </w:pPrChange>
            </w:pPr>
            <w:ins w:id="6597" w:author="Nick.Tolimieri [2]" w:date="2022-09-27T11:52:00Z">
              <w:r w:rsidRPr="00B41F3D">
                <w:rPr>
                  <w:rFonts w:asciiTheme="minorHAnsi" w:eastAsiaTheme="minorHAnsi" w:hAnsiTheme="minorHAnsi" w:cstheme="minorBidi"/>
                  <w:sz w:val="22"/>
                  <w:szCs w:val="22"/>
                  <w:rPrChange w:id="6598" w:author="Nick.Tolimieri [2]" w:date="2022-09-27T11:52:00Z">
                    <w:rPr>
                      <w:rFonts w:ascii="Calibri" w:hAnsi="Calibri" w:cs="Calibri"/>
                      <w:color w:val="000000"/>
                      <w:sz w:val="22"/>
                      <w:szCs w:val="22"/>
                    </w:rPr>
                  </w:rPrChange>
                </w:rPr>
                <w:t>1.68</w:t>
              </w:r>
            </w:ins>
          </w:p>
        </w:tc>
        <w:tc>
          <w:tcPr>
            <w:tcW w:w="960" w:type="dxa"/>
            <w:noWrap/>
            <w:hideMark/>
          </w:tcPr>
          <w:p w:rsidR="00B41F3D" w:rsidRPr="00B41F3D" w:rsidRDefault="00B41F3D" w:rsidP="00B41F3D">
            <w:pPr>
              <w:ind w:firstLine="0"/>
              <w:rPr>
                <w:ins w:id="6599" w:author="Nick.Tolimieri [2]" w:date="2022-09-27T11:52:00Z"/>
                <w:rFonts w:asciiTheme="minorHAnsi" w:eastAsiaTheme="minorHAnsi" w:hAnsiTheme="minorHAnsi" w:cstheme="minorBidi"/>
                <w:sz w:val="22"/>
                <w:szCs w:val="22"/>
                <w:rPrChange w:id="6600" w:author="Nick.Tolimieri [2]" w:date="2022-09-27T11:52:00Z">
                  <w:rPr>
                    <w:ins w:id="6601" w:author="Nick.Tolimieri [2]" w:date="2022-09-27T11:52:00Z"/>
                    <w:rFonts w:ascii="Calibri" w:hAnsi="Calibri" w:cs="Calibri"/>
                    <w:color w:val="000000"/>
                    <w:sz w:val="22"/>
                    <w:szCs w:val="22"/>
                  </w:rPr>
                </w:rPrChange>
              </w:rPr>
              <w:pPrChange w:id="6602" w:author="Nick.Tolimieri [2]" w:date="2022-09-27T11:52:00Z">
                <w:pPr>
                  <w:jc w:val="right"/>
                </w:pPr>
              </w:pPrChange>
            </w:pPr>
            <w:ins w:id="6603" w:author="Nick.Tolimieri [2]" w:date="2022-09-27T11:52:00Z">
              <w:r w:rsidRPr="00B41F3D">
                <w:rPr>
                  <w:rFonts w:asciiTheme="minorHAnsi" w:eastAsiaTheme="minorHAnsi" w:hAnsiTheme="minorHAnsi" w:cstheme="minorBidi"/>
                  <w:sz w:val="22"/>
                  <w:szCs w:val="22"/>
                  <w:rPrChange w:id="6604" w:author="Nick.Tolimieri [2]" w:date="2022-09-27T11:52:00Z">
                    <w:rPr>
                      <w:rFonts w:ascii="Calibri" w:hAnsi="Calibri" w:cs="Calibri"/>
                      <w:color w:val="000000"/>
                      <w:sz w:val="22"/>
                      <w:szCs w:val="22"/>
                    </w:rPr>
                  </w:rPrChange>
                </w:rPr>
                <w:t>0.31</w:t>
              </w:r>
            </w:ins>
          </w:p>
        </w:tc>
      </w:tr>
      <w:tr w:rsidR="00B41F3D" w:rsidRPr="00B41F3D" w:rsidTr="00B41F3D">
        <w:trPr>
          <w:divId w:val="820847304"/>
          <w:trHeight w:val="300"/>
          <w:ins w:id="6605" w:author="Nick.Tolimieri [2]" w:date="2022-09-27T11:52:00Z"/>
        </w:trPr>
        <w:tc>
          <w:tcPr>
            <w:tcW w:w="960" w:type="dxa"/>
            <w:noWrap/>
            <w:hideMark/>
          </w:tcPr>
          <w:p w:rsidR="00B41F3D" w:rsidRPr="00B41F3D" w:rsidRDefault="00B41F3D" w:rsidP="00B41F3D">
            <w:pPr>
              <w:ind w:firstLine="0"/>
              <w:rPr>
                <w:ins w:id="6606" w:author="Nick.Tolimieri [2]" w:date="2022-09-27T11:52:00Z"/>
                <w:rFonts w:asciiTheme="minorHAnsi" w:eastAsiaTheme="minorHAnsi" w:hAnsiTheme="minorHAnsi" w:cstheme="minorBidi"/>
                <w:sz w:val="22"/>
                <w:szCs w:val="22"/>
                <w:rPrChange w:id="6607" w:author="Nick.Tolimieri [2]" w:date="2022-09-27T11:52:00Z">
                  <w:rPr>
                    <w:ins w:id="6608" w:author="Nick.Tolimieri [2]" w:date="2022-09-27T11:52:00Z"/>
                    <w:rFonts w:ascii="Calibri" w:hAnsi="Calibri" w:cs="Calibri"/>
                    <w:color w:val="000000"/>
                    <w:sz w:val="22"/>
                    <w:szCs w:val="22"/>
                  </w:rPr>
                </w:rPrChange>
              </w:rPr>
              <w:pPrChange w:id="6609" w:author="Nick.Tolimieri [2]" w:date="2022-09-27T11:52:00Z">
                <w:pPr/>
              </w:pPrChange>
            </w:pPr>
            <w:ins w:id="6610" w:author="Nick.Tolimieri [2]" w:date="2022-09-27T11:52:00Z">
              <w:r w:rsidRPr="00B41F3D">
                <w:rPr>
                  <w:rFonts w:asciiTheme="minorHAnsi" w:eastAsiaTheme="minorHAnsi" w:hAnsiTheme="minorHAnsi" w:cstheme="minorBidi"/>
                  <w:sz w:val="22"/>
                  <w:szCs w:val="22"/>
                  <w:rPrChange w:id="6611" w:author="Nick.Tolimieri [2]" w:date="2022-09-27T11:52:00Z">
                    <w:rPr>
                      <w:rFonts w:ascii="Calibri" w:hAnsi="Calibri" w:cs="Calibri"/>
                      <w:color w:val="000000"/>
                      <w:sz w:val="22"/>
                      <w:szCs w:val="22"/>
                    </w:rPr>
                  </w:rPrChange>
                </w:rPr>
                <w:lastRenderedPageBreak/>
                <w:t>Cape Alava</w:t>
              </w:r>
            </w:ins>
          </w:p>
        </w:tc>
        <w:tc>
          <w:tcPr>
            <w:tcW w:w="960" w:type="dxa"/>
            <w:noWrap/>
            <w:hideMark/>
          </w:tcPr>
          <w:p w:rsidR="00B41F3D" w:rsidRPr="00B41F3D" w:rsidRDefault="00B41F3D" w:rsidP="00B41F3D">
            <w:pPr>
              <w:ind w:firstLine="0"/>
              <w:rPr>
                <w:ins w:id="6612" w:author="Nick.Tolimieri [2]" w:date="2022-09-27T11:52:00Z"/>
                <w:rFonts w:asciiTheme="minorHAnsi" w:eastAsiaTheme="minorHAnsi" w:hAnsiTheme="minorHAnsi" w:cstheme="minorBidi"/>
                <w:sz w:val="22"/>
                <w:szCs w:val="22"/>
                <w:rPrChange w:id="6613" w:author="Nick.Tolimieri [2]" w:date="2022-09-27T11:52:00Z">
                  <w:rPr>
                    <w:ins w:id="6614" w:author="Nick.Tolimieri [2]" w:date="2022-09-27T11:52:00Z"/>
                    <w:rFonts w:ascii="Calibri" w:hAnsi="Calibri" w:cs="Calibri"/>
                    <w:color w:val="000000"/>
                    <w:sz w:val="22"/>
                    <w:szCs w:val="22"/>
                  </w:rPr>
                </w:rPrChange>
              </w:rPr>
              <w:pPrChange w:id="6615" w:author="Nick.Tolimieri [2]" w:date="2022-09-27T11:52:00Z">
                <w:pPr>
                  <w:jc w:val="right"/>
                </w:pPr>
              </w:pPrChange>
            </w:pPr>
            <w:ins w:id="6616" w:author="Nick.Tolimieri [2]" w:date="2022-09-27T11:52:00Z">
              <w:r w:rsidRPr="00B41F3D">
                <w:rPr>
                  <w:rFonts w:asciiTheme="minorHAnsi" w:eastAsiaTheme="minorHAnsi" w:hAnsiTheme="minorHAnsi" w:cstheme="minorBidi"/>
                  <w:sz w:val="22"/>
                  <w:szCs w:val="22"/>
                  <w:rPrChange w:id="6617" w:author="Nick.Tolimieri [2]" w:date="2022-09-27T11:52:00Z">
                    <w:rPr>
                      <w:rFonts w:ascii="Calibri" w:hAnsi="Calibri" w:cs="Calibri"/>
                      <w:color w:val="000000"/>
                      <w:sz w:val="22"/>
                      <w:szCs w:val="22"/>
                    </w:rPr>
                  </w:rPrChange>
                </w:rPr>
                <w:t>1993</w:t>
              </w:r>
            </w:ins>
          </w:p>
        </w:tc>
        <w:tc>
          <w:tcPr>
            <w:tcW w:w="960" w:type="dxa"/>
            <w:noWrap/>
            <w:hideMark/>
          </w:tcPr>
          <w:p w:rsidR="00B41F3D" w:rsidRPr="00B41F3D" w:rsidRDefault="00B41F3D" w:rsidP="00B41F3D">
            <w:pPr>
              <w:ind w:firstLine="0"/>
              <w:rPr>
                <w:ins w:id="6618" w:author="Nick.Tolimieri [2]" w:date="2022-09-27T11:52:00Z"/>
                <w:rFonts w:asciiTheme="minorHAnsi" w:eastAsiaTheme="minorHAnsi" w:hAnsiTheme="minorHAnsi" w:cstheme="minorBidi"/>
                <w:sz w:val="22"/>
                <w:szCs w:val="22"/>
                <w:rPrChange w:id="6619" w:author="Nick.Tolimieri [2]" w:date="2022-09-27T11:52:00Z">
                  <w:rPr>
                    <w:ins w:id="6620" w:author="Nick.Tolimieri [2]" w:date="2022-09-27T11:52:00Z"/>
                    <w:rFonts w:ascii="Calibri" w:hAnsi="Calibri" w:cs="Calibri"/>
                    <w:color w:val="000000"/>
                    <w:sz w:val="22"/>
                    <w:szCs w:val="22"/>
                  </w:rPr>
                </w:rPrChange>
              </w:rPr>
              <w:pPrChange w:id="6621" w:author="Nick.Tolimieri [2]" w:date="2022-09-27T11:52:00Z">
                <w:pPr>
                  <w:jc w:val="right"/>
                </w:pPr>
              </w:pPrChange>
            </w:pPr>
            <w:ins w:id="6622" w:author="Nick.Tolimieri [2]" w:date="2022-09-27T11:52:00Z">
              <w:r w:rsidRPr="00B41F3D">
                <w:rPr>
                  <w:rFonts w:asciiTheme="minorHAnsi" w:eastAsiaTheme="minorHAnsi" w:hAnsiTheme="minorHAnsi" w:cstheme="minorBidi"/>
                  <w:sz w:val="22"/>
                  <w:szCs w:val="22"/>
                  <w:rPrChange w:id="6623"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6624" w:author="Nick.Tolimieri [2]" w:date="2022-09-27T11:52:00Z"/>
                <w:rFonts w:asciiTheme="minorHAnsi" w:eastAsiaTheme="minorHAnsi" w:hAnsiTheme="minorHAnsi" w:cstheme="minorBidi"/>
                <w:sz w:val="22"/>
                <w:szCs w:val="22"/>
                <w:rPrChange w:id="6625" w:author="Nick.Tolimieri [2]" w:date="2022-09-27T11:52:00Z">
                  <w:rPr>
                    <w:ins w:id="6626" w:author="Nick.Tolimieri [2]" w:date="2022-09-27T11:52:00Z"/>
                    <w:rFonts w:ascii="Calibri" w:hAnsi="Calibri" w:cs="Calibri"/>
                    <w:color w:val="000000"/>
                    <w:sz w:val="22"/>
                    <w:szCs w:val="22"/>
                  </w:rPr>
                </w:rPrChange>
              </w:rPr>
              <w:pPrChange w:id="6627" w:author="Nick.Tolimieri [2]" w:date="2022-09-27T11:52:00Z">
                <w:pPr>
                  <w:jc w:val="right"/>
                </w:pPr>
              </w:pPrChange>
            </w:pPr>
            <w:ins w:id="6628" w:author="Nick.Tolimieri [2]" w:date="2022-09-27T11:52:00Z">
              <w:r w:rsidRPr="00B41F3D">
                <w:rPr>
                  <w:rFonts w:asciiTheme="minorHAnsi" w:eastAsiaTheme="minorHAnsi" w:hAnsiTheme="minorHAnsi" w:cstheme="minorBidi"/>
                  <w:sz w:val="22"/>
                  <w:szCs w:val="22"/>
                  <w:rPrChange w:id="6629" w:author="Nick.Tolimieri [2]" w:date="2022-09-27T11:52:00Z">
                    <w:rPr>
                      <w:rFonts w:ascii="Calibri" w:hAnsi="Calibri" w:cs="Calibri"/>
                      <w:color w:val="000000"/>
                      <w:sz w:val="22"/>
                      <w:szCs w:val="22"/>
                    </w:rPr>
                  </w:rPrChange>
                </w:rPr>
                <w:t>32</w:t>
              </w:r>
            </w:ins>
          </w:p>
        </w:tc>
        <w:tc>
          <w:tcPr>
            <w:tcW w:w="960" w:type="dxa"/>
            <w:noWrap/>
            <w:hideMark/>
          </w:tcPr>
          <w:p w:rsidR="00B41F3D" w:rsidRPr="00B41F3D" w:rsidRDefault="00B41F3D" w:rsidP="00B41F3D">
            <w:pPr>
              <w:ind w:firstLine="0"/>
              <w:rPr>
                <w:ins w:id="6630" w:author="Nick.Tolimieri [2]" w:date="2022-09-27T11:52:00Z"/>
                <w:rFonts w:asciiTheme="minorHAnsi" w:eastAsiaTheme="minorHAnsi" w:hAnsiTheme="minorHAnsi" w:cstheme="minorBidi"/>
                <w:sz w:val="22"/>
                <w:szCs w:val="22"/>
                <w:rPrChange w:id="6631" w:author="Nick.Tolimieri [2]" w:date="2022-09-27T11:52:00Z">
                  <w:rPr>
                    <w:ins w:id="6632" w:author="Nick.Tolimieri [2]" w:date="2022-09-27T11:52:00Z"/>
                    <w:rFonts w:ascii="Calibri" w:hAnsi="Calibri" w:cs="Calibri"/>
                    <w:color w:val="000000"/>
                    <w:sz w:val="22"/>
                    <w:szCs w:val="22"/>
                  </w:rPr>
                </w:rPrChange>
              </w:rPr>
              <w:pPrChange w:id="6633" w:author="Nick.Tolimieri [2]" w:date="2022-09-27T11:52:00Z">
                <w:pPr>
                  <w:jc w:val="right"/>
                </w:pPr>
              </w:pPrChange>
            </w:pPr>
            <w:ins w:id="6634" w:author="Nick.Tolimieri [2]" w:date="2022-09-27T11:52:00Z">
              <w:r w:rsidRPr="00B41F3D">
                <w:rPr>
                  <w:rFonts w:asciiTheme="minorHAnsi" w:eastAsiaTheme="minorHAnsi" w:hAnsiTheme="minorHAnsi" w:cstheme="minorBidi"/>
                  <w:sz w:val="22"/>
                  <w:szCs w:val="22"/>
                  <w:rPrChange w:id="6635"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6636" w:author="Nick.Tolimieri [2]" w:date="2022-09-27T11:52:00Z"/>
                <w:rFonts w:asciiTheme="minorHAnsi" w:eastAsiaTheme="minorHAnsi" w:hAnsiTheme="minorHAnsi" w:cstheme="minorBidi"/>
                <w:sz w:val="22"/>
                <w:szCs w:val="22"/>
                <w:rPrChange w:id="6637" w:author="Nick.Tolimieri [2]" w:date="2022-09-27T11:52:00Z">
                  <w:rPr>
                    <w:ins w:id="6638" w:author="Nick.Tolimieri [2]" w:date="2022-09-27T11:52:00Z"/>
                    <w:rFonts w:ascii="Calibri" w:hAnsi="Calibri" w:cs="Calibri"/>
                    <w:color w:val="000000"/>
                    <w:sz w:val="22"/>
                    <w:szCs w:val="22"/>
                  </w:rPr>
                </w:rPrChange>
              </w:rPr>
              <w:pPrChange w:id="6639" w:author="Nick.Tolimieri [2]" w:date="2022-09-27T11:52:00Z">
                <w:pPr>
                  <w:jc w:val="right"/>
                </w:pPr>
              </w:pPrChange>
            </w:pPr>
            <w:ins w:id="6640" w:author="Nick.Tolimieri [2]" w:date="2022-09-27T11:52:00Z">
              <w:r w:rsidRPr="00B41F3D">
                <w:rPr>
                  <w:rFonts w:asciiTheme="minorHAnsi" w:eastAsiaTheme="minorHAnsi" w:hAnsiTheme="minorHAnsi" w:cstheme="minorBidi"/>
                  <w:sz w:val="22"/>
                  <w:szCs w:val="22"/>
                  <w:rPrChange w:id="6641" w:author="Nick.Tolimieri [2]" w:date="2022-09-27T11:52:00Z">
                    <w:rPr>
                      <w:rFonts w:ascii="Calibri" w:hAnsi="Calibri" w:cs="Calibri"/>
                      <w:color w:val="000000"/>
                      <w:sz w:val="22"/>
                      <w:szCs w:val="22"/>
                    </w:rPr>
                  </w:rPrChange>
                </w:rPr>
                <w:t>29</w:t>
              </w:r>
            </w:ins>
          </w:p>
        </w:tc>
        <w:tc>
          <w:tcPr>
            <w:tcW w:w="960" w:type="dxa"/>
            <w:noWrap/>
            <w:hideMark/>
          </w:tcPr>
          <w:p w:rsidR="00B41F3D" w:rsidRPr="00B41F3D" w:rsidRDefault="00B41F3D" w:rsidP="00B41F3D">
            <w:pPr>
              <w:ind w:firstLine="0"/>
              <w:rPr>
                <w:ins w:id="6642" w:author="Nick.Tolimieri [2]" w:date="2022-09-27T11:52:00Z"/>
                <w:rFonts w:asciiTheme="minorHAnsi" w:eastAsiaTheme="minorHAnsi" w:hAnsiTheme="minorHAnsi" w:cstheme="minorBidi"/>
                <w:sz w:val="22"/>
                <w:szCs w:val="22"/>
                <w:rPrChange w:id="6643" w:author="Nick.Tolimieri [2]" w:date="2022-09-27T11:52:00Z">
                  <w:rPr>
                    <w:ins w:id="6644" w:author="Nick.Tolimieri [2]" w:date="2022-09-27T11:52:00Z"/>
                    <w:rFonts w:ascii="Calibri" w:hAnsi="Calibri" w:cs="Calibri"/>
                    <w:color w:val="000000"/>
                    <w:sz w:val="22"/>
                    <w:szCs w:val="22"/>
                  </w:rPr>
                </w:rPrChange>
              </w:rPr>
              <w:pPrChange w:id="6645" w:author="Nick.Tolimieri [2]" w:date="2022-09-27T11:52:00Z">
                <w:pPr>
                  <w:jc w:val="right"/>
                </w:pPr>
              </w:pPrChange>
            </w:pPr>
            <w:ins w:id="6646" w:author="Nick.Tolimieri [2]" w:date="2022-09-27T11:52:00Z">
              <w:r w:rsidRPr="00B41F3D">
                <w:rPr>
                  <w:rFonts w:asciiTheme="minorHAnsi" w:eastAsiaTheme="minorHAnsi" w:hAnsiTheme="minorHAnsi" w:cstheme="minorBidi"/>
                  <w:sz w:val="22"/>
                  <w:szCs w:val="22"/>
                  <w:rPrChange w:id="6647" w:author="Nick.Tolimieri [2]" w:date="2022-09-27T11:52:00Z">
                    <w:rPr>
                      <w:rFonts w:ascii="Calibri" w:hAnsi="Calibri" w:cs="Calibri"/>
                      <w:color w:val="000000"/>
                      <w:sz w:val="22"/>
                      <w:szCs w:val="22"/>
                    </w:rPr>
                  </w:rPrChange>
                </w:rPr>
                <w:t>29</w:t>
              </w:r>
            </w:ins>
          </w:p>
        </w:tc>
        <w:tc>
          <w:tcPr>
            <w:tcW w:w="960" w:type="dxa"/>
            <w:noWrap/>
            <w:hideMark/>
          </w:tcPr>
          <w:p w:rsidR="00B41F3D" w:rsidRPr="00B41F3D" w:rsidRDefault="00B41F3D" w:rsidP="00B41F3D">
            <w:pPr>
              <w:ind w:firstLine="0"/>
              <w:rPr>
                <w:ins w:id="6648" w:author="Nick.Tolimieri [2]" w:date="2022-09-27T11:52:00Z"/>
                <w:rFonts w:asciiTheme="minorHAnsi" w:eastAsiaTheme="minorHAnsi" w:hAnsiTheme="minorHAnsi" w:cstheme="minorBidi"/>
                <w:sz w:val="22"/>
                <w:szCs w:val="22"/>
                <w:rPrChange w:id="6649" w:author="Nick.Tolimieri [2]" w:date="2022-09-27T11:52:00Z">
                  <w:rPr>
                    <w:ins w:id="6650" w:author="Nick.Tolimieri [2]" w:date="2022-09-27T11:52:00Z"/>
                    <w:rFonts w:ascii="Calibri" w:hAnsi="Calibri" w:cs="Calibri"/>
                    <w:color w:val="000000"/>
                    <w:sz w:val="22"/>
                    <w:szCs w:val="22"/>
                  </w:rPr>
                </w:rPrChange>
              </w:rPr>
              <w:pPrChange w:id="6651" w:author="Nick.Tolimieri [2]" w:date="2022-09-27T11:52:00Z">
                <w:pPr>
                  <w:jc w:val="right"/>
                </w:pPr>
              </w:pPrChange>
            </w:pPr>
            <w:ins w:id="6652" w:author="Nick.Tolimieri [2]" w:date="2022-09-27T11:52:00Z">
              <w:r w:rsidRPr="00B41F3D">
                <w:rPr>
                  <w:rFonts w:asciiTheme="minorHAnsi" w:eastAsiaTheme="minorHAnsi" w:hAnsiTheme="minorHAnsi" w:cstheme="minorBidi"/>
                  <w:sz w:val="22"/>
                  <w:szCs w:val="22"/>
                  <w:rPrChange w:id="6653" w:author="Nick.Tolimieri [2]" w:date="2022-09-27T11:52:00Z">
                    <w:rPr>
                      <w:rFonts w:ascii="Calibri" w:hAnsi="Calibri" w:cs="Calibri"/>
                      <w:color w:val="000000"/>
                      <w:sz w:val="22"/>
                      <w:szCs w:val="22"/>
                    </w:rPr>
                  </w:rPrChange>
                </w:rPr>
                <w:t>29</w:t>
              </w:r>
            </w:ins>
          </w:p>
        </w:tc>
        <w:tc>
          <w:tcPr>
            <w:tcW w:w="960" w:type="dxa"/>
            <w:noWrap/>
            <w:hideMark/>
          </w:tcPr>
          <w:p w:rsidR="00B41F3D" w:rsidRPr="00B41F3D" w:rsidRDefault="00B41F3D" w:rsidP="00B41F3D">
            <w:pPr>
              <w:ind w:firstLine="0"/>
              <w:rPr>
                <w:ins w:id="6654" w:author="Nick.Tolimieri [2]" w:date="2022-09-27T11:52:00Z"/>
                <w:rFonts w:asciiTheme="minorHAnsi" w:eastAsiaTheme="minorHAnsi" w:hAnsiTheme="minorHAnsi" w:cstheme="minorBidi"/>
                <w:sz w:val="22"/>
                <w:szCs w:val="22"/>
                <w:rPrChange w:id="6655" w:author="Nick.Tolimieri [2]" w:date="2022-09-27T11:52:00Z">
                  <w:rPr>
                    <w:ins w:id="6656" w:author="Nick.Tolimieri [2]" w:date="2022-09-27T11:52:00Z"/>
                    <w:rFonts w:ascii="Calibri" w:hAnsi="Calibri" w:cs="Calibri"/>
                    <w:color w:val="000000"/>
                    <w:sz w:val="22"/>
                    <w:szCs w:val="22"/>
                  </w:rPr>
                </w:rPrChange>
              </w:rPr>
              <w:pPrChange w:id="6657" w:author="Nick.Tolimieri [2]" w:date="2022-09-27T11:52:00Z">
                <w:pPr>
                  <w:jc w:val="right"/>
                </w:pPr>
              </w:pPrChange>
            </w:pPr>
            <w:ins w:id="6658" w:author="Nick.Tolimieri [2]" w:date="2022-09-27T11:52:00Z">
              <w:r w:rsidRPr="00B41F3D">
                <w:rPr>
                  <w:rFonts w:asciiTheme="minorHAnsi" w:eastAsiaTheme="minorHAnsi" w:hAnsiTheme="minorHAnsi" w:cstheme="minorBidi"/>
                  <w:sz w:val="22"/>
                  <w:szCs w:val="22"/>
                  <w:rPrChange w:id="6659" w:author="Nick.Tolimieri [2]" w:date="2022-09-27T11:52:00Z">
                    <w:rPr>
                      <w:rFonts w:ascii="Calibri" w:hAnsi="Calibri" w:cs="Calibri"/>
                      <w:color w:val="000000"/>
                      <w:sz w:val="22"/>
                      <w:szCs w:val="22"/>
                    </w:rPr>
                  </w:rPrChange>
                </w:rPr>
                <w:t>2.57</w:t>
              </w:r>
            </w:ins>
          </w:p>
        </w:tc>
        <w:tc>
          <w:tcPr>
            <w:tcW w:w="960" w:type="dxa"/>
            <w:noWrap/>
            <w:hideMark/>
          </w:tcPr>
          <w:p w:rsidR="00B41F3D" w:rsidRPr="00B41F3D" w:rsidRDefault="00B41F3D" w:rsidP="00B41F3D">
            <w:pPr>
              <w:ind w:firstLine="0"/>
              <w:rPr>
                <w:ins w:id="6660" w:author="Nick.Tolimieri [2]" w:date="2022-09-27T11:52:00Z"/>
                <w:rFonts w:asciiTheme="minorHAnsi" w:eastAsiaTheme="minorHAnsi" w:hAnsiTheme="minorHAnsi" w:cstheme="minorBidi"/>
                <w:sz w:val="22"/>
                <w:szCs w:val="22"/>
                <w:rPrChange w:id="6661" w:author="Nick.Tolimieri [2]" w:date="2022-09-27T11:52:00Z">
                  <w:rPr>
                    <w:ins w:id="6662" w:author="Nick.Tolimieri [2]" w:date="2022-09-27T11:52:00Z"/>
                    <w:rFonts w:ascii="Calibri" w:hAnsi="Calibri" w:cs="Calibri"/>
                    <w:color w:val="000000"/>
                    <w:sz w:val="22"/>
                    <w:szCs w:val="22"/>
                  </w:rPr>
                </w:rPrChange>
              </w:rPr>
              <w:pPrChange w:id="6663" w:author="Nick.Tolimieri [2]" w:date="2022-09-27T11:52:00Z">
                <w:pPr>
                  <w:jc w:val="right"/>
                </w:pPr>
              </w:pPrChange>
            </w:pPr>
            <w:ins w:id="6664" w:author="Nick.Tolimieri [2]" w:date="2022-09-27T11:52:00Z">
              <w:r w:rsidRPr="00B41F3D">
                <w:rPr>
                  <w:rFonts w:asciiTheme="minorHAnsi" w:eastAsiaTheme="minorHAnsi" w:hAnsiTheme="minorHAnsi" w:cstheme="minorBidi"/>
                  <w:sz w:val="22"/>
                  <w:szCs w:val="22"/>
                  <w:rPrChange w:id="6665" w:author="Nick.Tolimieri [2]" w:date="2022-09-27T11:52:00Z">
                    <w:rPr>
                      <w:rFonts w:ascii="Calibri" w:hAnsi="Calibri" w:cs="Calibri"/>
                      <w:color w:val="000000"/>
                      <w:sz w:val="22"/>
                      <w:szCs w:val="22"/>
                    </w:rPr>
                  </w:rPrChange>
                </w:rPr>
                <w:t>0.6</w:t>
              </w:r>
            </w:ins>
          </w:p>
        </w:tc>
      </w:tr>
      <w:tr w:rsidR="00B41F3D" w:rsidRPr="00B41F3D" w:rsidTr="00B41F3D">
        <w:trPr>
          <w:divId w:val="820847304"/>
          <w:trHeight w:val="300"/>
          <w:ins w:id="6666" w:author="Nick.Tolimieri [2]" w:date="2022-09-27T11:52:00Z"/>
        </w:trPr>
        <w:tc>
          <w:tcPr>
            <w:tcW w:w="960" w:type="dxa"/>
            <w:noWrap/>
            <w:hideMark/>
          </w:tcPr>
          <w:p w:rsidR="00B41F3D" w:rsidRPr="00B41F3D" w:rsidRDefault="00B41F3D" w:rsidP="00B41F3D">
            <w:pPr>
              <w:ind w:firstLine="0"/>
              <w:rPr>
                <w:ins w:id="6667" w:author="Nick.Tolimieri [2]" w:date="2022-09-27T11:52:00Z"/>
                <w:rFonts w:asciiTheme="minorHAnsi" w:eastAsiaTheme="minorHAnsi" w:hAnsiTheme="minorHAnsi" w:cstheme="minorBidi"/>
                <w:sz w:val="22"/>
                <w:szCs w:val="22"/>
                <w:rPrChange w:id="6668" w:author="Nick.Tolimieri [2]" w:date="2022-09-27T11:52:00Z">
                  <w:rPr>
                    <w:ins w:id="6669" w:author="Nick.Tolimieri [2]" w:date="2022-09-27T11:52:00Z"/>
                    <w:rFonts w:ascii="Calibri" w:hAnsi="Calibri" w:cs="Calibri"/>
                    <w:color w:val="000000"/>
                    <w:sz w:val="22"/>
                    <w:szCs w:val="22"/>
                  </w:rPr>
                </w:rPrChange>
              </w:rPr>
              <w:pPrChange w:id="6670" w:author="Nick.Tolimieri [2]" w:date="2022-09-27T11:52:00Z">
                <w:pPr/>
              </w:pPrChange>
            </w:pPr>
            <w:ins w:id="6671" w:author="Nick.Tolimieri [2]" w:date="2022-09-27T11:52:00Z">
              <w:r w:rsidRPr="00B41F3D">
                <w:rPr>
                  <w:rFonts w:asciiTheme="minorHAnsi" w:eastAsiaTheme="minorHAnsi" w:hAnsiTheme="minorHAnsi" w:cstheme="minorBidi"/>
                  <w:sz w:val="22"/>
                  <w:szCs w:val="22"/>
                  <w:rPrChange w:id="6672"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6673" w:author="Nick.Tolimieri [2]" w:date="2022-09-27T11:52:00Z"/>
                <w:rFonts w:asciiTheme="minorHAnsi" w:eastAsiaTheme="minorHAnsi" w:hAnsiTheme="minorHAnsi" w:cstheme="minorBidi"/>
                <w:sz w:val="22"/>
                <w:szCs w:val="22"/>
                <w:rPrChange w:id="6674" w:author="Nick.Tolimieri [2]" w:date="2022-09-27T11:52:00Z">
                  <w:rPr>
                    <w:ins w:id="6675" w:author="Nick.Tolimieri [2]" w:date="2022-09-27T11:52:00Z"/>
                    <w:rFonts w:ascii="Calibri" w:hAnsi="Calibri" w:cs="Calibri"/>
                    <w:color w:val="000000"/>
                    <w:sz w:val="22"/>
                    <w:szCs w:val="22"/>
                  </w:rPr>
                </w:rPrChange>
              </w:rPr>
              <w:pPrChange w:id="6676" w:author="Nick.Tolimieri [2]" w:date="2022-09-27T11:52:00Z">
                <w:pPr>
                  <w:jc w:val="right"/>
                </w:pPr>
              </w:pPrChange>
            </w:pPr>
            <w:ins w:id="6677" w:author="Nick.Tolimieri [2]" w:date="2022-09-27T11:52:00Z">
              <w:r w:rsidRPr="00B41F3D">
                <w:rPr>
                  <w:rFonts w:asciiTheme="minorHAnsi" w:eastAsiaTheme="minorHAnsi" w:hAnsiTheme="minorHAnsi" w:cstheme="minorBidi"/>
                  <w:sz w:val="22"/>
                  <w:szCs w:val="22"/>
                  <w:rPrChange w:id="6678" w:author="Nick.Tolimieri [2]" w:date="2022-09-27T11:52:00Z">
                    <w:rPr>
                      <w:rFonts w:ascii="Calibri" w:hAnsi="Calibri" w:cs="Calibri"/>
                      <w:color w:val="000000"/>
                      <w:sz w:val="22"/>
                      <w:szCs w:val="22"/>
                    </w:rPr>
                  </w:rPrChange>
                </w:rPr>
                <w:t>1994</w:t>
              </w:r>
            </w:ins>
          </w:p>
        </w:tc>
        <w:tc>
          <w:tcPr>
            <w:tcW w:w="960" w:type="dxa"/>
            <w:noWrap/>
            <w:hideMark/>
          </w:tcPr>
          <w:p w:rsidR="00B41F3D" w:rsidRPr="00B41F3D" w:rsidRDefault="00B41F3D" w:rsidP="00B41F3D">
            <w:pPr>
              <w:ind w:firstLine="0"/>
              <w:rPr>
                <w:ins w:id="6679" w:author="Nick.Tolimieri [2]" w:date="2022-09-27T11:52:00Z"/>
                <w:rFonts w:asciiTheme="minorHAnsi" w:eastAsiaTheme="minorHAnsi" w:hAnsiTheme="minorHAnsi" w:cstheme="minorBidi"/>
                <w:sz w:val="22"/>
                <w:szCs w:val="22"/>
                <w:rPrChange w:id="6680" w:author="Nick.Tolimieri [2]" w:date="2022-09-27T11:52:00Z">
                  <w:rPr>
                    <w:ins w:id="6681" w:author="Nick.Tolimieri [2]" w:date="2022-09-27T11:52:00Z"/>
                    <w:rFonts w:ascii="Calibri" w:hAnsi="Calibri" w:cs="Calibri"/>
                    <w:color w:val="000000"/>
                    <w:sz w:val="22"/>
                    <w:szCs w:val="22"/>
                  </w:rPr>
                </w:rPrChange>
              </w:rPr>
              <w:pPrChange w:id="6682" w:author="Nick.Tolimieri [2]" w:date="2022-09-27T11:52:00Z">
                <w:pPr>
                  <w:jc w:val="right"/>
                </w:pPr>
              </w:pPrChange>
            </w:pPr>
            <w:ins w:id="6683" w:author="Nick.Tolimieri [2]" w:date="2022-09-27T11:52:00Z">
              <w:r w:rsidRPr="00B41F3D">
                <w:rPr>
                  <w:rFonts w:asciiTheme="minorHAnsi" w:eastAsiaTheme="minorHAnsi" w:hAnsiTheme="minorHAnsi" w:cstheme="minorBidi"/>
                  <w:sz w:val="22"/>
                  <w:szCs w:val="22"/>
                  <w:rPrChange w:id="6684" w:author="Nick.Tolimieri [2]" w:date="2022-09-27T11:52:00Z">
                    <w:rPr>
                      <w:rFonts w:ascii="Calibri" w:hAnsi="Calibri" w:cs="Calibri"/>
                      <w:color w:val="000000"/>
                      <w:sz w:val="22"/>
                      <w:szCs w:val="22"/>
                    </w:rPr>
                  </w:rPrChange>
                </w:rPr>
                <w:t>27</w:t>
              </w:r>
            </w:ins>
          </w:p>
        </w:tc>
        <w:tc>
          <w:tcPr>
            <w:tcW w:w="960" w:type="dxa"/>
            <w:noWrap/>
            <w:hideMark/>
          </w:tcPr>
          <w:p w:rsidR="00B41F3D" w:rsidRPr="00B41F3D" w:rsidRDefault="00B41F3D" w:rsidP="00B41F3D">
            <w:pPr>
              <w:ind w:firstLine="0"/>
              <w:rPr>
                <w:ins w:id="6685" w:author="Nick.Tolimieri [2]" w:date="2022-09-27T11:52:00Z"/>
                <w:rFonts w:asciiTheme="minorHAnsi" w:eastAsiaTheme="minorHAnsi" w:hAnsiTheme="minorHAnsi" w:cstheme="minorBidi"/>
                <w:sz w:val="22"/>
                <w:szCs w:val="22"/>
                <w:rPrChange w:id="6686" w:author="Nick.Tolimieri [2]" w:date="2022-09-27T11:52:00Z">
                  <w:rPr>
                    <w:ins w:id="6687" w:author="Nick.Tolimieri [2]" w:date="2022-09-27T11:52:00Z"/>
                    <w:rFonts w:ascii="Calibri" w:hAnsi="Calibri" w:cs="Calibri"/>
                    <w:color w:val="000000"/>
                    <w:sz w:val="22"/>
                    <w:szCs w:val="22"/>
                  </w:rPr>
                </w:rPrChange>
              </w:rPr>
              <w:pPrChange w:id="6688" w:author="Nick.Tolimieri [2]" w:date="2022-09-27T11:52:00Z">
                <w:pPr>
                  <w:jc w:val="right"/>
                </w:pPr>
              </w:pPrChange>
            </w:pPr>
            <w:ins w:id="6689" w:author="Nick.Tolimieri [2]" w:date="2022-09-27T11:52:00Z">
              <w:r w:rsidRPr="00B41F3D">
                <w:rPr>
                  <w:rFonts w:asciiTheme="minorHAnsi" w:eastAsiaTheme="minorHAnsi" w:hAnsiTheme="minorHAnsi" w:cstheme="minorBidi"/>
                  <w:sz w:val="22"/>
                  <w:szCs w:val="22"/>
                  <w:rPrChange w:id="6690" w:author="Nick.Tolimieri [2]" w:date="2022-09-27T11:52:00Z">
                    <w:rPr>
                      <w:rFonts w:ascii="Calibri" w:hAnsi="Calibri" w:cs="Calibri"/>
                      <w:color w:val="000000"/>
                      <w:sz w:val="22"/>
                      <w:szCs w:val="22"/>
                    </w:rPr>
                  </w:rPrChange>
                </w:rPr>
                <w:t>38</w:t>
              </w:r>
            </w:ins>
          </w:p>
        </w:tc>
        <w:tc>
          <w:tcPr>
            <w:tcW w:w="960" w:type="dxa"/>
            <w:noWrap/>
            <w:hideMark/>
          </w:tcPr>
          <w:p w:rsidR="00B41F3D" w:rsidRPr="00B41F3D" w:rsidRDefault="00B41F3D" w:rsidP="00B41F3D">
            <w:pPr>
              <w:ind w:firstLine="0"/>
              <w:rPr>
                <w:ins w:id="6691" w:author="Nick.Tolimieri [2]" w:date="2022-09-27T11:52:00Z"/>
                <w:rFonts w:asciiTheme="minorHAnsi" w:eastAsiaTheme="minorHAnsi" w:hAnsiTheme="minorHAnsi" w:cstheme="minorBidi"/>
                <w:sz w:val="22"/>
                <w:szCs w:val="22"/>
                <w:rPrChange w:id="6692" w:author="Nick.Tolimieri [2]" w:date="2022-09-27T11:52:00Z">
                  <w:rPr>
                    <w:ins w:id="6693" w:author="Nick.Tolimieri [2]" w:date="2022-09-27T11:52:00Z"/>
                    <w:rFonts w:ascii="Calibri" w:hAnsi="Calibri" w:cs="Calibri"/>
                    <w:color w:val="000000"/>
                    <w:sz w:val="22"/>
                    <w:szCs w:val="22"/>
                  </w:rPr>
                </w:rPrChange>
              </w:rPr>
              <w:pPrChange w:id="6694" w:author="Nick.Tolimieri [2]" w:date="2022-09-27T11:52:00Z">
                <w:pPr>
                  <w:jc w:val="right"/>
                </w:pPr>
              </w:pPrChange>
            </w:pPr>
            <w:ins w:id="6695" w:author="Nick.Tolimieri [2]" w:date="2022-09-27T11:52:00Z">
              <w:r w:rsidRPr="00B41F3D">
                <w:rPr>
                  <w:rFonts w:asciiTheme="minorHAnsi" w:eastAsiaTheme="minorHAnsi" w:hAnsiTheme="minorHAnsi" w:cstheme="minorBidi"/>
                  <w:sz w:val="22"/>
                  <w:szCs w:val="22"/>
                  <w:rPrChange w:id="6696"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6697" w:author="Nick.Tolimieri [2]" w:date="2022-09-27T11:52:00Z"/>
                <w:rFonts w:asciiTheme="minorHAnsi" w:eastAsiaTheme="minorHAnsi" w:hAnsiTheme="minorHAnsi" w:cstheme="minorBidi"/>
                <w:sz w:val="22"/>
                <w:szCs w:val="22"/>
                <w:rPrChange w:id="6698" w:author="Nick.Tolimieri [2]" w:date="2022-09-27T11:52:00Z">
                  <w:rPr>
                    <w:ins w:id="6699" w:author="Nick.Tolimieri [2]" w:date="2022-09-27T11:52:00Z"/>
                    <w:rFonts w:ascii="Calibri" w:hAnsi="Calibri" w:cs="Calibri"/>
                    <w:color w:val="000000"/>
                    <w:sz w:val="22"/>
                    <w:szCs w:val="22"/>
                  </w:rPr>
                </w:rPrChange>
              </w:rPr>
              <w:pPrChange w:id="6700" w:author="Nick.Tolimieri [2]" w:date="2022-09-27T11:52:00Z">
                <w:pPr>
                  <w:jc w:val="right"/>
                </w:pPr>
              </w:pPrChange>
            </w:pPr>
            <w:ins w:id="6701" w:author="Nick.Tolimieri [2]" w:date="2022-09-27T11:52:00Z">
              <w:r w:rsidRPr="00B41F3D">
                <w:rPr>
                  <w:rFonts w:asciiTheme="minorHAnsi" w:eastAsiaTheme="minorHAnsi" w:hAnsiTheme="minorHAnsi" w:cstheme="minorBidi"/>
                  <w:sz w:val="22"/>
                  <w:szCs w:val="22"/>
                  <w:rPrChange w:id="6702" w:author="Nick.Tolimieri [2]" w:date="2022-09-27T11:52:00Z">
                    <w:rPr>
                      <w:rFonts w:ascii="Calibri" w:hAnsi="Calibri" w:cs="Calibri"/>
                      <w:color w:val="000000"/>
                      <w:sz w:val="22"/>
                      <w:szCs w:val="22"/>
                    </w:rPr>
                  </w:rPrChange>
                </w:rPr>
                <w:t>27</w:t>
              </w:r>
            </w:ins>
          </w:p>
        </w:tc>
        <w:tc>
          <w:tcPr>
            <w:tcW w:w="960" w:type="dxa"/>
            <w:noWrap/>
            <w:hideMark/>
          </w:tcPr>
          <w:p w:rsidR="00B41F3D" w:rsidRPr="00B41F3D" w:rsidRDefault="00B41F3D" w:rsidP="00B41F3D">
            <w:pPr>
              <w:ind w:firstLine="0"/>
              <w:rPr>
                <w:ins w:id="6703" w:author="Nick.Tolimieri [2]" w:date="2022-09-27T11:52:00Z"/>
                <w:rFonts w:asciiTheme="minorHAnsi" w:eastAsiaTheme="minorHAnsi" w:hAnsiTheme="minorHAnsi" w:cstheme="minorBidi"/>
                <w:sz w:val="22"/>
                <w:szCs w:val="22"/>
                <w:rPrChange w:id="6704" w:author="Nick.Tolimieri [2]" w:date="2022-09-27T11:52:00Z">
                  <w:rPr>
                    <w:ins w:id="6705" w:author="Nick.Tolimieri [2]" w:date="2022-09-27T11:52:00Z"/>
                    <w:rFonts w:ascii="Calibri" w:hAnsi="Calibri" w:cs="Calibri"/>
                    <w:color w:val="000000"/>
                    <w:sz w:val="22"/>
                    <w:szCs w:val="22"/>
                  </w:rPr>
                </w:rPrChange>
              </w:rPr>
              <w:pPrChange w:id="6706" w:author="Nick.Tolimieri [2]" w:date="2022-09-27T11:52:00Z">
                <w:pPr>
                  <w:jc w:val="right"/>
                </w:pPr>
              </w:pPrChange>
            </w:pPr>
            <w:ins w:id="6707" w:author="Nick.Tolimieri [2]" w:date="2022-09-27T11:52:00Z">
              <w:r w:rsidRPr="00B41F3D">
                <w:rPr>
                  <w:rFonts w:asciiTheme="minorHAnsi" w:eastAsiaTheme="minorHAnsi" w:hAnsiTheme="minorHAnsi" w:cstheme="minorBidi"/>
                  <w:sz w:val="22"/>
                  <w:szCs w:val="22"/>
                  <w:rPrChange w:id="6708" w:author="Nick.Tolimieri [2]" w:date="2022-09-27T11:52:00Z">
                    <w:rPr>
                      <w:rFonts w:ascii="Calibri" w:hAnsi="Calibri" w:cs="Calibri"/>
                      <w:color w:val="000000"/>
                      <w:sz w:val="22"/>
                      <w:szCs w:val="22"/>
                    </w:rPr>
                  </w:rPrChange>
                </w:rPr>
                <w:t>27</w:t>
              </w:r>
            </w:ins>
          </w:p>
        </w:tc>
        <w:tc>
          <w:tcPr>
            <w:tcW w:w="960" w:type="dxa"/>
            <w:noWrap/>
            <w:hideMark/>
          </w:tcPr>
          <w:p w:rsidR="00B41F3D" w:rsidRPr="00B41F3D" w:rsidRDefault="00B41F3D" w:rsidP="00B41F3D">
            <w:pPr>
              <w:ind w:firstLine="0"/>
              <w:rPr>
                <w:ins w:id="6709" w:author="Nick.Tolimieri [2]" w:date="2022-09-27T11:52:00Z"/>
                <w:rFonts w:asciiTheme="minorHAnsi" w:eastAsiaTheme="minorHAnsi" w:hAnsiTheme="minorHAnsi" w:cstheme="minorBidi"/>
                <w:sz w:val="22"/>
                <w:szCs w:val="22"/>
                <w:rPrChange w:id="6710" w:author="Nick.Tolimieri [2]" w:date="2022-09-27T11:52:00Z">
                  <w:rPr>
                    <w:ins w:id="6711" w:author="Nick.Tolimieri [2]" w:date="2022-09-27T11:52:00Z"/>
                    <w:rFonts w:ascii="Calibri" w:hAnsi="Calibri" w:cs="Calibri"/>
                    <w:color w:val="000000"/>
                    <w:sz w:val="22"/>
                    <w:szCs w:val="22"/>
                  </w:rPr>
                </w:rPrChange>
              </w:rPr>
              <w:pPrChange w:id="6712" w:author="Nick.Tolimieri [2]" w:date="2022-09-27T11:52:00Z">
                <w:pPr>
                  <w:jc w:val="right"/>
                </w:pPr>
              </w:pPrChange>
            </w:pPr>
            <w:ins w:id="6713" w:author="Nick.Tolimieri [2]" w:date="2022-09-27T11:52:00Z">
              <w:r w:rsidRPr="00B41F3D">
                <w:rPr>
                  <w:rFonts w:asciiTheme="minorHAnsi" w:eastAsiaTheme="minorHAnsi" w:hAnsiTheme="minorHAnsi" w:cstheme="minorBidi"/>
                  <w:sz w:val="22"/>
                  <w:szCs w:val="22"/>
                  <w:rPrChange w:id="6714" w:author="Nick.Tolimieri [2]" w:date="2022-09-27T11:52:00Z">
                    <w:rPr>
                      <w:rFonts w:ascii="Calibri" w:hAnsi="Calibri" w:cs="Calibri"/>
                      <w:color w:val="000000"/>
                      <w:sz w:val="22"/>
                      <w:szCs w:val="22"/>
                    </w:rPr>
                  </w:rPrChange>
                </w:rPr>
                <w:t>27</w:t>
              </w:r>
            </w:ins>
          </w:p>
        </w:tc>
        <w:tc>
          <w:tcPr>
            <w:tcW w:w="960" w:type="dxa"/>
            <w:noWrap/>
            <w:hideMark/>
          </w:tcPr>
          <w:p w:rsidR="00B41F3D" w:rsidRPr="00B41F3D" w:rsidRDefault="00B41F3D" w:rsidP="00B41F3D">
            <w:pPr>
              <w:ind w:firstLine="0"/>
              <w:rPr>
                <w:ins w:id="6715" w:author="Nick.Tolimieri [2]" w:date="2022-09-27T11:52:00Z"/>
                <w:rFonts w:asciiTheme="minorHAnsi" w:eastAsiaTheme="minorHAnsi" w:hAnsiTheme="minorHAnsi" w:cstheme="minorBidi"/>
                <w:sz w:val="22"/>
                <w:szCs w:val="22"/>
                <w:rPrChange w:id="6716" w:author="Nick.Tolimieri [2]" w:date="2022-09-27T11:52:00Z">
                  <w:rPr>
                    <w:ins w:id="6717" w:author="Nick.Tolimieri [2]" w:date="2022-09-27T11:52:00Z"/>
                    <w:rFonts w:ascii="Calibri" w:hAnsi="Calibri" w:cs="Calibri"/>
                    <w:color w:val="000000"/>
                    <w:sz w:val="22"/>
                    <w:szCs w:val="22"/>
                  </w:rPr>
                </w:rPrChange>
              </w:rPr>
              <w:pPrChange w:id="6718" w:author="Nick.Tolimieri [2]" w:date="2022-09-27T11:52:00Z">
                <w:pPr>
                  <w:jc w:val="right"/>
                </w:pPr>
              </w:pPrChange>
            </w:pPr>
            <w:ins w:id="6719" w:author="Nick.Tolimieri [2]" w:date="2022-09-27T11:52:00Z">
              <w:r w:rsidRPr="00B41F3D">
                <w:rPr>
                  <w:rFonts w:asciiTheme="minorHAnsi" w:eastAsiaTheme="minorHAnsi" w:hAnsiTheme="minorHAnsi" w:cstheme="minorBidi"/>
                  <w:sz w:val="22"/>
                  <w:szCs w:val="22"/>
                  <w:rPrChange w:id="6720" w:author="Nick.Tolimieri [2]" w:date="2022-09-27T11:52:00Z">
                    <w:rPr>
                      <w:rFonts w:ascii="Calibri" w:hAnsi="Calibri" w:cs="Calibri"/>
                      <w:color w:val="000000"/>
                      <w:sz w:val="22"/>
                      <w:szCs w:val="22"/>
                    </w:rPr>
                  </w:rPrChange>
                </w:rPr>
                <w:t>2.66</w:t>
              </w:r>
            </w:ins>
          </w:p>
        </w:tc>
        <w:tc>
          <w:tcPr>
            <w:tcW w:w="960" w:type="dxa"/>
            <w:noWrap/>
            <w:hideMark/>
          </w:tcPr>
          <w:p w:rsidR="00B41F3D" w:rsidRPr="00B41F3D" w:rsidRDefault="00B41F3D" w:rsidP="00B41F3D">
            <w:pPr>
              <w:ind w:firstLine="0"/>
              <w:rPr>
                <w:ins w:id="6721" w:author="Nick.Tolimieri [2]" w:date="2022-09-27T11:52:00Z"/>
                <w:rFonts w:asciiTheme="minorHAnsi" w:eastAsiaTheme="minorHAnsi" w:hAnsiTheme="minorHAnsi" w:cstheme="minorBidi"/>
                <w:sz w:val="22"/>
                <w:szCs w:val="22"/>
                <w:rPrChange w:id="6722" w:author="Nick.Tolimieri [2]" w:date="2022-09-27T11:52:00Z">
                  <w:rPr>
                    <w:ins w:id="6723" w:author="Nick.Tolimieri [2]" w:date="2022-09-27T11:52:00Z"/>
                    <w:rFonts w:ascii="Calibri" w:hAnsi="Calibri" w:cs="Calibri"/>
                    <w:color w:val="000000"/>
                    <w:sz w:val="22"/>
                    <w:szCs w:val="22"/>
                  </w:rPr>
                </w:rPrChange>
              </w:rPr>
              <w:pPrChange w:id="6724" w:author="Nick.Tolimieri [2]" w:date="2022-09-27T11:52:00Z">
                <w:pPr>
                  <w:jc w:val="right"/>
                </w:pPr>
              </w:pPrChange>
            </w:pPr>
            <w:ins w:id="6725" w:author="Nick.Tolimieri [2]" w:date="2022-09-27T11:52:00Z">
              <w:r w:rsidRPr="00B41F3D">
                <w:rPr>
                  <w:rFonts w:asciiTheme="minorHAnsi" w:eastAsiaTheme="minorHAnsi" w:hAnsiTheme="minorHAnsi" w:cstheme="minorBidi"/>
                  <w:sz w:val="22"/>
                  <w:szCs w:val="22"/>
                  <w:rPrChange w:id="6726" w:author="Nick.Tolimieri [2]" w:date="2022-09-27T11:52:00Z">
                    <w:rPr>
                      <w:rFonts w:ascii="Calibri" w:hAnsi="Calibri" w:cs="Calibri"/>
                      <w:color w:val="000000"/>
                      <w:sz w:val="22"/>
                      <w:szCs w:val="22"/>
                    </w:rPr>
                  </w:rPrChange>
                </w:rPr>
                <w:t>0.58</w:t>
              </w:r>
            </w:ins>
          </w:p>
        </w:tc>
      </w:tr>
      <w:tr w:rsidR="00B41F3D" w:rsidRPr="00B41F3D" w:rsidTr="00B41F3D">
        <w:trPr>
          <w:divId w:val="820847304"/>
          <w:trHeight w:val="300"/>
          <w:ins w:id="6727" w:author="Nick.Tolimieri [2]" w:date="2022-09-27T11:52:00Z"/>
        </w:trPr>
        <w:tc>
          <w:tcPr>
            <w:tcW w:w="960" w:type="dxa"/>
            <w:noWrap/>
            <w:hideMark/>
          </w:tcPr>
          <w:p w:rsidR="00B41F3D" w:rsidRPr="00B41F3D" w:rsidRDefault="00B41F3D" w:rsidP="00B41F3D">
            <w:pPr>
              <w:ind w:firstLine="0"/>
              <w:rPr>
                <w:ins w:id="6728" w:author="Nick.Tolimieri [2]" w:date="2022-09-27T11:52:00Z"/>
                <w:rFonts w:asciiTheme="minorHAnsi" w:eastAsiaTheme="minorHAnsi" w:hAnsiTheme="minorHAnsi" w:cstheme="minorBidi"/>
                <w:sz w:val="22"/>
                <w:szCs w:val="22"/>
                <w:rPrChange w:id="6729" w:author="Nick.Tolimieri [2]" w:date="2022-09-27T11:52:00Z">
                  <w:rPr>
                    <w:ins w:id="6730" w:author="Nick.Tolimieri [2]" w:date="2022-09-27T11:52:00Z"/>
                    <w:rFonts w:ascii="Calibri" w:hAnsi="Calibri" w:cs="Calibri"/>
                    <w:color w:val="000000"/>
                    <w:sz w:val="22"/>
                    <w:szCs w:val="22"/>
                  </w:rPr>
                </w:rPrChange>
              </w:rPr>
              <w:pPrChange w:id="6731" w:author="Nick.Tolimieri [2]" w:date="2022-09-27T11:52:00Z">
                <w:pPr/>
              </w:pPrChange>
            </w:pPr>
            <w:ins w:id="6732" w:author="Nick.Tolimieri [2]" w:date="2022-09-27T11:52:00Z">
              <w:r w:rsidRPr="00B41F3D">
                <w:rPr>
                  <w:rFonts w:asciiTheme="minorHAnsi" w:eastAsiaTheme="minorHAnsi" w:hAnsiTheme="minorHAnsi" w:cstheme="minorBidi"/>
                  <w:sz w:val="22"/>
                  <w:szCs w:val="22"/>
                  <w:rPrChange w:id="6733"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6734" w:author="Nick.Tolimieri [2]" w:date="2022-09-27T11:52:00Z"/>
                <w:rFonts w:asciiTheme="minorHAnsi" w:eastAsiaTheme="minorHAnsi" w:hAnsiTheme="minorHAnsi" w:cstheme="minorBidi"/>
                <w:sz w:val="22"/>
                <w:szCs w:val="22"/>
                <w:rPrChange w:id="6735" w:author="Nick.Tolimieri [2]" w:date="2022-09-27T11:52:00Z">
                  <w:rPr>
                    <w:ins w:id="6736" w:author="Nick.Tolimieri [2]" w:date="2022-09-27T11:52:00Z"/>
                    <w:rFonts w:ascii="Calibri" w:hAnsi="Calibri" w:cs="Calibri"/>
                    <w:color w:val="000000"/>
                    <w:sz w:val="22"/>
                    <w:szCs w:val="22"/>
                  </w:rPr>
                </w:rPrChange>
              </w:rPr>
              <w:pPrChange w:id="6737" w:author="Nick.Tolimieri [2]" w:date="2022-09-27T11:52:00Z">
                <w:pPr>
                  <w:jc w:val="right"/>
                </w:pPr>
              </w:pPrChange>
            </w:pPr>
            <w:ins w:id="6738" w:author="Nick.Tolimieri [2]" w:date="2022-09-27T11:52:00Z">
              <w:r w:rsidRPr="00B41F3D">
                <w:rPr>
                  <w:rFonts w:asciiTheme="minorHAnsi" w:eastAsiaTheme="minorHAnsi" w:hAnsiTheme="minorHAnsi" w:cstheme="minorBidi"/>
                  <w:sz w:val="22"/>
                  <w:szCs w:val="22"/>
                  <w:rPrChange w:id="6739" w:author="Nick.Tolimieri [2]" w:date="2022-09-27T11:52:00Z">
                    <w:rPr>
                      <w:rFonts w:ascii="Calibri" w:hAnsi="Calibri" w:cs="Calibri"/>
                      <w:color w:val="000000"/>
                      <w:sz w:val="22"/>
                      <w:szCs w:val="22"/>
                    </w:rPr>
                  </w:rPrChange>
                </w:rPr>
                <w:t>1995</w:t>
              </w:r>
            </w:ins>
          </w:p>
        </w:tc>
        <w:tc>
          <w:tcPr>
            <w:tcW w:w="960" w:type="dxa"/>
            <w:noWrap/>
            <w:hideMark/>
          </w:tcPr>
          <w:p w:rsidR="00B41F3D" w:rsidRPr="00B41F3D" w:rsidRDefault="00B41F3D" w:rsidP="00B41F3D">
            <w:pPr>
              <w:ind w:firstLine="0"/>
              <w:rPr>
                <w:ins w:id="6740" w:author="Nick.Tolimieri [2]" w:date="2022-09-27T11:52:00Z"/>
                <w:rFonts w:asciiTheme="minorHAnsi" w:eastAsiaTheme="minorHAnsi" w:hAnsiTheme="minorHAnsi" w:cstheme="minorBidi"/>
                <w:sz w:val="22"/>
                <w:szCs w:val="22"/>
                <w:rPrChange w:id="6741" w:author="Nick.Tolimieri [2]" w:date="2022-09-27T11:52:00Z">
                  <w:rPr>
                    <w:ins w:id="6742" w:author="Nick.Tolimieri [2]" w:date="2022-09-27T11:52:00Z"/>
                    <w:rFonts w:ascii="Calibri" w:hAnsi="Calibri" w:cs="Calibri"/>
                    <w:color w:val="000000"/>
                    <w:sz w:val="22"/>
                    <w:szCs w:val="22"/>
                  </w:rPr>
                </w:rPrChange>
              </w:rPr>
              <w:pPrChange w:id="6743" w:author="Nick.Tolimieri [2]" w:date="2022-09-27T11:52:00Z">
                <w:pPr>
                  <w:jc w:val="right"/>
                </w:pPr>
              </w:pPrChange>
            </w:pPr>
            <w:ins w:id="6744" w:author="Nick.Tolimieri [2]" w:date="2022-09-27T11:52:00Z">
              <w:r w:rsidRPr="00B41F3D">
                <w:rPr>
                  <w:rFonts w:asciiTheme="minorHAnsi" w:eastAsiaTheme="minorHAnsi" w:hAnsiTheme="minorHAnsi" w:cstheme="minorBidi"/>
                  <w:sz w:val="22"/>
                  <w:szCs w:val="22"/>
                  <w:rPrChange w:id="6745" w:author="Nick.Tolimieri [2]" w:date="2022-09-27T11:52:00Z">
                    <w:rPr>
                      <w:rFonts w:ascii="Calibri" w:hAnsi="Calibri" w:cs="Calibri"/>
                      <w:color w:val="000000"/>
                      <w:sz w:val="22"/>
                      <w:szCs w:val="22"/>
                    </w:rPr>
                  </w:rPrChange>
                </w:rPr>
                <w:t>9</w:t>
              </w:r>
            </w:ins>
          </w:p>
        </w:tc>
        <w:tc>
          <w:tcPr>
            <w:tcW w:w="960" w:type="dxa"/>
            <w:noWrap/>
            <w:hideMark/>
          </w:tcPr>
          <w:p w:rsidR="00B41F3D" w:rsidRPr="00B41F3D" w:rsidRDefault="00B41F3D" w:rsidP="00B41F3D">
            <w:pPr>
              <w:ind w:firstLine="0"/>
              <w:rPr>
                <w:ins w:id="6746" w:author="Nick.Tolimieri [2]" w:date="2022-09-27T11:52:00Z"/>
                <w:rFonts w:asciiTheme="minorHAnsi" w:eastAsiaTheme="minorHAnsi" w:hAnsiTheme="minorHAnsi" w:cstheme="minorBidi"/>
                <w:sz w:val="22"/>
                <w:szCs w:val="22"/>
                <w:rPrChange w:id="6747" w:author="Nick.Tolimieri [2]" w:date="2022-09-27T11:52:00Z">
                  <w:rPr>
                    <w:ins w:id="6748" w:author="Nick.Tolimieri [2]" w:date="2022-09-27T11:52:00Z"/>
                    <w:rFonts w:ascii="Calibri" w:hAnsi="Calibri" w:cs="Calibri"/>
                    <w:color w:val="000000"/>
                    <w:sz w:val="22"/>
                    <w:szCs w:val="22"/>
                  </w:rPr>
                </w:rPrChange>
              </w:rPr>
              <w:pPrChange w:id="6749" w:author="Nick.Tolimieri [2]" w:date="2022-09-27T11:52:00Z">
                <w:pPr>
                  <w:jc w:val="right"/>
                </w:pPr>
              </w:pPrChange>
            </w:pPr>
            <w:ins w:id="6750" w:author="Nick.Tolimieri [2]" w:date="2022-09-27T11:52:00Z">
              <w:r w:rsidRPr="00B41F3D">
                <w:rPr>
                  <w:rFonts w:asciiTheme="minorHAnsi" w:eastAsiaTheme="minorHAnsi" w:hAnsiTheme="minorHAnsi" w:cstheme="minorBidi"/>
                  <w:sz w:val="22"/>
                  <w:szCs w:val="22"/>
                  <w:rPrChange w:id="6751" w:author="Nick.Tolimieri [2]" w:date="2022-09-27T11:52:00Z">
                    <w:rPr>
                      <w:rFonts w:ascii="Calibri" w:hAnsi="Calibri" w:cs="Calibri"/>
                      <w:color w:val="000000"/>
                      <w:sz w:val="22"/>
                      <w:szCs w:val="22"/>
                    </w:rPr>
                  </w:rPrChange>
                </w:rPr>
                <w:t>43</w:t>
              </w:r>
            </w:ins>
          </w:p>
        </w:tc>
        <w:tc>
          <w:tcPr>
            <w:tcW w:w="960" w:type="dxa"/>
            <w:noWrap/>
            <w:hideMark/>
          </w:tcPr>
          <w:p w:rsidR="00B41F3D" w:rsidRPr="00B41F3D" w:rsidRDefault="00B41F3D" w:rsidP="00B41F3D">
            <w:pPr>
              <w:ind w:firstLine="0"/>
              <w:rPr>
                <w:ins w:id="6752" w:author="Nick.Tolimieri [2]" w:date="2022-09-27T11:52:00Z"/>
                <w:rFonts w:asciiTheme="minorHAnsi" w:eastAsiaTheme="minorHAnsi" w:hAnsiTheme="minorHAnsi" w:cstheme="minorBidi"/>
                <w:sz w:val="22"/>
                <w:szCs w:val="22"/>
                <w:rPrChange w:id="6753" w:author="Nick.Tolimieri [2]" w:date="2022-09-27T11:52:00Z">
                  <w:rPr>
                    <w:ins w:id="6754" w:author="Nick.Tolimieri [2]" w:date="2022-09-27T11:52:00Z"/>
                    <w:rFonts w:ascii="Calibri" w:hAnsi="Calibri" w:cs="Calibri"/>
                    <w:color w:val="000000"/>
                    <w:sz w:val="22"/>
                    <w:szCs w:val="22"/>
                  </w:rPr>
                </w:rPrChange>
              </w:rPr>
              <w:pPrChange w:id="6755" w:author="Nick.Tolimieri [2]" w:date="2022-09-27T11:52:00Z">
                <w:pPr>
                  <w:jc w:val="right"/>
                </w:pPr>
              </w:pPrChange>
            </w:pPr>
            <w:ins w:id="6756" w:author="Nick.Tolimieri [2]" w:date="2022-09-27T11:52:00Z">
              <w:r w:rsidRPr="00B41F3D">
                <w:rPr>
                  <w:rFonts w:asciiTheme="minorHAnsi" w:eastAsiaTheme="minorHAnsi" w:hAnsiTheme="minorHAnsi" w:cstheme="minorBidi"/>
                  <w:sz w:val="22"/>
                  <w:szCs w:val="22"/>
                  <w:rPrChange w:id="6757" w:author="Nick.Tolimieri [2]" w:date="2022-09-27T11:52:00Z">
                    <w:rPr>
                      <w:rFonts w:ascii="Calibri" w:hAnsi="Calibri" w:cs="Calibri"/>
                      <w:color w:val="000000"/>
                      <w:sz w:val="22"/>
                      <w:szCs w:val="22"/>
                    </w:rPr>
                  </w:rPrChange>
                </w:rPr>
                <w:t>3</w:t>
              </w:r>
            </w:ins>
          </w:p>
        </w:tc>
        <w:tc>
          <w:tcPr>
            <w:tcW w:w="960" w:type="dxa"/>
            <w:noWrap/>
            <w:hideMark/>
          </w:tcPr>
          <w:p w:rsidR="00B41F3D" w:rsidRPr="00B41F3D" w:rsidRDefault="00B41F3D" w:rsidP="00B41F3D">
            <w:pPr>
              <w:ind w:firstLine="0"/>
              <w:rPr>
                <w:ins w:id="6758" w:author="Nick.Tolimieri [2]" w:date="2022-09-27T11:52:00Z"/>
                <w:rFonts w:asciiTheme="minorHAnsi" w:eastAsiaTheme="minorHAnsi" w:hAnsiTheme="minorHAnsi" w:cstheme="minorBidi"/>
                <w:sz w:val="22"/>
                <w:szCs w:val="22"/>
                <w:rPrChange w:id="6759" w:author="Nick.Tolimieri [2]" w:date="2022-09-27T11:52:00Z">
                  <w:rPr>
                    <w:ins w:id="6760" w:author="Nick.Tolimieri [2]" w:date="2022-09-27T11:52:00Z"/>
                    <w:rFonts w:ascii="Calibri" w:hAnsi="Calibri" w:cs="Calibri"/>
                    <w:color w:val="000000"/>
                    <w:sz w:val="22"/>
                    <w:szCs w:val="22"/>
                  </w:rPr>
                </w:rPrChange>
              </w:rPr>
              <w:pPrChange w:id="6761" w:author="Nick.Tolimieri [2]" w:date="2022-09-27T11:52:00Z">
                <w:pPr>
                  <w:jc w:val="right"/>
                </w:pPr>
              </w:pPrChange>
            </w:pPr>
            <w:ins w:id="6762" w:author="Nick.Tolimieri [2]" w:date="2022-09-27T11:52:00Z">
              <w:r w:rsidRPr="00B41F3D">
                <w:rPr>
                  <w:rFonts w:asciiTheme="minorHAnsi" w:eastAsiaTheme="minorHAnsi" w:hAnsiTheme="minorHAnsi" w:cstheme="minorBidi"/>
                  <w:sz w:val="22"/>
                  <w:szCs w:val="22"/>
                  <w:rPrChange w:id="6763" w:author="Nick.Tolimieri [2]" w:date="2022-09-27T11:52:00Z">
                    <w:rPr>
                      <w:rFonts w:ascii="Calibri" w:hAnsi="Calibri" w:cs="Calibri"/>
                      <w:color w:val="000000"/>
                      <w:sz w:val="22"/>
                      <w:szCs w:val="22"/>
                    </w:rPr>
                  </w:rPrChange>
                </w:rPr>
                <w:t>26</w:t>
              </w:r>
            </w:ins>
          </w:p>
        </w:tc>
        <w:tc>
          <w:tcPr>
            <w:tcW w:w="960" w:type="dxa"/>
            <w:noWrap/>
            <w:hideMark/>
          </w:tcPr>
          <w:p w:rsidR="00B41F3D" w:rsidRPr="00B41F3D" w:rsidRDefault="00B41F3D" w:rsidP="00B41F3D">
            <w:pPr>
              <w:ind w:firstLine="0"/>
              <w:rPr>
                <w:ins w:id="6764" w:author="Nick.Tolimieri [2]" w:date="2022-09-27T11:52:00Z"/>
                <w:rFonts w:asciiTheme="minorHAnsi" w:eastAsiaTheme="minorHAnsi" w:hAnsiTheme="minorHAnsi" w:cstheme="minorBidi"/>
                <w:sz w:val="22"/>
                <w:szCs w:val="22"/>
                <w:rPrChange w:id="6765" w:author="Nick.Tolimieri [2]" w:date="2022-09-27T11:52:00Z">
                  <w:rPr>
                    <w:ins w:id="6766" w:author="Nick.Tolimieri [2]" w:date="2022-09-27T11:52:00Z"/>
                    <w:rFonts w:ascii="Calibri" w:hAnsi="Calibri" w:cs="Calibri"/>
                    <w:color w:val="000000"/>
                    <w:sz w:val="22"/>
                    <w:szCs w:val="22"/>
                  </w:rPr>
                </w:rPrChange>
              </w:rPr>
              <w:pPrChange w:id="6767" w:author="Nick.Tolimieri [2]" w:date="2022-09-27T11:52:00Z">
                <w:pPr>
                  <w:jc w:val="right"/>
                </w:pPr>
              </w:pPrChange>
            </w:pPr>
            <w:ins w:id="6768" w:author="Nick.Tolimieri [2]" w:date="2022-09-27T11:52:00Z">
              <w:r w:rsidRPr="00B41F3D">
                <w:rPr>
                  <w:rFonts w:asciiTheme="minorHAnsi" w:eastAsiaTheme="minorHAnsi" w:hAnsiTheme="minorHAnsi" w:cstheme="minorBidi"/>
                  <w:sz w:val="22"/>
                  <w:szCs w:val="22"/>
                  <w:rPrChange w:id="6769"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770" w:author="Nick.Tolimieri [2]" w:date="2022-09-27T11:52:00Z"/>
                <w:rFonts w:asciiTheme="minorHAnsi" w:eastAsiaTheme="minorHAnsi" w:hAnsiTheme="minorHAnsi" w:cstheme="minorBidi"/>
                <w:sz w:val="22"/>
                <w:szCs w:val="22"/>
                <w:rPrChange w:id="6771" w:author="Nick.Tolimieri [2]" w:date="2022-09-27T11:52:00Z">
                  <w:rPr>
                    <w:ins w:id="6772" w:author="Nick.Tolimieri [2]" w:date="2022-09-27T11:52:00Z"/>
                    <w:rFonts w:ascii="Calibri" w:hAnsi="Calibri" w:cs="Calibri"/>
                    <w:color w:val="000000"/>
                    <w:sz w:val="22"/>
                    <w:szCs w:val="22"/>
                  </w:rPr>
                </w:rPrChange>
              </w:rPr>
              <w:pPrChange w:id="6773" w:author="Nick.Tolimieri [2]" w:date="2022-09-27T11:52:00Z">
                <w:pPr>
                  <w:jc w:val="right"/>
                </w:pPr>
              </w:pPrChange>
            </w:pPr>
            <w:ins w:id="6774" w:author="Nick.Tolimieri [2]" w:date="2022-09-27T11:52:00Z">
              <w:r w:rsidRPr="00B41F3D">
                <w:rPr>
                  <w:rFonts w:asciiTheme="minorHAnsi" w:eastAsiaTheme="minorHAnsi" w:hAnsiTheme="minorHAnsi" w:cstheme="minorBidi"/>
                  <w:sz w:val="22"/>
                  <w:szCs w:val="22"/>
                  <w:rPrChange w:id="6775" w:author="Nick.Tolimieri [2]" w:date="2022-09-27T11:52:00Z">
                    <w:rPr>
                      <w:rFonts w:ascii="Calibri" w:hAnsi="Calibri" w:cs="Calibri"/>
                      <w:color w:val="000000"/>
                      <w:sz w:val="22"/>
                      <w:szCs w:val="22"/>
                    </w:rPr>
                  </w:rPrChange>
                </w:rPr>
                <w:t>14</w:t>
              </w:r>
            </w:ins>
          </w:p>
        </w:tc>
        <w:tc>
          <w:tcPr>
            <w:tcW w:w="960" w:type="dxa"/>
            <w:noWrap/>
            <w:hideMark/>
          </w:tcPr>
          <w:p w:rsidR="00B41F3D" w:rsidRPr="00B41F3D" w:rsidRDefault="00B41F3D" w:rsidP="00B41F3D">
            <w:pPr>
              <w:ind w:firstLine="0"/>
              <w:rPr>
                <w:ins w:id="6776" w:author="Nick.Tolimieri [2]" w:date="2022-09-27T11:52:00Z"/>
                <w:rFonts w:asciiTheme="minorHAnsi" w:eastAsiaTheme="minorHAnsi" w:hAnsiTheme="minorHAnsi" w:cstheme="minorBidi"/>
                <w:sz w:val="22"/>
                <w:szCs w:val="22"/>
                <w:rPrChange w:id="6777" w:author="Nick.Tolimieri [2]" w:date="2022-09-27T11:52:00Z">
                  <w:rPr>
                    <w:ins w:id="6778" w:author="Nick.Tolimieri [2]" w:date="2022-09-27T11:52:00Z"/>
                    <w:rFonts w:ascii="Calibri" w:hAnsi="Calibri" w:cs="Calibri"/>
                    <w:color w:val="000000"/>
                    <w:sz w:val="22"/>
                    <w:szCs w:val="22"/>
                  </w:rPr>
                </w:rPrChange>
              </w:rPr>
              <w:pPrChange w:id="6779" w:author="Nick.Tolimieri [2]" w:date="2022-09-27T11:52:00Z">
                <w:pPr>
                  <w:jc w:val="right"/>
                </w:pPr>
              </w:pPrChange>
            </w:pPr>
            <w:ins w:id="6780" w:author="Nick.Tolimieri [2]" w:date="2022-09-27T11:52:00Z">
              <w:r w:rsidRPr="00B41F3D">
                <w:rPr>
                  <w:rFonts w:asciiTheme="minorHAnsi" w:eastAsiaTheme="minorHAnsi" w:hAnsiTheme="minorHAnsi" w:cstheme="minorBidi"/>
                  <w:sz w:val="22"/>
                  <w:szCs w:val="22"/>
                  <w:rPrChange w:id="6781" w:author="Nick.Tolimieri [2]" w:date="2022-09-27T11:52:00Z">
                    <w:rPr>
                      <w:rFonts w:ascii="Calibri" w:hAnsi="Calibri" w:cs="Calibri"/>
                      <w:color w:val="000000"/>
                      <w:sz w:val="22"/>
                      <w:szCs w:val="22"/>
                    </w:rPr>
                  </w:rPrChange>
                </w:rPr>
                <w:t>1.98</w:t>
              </w:r>
            </w:ins>
          </w:p>
        </w:tc>
        <w:tc>
          <w:tcPr>
            <w:tcW w:w="960" w:type="dxa"/>
            <w:noWrap/>
            <w:hideMark/>
          </w:tcPr>
          <w:p w:rsidR="00B41F3D" w:rsidRPr="00B41F3D" w:rsidRDefault="00B41F3D" w:rsidP="00B41F3D">
            <w:pPr>
              <w:ind w:firstLine="0"/>
              <w:rPr>
                <w:ins w:id="6782" w:author="Nick.Tolimieri [2]" w:date="2022-09-27T11:52:00Z"/>
                <w:rFonts w:asciiTheme="minorHAnsi" w:eastAsiaTheme="minorHAnsi" w:hAnsiTheme="minorHAnsi" w:cstheme="minorBidi"/>
                <w:sz w:val="22"/>
                <w:szCs w:val="22"/>
                <w:rPrChange w:id="6783" w:author="Nick.Tolimieri [2]" w:date="2022-09-27T11:52:00Z">
                  <w:rPr>
                    <w:ins w:id="6784" w:author="Nick.Tolimieri [2]" w:date="2022-09-27T11:52:00Z"/>
                    <w:rFonts w:ascii="Calibri" w:hAnsi="Calibri" w:cs="Calibri"/>
                    <w:color w:val="000000"/>
                    <w:sz w:val="22"/>
                    <w:szCs w:val="22"/>
                  </w:rPr>
                </w:rPrChange>
              </w:rPr>
              <w:pPrChange w:id="6785" w:author="Nick.Tolimieri [2]" w:date="2022-09-27T11:52:00Z">
                <w:pPr>
                  <w:jc w:val="right"/>
                </w:pPr>
              </w:pPrChange>
            </w:pPr>
            <w:ins w:id="6786" w:author="Nick.Tolimieri [2]" w:date="2022-09-27T11:52:00Z">
              <w:r w:rsidRPr="00B41F3D">
                <w:rPr>
                  <w:rFonts w:asciiTheme="minorHAnsi" w:eastAsiaTheme="minorHAnsi" w:hAnsiTheme="minorHAnsi" w:cstheme="minorBidi"/>
                  <w:sz w:val="22"/>
                  <w:szCs w:val="22"/>
                  <w:rPrChange w:id="6787" w:author="Nick.Tolimieri [2]" w:date="2022-09-27T11:52:00Z">
                    <w:rPr>
                      <w:rFonts w:ascii="Calibri" w:hAnsi="Calibri" w:cs="Calibri"/>
                      <w:color w:val="000000"/>
                      <w:sz w:val="22"/>
                      <w:szCs w:val="22"/>
                    </w:rPr>
                  </w:rPrChange>
                </w:rPr>
                <w:t>0.53</w:t>
              </w:r>
            </w:ins>
          </w:p>
        </w:tc>
      </w:tr>
      <w:tr w:rsidR="00B41F3D" w:rsidRPr="00B41F3D" w:rsidTr="00B41F3D">
        <w:trPr>
          <w:divId w:val="820847304"/>
          <w:trHeight w:val="300"/>
          <w:ins w:id="6788" w:author="Nick.Tolimieri [2]" w:date="2022-09-27T11:52:00Z"/>
        </w:trPr>
        <w:tc>
          <w:tcPr>
            <w:tcW w:w="960" w:type="dxa"/>
            <w:noWrap/>
            <w:hideMark/>
          </w:tcPr>
          <w:p w:rsidR="00B41F3D" w:rsidRPr="00B41F3D" w:rsidRDefault="00B41F3D" w:rsidP="00B41F3D">
            <w:pPr>
              <w:ind w:firstLine="0"/>
              <w:rPr>
                <w:ins w:id="6789" w:author="Nick.Tolimieri [2]" w:date="2022-09-27T11:52:00Z"/>
                <w:rFonts w:asciiTheme="minorHAnsi" w:eastAsiaTheme="minorHAnsi" w:hAnsiTheme="minorHAnsi" w:cstheme="minorBidi"/>
                <w:sz w:val="22"/>
                <w:szCs w:val="22"/>
                <w:rPrChange w:id="6790" w:author="Nick.Tolimieri [2]" w:date="2022-09-27T11:52:00Z">
                  <w:rPr>
                    <w:ins w:id="6791" w:author="Nick.Tolimieri [2]" w:date="2022-09-27T11:52:00Z"/>
                    <w:rFonts w:ascii="Calibri" w:hAnsi="Calibri" w:cs="Calibri"/>
                    <w:color w:val="000000"/>
                    <w:sz w:val="22"/>
                    <w:szCs w:val="22"/>
                  </w:rPr>
                </w:rPrChange>
              </w:rPr>
              <w:pPrChange w:id="6792" w:author="Nick.Tolimieri [2]" w:date="2022-09-27T11:52:00Z">
                <w:pPr/>
              </w:pPrChange>
            </w:pPr>
            <w:ins w:id="6793" w:author="Nick.Tolimieri [2]" w:date="2022-09-27T11:52:00Z">
              <w:r w:rsidRPr="00B41F3D">
                <w:rPr>
                  <w:rFonts w:asciiTheme="minorHAnsi" w:eastAsiaTheme="minorHAnsi" w:hAnsiTheme="minorHAnsi" w:cstheme="minorBidi"/>
                  <w:sz w:val="22"/>
                  <w:szCs w:val="22"/>
                  <w:rPrChange w:id="6794"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6795" w:author="Nick.Tolimieri [2]" w:date="2022-09-27T11:52:00Z"/>
                <w:rFonts w:asciiTheme="minorHAnsi" w:eastAsiaTheme="minorHAnsi" w:hAnsiTheme="minorHAnsi" w:cstheme="minorBidi"/>
                <w:sz w:val="22"/>
                <w:szCs w:val="22"/>
                <w:rPrChange w:id="6796" w:author="Nick.Tolimieri [2]" w:date="2022-09-27T11:52:00Z">
                  <w:rPr>
                    <w:ins w:id="6797" w:author="Nick.Tolimieri [2]" w:date="2022-09-27T11:52:00Z"/>
                    <w:rFonts w:ascii="Calibri" w:hAnsi="Calibri" w:cs="Calibri"/>
                    <w:color w:val="000000"/>
                    <w:sz w:val="22"/>
                    <w:szCs w:val="22"/>
                  </w:rPr>
                </w:rPrChange>
              </w:rPr>
              <w:pPrChange w:id="6798" w:author="Nick.Tolimieri [2]" w:date="2022-09-27T11:52:00Z">
                <w:pPr>
                  <w:jc w:val="right"/>
                </w:pPr>
              </w:pPrChange>
            </w:pPr>
            <w:ins w:id="6799" w:author="Nick.Tolimieri [2]" w:date="2022-09-27T11:52:00Z">
              <w:r w:rsidRPr="00B41F3D">
                <w:rPr>
                  <w:rFonts w:asciiTheme="minorHAnsi" w:eastAsiaTheme="minorHAnsi" w:hAnsiTheme="minorHAnsi" w:cstheme="minorBidi"/>
                  <w:sz w:val="22"/>
                  <w:szCs w:val="22"/>
                  <w:rPrChange w:id="6800" w:author="Nick.Tolimieri [2]" w:date="2022-09-27T11:52:00Z">
                    <w:rPr>
                      <w:rFonts w:ascii="Calibri" w:hAnsi="Calibri" w:cs="Calibri"/>
                      <w:color w:val="000000"/>
                      <w:sz w:val="22"/>
                      <w:szCs w:val="22"/>
                    </w:rPr>
                  </w:rPrChange>
                </w:rPr>
                <w:t>1996</w:t>
              </w:r>
            </w:ins>
          </w:p>
        </w:tc>
        <w:tc>
          <w:tcPr>
            <w:tcW w:w="960" w:type="dxa"/>
            <w:noWrap/>
            <w:hideMark/>
          </w:tcPr>
          <w:p w:rsidR="00B41F3D" w:rsidRPr="00B41F3D" w:rsidRDefault="00B41F3D" w:rsidP="00B41F3D">
            <w:pPr>
              <w:ind w:firstLine="0"/>
              <w:rPr>
                <w:ins w:id="6801" w:author="Nick.Tolimieri [2]" w:date="2022-09-27T11:52:00Z"/>
                <w:rFonts w:asciiTheme="minorHAnsi" w:eastAsiaTheme="minorHAnsi" w:hAnsiTheme="minorHAnsi" w:cstheme="minorBidi"/>
                <w:sz w:val="22"/>
                <w:szCs w:val="22"/>
                <w:rPrChange w:id="6802" w:author="Nick.Tolimieri [2]" w:date="2022-09-27T11:52:00Z">
                  <w:rPr>
                    <w:ins w:id="6803" w:author="Nick.Tolimieri [2]" w:date="2022-09-27T11:52:00Z"/>
                    <w:rFonts w:ascii="Calibri" w:hAnsi="Calibri" w:cs="Calibri"/>
                    <w:color w:val="000000"/>
                    <w:sz w:val="22"/>
                    <w:szCs w:val="22"/>
                  </w:rPr>
                </w:rPrChange>
              </w:rPr>
              <w:pPrChange w:id="6804" w:author="Nick.Tolimieri [2]" w:date="2022-09-27T11:52:00Z">
                <w:pPr>
                  <w:jc w:val="right"/>
                </w:pPr>
              </w:pPrChange>
            </w:pPr>
            <w:ins w:id="6805" w:author="Nick.Tolimieri [2]" w:date="2022-09-27T11:52:00Z">
              <w:r w:rsidRPr="00B41F3D">
                <w:rPr>
                  <w:rFonts w:asciiTheme="minorHAnsi" w:eastAsiaTheme="minorHAnsi" w:hAnsiTheme="minorHAnsi" w:cstheme="minorBidi"/>
                  <w:sz w:val="22"/>
                  <w:szCs w:val="22"/>
                  <w:rPrChange w:id="6806"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807" w:author="Nick.Tolimieri [2]" w:date="2022-09-27T11:52:00Z"/>
                <w:rFonts w:asciiTheme="minorHAnsi" w:eastAsiaTheme="minorHAnsi" w:hAnsiTheme="minorHAnsi" w:cstheme="minorBidi"/>
                <w:sz w:val="22"/>
                <w:szCs w:val="22"/>
                <w:rPrChange w:id="6808" w:author="Nick.Tolimieri [2]" w:date="2022-09-27T11:52:00Z">
                  <w:rPr>
                    <w:ins w:id="6809" w:author="Nick.Tolimieri [2]" w:date="2022-09-27T11:52:00Z"/>
                    <w:rFonts w:ascii="Calibri" w:hAnsi="Calibri" w:cs="Calibri"/>
                    <w:color w:val="000000"/>
                    <w:sz w:val="22"/>
                    <w:szCs w:val="22"/>
                  </w:rPr>
                </w:rPrChange>
              </w:rPr>
              <w:pPrChange w:id="6810" w:author="Nick.Tolimieri [2]" w:date="2022-09-27T11:52:00Z">
                <w:pPr>
                  <w:jc w:val="right"/>
                </w:pPr>
              </w:pPrChange>
            </w:pPr>
            <w:ins w:id="6811" w:author="Nick.Tolimieri [2]" w:date="2022-09-27T11:52:00Z">
              <w:r w:rsidRPr="00B41F3D">
                <w:rPr>
                  <w:rFonts w:asciiTheme="minorHAnsi" w:eastAsiaTheme="minorHAnsi" w:hAnsiTheme="minorHAnsi" w:cstheme="minorBidi"/>
                  <w:sz w:val="22"/>
                  <w:szCs w:val="22"/>
                  <w:rPrChange w:id="6812" w:author="Nick.Tolimieri [2]" w:date="2022-09-27T11:52:00Z">
                    <w:rPr>
                      <w:rFonts w:ascii="Calibri" w:hAnsi="Calibri" w:cs="Calibri"/>
                      <w:color w:val="000000"/>
                      <w:sz w:val="22"/>
                      <w:szCs w:val="22"/>
                    </w:rPr>
                  </w:rPrChange>
                </w:rPr>
                <w:t>15</w:t>
              </w:r>
            </w:ins>
          </w:p>
        </w:tc>
        <w:tc>
          <w:tcPr>
            <w:tcW w:w="960" w:type="dxa"/>
            <w:noWrap/>
            <w:hideMark/>
          </w:tcPr>
          <w:p w:rsidR="00B41F3D" w:rsidRPr="00B41F3D" w:rsidRDefault="00B41F3D" w:rsidP="00B41F3D">
            <w:pPr>
              <w:ind w:firstLine="0"/>
              <w:rPr>
                <w:ins w:id="6813" w:author="Nick.Tolimieri [2]" w:date="2022-09-27T11:52:00Z"/>
                <w:rFonts w:asciiTheme="minorHAnsi" w:eastAsiaTheme="minorHAnsi" w:hAnsiTheme="minorHAnsi" w:cstheme="minorBidi"/>
                <w:sz w:val="22"/>
                <w:szCs w:val="22"/>
                <w:rPrChange w:id="6814" w:author="Nick.Tolimieri [2]" w:date="2022-09-27T11:52:00Z">
                  <w:rPr>
                    <w:ins w:id="6815" w:author="Nick.Tolimieri [2]" w:date="2022-09-27T11:52:00Z"/>
                    <w:rFonts w:ascii="Calibri" w:hAnsi="Calibri" w:cs="Calibri"/>
                    <w:color w:val="000000"/>
                    <w:sz w:val="22"/>
                    <w:szCs w:val="22"/>
                  </w:rPr>
                </w:rPrChange>
              </w:rPr>
              <w:pPrChange w:id="6816" w:author="Nick.Tolimieri [2]" w:date="2022-09-27T11:52:00Z">
                <w:pPr>
                  <w:jc w:val="right"/>
                </w:pPr>
              </w:pPrChange>
            </w:pPr>
            <w:ins w:id="6817" w:author="Nick.Tolimieri [2]" w:date="2022-09-27T11:52:00Z">
              <w:r w:rsidRPr="00B41F3D">
                <w:rPr>
                  <w:rFonts w:asciiTheme="minorHAnsi" w:eastAsiaTheme="minorHAnsi" w:hAnsiTheme="minorHAnsi" w:cstheme="minorBidi"/>
                  <w:sz w:val="22"/>
                  <w:szCs w:val="22"/>
                  <w:rPrChange w:id="6818"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6819" w:author="Nick.Tolimieri [2]" w:date="2022-09-27T11:52:00Z"/>
                <w:rFonts w:asciiTheme="minorHAnsi" w:eastAsiaTheme="minorHAnsi" w:hAnsiTheme="minorHAnsi" w:cstheme="minorBidi"/>
                <w:sz w:val="22"/>
                <w:szCs w:val="22"/>
                <w:rPrChange w:id="6820" w:author="Nick.Tolimieri [2]" w:date="2022-09-27T11:52:00Z">
                  <w:rPr>
                    <w:ins w:id="6821" w:author="Nick.Tolimieri [2]" w:date="2022-09-27T11:52:00Z"/>
                    <w:rFonts w:ascii="Calibri" w:hAnsi="Calibri" w:cs="Calibri"/>
                    <w:color w:val="000000"/>
                    <w:sz w:val="22"/>
                    <w:szCs w:val="22"/>
                  </w:rPr>
                </w:rPrChange>
              </w:rPr>
              <w:pPrChange w:id="6822" w:author="Nick.Tolimieri [2]" w:date="2022-09-27T11:52:00Z">
                <w:pPr>
                  <w:jc w:val="right"/>
                </w:pPr>
              </w:pPrChange>
            </w:pPr>
            <w:ins w:id="6823" w:author="Nick.Tolimieri [2]" w:date="2022-09-27T11:52:00Z">
              <w:r w:rsidRPr="00B41F3D">
                <w:rPr>
                  <w:rFonts w:asciiTheme="minorHAnsi" w:eastAsiaTheme="minorHAnsi" w:hAnsiTheme="minorHAnsi" w:cstheme="minorBidi"/>
                  <w:sz w:val="22"/>
                  <w:szCs w:val="22"/>
                  <w:rPrChange w:id="6824" w:author="Nick.Tolimieri [2]" w:date="2022-09-27T11:52:00Z">
                    <w:rPr>
                      <w:rFonts w:ascii="Calibri" w:hAnsi="Calibri" w:cs="Calibri"/>
                      <w:color w:val="000000"/>
                      <w:sz w:val="22"/>
                      <w:szCs w:val="22"/>
                    </w:rPr>
                  </w:rPrChange>
                </w:rPr>
                <w:t>9</w:t>
              </w:r>
            </w:ins>
          </w:p>
        </w:tc>
        <w:tc>
          <w:tcPr>
            <w:tcW w:w="960" w:type="dxa"/>
            <w:noWrap/>
            <w:hideMark/>
          </w:tcPr>
          <w:p w:rsidR="00B41F3D" w:rsidRPr="00B41F3D" w:rsidRDefault="00B41F3D" w:rsidP="00B41F3D">
            <w:pPr>
              <w:ind w:firstLine="0"/>
              <w:rPr>
                <w:ins w:id="6825" w:author="Nick.Tolimieri [2]" w:date="2022-09-27T11:52:00Z"/>
                <w:rFonts w:asciiTheme="minorHAnsi" w:eastAsiaTheme="minorHAnsi" w:hAnsiTheme="minorHAnsi" w:cstheme="minorBidi"/>
                <w:sz w:val="22"/>
                <w:szCs w:val="22"/>
                <w:rPrChange w:id="6826" w:author="Nick.Tolimieri [2]" w:date="2022-09-27T11:52:00Z">
                  <w:rPr>
                    <w:ins w:id="6827" w:author="Nick.Tolimieri [2]" w:date="2022-09-27T11:52:00Z"/>
                    <w:rFonts w:ascii="Calibri" w:hAnsi="Calibri" w:cs="Calibri"/>
                    <w:color w:val="000000"/>
                    <w:sz w:val="22"/>
                    <w:szCs w:val="22"/>
                  </w:rPr>
                </w:rPrChange>
              </w:rPr>
              <w:pPrChange w:id="6828" w:author="Nick.Tolimieri [2]" w:date="2022-09-27T11:52:00Z">
                <w:pPr>
                  <w:jc w:val="right"/>
                </w:pPr>
              </w:pPrChange>
            </w:pPr>
            <w:ins w:id="6829" w:author="Nick.Tolimieri [2]" w:date="2022-09-27T11:52:00Z">
              <w:r w:rsidRPr="00B41F3D">
                <w:rPr>
                  <w:rFonts w:asciiTheme="minorHAnsi" w:eastAsiaTheme="minorHAnsi" w:hAnsiTheme="minorHAnsi" w:cstheme="minorBidi"/>
                  <w:sz w:val="22"/>
                  <w:szCs w:val="22"/>
                  <w:rPrChange w:id="6830" w:author="Nick.Tolimieri [2]" w:date="2022-09-27T11:52:00Z">
                    <w:rPr>
                      <w:rFonts w:ascii="Calibri" w:hAnsi="Calibri" w:cs="Calibri"/>
                      <w:color w:val="000000"/>
                      <w:sz w:val="22"/>
                      <w:szCs w:val="22"/>
                    </w:rPr>
                  </w:rPrChange>
                </w:rPr>
                <w:t>9</w:t>
              </w:r>
            </w:ins>
          </w:p>
        </w:tc>
        <w:tc>
          <w:tcPr>
            <w:tcW w:w="960" w:type="dxa"/>
            <w:noWrap/>
            <w:hideMark/>
          </w:tcPr>
          <w:p w:rsidR="00B41F3D" w:rsidRPr="00B41F3D" w:rsidRDefault="00B41F3D" w:rsidP="00B41F3D">
            <w:pPr>
              <w:ind w:firstLine="0"/>
              <w:rPr>
                <w:ins w:id="6831" w:author="Nick.Tolimieri [2]" w:date="2022-09-27T11:52:00Z"/>
                <w:rFonts w:asciiTheme="minorHAnsi" w:eastAsiaTheme="minorHAnsi" w:hAnsiTheme="minorHAnsi" w:cstheme="minorBidi"/>
                <w:sz w:val="22"/>
                <w:szCs w:val="22"/>
                <w:rPrChange w:id="6832" w:author="Nick.Tolimieri [2]" w:date="2022-09-27T11:52:00Z">
                  <w:rPr>
                    <w:ins w:id="6833" w:author="Nick.Tolimieri [2]" w:date="2022-09-27T11:52:00Z"/>
                    <w:rFonts w:ascii="Calibri" w:hAnsi="Calibri" w:cs="Calibri"/>
                    <w:color w:val="000000"/>
                    <w:sz w:val="22"/>
                    <w:szCs w:val="22"/>
                  </w:rPr>
                </w:rPrChange>
              </w:rPr>
              <w:pPrChange w:id="6834" w:author="Nick.Tolimieri [2]" w:date="2022-09-27T11:52:00Z">
                <w:pPr>
                  <w:jc w:val="right"/>
                </w:pPr>
              </w:pPrChange>
            </w:pPr>
            <w:ins w:id="6835" w:author="Nick.Tolimieri [2]" w:date="2022-09-27T11:52:00Z">
              <w:r w:rsidRPr="00B41F3D">
                <w:rPr>
                  <w:rFonts w:asciiTheme="minorHAnsi" w:eastAsiaTheme="minorHAnsi" w:hAnsiTheme="minorHAnsi" w:cstheme="minorBidi"/>
                  <w:sz w:val="22"/>
                  <w:szCs w:val="22"/>
                  <w:rPrChange w:id="6836" w:author="Nick.Tolimieri [2]" w:date="2022-09-27T11:52:00Z">
                    <w:rPr>
                      <w:rFonts w:ascii="Calibri" w:hAnsi="Calibri" w:cs="Calibri"/>
                      <w:color w:val="000000"/>
                      <w:sz w:val="22"/>
                      <w:szCs w:val="22"/>
                    </w:rPr>
                  </w:rPrChange>
                </w:rPr>
                <w:t>9</w:t>
              </w:r>
            </w:ins>
          </w:p>
        </w:tc>
        <w:tc>
          <w:tcPr>
            <w:tcW w:w="960" w:type="dxa"/>
            <w:noWrap/>
            <w:hideMark/>
          </w:tcPr>
          <w:p w:rsidR="00B41F3D" w:rsidRPr="00B41F3D" w:rsidRDefault="00B41F3D" w:rsidP="00B41F3D">
            <w:pPr>
              <w:ind w:firstLine="0"/>
              <w:rPr>
                <w:ins w:id="6837" w:author="Nick.Tolimieri [2]" w:date="2022-09-27T11:52:00Z"/>
                <w:rFonts w:asciiTheme="minorHAnsi" w:eastAsiaTheme="minorHAnsi" w:hAnsiTheme="minorHAnsi" w:cstheme="minorBidi"/>
                <w:sz w:val="22"/>
                <w:szCs w:val="22"/>
                <w:rPrChange w:id="6838" w:author="Nick.Tolimieri [2]" w:date="2022-09-27T11:52:00Z">
                  <w:rPr>
                    <w:ins w:id="6839" w:author="Nick.Tolimieri [2]" w:date="2022-09-27T11:52:00Z"/>
                    <w:rFonts w:ascii="Calibri" w:hAnsi="Calibri" w:cs="Calibri"/>
                    <w:color w:val="000000"/>
                    <w:sz w:val="22"/>
                    <w:szCs w:val="22"/>
                  </w:rPr>
                </w:rPrChange>
              </w:rPr>
              <w:pPrChange w:id="6840" w:author="Nick.Tolimieri [2]" w:date="2022-09-27T11:52:00Z">
                <w:pPr>
                  <w:jc w:val="right"/>
                </w:pPr>
              </w:pPrChange>
            </w:pPr>
            <w:ins w:id="6841" w:author="Nick.Tolimieri [2]" w:date="2022-09-27T11:52:00Z">
              <w:r w:rsidRPr="00B41F3D">
                <w:rPr>
                  <w:rFonts w:asciiTheme="minorHAnsi" w:eastAsiaTheme="minorHAnsi" w:hAnsiTheme="minorHAnsi" w:cstheme="minorBidi"/>
                  <w:sz w:val="22"/>
                  <w:szCs w:val="22"/>
                  <w:rPrChange w:id="6842" w:author="Nick.Tolimieri [2]" w:date="2022-09-27T11:52:00Z">
                    <w:rPr>
                      <w:rFonts w:ascii="Calibri" w:hAnsi="Calibri" w:cs="Calibri"/>
                      <w:color w:val="000000"/>
                      <w:sz w:val="22"/>
                      <w:szCs w:val="22"/>
                    </w:rPr>
                  </w:rPrChange>
                </w:rPr>
                <w:t>1.58</w:t>
              </w:r>
            </w:ins>
          </w:p>
        </w:tc>
        <w:tc>
          <w:tcPr>
            <w:tcW w:w="960" w:type="dxa"/>
            <w:noWrap/>
            <w:hideMark/>
          </w:tcPr>
          <w:p w:rsidR="00B41F3D" w:rsidRPr="00B41F3D" w:rsidRDefault="00B41F3D" w:rsidP="00B41F3D">
            <w:pPr>
              <w:ind w:firstLine="0"/>
              <w:rPr>
                <w:ins w:id="6843" w:author="Nick.Tolimieri [2]" w:date="2022-09-27T11:52:00Z"/>
                <w:rFonts w:asciiTheme="minorHAnsi" w:eastAsiaTheme="minorHAnsi" w:hAnsiTheme="minorHAnsi" w:cstheme="minorBidi"/>
                <w:sz w:val="22"/>
                <w:szCs w:val="22"/>
                <w:rPrChange w:id="6844" w:author="Nick.Tolimieri [2]" w:date="2022-09-27T11:52:00Z">
                  <w:rPr>
                    <w:ins w:id="6845" w:author="Nick.Tolimieri [2]" w:date="2022-09-27T11:52:00Z"/>
                    <w:rFonts w:ascii="Calibri" w:hAnsi="Calibri" w:cs="Calibri"/>
                    <w:color w:val="000000"/>
                    <w:sz w:val="22"/>
                    <w:szCs w:val="22"/>
                  </w:rPr>
                </w:rPrChange>
              </w:rPr>
              <w:pPrChange w:id="6846" w:author="Nick.Tolimieri [2]" w:date="2022-09-27T11:52:00Z">
                <w:pPr>
                  <w:jc w:val="right"/>
                </w:pPr>
              </w:pPrChange>
            </w:pPr>
            <w:ins w:id="6847" w:author="Nick.Tolimieri [2]" w:date="2022-09-27T11:52:00Z">
              <w:r w:rsidRPr="00B41F3D">
                <w:rPr>
                  <w:rFonts w:asciiTheme="minorHAnsi" w:eastAsiaTheme="minorHAnsi" w:hAnsiTheme="minorHAnsi" w:cstheme="minorBidi"/>
                  <w:sz w:val="22"/>
                  <w:szCs w:val="22"/>
                  <w:rPrChange w:id="6848" w:author="Nick.Tolimieri [2]" w:date="2022-09-27T11:52:00Z">
                    <w:rPr>
                      <w:rFonts w:ascii="Calibri" w:hAnsi="Calibri" w:cs="Calibri"/>
                      <w:color w:val="000000"/>
                      <w:sz w:val="22"/>
                      <w:szCs w:val="22"/>
                    </w:rPr>
                  </w:rPrChange>
                </w:rPr>
                <w:t>0.11</w:t>
              </w:r>
            </w:ins>
          </w:p>
        </w:tc>
      </w:tr>
      <w:tr w:rsidR="00B41F3D" w:rsidRPr="00B41F3D" w:rsidTr="00B41F3D">
        <w:trPr>
          <w:divId w:val="820847304"/>
          <w:trHeight w:val="300"/>
          <w:ins w:id="6849" w:author="Nick.Tolimieri [2]" w:date="2022-09-27T11:52:00Z"/>
        </w:trPr>
        <w:tc>
          <w:tcPr>
            <w:tcW w:w="960" w:type="dxa"/>
            <w:noWrap/>
            <w:hideMark/>
          </w:tcPr>
          <w:p w:rsidR="00B41F3D" w:rsidRPr="00B41F3D" w:rsidRDefault="00B41F3D" w:rsidP="00B41F3D">
            <w:pPr>
              <w:ind w:firstLine="0"/>
              <w:rPr>
                <w:ins w:id="6850" w:author="Nick.Tolimieri [2]" w:date="2022-09-27T11:52:00Z"/>
                <w:rFonts w:asciiTheme="minorHAnsi" w:eastAsiaTheme="minorHAnsi" w:hAnsiTheme="minorHAnsi" w:cstheme="minorBidi"/>
                <w:sz w:val="22"/>
                <w:szCs w:val="22"/>
                <w:rPrChange w:id="6851" w:author="Nick.Tolimieri [2]" w:date="2022-09-27T11:52:00Z">
                  <w:rPr>
                    <w:ins w:id="6852" w:author="Nick.Tolimieri [2]" w:date="2022-09-27T11:52:00Z"/>
                    <w:rFonts w:ascii="Calibri" w:hAnsi="Calibri" w:cs="Calibri"/>
                    <w:color w:val="000000"/>
                    <w:sz w:val="22"/>
                    <w:szCs w:val="22"/>
                  </w:rPr>
                </w:rPrChange>
              </w:rPr>
              <w:pPrChange w:id="6853" w:author="Nick.Tolimieri [2]" w:date="2022-09-27T11:52:00Z">
                <w:pPr/>
              </w:pPrChange>
            </w:pPr>
            <w:ins w:id="6854" w:author="Nick.Tolimieri [2]" w:date="2022-09-27T11:52:00Z">
              <w:r w:rsidRPr="00B41F3D">
                <w:rPr>
                  <w:rFonts w:asciiTheme="minorHAnsi" w:eastAsiaTheme="minorHAnsi" w:hAnsiTheme="minorHAnsi" w:cstheme="minorBidi"/>
                  <w:sz w:val="22"/>
                  <w:szCs w:val="22"/>
                  <w:rPrChange w:id="6855"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6856" w:author="Nick.Tolimieri [2]" w:date="2022-09-27T11:52:00Z"/>
                <w:rFonts w:asciiTheme="minorHAnsi" w:eastAsiaTheme="minorHAnsi" w:hAnsiTheme="minorHAnsi" w:cstheme="minorBidi"/>
                <w:sz w:val="22"/>
                <w:szCs w:val="22"/>
                <w:rPrChange w:id="6857" w:author="Nick.Tolimieri [2]" w:date="2022-09-27T11:52:00Z">
                  <w:rPr>
                    <w:ins w:id="6858" w:author="Nick.Tolimieri [2]" w:date="2022-09-27T11:52:00Z"/>
                    <w:rFonts w:ascii="Calibri" w:hAnsi="Calibri" w:cs="Calibri"/>
                    <w:color w:val="000000"/>
                    <w:sz w:val="22"/>
                    <w:szCs w:val="22"/>
                  </w:rPr>
                </w:rPrChange>
              </w:rPr>
              <w:pPrChange w:id="6859" w:author="Nick.Tolimieri [2]" w:date="2022-09-27T11:52:00Z">
                <w:pPr>
                  <w:jc w:val="right"/>
                </w:pPr>
              </w:pPrChange>
            </w:pPr>
            <w:ins w:id="6860" w:author="Nick.Tolimieri [2]" w:date="2022-09-27T11:52:00Z">
              <w:r w:rsidRPr="00B41F3D">
                <w:rPr>
                  <w:rFonts w:asciiTheme="minorHAnsi" w:eastAsiaTheme="minorHAnsi" w:hAnsiTheme="minorHAnsi" w:cstheme="minorBidi"/>
                  <w:sz w:val="22"/>
                  <w:szCs w:val="22"/>
                  <w:rPrChange w:id="6861" w:author="Nick.Tolimieri [2]" w:date="2022-09-27T11:52:00Z">
                    <w:rPr>
                      <w:rFonts w:ascii="Calibri" w:hAnsi="Calibri" w:cs="Calibri"/>
                      <w:color w:val="000000"/>
                      <w:sz w:val="22"/>
                      <w:szCs w:val="22"/>
                    </w:rPr>
                  </w:rPrChange>
                </w:rPr>
                <w:t>1997</w:t>
              </w:r>
            </w:ins>
          </w:p>
        </w:tc>
        <w:tc>
          <w:tcPr>
            <w:tcW w:w="960" w:type="dxa"/>
            <w:noWrap/>
            <w:hideMark/>
          </w:tcPr>
          <w:p w:rsidR="00B41F3D" w:rsidRPr="00B41F3D" w:rsidRDefault="00B41F3D" w:rsidP="00B41F3D">
            <w:pPr>
              <w:ind w:firstLine="0"/>
              <w:rPr>
                <w:ins w:id="6862" w:author="Nick.Tolimieri [2]" w:date="2022-09-27T11:52:00Z"/>
                <w:rFonts w:asciiTheme="minorHAnsi" w:eastAsiaTheme="minorHAnsi" w:hAnsiTheme="minorHAnsi" w:cstheme="minorBidi"/>
                <w:sz w:val="22"/>
                <w:szCs w:val="22"/>
                <w:rPrChange w:id="6863" w:author="Nick.Tolimieri [2]" w:date="2022-09-27T11:52:00Z">
                  <w:rPr>
                    <w:ins w:id="6864" w:author="Nick.Tolimieri [2]" w:date="2022-09-27T11:52:00Z"/>
                    <w:rFonts w:ascii="Calibri" w:hAnsi="Calibri" w:cs="Calibri"/>
                    <w:color w:val="000000"/>
                    <w:sz w:val="22"/>
                    <w:szCs w:val="22"/>
                  </w:rPr>
                </w:rPrChange>
              </w:rPr>
              <w:pPrChange w:id="6865" w:author="Nick.Tolimieri [2]" w:date="2022-09-27T11:52:00Z">
                <w:pPr>
                  <w:jc w:val="right"/>
                </w:pPr>
              </w:pPrChange>
            </w:pPr>
            <w:ins w:id="6866" w:author="Nick.Tolimieri [2]" w:date="2022-09-27T11:52:00Z">
              <w:r w:rsidRPr="00B41F3D">
                <w:rPr>
                  <w:rFonts w:asciiTheme="minorHAnsi" w:eastAsiaTheme="minorHAnsi" w:hAnsiTheme="minorHAnsi" w:cstheme="minorBidi"/>
                  <w:sz w:val="22"/>
                  <w:szCs w:val="22"/>
                  <w:rPrChange w:id="6867" w:author="Nick.Tolimieri [2]" w:date="2022-09-27T11:52:00Z">
                    <w:rPr>
                      <w:rFonts w:ascii="Calibri" w:hAnsi="Calibri" w:cs="Calibri"/>
                      <w:color w:val="000000"/>
                      <w:sz w:val="22"/>
                      <w:szCs w:val="22"/>
                    </w:rPr>
                  </w:rPrChange>
                </w:rPr>
                <w:t>37</w:t>
              </w:r>
            </w:ins>
          </w:p>
        </w:tc>
        <w:tc>
          <w:tcPr>
            <w:tcW w:w="960" w:type="dxa"/>
            <w:noWrap/>
            <w:hideMark/>
          </w:tcPr>
          <w:p w:rsidR="00B41F3D" w:rsidRPr="00B41F3D" w:rsidRDefault="00B41F3D" w:rsidP="00B41F3D">
            <w:pPr>
              <w:ind w:firstLine="0"/>
              <w:rPr>
                <w:ins w:id="6868" w:author="Nick.Tolimieri [2]" w:date="2022-09-27T11:52:00Z"/>
                <w:rFonts w:asciiTheme="minorHAnsi" w:eastAsiaTheme="minorHAnsi" w:hAnsiTheme="minorHAnsi" w:cstheme="minorBidi"/>
                <w:sz w:val="22"/>
                <w:szCs w:val="22"/>
                <w:rPrChange w:id="6869" w:author="Nick.Tolimieri [2]" w:date="2022-09-27T11:52:00Z">
                  <w:rPr>
                    <w:ins w:id="6870" w:author="Nick.Tolimieri [2]" w:date="2022-09-27T11:52:00Z"/>
                    <w:rFonts w:ascii="Calibri" w:hAnsi="Calibri" w:cs="Calibri"/>
                    <w:color w:val="000000"/>
                    <w:sz w:val="22"/>
                    <w:szCs w:val="22"/>
                  </w:rPr>
                </w:rPrChange>
              </w:rPr>
              <w:pPrChange w:id="6871" w:author="Nick.Tolimieri [2]" w:date="2022-09-27T11:52:00Z">
                <w:pPr>
                  <w:jc w:val="right"/>
                </w:pPr>
              </w:pPrChange>
            </w:pPr>
            <w:ins w:id="6872" w:author="Nick.Tolimieri [2]" w:date="2022-09-27T11:52:00Z">
              <w:r w:rsidRPr="00B41F3D">
                <w:rPr>
                  <w:rFonts w:asciiTheme="minorHAnsi" w:eastAsiaTheme="minorHAnsi" w:hAnsiTheme="minorHAnsi" w:cstheme="minorBidi"/>
                  <w:sz w:val="22"/>
                  <w:szCs w:val="22"/>
                  <w:rPrChange w:id="6873" w:author="Nick.Tolimieri [2]" w:date="2022-09-27T11:52:00Z">
                    <w:rPr>
                      <w:rFonts w:ascii="Calibri" w:hAnsi="Calibri" w:cs="Calibri"/>
                      <w:color w:val="000000"/>
                      <w:sz w:val="22"/>
                      <w:szCs w:val="22"/>
                    </w:rPr>
                  </w:rPrChange>
                </w:rPr>
                <w:t>128</w:t>
              </w:r>
            </w:ins>
          </w:p>
        </w:tc>
        <w:tc>
          <w:tcPr>
            <w:tcW w:w="960" w:type="dxa"/>
            <w:noWrap/>
            <w:hideMark/>
          </w:tcPr>
          <w:p w:rsidR="00B41F3D" w:rsidRPr="00B41F3D" w:rsidRDefault="00B41F3D" w:rsidP="00B41F3D">
            <w:pPr>
              <w:ind w:firstLine="0"/>
              <w:rPr>
                <w:ins w:id="6874" w:author="Nick.Tolimieri [2]" w:date="2022-09-27T11:52:00Z"/>
                <w:rFonts w:asciiTheme="minorHAnsi" w:eastAsiaTheme="minorHAnsi" w:hAnsiTheme="minorHAnsi" w:cstheme="minorBidi"/>
                <w:sz w:val="22"/>
                <w:szCs w:val="22"/>
                <w:rPrChange w:id="6875" w:author="Nick.Tolimieri [2]" w:date="2022-09-27T11:52:00Z">
                  <w:rPr>
                    <w:ins w:id="6876" w:author="Nick.Tolimieri [2]" w:date="2022-09-27T11:52:00Z"/>
                    <w:rFonts w:ascii="Calibri" w:hAnsi="Calibri" w:cs="Calibri"/>
                    <w:color w:val="000000"/>
                    <w:sz w:val="22"/>
                    <w:szCs w:val="22"/>
                  </w:rPr>
                </w:rPrChange>
              </w:rPr>
              <w:pPrChange w:id="6877" w:author="Nick.Tolimieri [2]" w:date="2022-09-27T11:52:00Z">
                <w:pPr>
                  <w:jc w:val="right"/>
                </w:pPr>
              </w:pPrChange>
            </w:pPr>
            <w:ins w:id="6878" w:author="Nick.Tolimieri [2]" w:date="2022-09-27T11:52:00Z">
              <w:r w:rsidRPr="00B41F3D">
                <w:rPr>
                  <w:rFonts w:asciiTheme="minorHAnsi" w:eastAsiaTheme="minorHAnsi" w:hAnsiTheme="minorHAnsi" w:cstheme="minorBidi"/>
                  <w:sz w:val="22"/>
                  <w:szCs w:val="22"/>
                  <w:rPrChange w:id="6879"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6880" w:author="Nick.Tolimieri [2]" w:date="2022-09-27T11:52:00Z"/>
                <w:rFonts w:asciiTheme="minorHAnsi" w:eastAsiaTheme="minorHAnsi" w:hAnsiTheme="minorHAnsi" w:cstheme="minorBidi"/>
                <w:sz w:val="22"/>
                <w:szCs w:val="22"/>
                <w:rPrChange w:id="6881" w:author="Nick.Tolimieri [2]" w:date="2022-09-27T11:52:00Z">
                  <w:rPr>
                    <w:ins w:id="6882" w:author="Nick.Tolimieri [2]" w:date="2022-09-27T11:52:00Z"/>
                    <w:rFonts w:ascii="Calibri" w:hAnsi="Calibri" w:cs="Calibri"/>
                    <w:color w:val="000000"/>
                    <w:sz w:val="22"/>
                    <w:szCs w:val="22"/>
                  </w:rPr>
                </w:rPrChange>
              </w:rPr>
              <w:pPrChange w:id="6883" w:author="Nick.Tolimieri [2]" w:date="2022-09-27T11:52:00Z">
                <w:pPr>
                  <w:jc w:val="right"/>
                </w:pPr>
              </w:pPrChange>
            </w:pPr>
            <w:ins w:id="6884" w:author="Nick.Tolimieri [2]" w:date="2022-09-27T11:52:00Z">
              <w:r w:rsidRPr="00B41F3D">
                <w:rPr>
                  <w:rFonts w:asciiTheme="minorHAnsi" w:eastAsiaTheme="minorHAnsi" w:hAnsiTheme="minorHAnsi" w:cstheme="minorBidi"/>
                  <w:sz w:val="22"/>
                  <w:szCs w:val="22"/>
                  <w:rPrChange w:id="6885" w:author="Nick.Tolimieri [2]" w:date="2022-09-27T11:52:00Z">
                    <w:rPr>
                      <w:rFonts w:ascii="Calibri" w:hAnsi="Calibri" w:cs="Calibri"/>
                      <w:color w:val="000000"/>
                      <w:sz w:val="22"/>
                      <w:szCs w:val="22"/>
                    </w:rPr>
                  </w:rPrChange>
                </w:rPr>
                <w:t>110</w:t>
              </w:r>
            </w:ins>
          </w:p>
        </w:tc>
        <w:tc>
          <w:tcPr>
            <w:tcW w:w="960" w:type="dxa"/>
            <w:noWrap/>
            <w:hideMark/>
          </w:tcPr>
          <w:p w:rsidR="00B41F3D" w:rsidRPr="00B41F3D" w:rsidRDefault="00B41F3D" w:rsidP="00B41F3D">
            <w:pPr>
              <w:ind w:firstLine="0"/>
              <w:rPr>
                <w:ins w:id="6886" w:author="Nick.Tolimieri [2]" w:date="2022-09-27T11:52:00Z"/>
                <w:rFonts w:asciiTheme="minorHAnsi" w:eastAsiaTheme="minorHAnsi" w:hAnsiTheme="minorHAnsi" w:cstheme="minorBidi"/>
                <w:sz w:val="22"/>
                <w:szCs w:val="22"/>
                <w:rPrChange w:id="6887" w:author="Nick.Tolimieri [2]" w:date="2022-09-27T11:52:00Z">
                  <w:rPr>
                    <w:ins w:id="6888" w:author="Nick.Tolimieri [2]" w:date="2022-09-27T11:52:00Z"/>
                    <w:rFonts w:ascii="Calibri" w:hAnsi="Calibri" w:cs="Calibri"/>
                    <w:color w:val="000000"/>
                    <w:sz w:val="22"/>
                    <w:szCs w:val="22"/>
                  </w:rPr>
                </w:rPrChange>
              </w:rPr>
              <w:pPrChange w:id="6889" w:author="Nick.Tolimieri [2]" w:date="2022-09-27T11:52:00Z">
                <w:pPr>
                  <w:jc w:val="right"/>
                </w:pPr>
              </w:pPrChange>
            </w:pPr>
            <w:ins w:id="6890" w:author="Nick.Tolimieri [2]" w:date="2022-09-27T11:52:00Z">
              <w:r w:rsidRPr="00B41F3D">
                <w:rPr>
                  <w:rFonts w:asciiTheme="minorHAnsi" w:eastAsiaTheme="minorHAnsi" w:hAnsiTheme="minorHAnsi" w:cstheme="minorBidi"/>
                  <w:sz w:val="22"/>
                  <w:szCs w:val="22"/>
                  <w:rPrChange w:id="6891"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892" w:author="Nick.Tolimieri [2]" w:date="2022-09-27T11:52:00Z"/>
                <w:rFonts w:asciiTheme="minorHAnsi" w:eastAsiaTheme="minorHAnsi" w:hAnsiTheme="minorHAnsi" w:cstheme="minorBidi"/>
                <w:sz w:val="22"/>
                <w:szCs w:val="22"/>
                <w:rPrChange w:id="6893" w:author="Nick.Tolimieri [2]" w:date="2022-09-27T11:52:00Z">
                  <w:rPr>
                    <w:ins w:id="6894" w:author="Nick.Tolimieri [2]" w:date="2022-09-27T11:52:00Z"/>
                    <w:rFonts w:ascii="Calibri" w:hAnsi="Calibri" w:cs="Calibri"/>
                    <w:color w:val="000000"/>
                    <w:sz w:val="22"/>
                    <w:szCs w:val="22"/>
                  </w:rPr>
                </w:rPrChange>
              </w:rPr>
              <w:pPrChange w:id="6895" w:author="Nick.Tolimieri [2]" w:date="2022-09-27T11:52:00Z">
                <w:pPr>
                  <w:jc w:val="right"/>
                </w:pPr>
              </w:pPrChange>
            </w:pPr>
            <w:ins w:id="6896" w:author="Nick.Tolimieri [2]" w:date="2022-09-27T11:52:00Z">
              <w:r w:rsidRPr="00B41F3D">
                <w:rPr>
                  <w:rFonts w:asciiTheme="minorHAnsi" w:eastAsiaTheme="minorHAnsi" w:hAnsiTheme="minorHAnsi" w:cstheme="minorBidi"/>
                  <w:sz w:val="22"/>
                  <w:szCs w:val="22"/>
                  <w:rPrChange w:id="6897" w:author="Nick.Tolimieri [2]" w:date="2022-09-27T11:52:00Z">
                    <w:rPr>
                      <w:rFonts w:ascii="Calibri" w:hAnsi="Calibri" w:cs="Calibri"/>
                      <w:color w:val="000000"/>
                      <w:sz w:val="22"/>
                      <w:szCs w:val="22"/>
                    </w:rPr>
                  </w:rPrChange>
                </w:rPr>
                <w:t>50</w:t>
              </w:r>
            </w:ins>
          </w:p>
        </w:tc>
        <w:tc>
          <w:tcPr>
            <w:tcW w:w="960" w:type="dxa"/>
            <w:noWrap/>
            <w:hideMark/>
          </w:tcPr>
          <w:p w:rsidR="00B41F3D" w:rsidRPr="00B41F3D" w:rsidRDefault="00B41F3D" w:rsidP="00B41F3D">
            <w:pPr>
              <w:ind w:firstLine="0"/>
              <w:rPr>
                <w:ins w:id="6898" w:author="Nick.Tolimieri [2]" w:date="2022-09-27T11:52:00Z"/>
                <w:rFonts w:asciiTheme="minorHAnsi" w:eastAsiaTheme="minorHAnsi" w:hAnsiTheme="minorHAnsi" w:cstheme="minorBidi"/>
                <w:sz w:val="22"/>
                <w:szCs w:val="22"/>
                <w:rPrChange w:id="6899" w:author="Nick.Tolimieri [2]" w:date="2022-09-27T11:52:00Z">
                  <w:rPr>
                    <w:ins w:id="6900" w:author="Nick.Tolimieri [2]" w:date="2022-09-27T11:52:00Z"/>
                    <w:rFonts w:ascii="Calibri" w:hAnsi="Calibri" w:cs="Calibri"/>
                    <w:color w:val="000000"/>
                    <w:sz w:val="22"/>
                    <w:szCs w:val="22"/>
                  </w:rPr>
                </w:rPrChange>
              </w:rPr>
              <w:pPrChange w:id="6901" w:author="Nick.Tolimieri [2]" w:date="2022-09-27T11:52:00Z">
                <w:pPr>
                  <w:jc w:val="right"/>
                </w:pPr>
              </w:pPrChange>
            </w:pPr>
            <w:ins w:id="6902" w:author="Nick.Tolimieri [2]" w:date="2022-09-27T11:52:00Z">
              <w:r w:rsidRPr="00B41F3D">
                <w:rPr>
                  <w:rFonts w:asciiTheme="minorHAnsi" w:eastAsiaTheme="minorHAnsi" w:hAnsiTheme="minorHAnsi" w:cstheme="minorBidi"/>
                  <w:sz w:val="22"/>
                  <w:szCs w:val="22"/>
                  <w:rPrChange w:id="6903" w:author="Nick.Tolimieri [2]" w:date="2022-09-27T11:52:00Z">
                    <w:rPr>
                      <w:rFonts w:ascii="Calibri" w:hAnsi="Calibri" w:cs="Calibri"/>
                      <w:color w:val="000000"/>
                      <w:sz w:val="22"/>
                      <w:szCs w:val="22"/>
                    </w:rPr>
                  </w:rPrChange>
                </w:rPr>
                <w:t>1.97</w:t>
              </w:r>
            </w:ins>
          </w:p>
        </w:tc>
        <w:tc>
          <w:tcPr>
            <w:tcW w:w="960" w:type="dxa"/>
            <w:noWrap/>
            <w:hideMark/>
          </w:tcPr>
          <w:p w:rsidR="00B41F3D" w:rsidRPr="00B41F3D" w:rsidRDefault="00B41F3D" w:rsidP="00B41F3D">
            <w:pPr>
              <w:ind w:firstLine="0"/>
              <w:rPr>
                <w:ins w:id="6904" w:author="Nick.Tolimieri [2]" w:date="2022-09-27T11:52:00Z"/>
                <w:rFonts w:asciiTheme="minorHAnsi" w:eastAsiaTheme="minorHAnsi" w:hAnsiTheme="minorHAnsi" w:cstheme="minorBidi"/>
                <w:sz w:val="22"/>
                <w:szCs w:val="22"/>
                <w:rPrChange w:id="6905" w:author="Nick.Tolimieri [2]" w:date="2022-09-27T11:52:00Z">
                  <w:rPr>
                    <w:ins w:id="6906" w:author="Nick.Tolimieri [2]" w:date="2022-09-27T11:52:00Z"/>
                    <w:rFonts w:ascii="Calibri" w:hAnsi="Calibri" w:cs="Calibri"/>
                    <w:color w:val="000000"/>
                    <w:sz w:val="22"/>
                    <w:szCs w:val="22"/>
                  </w:rPr>
                </w:rPrChange>
              </w:rPr>
              <w:pPrChange w:id="6907" w:author="Nick.Tolimieri [2]" w:date="2022-09-27T11:52:00Z">
                <w:pPr>
                  <w:jc w:val="right"/>
                </w:pPr>
              </w:pPrChange>
            </w:pPr>
            <w:ins w:id="6908" w:author="Nick.Tolimieri [2]" w:date="2022-09-27T11:52:00Z">
              <w:r w:rsidRPr="00B41F3D">
                <w:rPr>
                  <w:rFonts w:asciiTheme="minorHAnsi" w:eastAsiaTheme="minorHAnsi" w:hAnsiTheme="minorHAnsi" w:cstheme="minorBidi"/>
                  <w:sz w:val="22"/>
                  <w:szCs w:val="22"/>
                  <w:rPrChange w:id="6909" w:author="Nick.Tolimieri [2]" w:date="2022-09-27T11:52:00Z">
                    <w:rPr>
                      <w:rFonts w:ascii="Calibri" w:hAnsi="Calibri" w:cs="Calibri"/>
                      <w:color w:val="000000"/>
                      <w:sz w:val="22"/>
                      <w:szCs w:val="22"/>
                    </w:rPr>
                  </w:rPrChange>
                </w:rPr>
                <w:t>0.34</w:t>
              </w:r>
            </w:ins>
          </w:p>
        </w:tc>
      </w:tr>
      <w:tr w:rsidR="00B41F3D" w:rsidRPr="00B41F3D" w:rsidTr="00B41F3D">
        <w:trPr>
          <w:divId w:val="820847304"/>
          <w:trHeight w:val="300"/>
          <w:ins w:id="6910" w:author="Nick.Tolimieri [2]" w:date="2022-09-27T11:52:00Z"/>
        </w:trPr>
        <w:tc>
          <w:tcPr>
            <w:tcW w:w="960" w:type="dxa"/>
            <w:noWrap/>
            <w:hideMark/>
          </w:tcPr>
          <w:p w:rsidR="00B41F3D" w:rsidRPr="00B41F3D" w:rsidRDefault="00B41F3D" w:rsidP="00B41F3D">
            <w:pPr>
              <w:ind w:firstLine="0"/>
              <w:rPr>
                <w:ins w:id="6911" w:author="Nick.Tolimieri [2]" w:date="2022-09-27T11:52:00Z"/>
                <w:rFonts w:asciiTheme="minorHAnsi" w:eastAsiaTheme="minorHAnsi" w:hAnsiTheme="minorHAnsi" w:cstheme="minorBidi"/>
                <w:sz w:val="22"/>
                <w:szCs w:val="22"/>
                <w:rPrChange w:id="6912" w:author="Nick.Tolimieri [2]" w:date="2022-09-27T11:52:00Z">
                  <w:rPr>
                    <w:ins w:id="6913" w:author="Nick.Tolimieri [2]" w:date="2022-09-27T11:52:00Z"/>
                    <w:rFonts w:ascii="Calibri" w:hAnsi="Calibri" w:cs="Calibri"/>
                    <w:color w:val="000000"/>
                    <w:sz w:val="22"/>
                    <w:szCs w:val="22"/>
                  </w:rPr>
                </w:rPrChange>
              </w:rPr>
              <w:pPrChange w:id="6914" w:author="Nick.Tolimieri [2]" w:date="2022-09-27T11:52:00Z">
                <w:pPr/>
              </w:pPrChange>
            </w:pPr>
            <w:ins w:id="6915" w:author="Nick.Tolimieri [2]" w:date="2022-09-27T11:52:00Z">
              <w:r w:rsidRPr="00B41F3D">
                <w:rPr>
                  <w:rFonts w:asciiTheme="minorHAnsi" w:eastAsiaTheme="minorHAnsi" w:hAnsiTheme="minorHAnsi" w:cstheme="minorBidi"/>
                  <w:sz w:val="22"/>
                  <w:szCs w:val="22"/>
                  <w:rPrChange w:id="6916"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6917" w:author="Nick.Tolimieri [2]" w:date="2022-09-27T11:52:00Z"/>
                <w:rFonts w:asciiTheme="minorHAnsi" w:eastAsiaTheme="minorHAnsi" w:hAnsiTheme="minorHAnsi" w:cstheme="minorBidi"/>
                <w:sz w:val="22"/>
                <w:szCs w:val="22"/>
                <w:rPrChange w:id="6918" w:author="Nick.Tolimieri [2]" w:date="2022-09-27T11:52:00Z">
                  <w:rPr>
                    <w:ins w:id="6919" w:author="Nick.Tolimieri [2]" w:date="2022-09-27T11:52:00Z"/>
                    <w:rFonts w:ascii="Calibri" w:hAnsi="Calibri" w:cs="Calibri"/>
                    <w:color w:val="000000"/>
                    <w:sz w:val="22"/>
                    <w:szCs w:val="22"/>
                  </w:rPr>
                </w:rPrChange>
              </w:rPr>
              <w:pPrChange w:id="6920" w:author="Nick.Tolimieri [2]" w:date="2022-09-27T11:52:00Z">
                <w:pPr>
                  <w:jc w:val="right"/>
                </w:pPr>
              </w:pPrChange>
            </w:pPr>
            <w:ins w:id="6921" w:author="Nick.Tolimieri [2]" w:date="2022-09-27T11:52:00Z">
              <w:r w:rsidRPr="00B41F3D">
                <w:rPr>
                  <w:rFonts w:asciiTheme="minorHAnsi" w:eastAsiaTheme="minorHAnsi" w:hAnsiTheme="minorHAnsi" w:cstheme="minorBidi"/>
                  <w:sz w:val="22"/>
                  <w:szCs w:val="22"/>
                  <w:rPrChange w:id="6922" w:author="Nick.Tolimieri [2]" w:date="2022-09-27T11:52:00Z">
                    <w:rPr>
                      <w:rFonts w:ascii="Calibri" w:hAnsi="Calibri" w:cs="Calibri"/>
                      <w:color w:val="000000"/>
                      <w:sz w:val="22"/>
                      <w:szCs w:val="22"/>
                    </w:rPr>
                  </w:rPrChange>
                </w:rPr>
                <w:t>1998</w:t>
              </w:r>
            </w:ins>
          </w:p>
        </w:tc>
        <w:tc>
          <w:tcPr>
            <w:tcW w:w="960" w:type="dxa"/>
            <w:noWrap/>
            <w:hideMark/>
          </w:tcPr>
          <w:p w:rsidR="00B41F3D" w:rsidRPr="00B41F3D" w:rsidRDefault="00B41F3D" w:rsidP="00B41F3D">
            <w:pPr>
              <w:ind w:firstLine="0"/>
              <w:rPr>
                <w:ins w:id="6923" w:author="Nick.Tolimieri [2]" w:date="2022-09-27T11:52:00Z"/>
                <w:rFonts w:asciiTheme="minorHAnsi" w:eastAsiaTheme="minorHAnsi" w:hAnsiTheme="minorHAnsi" w:cstheme="minorBidi"/>
                <w:sz w:val="22"/>
                <w:szCs w:val="22"/>
                <w:rPrChange w:id="6924" w:author="Nick.Tolimieri [2]" w:date="2022-09-27T11:52:00Z">
                  <w:rPr>
                    <w:ins w:id="6925" w:author="Nick.Tolimieri [2]" w:date="2022-09-27T11:52:00Z"/>
                    <w:rFonts w:ascii="Calibri" w:hAnsi="Calibri" w:cs="Calibri"/>
                    <w:color w:val="000000"/>
                    <w:sz w:val="22"/>
                    <w:szCs w:val="22"/>
                  </w:rPr>
                </w:rPrChange>
              </w:rPr>
              <w:pPrChange w:id="6926" w:author="Nick.Tolimieri [2]" w:date="2022-09-27T11:52:00Z">
                <w:pPr>
                  <w:jc w:val="right"/>
                </w:pPr>
              </w:pPrChange>
            </w:pPr>
            <w:ins w:id="6927" w:author="Nick.Tolimieri [2]" w:date="2022-09-27T11:52:00Z">
              <w:r w:rsidRPr="00B41F3D">
                <w:rPr>
                  <w:rFonts w:asciiTheme="minorHAnsi" w:eastAsiaTheme="minorHAnsi" w:hAnsiTheme="minorHAnsi" w:cstheme="minorBidi"/>
                  <w:sz w:val="22"/>
                  <w:szCs w:val="22"/>
                  <w:rPrChange w:id="6928" w:author="Nick.Tolimieri [2]" w:date="2022-09-27T11:52:00Z">
                    <w:rPr>
                      <w:rFonts w:ascii="Calibri" w:hAnsi="Calibri" w:cs="Calibri"/>
                      <w:color w:val="000000"/>
                      <w:sz w:val="22"/>
                      <w:szCs w:val="22"/>
                    </w:rPr>
                  </w:rPrChange>
                </w:rPr>
                <w:t>29</w:t>
              </w:r>
            </w:ins>
          </w:p>
        </w:tc>
        <w:tc>
          <w:tcPr>
            <w:tcW w:w="960" w:type="dxa"/>
            <w:noWrap/>
            <w:hideMark/>
          </w:tcPr>
          <w:p w:rsidR="00B41F3D" w:rsidRPr="00B41F3D" w:rsidRDefault="00B41F3D" w:rsidP="00B41F3D">
            <w:pPr>
              <w:ind w:firstLine="0"/>
              <w:rPr>
                <w:ins w:id="6929" w:author="Nick.Tolimieri [2]" w:date="2022-09-27T11:52:00Z"/>
                <w:rFonts w:asciiTheme="minorHAnsi" w:eastAsiaTheme="minorHAnsi" w:hAnsiTheme="minorHAnsi" w:cstheme="minorBidi"/>
                <w:sz w:val="22"/>
                <w:szCs w:val="22"/>
                <w:rPrChange w:id="6930" w:author="Nick.Tolimieri [2]" w:date="2022-09-27T11:52:00Z">
                  <w:rPr>
                    <w:ins w:id="6931" w:author="Nick.Tolimieri [2]" w:date="2022-09-27T11:52:00Z"/>
                    <w:rFonts w:ascii="Calibri" w:hAnsi="Calibri" w:cs="Calibri"/>
                    <w:color w:val="000000"/>
                    <w:sz w:val="22"/>
                    <w:szCs w:val="22"/>
                  </w:rPr>
                </w:rPrChange>
              </w:rPr>
              <w:pPrChange w:id="6932" w:author="Nick.Tolimieri [2]" w:date="2022-09-27T11:52:00Z">
                <w:pPr>
                  <w:jc w:val="right"/>
                </w:pPr>
              </w:pPrChange>
            </w:pPr>
            <w:ins w:id="6933" w:author="Nick.Tolimieri [2]" w:date="2022-09-27T11:52:00Z">
              <w:r w:rsidRPr="00B41F3D">
                <w:rPr>
                  <w:rFonts w:asciiTheme="minorHAnsi" w:eastAsiaTheme="minorHAnsi" w:hAnsiTheme="minorHAnsi" w:cstheme="minorBidi"/>
                  <w:sz w:val="22"/>
                  <w:szCs w:val="22"/>
                  <w:rPrChange w:id="6934" w:author="Nick.Tolimieri [2]" w:date="2022-09-27T11:52:00Z">
                    <w:rPr>
                      <w:rFonts w:ascii="Calibri" w:hAnsi="Calibri" w:cs="Calibri"/>
                      <w:color w:val="000000"/>
                      <w:sz w:val="22"/>
                      <w:szCs w:val="22"/>
                    </w:rPr>
                  </w:rPrChange>
                </w:rPr>
                <w:t>123</w:t>
              </w:r>
            </w:ins>
          </w:p>
        </w:tc>
        <w:tc>
          <w:tcPr>
            <w:tcW w:w="960" w:type="dxa"/>
            <w:noWrap/>
            <w:hideMark/>
          </w:tcPr>
          <w:p w:rsidR="00B41F3D" w:rsidRPr="00B41F3D" w:rsidRDefault="00B41F3D" w:rsidP="00B41F3D">
            <w:pPr>
              <w:ind w:firstLine="0"/>
              <w:rPr>
                <w:ins w:id="6935" w:author="Nick.Tolimieri [2]" w:date="2022-09-27T11:52:00Z"/>
                <w:rFonts w:asciiTheme="minorHAnsi" w:eastAsiaTheme="minorHAnsi" w:hAnsiTheme="minorHAnsi" w:cstheme="minorBidi"/>
                <w:sz w:val="22"/>
                <w:szCs w:val="22"/>
                <w:rPrChange w:id="6936" w:author="Nick.Tolimieri [2]" w:date="2022-09-27T11:52:00Z">
                  <w:rPr>
                    <w:ins w:id="6937" w:author="Nick.Tolimieri [2]" w:date="2022-09-27T11:52:00Z"/>
                    <w:rFonts w:ascii="Calibri" w:hAnsi="Calibri" w:cs="Calibri"/>
                    <w:color w:val="000000"/>
                    <w:sz w:val="22"/>
                    <w:szCs w:val="22"/>
                  </w:rPr>
                </w:rPrChange>
              </w:rPr>
              <w:pPrChange w:id="6938" w:author="Nick.Tolimieri [2]" w:date="2022-09-27T11:52:00Z">
                <w:pPr>
                  <w:jc w:val="right"/>
                </w:pPr>
              </w:pPrChange>
            </w:pPr>
            <w:ins w:id="6939" w:author="Nick.Tolimieri [2]" w:date="2022-09-27T11:52:00Z">
              <w:r w:rsidRPr="00B41F3D">
                <w:rPr>
                  <w:rFonts w:asciiTheme="minorHAnsi" w:eastAsiaTheme="minorHAnsi" w:hAnsiTheme="minorHAnsi" w:cstheme="minorBidi"/>
                  <w:sz w:val="22"/>
                  <w:szCs w:val="22"/>
                  <w:rPrChange w:id="6940"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6941" w:author="Nick.Tolimieri [2]" w:date="2022-09-27T11:52:00Z"/>
                <w:rFonts w:asciiTheme="minorHAnsi" w:eastAsiaTheme="minorHAnsi" w:hAnsiTheme="minorHAnsi" w:cstheme="minorBidi"/>
                <w:sz w:val="22"/>
                <w:szCs w:val="22"/>
                <w:rPrChange w:id="6942" w:author="Nick.Tolimieri [2]" w:date="2022-09-27T11:52:00Z">
                  <w:rPr>
                    <w:ins w:id="6943" w:author="Nick.Tolimieri [2]" w:date="2022-09-27T11:52:00Z"/>
                    <w:rFonts w:ascii="Calibri" w:hAnsi="Calibri" w:cs="Calibri"/>
                    <w:color w:val="000000"/>
                    <w:sz w:val="22"/>
                    <w:szCs w:val="22"/>
                  </w:rPr>
                </w:rPrChange>
              </w:rPr>
              <w:pPrChange w:id="6944" w:author="Nick.Tolimieri [2]" w:date="2022-09-27T11:52:00Z">
                <w:pPr>
                  <w:jc w:val="right"/>
                </w:pPr>
              </w:pPrChange>
            </w:pPr>
            <w:ins w:id="6945" w:author="Nick.Tolimieri [2]" w:date="2022-09-27T11:52:00Z">
              <w:r w:rsidRPr="00B41F3D">
                <w:rPr>
                  <w:rFonts w:asciiTheme="minorHAnsi" w:eastAsiaTheme="minorHAnsi" w:hAnsiTheme="minorHAnsi" w:cstheme="minorBidi"/>
                  <w:sz w:val="22"/>
                  <w:szCs w:val="22"/>
                  <w:rPrChange w:id="6946" w:author="Nick.Tolimieri [2]" w:date="2022-09-27T11:52:00Z">
                    <w:rPr>
                      <w:rFonts w:ascii="Calibri" w:hAnsi="Calibri" w:cs="Calibri"/>
                      <w:color w:val="000000"/>
                      <w:sz w:val="22"/>
                      <w:szCs w:val="22"/>
                    </w:rPr>
                  </w:rPrChange>
                </w:rPr>
                <w:t>108</w:t>
              </w:r>
            </w:ins>
          </w:p>
        </w:tc>
        <w:tc>
          <w:tcPr>
            <w:tcW w:w="960" w:type="dxa"/>
            <w:noWrap/>
            <w:hideMark/>
          </w:tcPr>
          <w:p w:rsidR="00B41F3D" w:rsidRPr="00B41F3D" w:rsidRDefault="00B41F3D" w:rsidP="00B41F3D">
            <w:pPr>
              <w:ind w:firstLine="0"/>
              <w:rPr>
                <w:ins w:id="6947" w:author="Nick.Tolimieri [2]" w:date="2022-09-27T11:52:00Z"/>
                <w:rFonts w:asciiTheme="minorHAnsi" w:eastAsiaTheme="minorHAnsi" w:hAnsiTheme="minorHAnsi" w:cstheme="minorBidi"/>
                <w:sz w:val="22"/>
                <w:szCs w:val="22"/>
                <w:rPrChange w:id="6948" w:author="Nick.Tolimieri [2]" w:date="2022-09-27T11:52:00Z">
                  <w:rPr>
                    <w:ins w:id="6949" w:author="Nick.Tolimieri [2]" w:date="2022-09-27T11:52:00Z"/>
                    <w:rFonts w:ascii="Calibri" w:hAnsi="Calibri" w:cs="Calibri"/>
                    <w:color w:val="000000"/>
                    <w:sz w:val="22"/>
                    <w:szCs w:val="22"/>
                  </w:rPr>
                </w:rPrChange>
              </w:rPr>
              <w:pPrChange w:id="6950" w:author="Nick.Tolimieri [2]" w:date="2022-09-27T11:52:00Z">
                <w:pPr>
                  <w:jc w:val="right"/>
                </w:pPr>
              </w:pPrChange>
            </w:pPr>
            <w:ins w:id="6951" w:author="Nick.Tolimieri [2]" w:date="2022-09-27T11:52:00Z">
              <w:r w:rsidRPr="00B41F3D">
                <w:rPr>
                  <w:rFonts w:asciiTheme="minorHAnsi" w:eastAsiaTheme="minorHAnsi" w:hAnsiTheme="minorHAnsi" w:cstheme="minorBidi"/>
                  <w:sz w:val="22"/>
                  <w:szCs w:val="22"/>
                  <w:rPrChange w:id="6952"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6953" w:author="Nick.Tolimieri [2]" w:date="2022-09-27T11:52:00Z"/>
                <w:rFonts w:asciiTheme="minorHAnsi" w:eastAsiaTheme="minorHAnsi" w:hAnsiTheme="minorHAnsi" w:cstheme="minorBidi"/>
                <w:sz w:val="22"/>
                <w:szCs w:val="22"/>
                <w:rPrChange w:id="6954" w:author="Nick.Tolimieri [2]" w:date="2022-09-27T11:52:00Z">
                  <w:rPr>
                    <w:ins w:id="6955" w:author="Nick.Tolimieri [2]" w:date="2022-09-27T11:52:00Z"/>
                    <w:rFonts w:ascii="Calibri" w:hAnsi="Calibri" w:cs="Calibri"/>
                    <w:color w:val="000000"/>
                    <w:sz w:val="22"/>
                    <w:szCs w:val="22"/>
                  </w:rPr>
                </w:rPrChange>
              </w:rPr>
              <w:pPrChange w:id="6956" w:author="Nick.Tolimieri [2]" w:date="2022-09-27T11:52:00Z">
                <w:pPr>
                  <w:jc w:val="right"/>
                </w:pPr>
              </w:pPrChange>
            </w:pPr>
            <w:ins w:id="6957" w:author="Nick.Tolimieri [2]" w:date="2022-09-27T11:52:00Z">
              <w:r w:rsidRPr="00B41F3D">
                <w:rPr>
                  <w:rFonts w:asciiTheme="minorHAnsi" w:eastAsiaTheme="minorHAnsi" w:hAnsiTheme="minorHAnsi" w:cstheme="minorBidi"/>
                  <w:sz w:val="22"/>
                  <w:szCs w:val="22"/>
                  <w:rPrChange w:id="6958" w:author="Nick.Tolimieri [2]" w:date="2022-09-27T11:52:00Z">
                    <w:rPr>
                      <w:rFonts w:ascii="Calibri" w:hAnsi="Calibri" w:cs="Calibri"/>
                      <w:color w:val="000000"/>
                      <w:sz w:val="22"/>
                      <w:szCs w:val="22"/>
                    </w:rPr>
                  </w:rPrChange>
                </w:rPr>
                <w:t>44</w:t>
              </w:r>
            </w:ins>
          </w:p>
        </w:tc>
        <w:tc>
          <w:tcPr>
            <w:tcW w:w="960" w:type="dxa"/>
            <w:noWrap/>
            <w:hideMark/>
          </w:tcPr>
          <w:p w:rsidR="00B41F3D" w:rsidRPr="00B41F3D" w:rsidRDefault="00B41F3D" w:rsidP="00B41F3D">
            <w:pPr>
              <w:ind w:firstLine="0"/>
              <w:rPr>
                <w:ins w:id="6959" w:author="Nick.Tolimieri [2]" w:date="2022-09-27T11:52:00Z"/>
                <w:rFonts w:asciiTheme="minorHAnsi" w:eastAsiaTheme="minorHAnsi" w:hAnsiTheme="minorHAnsi" w:cstheme="minorBidi"/>
                <w:sz w:val="22"/>
                <w:szCs w:val="22"/>
                <w:rPrChange w:id="6960" w:author="Nick.Tolimieri [2]" w:date="2022-09-27T11:52:00Z">
                  <w:rPr>
                    <w:ins w:id="6961" w:author="Nick.Tolimieri [2]" w:date="2022-09-27T11:52:00Z"/>
                    <w:rFonts w:ascii="Calibri" w:hAnsi="Calibri" w:cs="Calibri"/>
                    <w:color w:val="000000"/>
                    <w:sz w:val="22"/>
                    <w:szCs w:val="22"/>
                  </w:rPr>
                </w:rPrChange>
              </w:rPr>
              <w:pPrChange w:id="6962" w:author="Nick.Tolimieri [2]" w:date="2022-09-27T11:52:00Z">
                <w:pPr>
                  <w:jc w:val="right"/>
                </w:pPr>
              </w:pPrChange>
            </w:pPr>
            <w:ins w:id="6963" w:author="Nick.Tolimieri [2]" w:date="2022-09-27T11:52:00Z">
              <w:r w:rsidRPr="00B41F3D">
                <w:rPr>
                  <w:rFonts w:asciiTheme="minorHAnsi" w:eastAsiaTheme="minorHAnsi" w:hAnsiTheme="minorHAnsi" w:cstheme="minorBidi"/>
                  <w:sz w:val="22"/>
                  <w:szCs w:val="22"/>
                  <w:rPrChange w:id="6964" w:author="Nick.Tolimieri [2]" w:date="2022-09-27T11:52:00Z">
                    <w:rPr>
                      <w:rFonts w:ascii="Calibri" w:hAnsi="Calibri" w:cs="Calibri"/>
                      <w:color w:val="000000"/>
                      <w:sz w:val="22"/>
                      <w:szCs w:val="22"/>
                    </w:rPr>
                  </w:rPrChange>
                </w:rPr>
                <w:t>1.98</w:t>
              </w:r>
            </w:ins>
          </w:p>
        </w:tc>
        <w:tc>
          <w:tcPr>
            <w:tcW w:w="960" w:type="dxa"/>
            <w:noWrap/>
            <w:hideMark/>
          </w:tcPr>
          <w:p w:rsidR="00B41F3D" w:rsidRPr="00B41F3D" w:rsidRDefault="00B41F3D" w:rsidP="00B41F3D">
            <w:pPr>
              <w:ind w:firstLine="0"/>
              <w:rPr>
                <w:ins w:id="6965" w:author="Nick.Tolimieri [2]" w:date="2022-09-27T11:52:00Z"/>
                <w:rFonts w:asciiTheme="minorHAnsi" w:eastAsiaTheme="minorHAnsi" w:hAnsiTheme="minorHAnsi" w:cstheme="minorBidi"/>
                <w:sz w:val="22"/>
                <w:szCs w:val="22"/>
                <w:rPrChange w:id="6966" w:author="Nick.Tolimieri [2]" w:date="2022-09-27T11:52:00Z">
                  <w:rPr>
                    <w:ins w:id="6967" w:author="Nick.Tolimieri [2]" w:date="2022-09-27T11:52:00Z"/>
                    <w:rFonts w:ascii="Calibri" w:hAnsi="Calibri" w:cs="Calibri"/>
                    <w:color w:val="000000"/>
                    <w:sz w:val="22"/>
                    <w:szCs w:val="22"/>
                  </w:rPr>
                </w:rPrChange>
              </w:rPr>
              <w:pPrChange w:id="6968" w:author="Nick.Tolimieri [2]" w:date="2022-09-27T11:52:00Z">
                <w:pPr>
                  <w:jc w:val="right"/>
                </w:pPr>
              </w:pPrChange>
            </w:pPr>
            <w:ins w:id="6969" w:author="Nick.Tolimieri [2]" w:date="2022-09-27T11:52:00Z">
              <w:r w:rsidRPr="00B41F3D">
                <w:rPr>
                  <w:rFonts w:asciiTheme="minorHAnsi" w:eastAsiaTheme="minorHAnsi" w:hAnsiTheme="minorHAnsi" w:cstheme="minorBidi"/>
                  <w:sz w:val="22"/>
                  <w:szCs w:val="22"/>
                  <w:rPrChange w:id="6970" w:author="Nick.Tolimieri [2]" w:date="2022-09-27T11:52:00Z">
                    <w:rPr>
                      <w:rFonts w:ascii="Calibri" w:hAnsi="Calibri" w:cs="Calibri"/>
                      <w:color w:val="000000"/>
                      <w:sz w:val="22"/>
                      <w:szCs w:val="22"/>
                    </w:rPr>
                  </w:rPrChange>
                </w:rPr>
                <w:t>0.26</w:t>
              </w:r>
            </w:ins>
          </w:p>
        </w:tc>
      </w:tr>
      <w:tr w:rsidR="00B41F3D" w:rsidRPr="00B41F3D" w:rsidTr="00B41F3D">
        <w:trPr>
          <w:divId w:val="820847304"/>
          <w:trHeight w:val="300"/>
          <w:ins w:id="6971" w:author="Nick.Tolimieri [2]" w:date="2022-09-27T11:52:00Z"/>
        </w:trPr>
        <w:tc>
          <w:tcPr>
            <w:tcW w:w="960" w:type="dxa"/>
            <w:noWrap/>
            <w:hideMark/>
          </w:tcPr>
          <w:p w:rsidR="00B41F3D" w:rsidRPr="00B41F3D" w:rsidRDefault="00B41F3D" w:rsidP="00B41F3D">
            <w:pPr>
              <w:ind w:firstLine="0"/>
              <w:rPr>
                <w:ins w:id="6972" w:author="Nick.Tolimieri [2]" w:date="2022-09-27T11:52:00Z"/>
                <w:rFonts w:asciiTheme="minorHAnsi" w:eastAsiaTheme="minorHAnsi" w:hAnsiTheme="minorHAnsi" w:cstheme="minorBidi"/>
                <w:sz w:val="22"/>
                <w:szCs w:val="22"/>
                <w:rPrChange w:id="6973" w:author="Nick.Tolimieri [2]" w:date="2022-09-27T11:52:00Z">
                  <w:rPr>
                    <w:ins w:id="6974" w:author="Nick.Tolimieri [2]" w:date="2022-09-27T11:52:00Z"/>
                    <w:rFonts w:ascii="Calibri" w:hAnsi="Calibri" w:cs="Calibri"/>
                    <w:color w:val="000000"/>
                    <w:sz w:val="22"/>
                    <w:szCs w:val="22"/>
                  </w:rPr>
                </w:rPrChange>
              </w:rPr>
              <w:pPrChange w:id="6975" w:author="Nick.Tolimieri [2]" w:date="2022-09-27T11:52:00Z">
                <w:pPr/>
              </w:pPrChange>
            </w:pPr>
            <w:ins w:id="6976" w:author="Nick.Tolimieri [2]" w:date="2022-09-27T11:52:00Z">
              <w:r w:rsidRPr="00B41F3D">
                <w:rPr>
                  <w:rFonts w:asciiTheme="minorHAnsi" w:eastAsiaTheme="minorHAnsi" w:hAnsiTheme="minorHAnsi" w:cstheme="minorBidi"/>
                  <w:sz w:val="22"/>
                  <w:szCs w:val="22"/>
                  <w:rPrChange w:id="6977"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6978" w:author="Nick.Tolimieri [2]" w:date="2022-09-27T11:52:00Z"/>
                <w:rFonts w:asciiTheme="minorHAnsi" w:eastAsiaTheme="minorHAnsi" w:hAnsiTheme="minorHAnsi" w:cstheme="minorBidi"/>
                <w:sz w:val="22"/>
                <w:szCs w:val="22"/>
                <w:rPrChange w:id="6979" w:author="Nick.Tolimieri [2]" w:date="2022-09-27T11:52:00Z">
                  <w:rPr>
                    <w:ins w:id="6980" w:author="Nick.Tolimieri [2]" w:date="2022-09-27T11:52:00Z"/>
                    <w:rFonts w:ascii="Calibri" w:hAnsi="Calibri" w:cs="Calibri"/>
                    <w:color w:val="000000"/>
                    <w:sz w:val="22"/>
                    <w:szCs w:val="22"/>
                  </w:rPr>
                </w:rPrChange>
              </w:rPr>
              <w:pPrChange w:id="6981" w:author="Nick.Tolimieri [2]" w:date="2022-09-27T11:52:00Z">
                <w:pPr>
                  <w:jc w:val="right"/>
                </w:pPr>
              </w:pPrChange>
            </w:pPr>
            <w:ins w:id="6982" w:author="Nick.Tolimieri [2]" w:date="2022-09-27T11:52:00Z">
              <w:r w:rsidRPr="00B41F3D">
                <w:rPr>
                  <w:rFonts w:asciiTheme="minorHAnsi" w:eastAsiaTheme="minorHAnsi" w:hAnsiTheme="minorHAnsi" w:cstheme="minorBidi"/>
                  <w:sz w:val="22"/>
                  <w:szCs w:val="22"/>
                  <w:rPrChange w:id="6983" w:author="Nick.Tolimieri [2]" w:date="2022-09-27T11:52:00Z">
                    <w:rPr>
                      <w:rFonts w:ascii="Calibri" w:hAnsi="Calibri" w:cs="Calibri"/>
                      <w:color w:val="000000"/>
                      <w:sz w:val="22"/>
                      <w:szCs w:val="22"/>
                    </w:rPr>
                  </w:rPrChange>
                </w:rPr>
                <w:t>1999</w:t>
              </w:r>
            </w:ins>
          </w:p>
        </w:tc>
        <w:tc>
          <w:tcPr>
            <w:tcW w:w="960" w:type="dxa"/>
            <w:noWrap/>
            <w:hideMark/>
          </w:tcPr>
          <w:p w:rsidR="00B41F3D" w:rsidRPr="00B41F3D" w:rsidRDefault="00B41F3D" w:rsidP="00B41F3D">
            <w:pPr>
              <w:ind w:firstLine="0"/>
              <w:rPr>
                <w:ins w:id="6984" w:author="Nick.Tolimieri [2]" w:date="2022-09-27T11:52:00Z"/>
                <w:rFonts w:asciiTheme="minorHAnsi" w:eastAsiaTheme="minorHAnsi" w:hAnsiTheme="minorHAnsi" w:cstheme="minorBidi"/>
                <w:sz w:val="22"/>
                <w:szCs w:val="22"/>
                <w:rPrChange w:id="6985" w:author="Nick.Tolimieri [2]" w:date="2022-09-27T11:52:00Z">
                  <w:rPr>
                    <w:ins w:id="6986" w:author="Nick.Tolimieri [2]" w:date="2022-09-27T11:52:00Z"/>
                    <w:rFonts w:ascii="Calibri" w:hAnsi="Calibri" w:cs="Calibri"/>
                    <w:color w:val="000000"/>
                    <w:sz w:val="22"/>
                    <w:szCs w:val="22"/>
                  </w:rPr>
                </w:rPrChange>
              </w:rPr>
              <w:pPrChange w:id="6987" w:author="Nick.Tolimieri [2]" w:date="2022-09-27T11:52:00Z">
                <w:pPr>
                  <w:jc w:val="right"/>
                </w:pPr>
              </w:pPrChange>
            </w:pPr>
            <w:ins w:id="6988" w:author="Nick.Tolimieri [2]" w:date="2022-09-27T11:52:00Z">
              <w:r w:rsidRPr="00B41F3D">
                <w:rPr>
                  <w:rFonts w:asciiTheme="minorHAnsi" w:eastAsiaTheme="minorHAnsi" w:hAnsiTheme="minorHAnsi" w:cstheme="minorBidi"/>
                  <w:sz w:val="22"/>
                  <w:szCs w:val="22"/>
                  <w:rPrChange w:id="6989" w:author="Nick.Tolimieri [2]" w:date="2022-09-27T11:52:00Z">
                    <w:rPr>
                      <w:rFonts w:ascii="Calibri" w:hAnsi="Calibri" w:cs="Calibri"/>
                      <w:color w:val="000000"/>
                      <w:sz w:val="22"/>
                      <w:szCs w:val="22"/>
                    </w:rPr>
                  </w:rPrChange>
                </w:rPr>
                <w:t>3</w:t>
              </w:r>
            </w:ins>
          </w:p>
        </w:tc>
        <w:tc>
          <w:tcPr>
            <w:tcW w:w="960" w:type="dxa"/>
            <w:noWrap/>
            <w:hideMark/>
          </w:tcPr>
          <w:p w:rsidR="00B41F3D" w:rsidRPr="00B41F3D" w:rsidRDefault="00B41F3D" w:rsidP="00B41F3D">
            <w:pPr>
              <w:ind w:firstLine="0"/>
              <w:rPr>
                <w:ins w:id="6990" w:author="Nick.Tolimieri [2]" w:date="2022-09-27T11:52:00Z"/>
                <w:rFonts w:asciiTheme="minorHAnsi" w:eastAsiaTheme="minorHAnsi" w:hAnsiTheme="minorHAnsi" w:cstheme="minorBidi"/>
                <w:sz w:val="22"/>
                <w:szCs w:val="22"/>
                <w:rPrChange w:id="6991" w:author="Nick.Tolimieri [2]" w:date="2022-09-27T11:52:00Z">
                  <w:rPr>
                    <w:ins w:id="6992" w:author="Nick.Tolimieri [2]" w:date="2022-09-27T11:52:00Z"/>
                    <w:rFonts w:ascii="Calibri" w:hAnsi="Calibri" w:cs="Calibri"/>
                    <w:color w:val="000000"/>
                    <w:sz w:val="22"/>
                    <w:szCs w:val="22"/>
                  </w:rPr>
                </w:rPrChange>
              </w:rPr>
              <w:pPrChange w:id="6993" w:author="Nick.Tolimieri [2]" w:date="2022-09-27T11:52:00Z">
                <w:pPr>
                  <w:jc w:val="right"/>
                </w:pPr>
              </w:pPrChange>
            </w:pPr>
            <w:ins w:id="6994" w:author="Nick.Tolimieri [2]" w:date="2022-09-27T11:52:00Z">
              <w:r w:rsidRPr="00B41F3D">
                <w:rPr>
                  <w:rFonts w:asciiTheme="minorHAnsi" w:eastAsiaTheme="minorHAnsi" w:hAnsiTheme="minorHAnsi" w:cstheme="minorBidi"/>
                  <w:sz w:val="22"/>
                  <w:szCs w:val="22"/>
                  <w:rPrChange w:id="699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6996" w:author="Nick.Tolimieri [2]" w:date="2022-09-27T11:52:00Z"/>
                <w:rFonts w:asciiTheme="minorHAnsi" w:eastAsiaTheme="minorHAnsi" w:hAnsiTheme="minorHAnsi" w:cstheme="minorBidi"/>
                <w:sz w:val="22"/>
                <w:szCs w:val="22"/>
                <w:rPrChange w:id="6997" w:author="Nick.Tolimieri [2]" w:date="2022-09-27T11:52:00Z">
                  <w:rPr>
                    <w:ins w:id="6998" w:author="Nick.Tolimieri [2]" w:date="2022-09-27T11:52:00Z"/>
                    <w:rFonts w:ascii="Calibri" w:hAnsi="Calibri" w:cs="Calibri"/>
                    <w:color w:val="000000"/>
                    <w:sz w:val="22"/>
                    <w:szCs w:val="22"/>
                  </w:rPr>
                </w:rPrChange>
              </w:rPr>
              <w:pPrChange w:id="6999" w:author="Nick.Tolimieri [2]" w:date="2022-09-27T11:52:00Z">
                <w:pPr>
                  <w:jc w:val="right"/>
                </w:pPr>
              </w:pPrChange>
            </w:pPr>
            <w:ins w:id="7000" w:author="Nick.Tolimieri [2]" w:date="2022-09-27T11:52:00Z">
              <w:r w:rsidRPr="00B41F3D">
                <w:rPr>
                  <w:rFonts w:asciiTheme="minorHAnsi" w:eastAsiaTheme="minorHAnsi" w:hAnsiTheme="minorHAnsi" w:cstheme="minorBidi"/>
                  <w:sz w:val="22"/>
                  <w:szCs w:val="22"/>
                  <w:rPrChange w:id="700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002" w:author="Nick.Tolimieri [2]" w:date="2022-09-27T11:52:00Z"/>
                <w:rFonts w:asciiTheme="minorHAnsi" w:eastAsiaTheme="minorHAnsi" w:hAnsiTheme="minorHAnsi" w:cstheme="minorBidi"/>
                <w:sz w:val="22"/>
                <w:szCs w:val="22"/>
                <w:rPrChange w:id="7003" w:author="Nick.Tolimieri [2]" w:date="2022-09-27T11:52:00Z">
                  <w:rPr>
                    <w:ins w:id="7004" w:author="Nick.Tolimieri [2]" w:date="2022-09-27T11:52:00Z"/>
                    <w:rFonts w:ascii="Calibri" w:hAnsi="Calibri" w:cs="Calibri"/>
                    <w:color w:val="000000"/>
                    <w:sz w:val="22"/>
                    <w:szCs w:val="22"/>
                  </w:rPr>
                </w:rPrChange>
              </w:rPr>
              <w:pPrChange w:id="7005" w:author="Nick.Tolimieri [2]" w:date="2022-09-27T11:52:00Z">
                <w:pPr>
                  <w:jc w:val="right"/>
                </w:pPr>
              </w:pPrChange>
            </w:pPr>
            <w:ins w:id="7006" w:author="Nick.Tolimieri [2]" w:date="2022-09-27T11:52:00Z">
              <w:r w:rsidRPr="00B41F3D">
                <w:rPr>
                  <w:rFonts w:asciiTheme="minorHAnsi" w:eastAsiaTheme="minorHAnsi" w:hAnsiTheme="minorHAnsi" w:cstheme="minorBidi"/>
                  <w:sz w:val="22"/>
                  <w:szCs w:val="22"/>
                  <w:rPrChange w:id="700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008" w:author="Nick.Tolimieri [2]" w:date="2022-09-27T11:52:00Z"/>
                <w:rFonts w:asciiTheme="minorHAnsi" w:eastAsiaTheme="minorHAnsi" w:hAnsiTheme="minorHAnsi" w:cstheme="minorBidi"/>
                <w:sz w:val="22"/>
                <w:szCs w:val="22"/>
                <w:rPrChange w:id="7009" w:author="Nick.Tolimieri [2]" w:date="2022-09-27T11:52:00Z">
                  <w:rPr>
                    <w:ins w:id="7010" w:author="Nick.Tolimieri [2]" w:date="2022-09-27T11:52:00Z"/>
                    <w:rFonts w:ascii="Calibri" w:hAnsi="Calibri" w:cs="Calibri"/>
                    <w:color w:val="000000"/>
                    <w:sz w:val="22"/>
                    <w:szCs w:val="22"/>
                  </w:rPr>
                </w:rPrChange>
              </w:rPr>
              <w:pPrChange w:id="7011" w:author="Nick.Tolimieri [2]" w:date="2022-09-27T11:52:00Z">
                <w:pPr/>
              </w:pPrChange>
            </w:pPr>
            <w:ins w:id="7012" w:author="Nick.Tolimieri [2]" w:date="2022-09-27T11:52:00Z">
              <w:r w:rsidRPr="00B41F3D">
                <w:rPr>
                  <w:rFonts w:asciiTheme="minorHAnsi" w:eastAsiaTheme="minorHAnsi" w:hAnsiTheme="minorHAnsi" w:cstheme="minorBidi"/>
                  <w:sz w:val="22"/>
                  <w:szCs w:val="22"/>
                  <w:rPrChange w:id="7013"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014" w:author="Nick.Tolimieri [2]" w:date="2022-09-27T11:52:00Z"/>
                <w:rFonts w:asciiTheme="minorHAnsi" w:eastAsiaTheme="minorHAnsi" w:hAnsiTheme="minorHAnsi" w:cstheme="minorBidi"/>
                <w:sz w:val="22"/>
                <w:szCs w:val="22"/>
                <w:rPrChange w:id="7015" w:author="Nick.Tolimieri [2]" w:date="2022-09-27T11:52:00Z">
                  <w:rPr>
                    <w:ins w:id="7016" w:author="Nick.Tolimieri [2]" w:date="2022-09-27T11:52:00Z"/>
                    <w:rFonts w:ascii="Calibri" w:hAnsi="Calibri" w:cs="Calibri"/>
                    <w:color w:val="000000"/>
                    <w:sz w:val="22"/>
                    <w:szCs w:val="22"/>
                  </w:rPr>
                </w:rPrChange>
              </w:rPr>
              <w:pPrChange w:id="7017" w:author="Nick.Tolimieri [2]" w:date="2022-09-27T11:52:00Z">
                <w:pPr/>
              </w:pPrChange>
            </w:pPr>
            <w:ins w:id="7018" w:author="Nick.Tolimieri [2]" w:date="2022-09-27T11:52:00Z">
              <w:r w:rsidRPr="00B41F3D">
                <w:rPr>
                  <w:rFonts w:asciiTheme="minorHAnsi" w:eastAsiaTheme="minorHAnsi" w:hAnsiTheme="minorHAnsi" w:cstheme="minorBidi"/>
                  <w:sz w:val="22"/>
                  <w:szCs w:val="22"/>
                  <w:rPrChange w:id="7019"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020" w:author="Nick.Tolimieri [2]" w:date="2022-09-27T11:52:00Z"/>
                <w:rFonts w:asciiTheme="minorHAnsi" w:eastAsiaTheme="minorHAnsi" w:hAnsiTheme="minorHAnsi" w:cstheme="minorBidi"/>
                <w:sz w:val="22"/>
                <w:szCs w:val="22"/>
                <w:rPrChange w:id="7021" w:author="Nick.Tolimieri [2]" w:date="2022-09-27T11:52:00Z">
                  <w:rPr>
                    <w:ins w:id="7022" w:author="Nick.Tolimieri [2]" w:date="2022-09-27T11:52:00Z"/>
                    <w:rFonts w:ascii="Calibri" w:hAnsi="Calibri" w:cs="Calibri"/>
                    <w:color w:val="000000"/>
                    <w:sz w:val="22"/>
                    <w:szCs w:val="22"/>
                  </w:rPr>
                </w:rPrChange>
              </w:rPr>
              <w:pPrChange w:id="7023" w:author="Nick.Tolimieri [2]" w:date="2022-09-27T11:52:00Z">
                <w:pPr/>
              </w:pPrChange>
            </w:pPr>
            <w:ins w:id="7024" w:author="Nick.Tolimieri [2]" w:date="2022-09-27T11:52:00Z">
              <w:r w:rsidRPr="00B41F3D">
                <w:rPr>
                  <w:rFonts w:asciiTheme="minorHAnsi" w:eastAsiaTheme="minorHAnsi" w:hAnsiTheme="minorHAnsi" w:cstheme="minorBidi"/>
                  <w:sz w:val="22"/>
                  <w:szCs w:val="22"/>
                  <w:rPrChange w:id="7025"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026" w:author="Nick.Tolimieri [2]" w:date="2022-09-27T11:52:00Z"/>
                <w:rFonts w:asciiTheme="minorHAnsi" w:eastAsiaTheme="minorHAnsi" w:hAnsiTheme="minorHAnsi" w:cstheme="minorBidi"/>
                <w:sz w:val="22"/>
                <w:szCs w:val="22"/>
                <w:rPrChange w:id="7027" w:author="Nick.Tolimieri [2]" w:date="2022-09-27T11:52:00Z">
                  <w:rPr>
                    <w:ins w:id="7028" w:author="Nick.Tolimieri [2]" w:date="2022-09-27T11:52:00Z"/>
                    <w:rFonts w:ascii="Calibri" w:hAnsi="Calibri" w:cs="Calibri"/>
                    <w:color w:val="000000"/>
                    <w:sz w:val="22"/>
                    <w:szCs w:val="22"/>
                  </w:rPr>
                </w:rPrChange>
              </w:rPr>
              <w:pPrChange w:id="7029" w:author="Nick.Tolimieri [2]" w:date="2022-09-27T11:52:00Z">
                <w:pPr/>
              </w:pPrChange>
            </w:pPr>
            <w:ins w:id="7030" w:author="Nick.Tolimieri [2]" w:date="2022-09-27T11:52:00Z">
              <w:r w:rsidRPr="00B41F3D">
                <w:rPr>
                  <w:rFonts w:asciiTheme="minorHAnsi" w:eastAsiaTheme="minorHAnsi" w:hAnsiTheme="minorHAnsi" w:cstheme="minorBidi"/>
                  <w:sz w:val="22"/>
                  <w:szCs w:val="22"/>
                  <w:rPrChange w:id="7031"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7032" w:author="Nick.Tolimieri [2]" w:date="2022-09-27T11:52:00Z"/>
        </w:trPr>
        <w:tc>
          <w:tcPr>
            <w:tcW w:w="960" w:type="dxa"/>
            <w:noWrap/>
            <w:hideMark/>
          </w:tcPr>
          <w:p w:rsidR="00B41F3D" w:rsidRPr="00B41F3D" w:rsidRDefault="00B41F3D" w:rsidP="00B41F3D">
            <w:pPr>
              <w:ind w:firstLine="0"/>
              <w:rPr>
                <w:ins w:id="7033" w:author="Nick.Tolimieri [2]" w:date="2022-09-27T11:52:00Z"/>
                <w:rFonts w:asciiTheme="minorHAnsi" w:eastAsiaTheme="minorHAnsi" w:hAnsiTheme="minorHAnsi" w:cstheme="minorBidi"/>
                <w:sz w:val="22"/>
                <w:szCs w:val="22"/>
                <w:rPrChange w:id="7034" w:author="Nick.Tolimieri [2]" w:date="2022-09-27T11:52:00Z">
                  <w:rPr>
                    <w:ins w:id="7035" w:author="Nick.Tolimieri [2]" w:date="2022-09-27T11:52:00Z"/>
                    <w:rFonts w:ascii="Calibri" w:hAnsi="Calibri" w:cs="Calibri"/>
                    <w:color w:val="000000"/>
                    <w:sz w:val="22"/>
                    <w:szCs w:val="22"/>
                  </w:rPr>
                </w:rPrChange>
              </w:rPr>
              <w:pPrChange w:id="7036" w:author="Nick.Tolimieri [2]" w:date="2022-09-27T11:52:00Z">
                <w:pPr/>
              </w:pPrChange>
            </w:pPr>
            <w:ins w:id="7037" w:author="Nick.Tolimieri [2]" w:date="2022-09-27T11:52:00Z">
              <w:r w:rsidRPr="00B41F3D">
                <w:rPr>
                  <w:rFonts w:asciiTheme="minorHAnsi" w:eastAsiaTheme="minorHAnsi" w:hAnsiTheme="minorHAnsi" w:cstheme="minorBidi"/>
                  <w:sz w:val="22"/>
                  <w:szCs w:val="22"/>
                  <w:rPrChange w:id="7038"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039" w:author="Nick.Tolimieri [2]" w:date="2022-09-27T11:52:00Z"/>
                <w:rFonts w:asciiTheme="minorHAnsi" w:eastAsiaTheme="minorHAnsi" w:hAnsiTheme="minorHAnsi" w:cstheme="minorBidi"/>
                <w:sz w:val="22"/>
                <w:szCs w:val="22"/>
                <w:rPrChange w:id="7040" w:author="Nick.Tolimieri [2]" w:date="2022-09-27T11:52:00Z">
                  <w:rPr>
                    <w:ins w:id="7041" w:author="Nick.Tolimieri [2]" w:date="2022-09-27T11:52:00Z"/>
                    <w:rFonts w:ascii="Calibri" w:hAnsi="Calibri" w:cs="Calibri"/>
                    <w:color w:val="000000"/>
                    <w:sz w:val="22"/>
                    <w:szCs w:val="22"/>
                  </w:rPr>
                </w:rPrChange>
              </w:rPr>
              <w:pPrChange w:id="7042" w:author="Nick.Tolimieri [2]" w:date="2022-09-27T11:52:00Z">
                <w:pPr>
                  <w:jc w:val="right"/>
                </w:pPr>
              </w:pPrChange>
            </w:pPr>
            <w:ins w:id="7043" w:author="Nick.Tolimieri [2]" w:date="2022-09-27T11:52:00Z">
              <w:r w:rsidRPr="00B41F3D">
                <w:rPr>
                  <w:rFonts w:asciiTheme="minorHAnsi" w:eastAsiaTheme="minorHAnsi" w:hAnsiTheme="minorHAnsi" w:cstheme="minorBidi"/>
                  <w:sz w:val="22"/>
                  <w:szCs w:val="22"/>
                  <w:rPrChange w:id="7044" w:author="Nick.Tolimieri [2]" w:date="2022-09-27T11:52:00Z">
                    <w:rPr>
                      <w:rFonts w:ascii="Calibri" w:hAnsi="Calibri" w:cs="Calibri"/>
                      <w:color w:val="000000"/>
                      <w:sz w:val="22"/>
                      <w:szCs w:val="22"/>
                    </w:rPr>
                  </w:rPrChange>
                </w:rPr>
                <w:t>2000</w:t>
              </w:r>
            </w:ins>
          </w:p>
        </w:tc>
        <w:tc>
          <w:tcPr>
            <w:tcW w:w="960" w:type="dxa"/>
            <w:noWrap/>
            <w:hideMark/>
          </w:tcPr>
          <w:p w:rsidR="00B41F3D" w:rsidRPr="00B41F3D" w:rsidRDefault="00B41F3D" w:rsidP="00B41F3D">
            <w:pPr>
              <w:ind w:firstLine="0"/>
              <w:rPr>
                <w:ins w:id="7045" w:author="Nick.Tolimieri [2]" w:date="2022-09-27T11:52:00Z"/>
                <w:rFonts w:asciiTheme="minorHAnsi" w:eastAsiaTheme="minorHAnsi" w:hAnsiTheme="minorHAnsi" w:cstheme="minorBidi"/>
                <w:sz w:val="22"/>
                <w:szCs w:val="22"/>
                <w:rPrChange w:id="7046" w:author="Nick.Tolimieri [2]" w:date="2022-09-27T11:52:00Z">
                  <w:rPr>
                    <w:ins w:id="7047" w:author="Nick.Tolimieri [2]" w:date="2022-09-27T11:52:00Z"/>
                    <w:rFonts w:ascii="Calibri" w:hAnsi="Calibri" w:cs="Calibri"/>
                    <w:color w:val="000000"/>
                    <w:sz w:val="22"/>
                    <w:szCs w:val="22"/>
                  </w:rPr>
                </w:rPrChange>
              </w:rPr>
              <w:pPrChange w:id="7048" w:author="Nick.Tolimieri [2]" w:date="2022-09-27T11:52:00Z">
                <w:pPr>
                  <w:jc w:val="right"/>
                </w:pPr>
              </w:pPrChange>
            </w:pPr>
            <w:ins w:id="7049" w:author="Nick.Tolimieri [2]" w:date="2022-09-27T11:52:00Z">
              <w:r w:rsidRPr="00B41F3D">
                <w:rPr>
                  <w:rFonts w:asciiTheme="minorHAnsi" w:eastAsiaTheme="minorHAnsi" w:hAnsiTheme="minorHAnsi" w:cstheme="minorBidi"/>
                  <w:sz w:val="22"/>
                  <w:szCs w:val="22"/>
                  <w:rPrChange w:id="7050"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051" w:author="Nick.Tolimieri [2]" w:date="2022-09-27T11:52:00Z"/>
                <w:rFonts w:asciiTheme="minorHAnsi" w:eastAsiaTheme="minorHAnsi" w:hAnsiTheme="minorHAnsi" w:cstheme="minorBidi"/>
                <w:sz w:val="22"/>
                <w:szCs w:val="22"/>
                <w:rPrChange w:id="7052" w:author="Nick.Tolimieri [2]" w:date="2022-09-27T11:52:00Z">
                  <w:rPr>
                    <w:ins w:id="7053" w:author="Nick.Tolimieri [2]" w:date="2022-09-27T11:52:00Z"/>
                    <w:rFonts w:ascii="Calibri" w:hAnsi="Calibri" w:cs="Calibri"/>
                    <w:color w:val="000000"/>
                    <w:sz w:val="22"/>
                    <w:szCs w:val="22"/>
                  </w:rPr>
                </w:rPrChange>
              </w:rPr>
              <w:pPrChange w:id="7054" w:author="Nick.Tolimieri [2]" w:date="2022-09-27T11:52:00Z">
                <w:pPr>
                  <w:jc w:val="right"/>
                </w:pPr>
              </w:pPrChange>
            </w:pPr>
            <w:ins w:id="7055" w:author="Nick.Tolimieri [2]" w:date="2022-09-27T11:52:00Z">
              <w:r w:rsidRPr="00B41F3D">
                <w:rPr>
                  <w:rFonts w:asciiTheme="minorHAnsi" w:eastAsiaTheme="minorHAnsi" w:hAnsiTheme="minorHAnsi" w:cstheme="minorBidi"/>
                  <w:sz w:val="22"/>
                  <w:szCs w:val="22"/>
                  <w:rPrChange w:id="7056"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057" w:author="Nick.Tolimieri [2]" w:date="2022-09-27T11:52:00Z"/>
                <w:rFonts w:asciiTheme="minorHAnsi" w:eastAsiaTheme="minorHAnsi" w:hAnsiTheme="minorHAnsi" w:cstheme="minorBidi"/>
                <w:sz w:val="22"/>
                <w:szCs w:val="22"/>
                <w:rPrChange w:id="7058" w:author="Nick.Tolimieri [2]" w:date="2022-09-27T11:52:00Z">
                  <w:rPr>
                    <w:ins w:id="7059" w:author="Nick.Tolimieri [2]" w:date="2022-09-27T11:52:00Z"/>
                    <w:rFonts w:ascii="Calibri" w:hAnsi="Calibri" w:cs="Calibri"/>
                    <w:color w:val="000000"/>
                    <w:sz w:val="22"/>
                    <w:szCs w:val="22"/>
                  </w:rPr>
                </w:rPrChange>
              </w:rPr>
              <w:pPrChange w:id="7060" w:author="Nick.Tolimieri [2]" w:date="2022-09-27T11:52:00Z">
                <w:pPr>
                  <w:jc w:val="right"/>
                </w:pPr>
              </w:pPrChange>
            </w:pPr>
            <w:ins w:id="7061" w:author="Nick.Tolimieri [2]" w:date="2022-09-27T11:52:00Z">
              <w:r w:rsidRPr="00B41F3D">
                <w:rPr>
                  <w:rFonts w:asciiTheme="minorHAnsi" w:eastAsiaTheme="minorHAnsi" w:hAnsiTheme="minorHAnsi" w:cstheme="minorBidi"/>
                  <w:sz w:val="22"/>
                  <w:szCs w:val="22"/>
                  <w:rPrChange w:id="7062"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063" w:author="Nick.Tolimieri [2]" w:date="2022-09-27T11:52:00Z"/>
                <w:rFonts w:asciiTheme="minorHAnsi" w:eastAsiaTheme="minorHAnsi" w:hAnsiTheme="minorHAnsi" w:cstheme="minorBidi"/>
                <w:sz w:val="22"/>
                <w:szCs w:val="22"/>
                <w:rPrChange w:id="7064" w:author="Nick.Tolimieri [2]" w:date="2022-09-27T11:52:00Z">
                  <w:rPr>
                    <w:ins w:id="7065" w:author="Nick.Tolimieri [2]" w:date="2022-09-27T11:52:00Z"/>
                    <w:rFonts w:ascii="Calibri" w:hAnsi="Calibri" w:cs="Calibri"/>
                    <w:color w:val="000000"/>
                    <w:sz w:val="22"/>
                    <w:szCs w:val="22"/>
                  </w:rPr>
                </w:rPrChange>
              </w:rPr>
              <w:pPrChange w:id="7066" w:author="Nick.Tolimieri [2]" w:date="2022-09-27T11:52:00Z">
                <w:pPr>
                  <w:jc w:val="right"/>
                </w:pPr>
              </w:pPrChange>
            </w:pPr>
            <w:ins w:id="7067" w:author="Nick.Tolimieri [2]" w:date="2022-09-27T11:52:00Z">
              <w:r w:rsidRPr="00B41F3D">
                <w:rPr>
                  <w:rFonts w:asciiTheme="minorHAnsi" w:eastAsiaTheme="minorHAnsi" w:hAnsiTheme="minorHAnsi" w:cstheme="minorBidi"/>
                  <w:sz w:val="22"/>
                  <w:szCs w:val="22"/>
                  <w:rPrChange w:id="7068"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069" w:author="Nick.Tolimieri [2]" w:date="2022-09-27T11:52:00Z"/>
                <w:rFonts w:asciiTheme="minorHAnsi" w:eastAsiaTheme="minorHAnsi" w:hAnsiTheme="minorHAnsi" w:cstheme="minorBidi"/>
                <w:sz w:val="22"/>
                <w:szCs w:val="22"/>
                <w:rPrChange w:id="7070" w:author="Nick.Tolimieri [2]" w:date="2022-09-27T11:52:00Z">
                  <w:rPr>
                    <w:ins w:id="7071" w:author="Nick.Tolimieri [2]" w:date="2022-09-27T11:52:00Z"/>
                    <w:rFonts w:ascii="Calibri" w:hAnsi="Calibri" w:cs="Calibri"/>
                    <w:color w:val="000000"/>
                    <w:sz w:val="22"/>
                    <w:szCs w:val="22"/>
                  </w:rPr>
                </w:rPrChange>
              </w:rPr>
              <w:pPrChange w:id="7072" w:author="Nick.Tolimieri [2]" w:date="2022-09-27T11:52:00Z">
                <w:pPr/>
              </w:pPrChange>
            </w:pPr>
            <w:ins w:id="7073" w:author="Nick.Tolimieri [2]" w:date="2022-09-27T11:52:00Z">
              <w:r w:rsidRPr="00B41F3D">
                <w:rPr>
                  <w:rFonts w:asciiTheme="minorHAnsi" w:eastAsiaTheme="minorHAnsi" w:hAnsiTheme="minorHAnsi" w:cstheme="minorBidi"/>
                  <w:sz w:val="22"/>
                  <w:szCs w:val="22"/>
                  <w:rPrChange w:id="7074"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075" w:author="Nick.Tolimieri [2]" w:date="2022-09-27T11:52:00Z"/>
                <w:rFonts w:asciiTheme="minorHAnsi" w:eastAsiaTheme="minorHAnsi" w:hAnsiTheme="minorHAnsi" w:cstheme="minorBidi"/>
                <w:sz w:val="22"/>
                <w:szCs w:val="22"/>
                <w:rPrChange w:id="7076" w:author="Nick.Tolimieri [2]" w:date="2022-09-27T11:52:00Z">
                  <w:rPr>
                    <w:ins w:id="7077" w:author="Nick.Tolimieri [2]" w:date="2022-09-27T11:52:00Z"/>
                    <w:rFonts w:ascii="Calibri" w:hAnsi="Calibri" w:cs="Calibri"/>
                    <w:color w:val="000000"/>
                    <w:sz w:val="22"/>
                    <w:szCs w:val="22"/>
                  </w:rPr>
                </w:rPrChange>
              </w:rPr>
              <w:pPrChange w:id="7078" w:author="Nick.Tolimieri [2]" w:date="2022-09-27T11:52:00Z">
                <w:pPr/>
              </w:pPrChange>
            </w:pPr>
            <w:ins w:id="7079" w:author="Nick.Tolimieri [2]" w:date="2022-09-27T11:52:00Z">
              <w:r w:rsidRPr="00B41F3D">
                <w:rPr>
                  <w:rFonts w:asciiTheme="minorHAnsi" w:eastAsiaTheme="minorHAnsi" w:hAnsiTheme="minorHAnsi" w:cstheme="minorBidi"/>
                  <w:sz w:val="22"/>
                  <w:szCs w:val="22"/>
                  <w:rPrChange w:id="7080"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081" w:author="Nick.Tolimieri [2]" w:date="2022-09-27T11:52:00Z"/>
                <w:rFonts w:asciiTheme="minorHAnsi" w:eastAsiaTheme="minorHAnsi" w:hAnsiTheme="minorHAnsi" w:cstheme="minorBidi"/>
                <w:sz w:val="22"/>
                <w:szCs w:val="22"/>
                <w:rPrChange w:id="7082" w:author="Nick.Tolimieri [2]" w:date="2022-09-27T11:52:00Z">
                  <w:rPr>
                    <w:ins w:id="7083" w:author="Nick.Tolimieri [2]" w:date="2022-09-27T11:52:00Z"/>
                    <w:rFonts w:ascii="Calibri" w:hAnsi="Calibri" w:cs="Calibri"/>
                    <w:color w:val="000000"/>
                    <w:sz w:val="22"/>
                    <w:szCs w:val="22"/>
                  </w:rPr>
                </w:rPrChange>
              </w:rPr>
              <w:pPrChange w:id="7084" w:author="Nick.Tolimieri [2]" w:date="2022-09-27T11:52:00Z">
                <w:pPr/>
              </w:pPrChange>
            </w:pPr>
            <w:ins w:id="7085" w:author="Nick.Tolimieri [2]" w:date="2022-09-27T11:52:00Z">
              <w:r w:rsidRPr="00B41F3D">
                <w:rPr>
                  <w:rFonts w:asciiTheme="minorHAnsi" w:eastAsiaTheme="minorHAnsi" w:hAnsiTheme="minorHAnsi" w:cstheme="minorBidi"/>
                  <w:sz w:val="22"/>
                  <w:szCs w:val="22"/>
                  <w:rPrChange w:id="7086"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087" w:author="Nick.Tolimieri [2]" w:date="2022-09-27T11:52:00Z"/>
                <w:rFonts w:asciiTheme="minorHAnsi" w:eastAsiaTheme="minorHAnsi" w:hAnsiTheme="minorHAnsi" w:cstheme="minorBidi"/>
                <w:sz w:val="22"/>
                <w:szCs w:val="22"/>
                <w:rPrChange w:id="7088" w:author="Nick.Tolimieri [2]" w:date="2022-09-27T11:52:00Z">
                  <w:rPr>
                    <w:ins w:id="7089" w:author="Nick.Tolimieri [2]" w:date="2022-09-27T11:52:00Z"/>
                    <w:rFonts w:ascii="Calibri" w:hAnsi="Calibri" w:cs="Calibri"/>
                    <w:color w:val="000000"/>
                    <w:sz w:val="22"/>
                    <w:szCs w:val="22"/>
                  </w:rPr>
                </w:rPrChange>
              </w:rPr>
              <w:pPrChange w:id="7090" w:author="Nick.Tolimieri [2]" w:date="2022-09-27T11:52:00Z">
                <w:pPr/>
              </w:pPrChange>
            </w:pPr>
            <w:ins w:id="7091" w:author="Nick.Tolimieri [2]" w:date="2022-09-27T11:52:00Z">
              <w:r w:rsidRPr="00B41F3D">
                <w:rPr>
                  <w:rFonts w:asciiTheme="minorHAnsi" w:eastAsiaTheme="minorHAnsi" w:hAnsiTheme="minorHAnsi" w:cstheme="minorBidi"/>
                  <w:sz w:val="22"/>
                  <w:szCs w:val="22"/>
                  <w:rPrChange w:id="7092"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7093" w:author="Nick.Tolimieri [2]" w:date="2022-09-27T11:52:00Z"/>
        </w:trPr>
        <w:tc>
          <w:tcPr>
            <w:tcW w:w="960" w:type="dxa"/>
            <w:noWrap/>
            <w:hideMark/>
          </w:tcPr>
          <w:p w:rsidR="00B41F3D" w:rsidRPr="00B41F3D" w:rsidRDefault="00B41F3D" w:rsidP="00B41F3D">
            <w:pPr>
              <w:ind w:firstLine="0"/>
              <w:rPr>
                <w:ins w:id="7094" w:author="Nick.Tolimieri [2]" w:date="2022-09-27T11:52:00Z"/>
                <w:rFonts w:asciiTheme="minorHAnsi" w:eastAsiaTheme="minorHAnsi" w:hAnsiTheme="minorHAnsi" w:cstheme="minorBidi"/>
                <w:sz w:val="22"/>
                <w:szCs w:val="22"/>
                <w:rPrChange w:id="7095" w:author="Nick.Tolimieri [2]" w:date="2022-09-27T11:52:00Z">
                  <w:rPr>
                    <w:ins w:id="7096" w:author="Nick.Tolimieri [2]" w:date="2022-09-27T11:52:00Z"/>
                    <w:rFonts w:ascii="Calibri" w:hAnsi="Calibri" w:cs="Calibri"/>
                    <w:color w:val="000000"/>
                    <w:sz w:val="22"/>
                    <w:szCs w:val="22"/>
                  </w:rPr>
                </w:rPrChange>
              </w:rPr>
              <w:pPrChange w:id="7097" w:author="Nick.Tolimieri [2]" w:date="2022-09-27T11:52:00Z">
                <w:pPr/>
              </w:pPrChange>
            </w:pPr>
            <w:ins w:id="7098" w:author="Nick.Tolimieri [2]" w:date="2022-09-27T11:52:00Z">
              <w:r w:rsidRPr="00B41F3D">
                <w:rPr>
                  <w:rFonts w:asciiTheme="minorHAnsi" w:eastAsiaTheme="minorHAnsi" w:hAnsiTheme="minorHAnsi" w:cstheme="minorBidi"/>
                  <w:sz w:val="22"/>
                  <w:szCs w:val="22"/>
                  <w:rPrChange w:id="7099"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100" w:author="Nick.Tolimieri [2]" w:date="2022-09-27T11:52:00Z"/>
                <w:rFonts w:asciiTheme="minorHAnsi" w:eastAsiaTheme="minorHAnsi" w:hAnsiTheme="minorHAnsi" w:cstheme="minorBidi"/>
                <w:sz w:val="22"/>
                <w:szCs w:val="22"/>
                <w:rPrChange w:id="7101" w:author="Nick.Tolimieri [2]" w:date="2022-09-27T11:52:00Z">
                  <w:rPr>
                    <w:ins w:id="7102" w:author="Nick.Tolimieri [2]" w:date="2022-09-27T11:52:00Z"/>
                    <w:rFonts w:ascii="Calibri" w:hAnsi="Calibri" w:cs="Calibri"/>
                    <w:color w:val="000000"/>
                    <w:sz w:val="22"/>
                    <w:szCs w:val="22"/>
                  </w:rPr>
                </w:rPrChange>
              </w:rPr>
              <w:pPrChange w:id="7103" w:author="Nick.Tolimieri [2]" w:date="2022-09-27T11:52:00Z">
                <w:pPr>
                  <w:jc w:val="right"/>
                </w:pPr>
              </w:pPrChange>
            </w:pPr>
            <w:ins w:id="7104" w:author="Nick.Tolimieri [2]" w:date="2022-09-27T11:52:00Z">
              <w:r w:rsidRPr="00B41F3D">
                <w:rPr>
                  <w:rFonts w:asciiTheme="minorHAnsi" w:eastAsiaTheme="minorHAnsi" w:hAnsiTheme="minorHAnsi" w:cstheme="minorBidi"/>
                  <w:sz w:val="22"/>
                  <w:szCs w:val="22"/>
                  <w:rPrChange w:id="7105" w:author="Nick.Tolimieri [2]" w:date="2022-09-27T11:52:00Z">
                    <w:rPr>
                      <w:rFonts w:ascii="Calibri" w:hAnsi="Calibri" w:cs="Calibri"/>
                      <w:color w:val="000000"/>
                      <w:sz w:val="22"/>
                      <w:szCs w:val="22"/>
                    </w:rPr>
                  </w:rPrChange>
                </w:rPr>
                <w:t>2001</w:t>
              </w:r>
            </w:ins>
          </w:p>
        </w:tc>
        <w:tc>
          <w:tcPr>
            <w:tcW w:w="960" w:type="dxa"/>
            <w:noWrap/>
            <w:hideMark/>
          </w:tcPr>
          <w:p w:rsidR="00B41F3D" w:rsidRPr="00B41F3D" w:rsidRDefault="00B41F3D" w:rsidP="00B41F3D">
            <w:pPr>
              <w:ind w:firstLine="0"/>
              <w:rPr>
                <w:ins w:id="7106" w:author="Nick.Tolimieri [2]" w:date="2022-09-27T11:52:00Z"/>
                <w:rFonts w:asciiTheme="minorHAnsi" w:eastAsiaTheme="minorHAnsi" w:hAnsiTheme="minorHAnsi" w:cstheme="minorBidi"/>
                <w:sz w:val="22"/>
                <w:szCs w:val="22"/>
                <w:rPrChange w:id="7107" w:author="Nick.Tolimieri [2]" w:date="2022-09-27T11:52:00Z">
                  <w:rPr>
                    <w:ins w:id="7108" w:author="Nick.Tolimieri [2]" w:date="2022-09-27T11:52:00Z"/>
                    <w:rFonts w:ascii="Calibri" w:hAnsi="Calibri" w:cs="Calibri"/>
                    <w:color w:val="000000"/>
                    <w:sz w:val="22"/>
                    <w:szCs w:val="22"/>
                  </w:rPr>
                </w:rPrChange>
              </w:rPr>
              <w:pPrChange w:id="7109" w:author="Nick.Tolimieri [2]" w:date="2022-09-27T11:52:00Z">
                <w:pPr>
                  <w:jc w:val="right"/>
                </w:pPr>
              </w:pPrChange>
            </w:pPr>
            <w:ins w:id="7110" w:author="Nick.Tolimieri [2]" w:date="2022-09-27T11:52:00Z">
              <w:r w:rsidRPr="00B41F3D">
                <w:rPr>
                  <w:rFonts w:asciiTheme="minorHAnsi" w:eastAsiaTheme="minorHAnsi" w:hAnsiTheme="minorHAnsi" w:cstheme="minorBidi"/>
                  <w:sz w:val="22"/>
                  <w:szCs w:val="22"/>
                  <w:rPrChange w:id="711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112" w:author="Nick.Tolimieri [2]" w:date="2022-09-27T11:52:00Z"/>
                <w:rFonts w:asciiTheme="minorHAnsi" w:eastAsiaTheme="minorHAnsi" w:hAnsiTheme="minorHAnsi" w:cstheme="minorBidi"/>
                <w:sz w:val="22"/>
                <w:szCs w:val="22"/>
                <w:rPrChange w:id="7113" w:author="Nick.Tolimieri [2]" w:date="2022-09-27T11:52:00Z">
                  <w:rPr>
                    <w:ins w:id="7114" w:author="Nick.Tolimieri [2]" w:date="2022-09-27T11:52:00Z"/>
                    <w:rFonts w:ascii="Calibri" w:hAnsi="Calibri" w:cs="Calibri"/>
                    <w:color w:val="000000"/>
                    <w:sz w:val="22"/>
                    <w:szCs w:val="22"/>
                  </w:rPr>
                </w:rPrChange>
              </w:rPr>
              <w:pPrChange w:id="7115" w:author="Nick.Tolimieri [2]" w:date="2022-09-27T11:52:00Z">
                <w:pPr>
                  <w:jc w:val="right"/>
                </w:pPr>
              </w:pPrChange>
            </w:pPr>
            <w:ins w:id="7116" w:author="Nick.Tolimieri [2]" w:date="2022-09-27T11:52:00Z">
              <w:r w:rsidRPr="00B41F3D">
                <w:rPr>
                  <w:rFonts w:asciiTheme="minorHAnsi" w:eastAsiaTheme="minorHAnsi" w:hAnsiTheme="minorHAnsi" w:cstheme="minorBidi"/>
                  <w:sz w:val="22"/>
                  <w:szCs w:val="22"/>
                  <w:rPrChange w:id="711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118" w:author="Nick.Tolimieri [2]" w:date="2022-09-27T11:52:00Z"/>
                <w:rFonts w:asciiTheme="minorHAnsi" w:eastAsiaTheme="minorHAnsi" w:hAnsiTheme="minorHAnsi" w:cstheme="minorBidi"/>
                <w:sz w:val="22"/>
                <w:szCs w:val="22"/>
                <w:rPrChange w:id="7119" w:author="Nick.Tolimieri [2]" w:date="2022-09-27T11:52:00Z">
                  <w:rPr>
                    <w:ins w:id="7120" w:author="Nick.Tolimieri [2]" w:date="2022-09-27T11:52:00Z"/>
                    <w:rFonts w:ascii="Calibri" w:hAnsi="Calibri" w:cs="Calibri"/>
                    <w:color w:val="000000"/>
                    <w:sz w:val="22"/>
                    <w:szCs w:val="22"/>
                  </w:rPr>
                </w:rPrChange>
              </w:rPr>
              <w:pPrChange w:id="7121" w:author="Nick.Tolimieri [2]" w:date="2022-09-27T11:52:00Z">
                <w:pPr>
                  <w:jc w:val="right"/>
                </w:pPr>
              </w:pPrChange>
            </w:pPr>
            <w:ins w:id="7122" w:author="Nick.Tolimieri [2]" w:date="2022-09-27T11:52:00Z">
              <w:r w:rsidRPr="00B41F3D">
                <w:rPr>
                  <w:rFonts w:asciiTheme="minorHAnsi" w:eastAsiaTheme="minorHAnsi" w:hAnsiTheme="minorHAnsi" w:cstheme="minorBidi"/>
                  <w:sz w:val="22"/>
                  <w:szCs w:val="22"/>
                  <w:rPrChange w:id="712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124" w:author="Nick.Tolimieri [2]" w:date="2022-09-27T11:52:00Z"/>
                <w:rFonts w:asciiTheme="minorHAnsi" w:eastAsiaTheme="minorHAnsi" w:hAnsiTheme="minorHAnsi" w:cstheme="minorBidi"/>
                <w:sz w:val="22"/>
                <w:szCs w:val="22"/>
                <w:rPrChange w:id="7125" w:author="Nick.Tolimieri [2]" w:date="2022-09-27T11:52:00Z">
                  <w:rPr>
                    <w:ins w:id="7126" w:author="Nick.Tolimieri [2]" w:date="2022-09-27T11:52:00Z"/>
                    <w:rFonts w:ascii="Calibri" w:hAnsi="Calibri" w:cs="Calibri"/>
                    <w:color w:val="000000"/>
                    <w:sz w:val="22"/>
                    <w:szCs w:val="22"/>
                  </w:rPr>
                </w:rPrChange>
              </w:rPr>
              <w:pPrChange w:id="7127" w:author="Nick.Tolimieri [2]" w:date="2022-09-27T11:52:00Z">
                <w:pPr>
                  <w:jc w:val="right"/>
                </w:pPr>
              </w:pPrChange>
            </w:pPr>
            <w:ins w:id="7128" w:author="Nick.Tolimieri [2]" w:date="2022-09-27T11:52:00Z">
              <w:r w:rsidRPr="00B41F3D">
                <w:rPr>
                  <w:rFonts w:asciiTheme="minorHAnsi" w:eastAsiaTheme="minorHAnsi" w:hAnsiTheme="minorHAnsi" w:cstheme="minorBidi"/>
                  <w:sz w:val="22"/>
                  <w:szCs w:val="22"/>
                  <w:rPrChange w:id="712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130" w:author="Nick.Tolimieri [2]" w:date="2022-09-27T11:52:00Z"/>
                <w:rFonts w:asciiTheme="minorHAnsi" w:eastAsiaTheme="minorHAnsi" w:hAnsiTheme="minorHAnsi" w:cstheme="minorBidi"/>
                <w:sz w:val="22"/>
                <w:szCs w:val="22"/>
                <w:rPrChange w:id="7131" w:author="Nick.Tolimieri [2]" w:date="2022-09-27T11:52:00Z">
                  <w:rPr>
                    <w:ins w:id="7132" w:author="Nick.Tolimieri [2]" w:date="2022-09-27T11:52:00Z"/>
                    <w:rFonts w:ascii="Calibri" w:hAnsi="Calibri" w:cs="Calibri"/>
                    <w:color w:val="000000"/>
                    <w:sz w:val="22"/>
                    <w:szCs w:val="22"/>
                  </w:rPr>
                </w:rPrChange>
              </w:rPr>
              <w:pPrChange w:id="7133" w:author="Nick.Tolimieri [2]" w:date="2022-09-27T11:52:00Z">
                <w:pPr/>
              </w:pPrChange>
            </w:pPr>
            <w:ins w:id="7134" w:author="Nick.Tolimieri [2]" w:date="2022-09-27T11:52:00Z">
              <w:r w:rsidRPr="00B41F3D">
                <w:rPr>
                  <w:rFonts w:asciiTheme="minorHAnsi" w:eastAsiaTheme="minorHAnsi" w:hAnsiTheme="minorHAnsi" w:cstheme="minorBidi"/>
                  <w:sz w:val="22"/>
                  <w:szCs w:val="22"/>
                  <w:rPrChange w:id="7135"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136" w:author="Nick.Tolimieri [2]" w:date="2022-09-27T11:52:00Z"/>
                <w:rFonts w:asciiTheme="minorHAnsi" w:eastAsiaTheme="minorHAnsi" w:hAnsiTheme="minorHAnsi" w:cstheme="minorBidi"/>
                <w:sz w:val="22"/>
                <w:szCs w:val="22"/>
                <w:rPrChange w:id="7137" w:author="Nick.Tolimieri [2]" w:date="2022-09-27T11:52:00Z">
                  <w:rPr>
                    <w:ins w:id="7138" w:author="Nick.Tolimieri [2]" w:date="2022-09-27T11:52:00Z"/>
                    <w:rFonts w:ascii="Calibri" w:hAnsi="Calibri" w:cs="Calibri"/>
                    <w:color w:val="000000"/>
                    <w:sz w:val="22"/>
                    <w:szCs w:val="22"/>
                  </w:rPr>
                </w:rPrChange>
              </w:rPr>
              <w:pPrChange w:id="7139" w:author="Nick.Tolimieri [2]" w:date="2022-09-27T11:52:00Z">
                <w:pPr/>
              </w:pPrChange>
            </w:pPr>
            <w:ins w:id="7140" w:author="Nick.Tolimieri [2]" w:date="2022-09-27T11:52:00Z">
              <w:r w:rsidRPr="00B41F3D">
                <w:rPr>
                  <w:rFonts w:asciiTheme="minorHAnsi" w:eastAsiaTheme="minorHAnsi" w:hAnsiTheme="minorHAnsi" w:cstheme="minorBidi"/>
                  <w:sz w:val="22"/>
                  <w:szCs w:val="22"/>
                  <w:rPrChange w:id="7141"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142" w:author="Nick.Tolimieri [2]" w:date="2022-09-27T11:52:00Z"/>
                <w:rFonts w:asciiTheme="minorHAnsi" w:eastAsiaTheme="minorHAnsi" w:hAnsiTheme="minorHAnsi" w:cstheme="minorBidi"/>
                <w:sz w:val="22"/>
                <w:szCs w:val="22"/>
                <w:rPrChange w:id="7143" w:author="Nick.Tolimieri [2]" w:date="2022-09-27T11:52:00Z">
                  <w:rPr>
                    <w:ins w:id="7144" w:author="Nick.Tolimieri [2]" w:date="2022-09-27T11:52:00Z"/>
                    <w:rFonts w:ascii="Calibri" w:hAnsi="Calibri" w:cs="Calibri"/>
                    <w:color w:val="000000"/>
                    <w:sz w:val="22"/>
                    <w:szCs w:val="22"/>
                  </w:rPr>
                </w:rPrChange>
              </w:rPr>
              <w:pPrChange w:id="7145" w:author="Nick.Tolimieri [2]" w:date="2022-09-27T11:52:00Z">
                <w:pPr/>
              </w:pPrChange>
            </w:pPr>
            <w:ins w:id="7146" w:author="Nick.Tolimieri [2]" w:date="2022-09-27T11:52:00Z">
              <w:r w:rsidRPr="00B41F3D">
                <w:rPr>
                  <w:rFonts w:asciiTheme="minorHAnsi" w:eastAsiaTheme="minorHAnsi" w:hAnsiTheme="minorHAnsi" w:cstheme="minorBidi"/>
                  <w:sz w:val="22"/>
                  <w:szCs w:val="22"/>
                  <w:rPrChange w:id="7147"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148" w:author="Nick.Tolimieri [2]" w:date="2022-09-27T11:52:00Z"/>
                <w:rFonts w:asciiTheme="minorHAnsi" w:eastAsiaTheme="minorHAnsi" w:hAnsiTheme="minorHAnsi" w:cstheme="minorBidi"/>
                <w:sz w:val="22"/>
                <w:szCs w:val="22"/>
                <w:rPrChange w:id="7149" w:author="Nick.Tolimieri [2]" w:date="2022-09-27T11:52:00Z">
                  <w:rPr>
                    <w:ins w:id="7150" w:author="Nick.Tolimieri [2]" w:date="2022-09-27T11:52:00Z"/>
                    <w:rFonts w:ascii="Calibri" w:hAnsi="Calibri" w:cs="Calibri"/>
                    <w:color w:val="000000"/>
                    <w:sz w:val="22"/>
                    <w:szCs w:val="22"/>
                  </w:rPr>
                </w:rPrChange>
              </w:rPr>
              <w:pPrChange w:id="7151" w:author="Nick.Tolimieri [2]" w:date="2022-09-27T11:52:00Z">
                <w:pPr/>
              </w:pPrChange>
            </w:pPr>
            <w:ins w:id="7152" w:author="Nick.Tolimieri [2]" w:date="2022-09-27T11:52:00Z">
              <w:r w:rsidRPr="00B41F3D">
                <w:rPr>
                  <w:rFonts w:asciiTheme="minorHAnsi" w:eastAsiaTheme="minorHAnsi" w:hAnsiTheme="minorHAnsi" w:cstheme="minorBidi"/>
                  <w:sz w:val="22"/>
                  <w:szCs w:val="22"/>
                  <w:rPrChange w:id="7153"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7154" w:author="Nick.Tolimieri [2]" w:date="2022-09-27T11:52:00Z"/>
        </w:trPr>
        <w:tc>
          <w:tcPr>
            <w:tcW w:w="960" w:type="dxa"/>
            <w:noWrap/>
            <w:hideMark/>
          </w:tcPr>
          <w:p w:rsidR="00B41F3D" w:rsidRPr="00B41F3D" w:rsidRDefault="00B41F3D" w:rsidP="00B41F3D">
            <w:pPr>
              <w:ind w:firstLine="0"/>
              <w:rPr>
                <w:ins w:id="7155" w:author="Nick.Tolimieri [2]" w:date="2022-09-27T11:52:00Z"/>
                <w:rFonts w:asciiTheme="minorHAnsi" w:eastAsiaTheme="minorHAnsi" w:hAnsiTheme="minorHAnsi" w:cstheme="minorBidi"/>
                <w:sz w:val="22"/>
                <w:szCs w:val="22"/>
                <w:rPrChange w:id="7156" w:author="Nick.Tolimieri [2]" w:date="2022-09-27T11:52:00Z">
                  <w:rPr>
                    <w:ins w:id="7157" w:author="Nick.Tolimieri [2]" w:date="2022-09-27T11:52:00Z"/>
                    <w:rFonts w:ascii="Calibri" w:hAnsi="Calibri" w:cs="Calibri"/>
                    <w:color w:val="000000"/>
                    <w:sz w:val="22"/>
                    <w:szCs w:val="22"/>
                  </w:rPr>
                </w:rPrChange>
              </w:rPr>
              <w:pPrChange w:id="7158" w:author="Nick.Tolimieri [2]" w:date="2022-09-27T11:52:00Z">
                <w:pPr/>
              </w:pPrChange>
            </w:pPr>
            <w:ins w:id="7159" w:author="Nick.Tolimieri [2]" w:date="2022-09-27T11:52:00Z">
              <w:r w:rsidRPr="00B41F3D">
                <w:rPr>
                  <w:rFonts w:asciiTheme="minorHAnsi" w:eastAsiaTheme="minorHAnsi" w:hAnsiTheme="minorHAnsi" w:cstheme="minorBidi"/>
                  <w:sz w:val="22"/>
                  <w:szCs w:val="22"/>
                  <w:rPrChange w:id="7160"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161" w:author="Nick.Tolimieri [2]" w:date="2022-09-27T11:52:00Z"/>
                <w:rFonts w:asciiTheme="minorHAnsi" w:eastAsiaTheme="minorHAnsi" w:hAnsiTheme="minorHAnsi" w:cstheme="minorBidi"/>
                <w:sz w:val="22"/>
                <w:szCs w:val="22"/>
                <w:rPrChange w:id="7162" w:author="Nick.Tolimieri [2]" w:date="2022-09-27T11:52:00Z">
                  <w:rPr>
                    <w:ins w:id="7163" w:author="Nick.Tolimieri [2]" w:date="2022-09-27T11:52:00Z"/>
                    <w:rFonts w:ascii="Calibri" w:hAnsi="Calibri" w:cs="Calibri"/>
                    <w:color w:val="000000"/>
                    <w:sz w:val="22"/>
                    <w:szCs w:val="22"/>
                  </w:rPr>
                </w:rPrChange>
              </w:rPr>
              <w:pPrChange w:id="7164" w:author="Nick.Tolimieri [2]" w:date="2022-09-27T11:52:00Z">
                <w:pPr>
                  <w:jc w:val="right"/>
                </w:pPr>
              </w:pPrChange>
            </w:pPr>
            <w:ins w:id="7165" w:author="Nick.Tolimieri [2]" w:date="2022-09-27T11:52:00Z">
              <w:r w:rsidRPr="00B41F3D">
                <w:rPr>
                  <w:rFonts w:asciiTheme="minorHAnsi" w:eastAsiaTheme="minorHAnsi" w:hAnsiTheme="minorHAnsi" w:cstheme="minorBidi"/>
                  <w:sz w:val="22"/>
                  <w:szCs w:val="22"/>
                  <w:rPrChange w:id="7166" w:author="Nick.Tolimieri [2]" w:date="2022-09-27T11:52:00Z">
                    <w:rPr>
                      <w:rFonts w:ascii="Calibri" w:hAnsi="Calibri" w:cs="Calibri"/>
                      <w:color w:val="000000"/>
                      <w:sz w:val="22"/>
                      <w:szCs w:val="22"/>
                    </w:rPr>
                  </w:rPrChange>
                </w:rPr>
                <w:t>2002</w:t>
              </w:r>
            </w:ins>
          </w:p>
        </w:tc>
        <w:tc>
          <w:tcPr>
            <w:tcW w:w="960" w:type="dxa"/>
            <w:noWrap/>
            <w:hideMark/>
          </w:tcPr>
          <w:p w:rsidR="00B41F3D" w:rsidRPr="00B41F3D" w:rsidRDefault="00B41F3D" w:rsidP="00B41F3D">
            <w:pPr>
              <w:ind w:firstLine="0"/>
              <w:rPr>
                <w:ins w:id="7167" w:author="Nick.Tolimieri [2]" w:date="2022-09-27T11:52:00Z"/>
                <w:rFonts w:asciiTheme="minorHAnsi" w:eastAsiaTheme="minorHAnsi" w:hAnsiTheme="minorHAnsi" w:cstheme="minorBidi"/>
                <w:sz w:val="22"/>
                <w:szCs w:val="22"/>
                <w:rPrChange w:id="7168" w:author="Nick.Tolimieri [2]" w:date="2022-09-27T11:52:00Z">
                  <w:rPr>
                    <w:ins w:id="7169" w:author="Nick.Tolimieri [2]" w:date="2022-09-27T11:52:00Z"/>
                    <w:rFonts w:ascii="Calibri" w:hAnsi="Calibri" w:cs="Calibri"/>
                    <w:color w:val="000000"/>
                    <w:sz w:val="22"/>
                    <w:szCs w:val="22"/>
                  </w:rPr>
                </w:rPrChange>
              </w:rPr>
              <w:pPrChange w:id="7170" w:author="Nick.Tolimieri [2]" w:date="2022-09-27T11:52:00Z">
                <w:pPr>
                  <w:jc w:val="right"/>
                </w:pPr>
              </w:pPrChange>
            </w:pPr>
            <w:ins w:id="7171" w:author="Nick.Tolimieri [2]" w:date="2022-09-27T11:52:00Z">
              <w:r w:rsidRPr="00B41F3D">
                <w:rPr>
                  <w:rFonts w:asciiTheme="minorHAnsi" w:eastAsiaTheme="minorHAnsi" w:hAnsiTheme="minorHAnsi" w:cstheme="minorBidi"/>
                  <w:sz w:val="22"/>
                  <w:szCs w:val="22"/>
                  <w:rPrChange w:id="7172"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173" w:author="Nick.Tolimieri [2]" w:date="2022-09-27T11:52:00Z"/>
                <w:rFonts w:asciiTheme="minorHAnsi" w:eastAsiaTheme="minorHAnsi" w:hAnsiTheme="minorHAnsi" w:cstheme="minorBidi"/>
                <w:sz w:val="22"/>
                <w:szCs w:val="22"/>
                <w:rPrChange w:id="7174" w:author="Nick.Tolimieri [2]" w:date="2022-09-27T11:52:00Z">
                  <w:rPr>
                    <w:ins w:id="7175" w:author="Nick.Tolimieri [2]" w:date="2022-09-27T11:52:00Z"/>
                    <w:rFonts w:ascii="Calibri" w:hAnsi="Calibri" w:cs="Calibri"/>
                    <w:color w:val="000000"/>
                    <w:sz w:val="22"/>
                    <w:szCs w:val="22"/>
                  </w:rPr>
                </w:rPrChange>
              </w:rPr>
              <w:pPrChange w:id="7176" w:author="Nick.Tolimieri [2]" w:date="2022-09-27T11:52:00Z">
                <w:pPr>
                  <w:jc w:val="right"/>
                </w:pPr>
              </w:pPrChange>
            </w:pPr>
            <w:ins w:id="7177" w:author="Nick.Tolimieri [2]" w:date="2022-09-27T11:52:00Z">
              <w:r w:rsidRPr="00B41F3D">
                <w:rPr>
                  <w:rFonts w:asciiTheme="minorHAnsi" w:eastAsiaTheme="minorHAnsi" w:hAnsiTheme="minorHAnsi" w:cstheme="minorBidi"/>
                  <w:sz w:val="22"/>
                  <w:szCs w:val="22"/>
                  <w:rPrChange w:id="7178" w:author="Nick.Tolimieri [2]" w:date="2022-09-27T11:52:00Z">
                    <w:rPr>
                      <w:rFonts w:ascii="Calibri" w:hAnsi="Calibri" w:cs="Calibri"/>
                      <w:color w:val="000000"/>
                      <w:sz w:val="22"/>
                      <w:szCs w:val="22"/>
                    </w:rPr>
                  </w:rPrChange>
                </w:rPr>
                <w:t>14</w:t>
              </w:r>
            </w:ins>
          </w:p>
        </w:tc>
        <w:tc>
          <w:tcPr>
            <w:tcW w:w="960" w:type="dxa"/>
            <w:noWrap/>
            <w:hideMark/>
          </w:tcPr>
          <w:p w:rsidR="00B41F3D" w:rsidRPr="00B41F3D" w:rsidRDefault="00B41F3D" w:rsidP="00B41F3D">
            <w:pPr>
              <w:ind w:firstLine="0"/>
              <w:rPr>
                <w:ins w:id="7179" w:author="Nick.Tolimieri [2]" w:date="2022-09-27T11:52:00Z"/>
                <w:rFonts w:asciiTheme="minorHAnsi" w:eastAsiaTheme="minorHAnsi" w:hAnsiTheme="minorHAnsi" w:cstheme="minorBidi"/>
                <w:sz w:val="22"/>
                <w:szCs w:val="22"/>
                <w:rPrChange w:id="7180" w:author="Nick.Tolimieri [2]" w:date="2022-09-27T11:52:00Z">
                  <w:rPr>
                    <w:ins w:id="7181" w:author="Nick.Tolimieri [2]" w:date="2022-09-27T11:52:00Z"/>
                    <w:rFonts w:ascii="Calibri" w:hAnsi="Calibri" w:cs="Calibri"/>
                    <w:color w:val="000000"/>
                    <w:sz w:val="22"/>
                    <w:szCs w:val="22"/>
                  </w:rPr>
                </w:rPrChange>
              </w:rPr>
              <w:pPrChange w:id="7182" w:author="Nick.Tolimieri [2]" w:date="2022-09-27T11:52:00Z">
                <w:pPr>
                  <w:jc w:val="right"/>
                </w:pPr>
              </w:pPrChange>
            </w:pPr>
            <w:ins w:id="7183" w:author="Nick.Tolimieri [2]" w:date="2022-09-27T11:52:00Z">
              <w:r w:rsidRPr="00B41F3D">
                <w:rPr>
                  <w:rFonts w:asciiTheme="minorHAnsi" w:eastAsiaTheme="minorHAnsi" w:hAnsiTheme="minorHAnsi" w:cstheme="minorBidi"/>
                  <w:sz w:val="22"/>
                  <w:szCs w:val="22"/>
                  <w:rPrChange w:id="7184"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7185" w:author="Nick.Tolimieri [2]" w:date="2022-09-27T11:52:00Z"/>
                <w:rFonts w:asciiTheme="minorHAnsi" w:eastAsiaTheme="minorHAnsi" w:hAnsiTheme="minorHAnsi" w:cstheme="minorBidi"/>
                <w:sz w:val="22"/>
                <w:szCs w:val="22"/>
                <w:rPrChange w:id="7186" w:author="Nick.Tolimieri [2]" w:date="2022-09-27T11:52:00Z">
                  <w:rPr>
                    <w:ins w:id="7187" w:author="Nick.Tolimieri [2]" w:date="2022-09-27T11:52:00Z"/>
                    <w:rFonts w:ascii="Calibri" w:hAnsi="Calibri" w:cs="Calibri"/>
                    <w:color w:val="000000"/>
                    <w:sz w:val="22"/>
                    <w:szCs w:val="22"/>
                  </w:rPr>
                </w:rPrChange>
              </w:rPr>
              <w:pPrChange w:id="7188" w:author="Nick.Tolimieri [2]" w:date="2022-09-27T11:52:00Z">
                <w:pPr>
                  <w:jc w:val="right"/>
                </w:pPr>
              </w:pPrChange>
            </w:pPr>
            <w:ins w:id="7189" w:author="Nick.Tolimieri [2]" w:date="2022-09-27T11:52:00Z">
              <w:r w:rsidRPr="00B41F3D">
                <w:rPr>
                  <w:rFonts w:asciiTheme="minorHAnsi" w:eastAsiaTheme="minorHAnsi" w:hAnsiTheme="minorHAnsi" w:cstheme="minorBidi"/>
                  <w:sz w:val="22"/>
                  <w:szCs w:val="22"/>
                  <w:rPrChange w:id="7190" w:author="Nick.Tolimieri [2]" w:date="2022-09-27T11:52:00Z">
                    <w:rPr>
                      <w:rFonts w:ascii="Calibri" w:hAnsi="Calibri" w:cs="Calibri"/>
                      <w:color w:val="000000"/>
                      <w:sz w:val="22"/>
                      <w:szCs w:val="22"/>
                    </w:rPr>
                  </w:rPrChange>
                </w:rPr>
                <w:t>19</w:t>
              </w:r>
            </w:ins>
          </w:p>
        </w:tc>
        <w:tc>
          <w:tcPr>
            <w:tcW w:w="960" w:type="dxa"/>
            <w:noWrap/>
            <w:hideMark/>
          </w:tcPr>
          <w:p w:rsidR="00B41F3D" w:rsidRPr="00B41F3D" w:rsidRDefault="00B41F3D" w:rsidP="00B41F3D">
            <w:pPr>
              <w:ind w:firstLine="0"/>
              <w:rPr>
                <w:ins w:id="7191" w:author="Nick.Tolimieri [2]" w:date="2022-09-27T11:52:00Z"/>
                <w:rFonts w:asciiTheme="minorHAnsi" w:eastAsiaTheme="minorHAnsi" w:hAnsiTheme="minorHAnsi" w:cstheme="minorBidi"/>
                <w:sz w:val="22"/>
                <w:szCs w:val="22"/>
                <w:rPrChange w:id="7192" w:author="Nick.Tolimieri [2]" w:date="2022-09-27T11:52:00Z">
                  <w:rPr>
                    <w:ins w:id="7193" w:author="Nick.Tolimieri [2]" w:date="2022-09-27T11:52:00Z"/>
                    <w:rFonts w:ascii="Calibri" w:hAnsi="Calibri" w:cs="Calibri"/>
                    <w:color w:val="000000"/>
                    <w:sz w:val="22"/>
                    <w:szCs w:val="22"/>
                  </w:rPr>
                </w:rPrChange>
              </w:rPr>
              <w:pPrChange w:id="7194" w:author="Nick.Tolimieri [2]" w:date="2022-09-27T11:52:00Z">
                <w:pPr>
                  <w:jc w:val="right"/>
                </w:pPr>
              </w:pPrChange>
            </w:pPr>
            <w:ins w:id="7195" w:author="Nick.Tolimieri [2]" w:date="2022-09-27T11:52:00Z">
              <w:r w:rsidRPr="00B41F3D">
                <w:rPr>
                  <w:rFonts w:asciiTheme="minorHAnsi" w:eastAsiaTheme="minorHAnsi" w:hAnsiTheme="minorHAnsi" w:cstheme="minorBidi"/>
                  <w:sz w:val="22"/>
                  <w:szCs w:val="22"/>
                  <w:rPrChange w:id="7196" w:author="Nick.Tolimieri [2]" w:date="2022-09-27T11:52:00Z">
                    <w:rPr>
                      <w:rFonts w:ascii="Calibri" w:hAnsi="Calibri" w:cs="Calibri"/>
                      <w:color w:val="000000"/>
                      <w:sz w:val="22"/>
                      <w:szCs w:val="22"/>
                    </w:rPr>
                  </w:rPrChange>
                </w:rPr>
                <w:t>19</w:t>
              </w:r>
            </w:ins>
          </w:p>
        </w:tc>
        <w:tc>
          <w:tcPr>
            <w:tcW w:w="960" w:type="dxa"/>
            <w:noWrap/>
            <w:hideMark/>
          </w:tcPr>
          <w:p w:rsidR="00B41F3D" w:rsidRPr="00B41F3D" w:rsidRDefault="00B41F3D" w:rsidP="00B41F3D">
            <w:pPr>
              <w:ind w:firstLine="0"/>
              <w:rPr>
                <w:ins w:id="7197" w:author="Nick.Tolimieri [2]" w:date="2022-09-27T11:52:00Z"/>
                <w:rFonts w:asciiTheme="minorHAnsi" w:eastAsiaTheme="minorHAnsi" w:hAnsiTheme="minorHAnsi" w:cstheme="minorBidi"/>
                <w:sz w:val="22"/>
                <w:szCs w:val="22"/>
                <w:rPrChange w:id="7198" w:author="Nick.Tolimieri [2]" w:date="2022-09-27T11:52:00Z">
                  <w:rPr>
                    <w:ins w:id="7199" w:author="Nick.Tolimieri [2]" w:date="2022-09-27T11:52:00Z"/>
                    <w:rFonts w:ascii="Calibri" w:hAnsi="Calibri" w:cs="Calibri"/>
                    <w:color w:val="000000"/>
                    <w:sz w:val="22"/>
                    <w:szCs w:val="22"/>
                  </w:rPr>
                </w:rPrChange>
              </w:rPr>
              <w:pPrChange w:id="7200" w:author="Nick.Tolimieri [2]" w:date="2022-09-27T11:52:00Z">
                <w:pPr>
                  <w:jc w:val="right"/>
                </w:pPr>
              </w:pPrChange>
            </w:pPr>
            <w:ins w:id="7201" w:author="Nick.Tolimieri [2]" w:date="2022-09-27T11:52:00Z">
              <w:r w:rsidRPr="00B41F3D">
                <w:rPr>
                  <w:rFonts w:asciiTheme="minorHAnsi" w:eastAsiaTheme="minorHAnsi" w:hAnsiTheme="minorHAnsi" w:cstheme="minorBidi"/>
                  <w:sz w:val="22"/>
                  <w:szCs w:val="22"/>
                  <w:rPrChange w:id="7202" w:author="Nick.Tolimieri [2]" w:date="2022-09-27T11:52:00Z">
                    <w:rPr>
                      <w:rFonts w:ascii="Calibri" w:hAnsi="Calibri" w:cs="Calibri"/>
                      <w:color w:val="000000"/>
                      <w:sz w:val="22"/>
                      <w:szCs w:val="22"/>
                    </w:rPr>
                  </w:rPrChange>
                </w:rPr>
                <w:t>19</w:t>
              </w:r>
            </w:ins>
          </w:p>
        </w:tc>
        <w:tc>
          <w:tcPr>
            <w:tcW w:w="960" w:type="dxa"/>
            <w:noWrap/>
            <w:hideMark/>
          </w:tcPr>
          <w:p w:rsidR="00B41F3D" w:rsidRPr="00B41F3D" w:rsidRDefault="00B41F3D" w:rsidP="00B41F3D">
            <w:pPr>
              <w:ind w:firstLine="0"/>
              <w:rPr>
                <w:ins w:id="7203" w:author="Nick.Tolimieri [2]" w:date="2022-09-27T11:52:00Z"/>
                <w:rFonts w:asciiTheme="minorHAnsi" w:eastAsiaTheme="minorHAnsi" w:hAnsiTheme="minorHAnsi" w:cstheme="minorBidi"/>
                <w:sz w:val="22"/>
                <w:szCs w:val="22"/>
                <w:rPrChange w:id="7204" w:author="Nick.Tolimieri [2]" w:date="2022-09-27T11:52:00Z">
                  <w:rPr>
                    <w:ins w:id="7205" w:author="Nick.Tolimieri [2]" w:date="2022-09-27T11:52:00Z"/>
                    <w:rFonts w:ascii="Calibri" w:hAnsi="Calibri" w:cs="Calibri"/>
                    <w:color w:val="000000"/>
                    <w:sz w:val="22"/>
                    <w:szCs w:val="22"/>
                  </w:rPr>
                </w:rPrChange>
              </w:rPr>
              <w:pPrChange w:id="7206" w:author="Nick.Tolimieri [2]" w:date="2022-09-27T11:52:00Z">
                <w:pPr>
                  <w:jc w:val="right"/>
                </w:pPr>
              </w:pPrChange>
            </w:pPr>
            <w:ins w:id="7207" w:author="Nick.Tolimieri [2]" w:date="2022-09-27T11:52:00Z">
              <w:r w:rsidRPr="00B41F3D">
                <w:rPr>
                  <w:rFonts w:asciiTheme="minorHAnsi" w:eastAsiaTheme="minorHAnsi" w:hAnsiTheme="minorHAnsi" w:cstheme="minorBidi"/>
                  <w:sz w:val="22"/>
                  <w:szCs w:val="22"/>
                  <w:rPrChange w:id="7208" w:author="Nick.Tolimieri [2]" w:date="2022-09-27T11:52:00Z">
                    <w:rPr>
                      <w:rFonts w:ascii="Calibri" w:hAnsi="Calibri" w:cs="Calibri"/>
                      <w:color w:val="000000"/>
                      <w:sz w:val="22"/>
                      <w:szCs w:val="22"/>
                    </w:rPr>
                  </w:rPrChange>
                </w:rPr>
                <w:t>1.54</w:t>
              </w:r>
            </w:ins>
          </w:p>
        </w:tc>
        <w:tc>
          <w:tcPr>
            <w:tcW w:w="960" w:type="dxa"/>
            <w:noWrap/>
            <w:hideMark/>
          </w:tcPr>
          <w:p w:rsidR="00B41F3D" w:rsidRPr="00B41F3D" w:rsidRDefault="00B41F3D" w:rsidP="00B41F3D">
            <w:pPr>
              <w:ind w:firstLine="0"/>
              <w:rPr>
                <w:ins w:id="7209" w:author="Nick.Tolimieri [2]" w:date="2022-09-27T11:52:00Z"/>
                <w:rFonts w:asciiTheme="minorHAnsi" w:eastAsiaTheme="minorHAnsi" w:hAnsiTheme="minorHAnsi" w:cstheme="minorBidi"/>
                <w:sz w:val="22"/>
                <w:szCs w:val="22"/>
                <w:rPrChange w:id="7210" w:author="Nick.Tolimieri [2]" w:date="2022-09-27T11:52:00Z">
                  <w:rPr>
                    <w:ins w:id="7211" w:author="Nick.Tolimieri [2]" w:date="2022-09-27T11:52:00Z"/>
                    <w:rFonts w:ascii="Calibri" w:hAnsi="Calibri" w:cs="Calibri"/>
                    <w:color w:val="000000"/>
                    <w:sz w:val="22"/>
                    <w:szCs w:val="22"/>
                  </w:rPr>
                </w:rPrChange>
              </w:rPr>
              <w:pPrChange w:id="7212" w:author="Nick.Tolimieri [2]" w:date="2022-09-27T11:52:00Z">
                <w:pPr>
                  <w:jc w:val="right"/>
                </w:pPr>
              </w:pPrChange>
            </w:pPr>
            <w:ins w:id="7213" w:author="Nick.Tolimieri [2]" w:date="2022-09-27T11:52:00Z">
              <w:r w:rsidRPr="00B41F3D">
                <w:rPr>
                  <w:rFonts w:asciiTheme="minorHAnsi" w:eastAsiaTheme="minorHAnsi" w:hAnsiTheme="minorHAnsi" w:cstheme="minorBidi"/>
                  <w:sz w:val="22"/>
                  <w:szCs w:val="22"/>
                  <w:rPrChange w:id="7214" w:author="Nick.Tolimieri [2]" w:date="2022-09-27T11:52:00Z">
                    <w:rPr>
                      <w:rFonts w:ascii="Calibri" w:hAnsi="Calibri" w:cs="Calibri"/>
                      <w:color w:val="000000"/>
                      <w:sz w:val="22"/>
                      <w:szCs w:val="22"/>
                    </w:rPr>
                  </w:rPrChange>
                </w:rPr>
                <w:t>0.23</w:t>
              </w:r>
            </w:ins>
          </w:p>
        </w:tc>
      </w:tr>
      <w:tr w:rsidR="00B41F3D" w:rsidRPr="00B41F3D" w:rsidTr="00B41F3D">
        <w:trPr>
          <w:divId w:val="820847304"/>
          <w:trHeight w:val="300"/>
          <w:ins w:id="7215" w:author="Nick.Tolimieri [2]" w:date="2022-09-27T11:52:00Z"/>
        </w:trPr>
        <w:tc>
          <w:tcPr>
            <w:tcW w:w="960" w:type="dxa"/>
            <w:noWrap/>
            <w:hideMark/>
          </w:tcPr>
          <w:p w:rsidR="00B41F3D" w:rsidRPr="00B41F3D" w:rsidRDefault="00B41F3D" w:rsidP="00B41F3D">
            <w:pPr>
              <w:ind w:firstLine="0"/>
              <w:rPr>
                <w:ins w:id="7216" w:author="Nick.Tolimieri [2]" w:date="2022-09-27T11:52:00Z"/>
                <w:rFonts w:asciiTheme="minorHAnsi" w:eastAsiaTheme="minorHAnsi" w:hAnsiTheme="minorHAnsi" w:cstheme="minorBidi"/>
                <w:sz w:val="22"/>
                <w:szCs w:val="22"/>
                <w:rPrChange w:id="7217" w:author="Nick.Tolimieri [2]" w:date="2022-09-27T11:52:00Z">
                  <w:rPr>
                    <w:ins w:id="7218" w:author="Nick.Tolimieri [2]" w:date="2022-09-27T11:52:00Z"/>
                    <w:rFonts w:ascii="Calibri" w:hAnsi="Calibri" w:cs="Calibri"/>
                    <w:color w:val="000000"/>
                    <w:sz w:val="22"/>
                    <w:szCs w:val="22"/>
                  </w:rPr>
                </w:rPrChange>
              </w:rPr>
              <w:pPrChange w:id="7219" w:author="Nick.Tolimieri [2]" w:date="2022-09-27T11:52:00Z">
                <w:pPr/>
              </w:pPrChange>
            </w:pPr>
            <w:ins w:id="7220" w:author="Nick.Tolimieri [2]" w:date="2022-09-27T11:52:00Z">
              <w:r w:rsidRPr="00B41F3D">
                <w:rPr>
                  <w:rFonts w:asciiTheme="minorHAnsi" w:eastAsiaTheme="minorHAnsi" w:hAnsiTheme="minorHAnsi" w:cstheme="minorBidi"/>
                  <w:sz w:val="22"/>
                  <w:szCs w:val="22"/>
                  <w:rPrChange w:id="7221"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222" w:author="Nick.Tolimieri [2]" w:date="2022-09-27T11:52:00Z"/>
                <w:rFonts w:asciiTheme="minorHAnsi" w:eastAsiaTheme="minorHAnsi" w:hAnsiTheme="minorHAnsi" w:cstheme="minorBidi"/>
                <w:sz w:val="22"/>
                <w:szCs w:val="22"/>
                <w:rPrChange w:id="7223" w:author="Nick.Tolimieri [2]" w:date="2022-09-27T11:52:00Z">
                  <w:rPr>
                    <w:ins w:id="7224" w:author="Nick.Tolimieri [2]" w:date="2022-09-27T11:52:00Z"/>
                    <w:rFonts w:ascii="Calibri" w:hAnsi="Calibri" w:cs="Calibri"/>
                    <w:color w:val="000000"/>
                    <w:sz w:val="22"/>
                    <w:szCs w:val="22"/>
                  </w:rPr>
                </w:rPrChange>
              </w:rPr>
              <w:pPrChange w:id="7225" w:author="Nick.Tolimieri [2]" w:date="2022-09-27T11:52:00Z">
                <w:pPr>
                  <w:jc w:val="right"/>
                </w:pPr>
              </w:pPrChange>
            </w:pPr>
            <w:ins w:id="7226" w:author="Nick.Tolimieri [2]" w:date="2022-09-27T11:52:00Z">
              <w:r w:rsidRPr="00B41F3D">
                <w:rPr>
                  <w:rFonts w:asciiTheme="minorHAnsi" w:eastAsiaTheme="minorHAnsi" w:hAnsiTheme="minorHAnsi" w:cstheme="minorBidi"/>
                  <w:sz w:val="22"/>
                  <w:szCs w:val="22"/>
                  <w:rPrChange w:id="7227" w:author="Nick.Tolimieri [2]" w:date="2022-09-27T11:52:00Z">
                    <w:rPr>
                      <w:rFonts w:ascii="Calibri" w:hAnsi="Calibri" w:cs="Calibri"/>
                      <w:color w:val="000000"/>
                      <w:sz w:val="22"/>
                      <w:szCs w:val="22"/>
                    </w:rPr>
                  </w:rPrChange>
                </w:rPr>
                <w:t>2003</w:t>
              </w:r>
            </w:ins>
          </w:p>
        </w:tc>
        <w:tc>
          <w:tcPr>
            <w:tcW w:w="960" w:type="dxa"/>
            <w:noWrap/>
            <w:hideMark/>
          </w:tcPr>
          <w:p w:rsidR="00B41F3D" w:rsidRPr="00B41F3D" w:rsidRDefault="00B41F3D" w:rsidP="00B41F3D">
            <w:pPr>
              <w:ind w:firstLine="0"/>
              <w:rPr>
                <w:ins w:id="7228" w:author="Nick.Tolimieri [2]" w:date="2022-09-27T11:52:00Z"/>
                <w:rFonts w:asciiTheme="minorHAnsi" w:eastAsiaTheme="minorHAnsi" w:hAnsiTheme="minorHAnsi" w:cstheme="minorBidi"/>
                <w:sz w:val="22"/>
                <w:szCs w:val="22"/>
                <w:rPrChange w:id="7229" w:author="Nick.Tolimieri [2]" w:date="2022-09-27T11:52:00Z">
                  <w:rPr>
                    <w:ins w:id="7230" w:author="Nick.Tolimieri [2]" w:date="2022-09-27T11:52:00Z"/>
                    <w:rFonts w:ascii="Calibri" w:hAnsi="Calibri" w:cs="Calibri"/>
                    <w:color w:val="000000"/>
                    <w:sz w:val="22"/>
                    <w:szCs w:val="22"/>
                  </w:rPr>
                </w:rPrChange>
              </w:rPr>
              <w:pPrChange w:id="7231" w:author="Nick.Tolimieri [2]" w:date="2022-09-27T11:52:00Z">
                <w:pPr>
                  <w:jc w:val="right"/>
                </w:pPr>
              </w:pPrChange>
            </w:pPr>
            <w:ins w:id="7232" w:author="Nick.Tolimieri [2]" w:date="2022-09-27T11:52:00Z">
              <w:r w:rsidRPr="00B41F3D">
                <w:rPr>
                  <w:rFonts w:asciiTheme="minorHAnsi" w:eastAsiaTheme="minorHAnsi" w:hAnsiTheme="minorHAnsi" w:cstheme="minorBidi"/>
                  <w:sz w:val="22"/>
                  <w:szCs w:val="22"/>
                  <w:rPrChange w:id="723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234" w:author="Nick.Tolimieri [2]" w:date="2022-09-27T11:52:00Z"/>
                <w:rFonts w:asciiTheme="minorHAnsi" w:eastAsiaTheme="minorHAnsi" w:hAnsiTheme="minorHAnsi" w:cstheme="minorBidi"/>
                <w:sz w:val="22"/>
                <w:szCs w:val="22"/>
                <w:rPrChange w:id="7235" w:author="Nick.Tolimieri [2]" w:date="2022-09-27T11:52:00Z">
                  <w:rPr>
                    <w:ins w:id="7236" w:author="Nick.Tolimieri [2]" w:date="2022-09-27T11:52:00Z"/>
                    <w:rFonts w:ascii="Calibri" w:hAnsi="Calibri" w:cs="Calibri"/>
                    <w:color w:val="000000"/>
                    <w:sz w:val="22"/>
                    <w:szCs w:val="22"/>
                  </w:rPr>
                </w:rPrChange>
              </w:rPr>
              <w:pPrChange w:id="7237" w:author="Nick.Tolimieri [2]" w:date="2022-09-27T11:52:00Z">
                <w:pPr>
                  <w:jc w:val="right"/>
                </w:pPr>
              </w:pPrChange>
            </w:pPr>
            <w:ins w:id="7238" w:author="Nick.Tolimieri [2]" w:date="2022-09-27T11:52:00Z">
              <w:r w:rsidRPr="00B41F3D">
                <w:rPr>
                  <w:rFonts w:asciiTheme="minorHAnsi" w:eastAsiaTheme="minorHAnsi" w:hAnsiTheme="minorHAnsi" w:cstheme="minorBidi"/>
                  <w:sz w:val="22"/>
                  <w:szCs w:val="22"/>
                  <w:rPrChange w:id="7239" w:author="Nick.Tolimieri [2]" w:date="2022-09-27T11:52:00Z">
                    <w:rPr>
                      <w:rFonts w:ascii="Calibri" w:hAnsi="Calibri" w:cs="Calibri"/>
                      <w:color w:val="000000"/>
                      <w:sz w:val="22"/>
                      <w:szCs w:val="22"/>
                    </w:rPr>
                  </w:rPrChange>
                </w:rPr>
                <w:t>29</w:t>
              </w:r>
            </w:ins>
          </w:p>
        </w:tc>
        <w:tc>
          <w:tcPr>
            <w:tcW w:w="960" w:type="dxa"/>
            <w:noWrap/>
            <w:hideMark/>
          </w:tcPr>
          <w:p w:rsidR="00B41F3D" w:rsidRPr="00B41F3D" w:rsidRDefault="00B41F3D" w:rsidP="00B41F3D">
            <w:pPr>
              <w:ind w:firstLine="0"/>
              <w:rPr>
                <w:ins w:id="7240" w:author="Nick.Tolimieri [2]" w:date="2022-09-27T11:52:00Z"/>
                <w:rFonts w:asciiTheme="minorHAnsi" w:eastAsiaTheme="minorHAnsi" w:hAnsiTheme="minorHAnsi" w:cstheme="minorBidi"/>
                <w:sz w:val="22"/>
                <w:szCs w:val="22"/>
                <w:rPrChange w:id="7241" w:author="Nick.Tolimieri [2]" w:date="2022-09-27T11:52:00Z">
                  <w:rPr>
                    <w:ins w:id="7242" w:author="Nick.Tolimieri [2]" w:date="2022-09-27T11:52:00Z"/>
                    <w:rFonts w:ascii="Calibri" w:hAnsi="Calibri" w:cs="Calibri"/>
                    <w:color w:val="000000"/>
                    <w:sz w:val="22"/>
                    <w:szCs w:val="22"/>
                  </w:rPr>
                </w:rPrChange>
              </w:rPr>
              <w:pPrChange w:id="7243" w:author="Nick.Tolimieri [2]" w:date="2022-09-27T11:52:00Z">
                <w:pPr>
                  <w:jc w:val="right"/>
                </w:pPr>
              </w:pPrChange>
            </w:pPr>
            <w:ins w:id="7244" w:author="Nick.Tolimieri [2]" w:date="2022-09-27T11:52:00Z">
              <w:r w:rsidRPr="00B41F3D">
                <w:rPr>
                  <w:rFonts w:asciiTheme="minorHAnsi" w:eastAsiaTheme="minorHAnsi" w:hAnsiTheme="minorHAnsi" w:cstheme="minorBidi"/>
                  <w:sz w:val="22"/>
                  <w:szCs w:val="22"/>
                  <w:rPrChange w:id="7245"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7246" w:author="Nick.Tolimieri [2]" w:date="2022-09-27T11:52:00Z"/>
                <w:rFonts w:asciiTheme="minorHAnsi" w:eastAsiaTheme="minorHAnsi" w:hAnsiTheme="minorHAnsi" w:cstheme="minorBidi"/>
                <w:sz w:val="22"/>
                <w:szCs w:val="22"/>
                <w:rPrChange w:id="7247" w:author="Nick.Tolimieri [2]" w:date="2022-09-27T11:52:00Z">
                  <w:rPr>
                    <w:ins w:id="7248" w:author="Nick.Tolimieri [2]" w:date="2022-09-27T11:52:00Z"/>
                    <w:rFonts w:ascii="Calibri" w:hAnsi="Calibri" w:cs="Calibri"/>
                    <w:color w:val="000000"/>
                    <w:sz w:val="22"/>
                    <w:szCs w:val="22"/>
                  </w:rPr>
                </w:rPrChange>
              </w:rPr>
              <w:pPrChange w:id="7249" w:author="Nick.Tolimieri [2]" w:date="2022-09-27T11:52:00Z">
                <w:pPr>
                  <w:jc w:val="right"/>
                </w:pPr>
              </w:pPrChange>
            </w:pPr>
            <w:ins w:id="7250" w:author="Nick.Tolimieri [2]" w:date="2022-09-27T11:52:00Z">
              <w:r w:rsidRPr="00B41F3D">
                <w:rPr>
                  <w:rFonts w:asciiTheme="minorHAnsi" w:eastAsiaTheme="minorHAnsi" w:hAnsiTheme="minorHAnsi" w:cstheme="minorBidi"/>
                  <w:sz w:val="22"/>
                  <w:szCs w:val="22"/>
                  <w:rPrChange w:id="7251" w:author="Nick.Tolimieri [2]" w:date="2022-09-27T11:52:00Z">
                    <w:rPr>
                      <w:rFonts w:ascii="Calibri" w:hAnsi="Calibri" w:cs="Calibri"/>
                      <w:color w:val="000000"/>
                      <w:sz w:val="22"/>
                      <w:szCs w:val="22"/>
                    </w:rPr>
                  </w:rPrChange>
                </w:rPr>
                <w:t>10</w:t>
              </w:r>
            </w:ins>
          </w:p>
        </w:tc>
        <w:tc>
          <w:tcPr>
            <w:tcW w:w="960" w:type="dxa"/>
            <w:noWrap/>
            <w:hideMark/>
          </w:tcPr>
          <w:p w:rsidR="00B41F3D" w:rsidRPr="00B41F3D" w:rsidRDefault="00B41F3D" w:rsidP="00B41F3D">
            <w:pPr>
              <w:ind w:firstLine="0"/>
              <w:rPr>
                <w:ins w:id="7252" w:author="Nick.Tolimieri [2]" w:date="2022-09-27T11:52:00Z"/>
                <w:rFonts w:asciiTheme="minorHAnsi" w:eastAsiaTheme="minorHAnsi" w:hAnsiTheme="minorHAnsi" w:cstheme="minorBidi"/>
                <w:sz w:val="22"/>
                <w:szCs w:val="22"/>
                <w:rPrChange w:id="7253" w:author="Nick.Tolimieri [2]" w:date="2022-09-27T11:52:00Z">
                  <w:rPr>
                    <w:ins w:id="7254" w:author="Nick.Tolimieri [2]" w:date="2022-09-27T11:52:00Z"/>
                    <w:rFonts w:ascii="Calibri" w:hAnsi="Calibri" w:cs="Calibri"/>
                    <w:color w:val="000000"/>
                    <w:sz w:val="22"/>
                    <w:szCs w:val="22"/>
                  </w:rPr>
                </w:rPrChange>
              </w:rPr>
              <w:pPrChange w:id="7255" w:author="Nick.Tolimieri [2]" w:date="2022-09-27T11:52:00Z">
                <w:pPr>
                  <w:jc w:val="right"/>
                </w:pPr>
              </w:pPrChange>
            </w:pPr>
            <w:ins w:id="7256" w:author="Nick.Tolimieri [2]" w:date="2022-09-27T11:52:00Z">
              <w:r w:rsidRPr="00B41F3D">
                <w:rPr>
                  <w:rFonts w:asciiTheme="minorHAnsi" w:eastAsiaTheme="minorHAnsi" w:hAnsiTheme="minorHAnsi" w:cstheme="minorBidi"/>
                  <w:sz w:val="22"/>
                  <w:szCs w:val="22"/>
                  <w:rPrChange w:id="7257" w:author="Nick.Tolimieri [2]" w:date="2022-09-27T11:52:00Z">
                    <w:rPr>
                      <w:rFonts w:ascii="Calibri" w:hAnsi="Calibri" w:cs="Calibri"/>
                      <w:color w:val="000000"/>
                      <w:sz w:val="22"/>
                      <w:szCs w:val="22"/>
                    </w:rPr>
                  </w:rPrChange>
                </w:rPr>
                <w:t>10</w:t>
              </w:r>
            </w:ins>
          </w:p>
        </w:tc>
        <w:tc>
          <w:tcPr>
            <w:tcW w:w="960" w:type="dxa"/>
            <w:noWrap/>
            <w:hideMark/>
          </w:tcPr>
          <w:p w:rsidR="00B41F3D" w:rsidRPr="00B41F3D" w:rsidRDefault="00B41F3D" w:rsidP="00B41F3D">
            <w:pPr>
              <w:ind w:firstLine="0"/>
              <w:rPr>
                <w:ins w:id="7258" w:author="Nick.Tolimieri [2]" w:date="2022-09-27T11:52:00Z"/>
                <w:rFonts w:asciiTheme="minorHAnsi" w:eastAsiaTheme="minorHAnsi" w:hAnsiTheme="minorHAnsi" w:cstheme="minorBidi"/>
                <w:sz w:val="22"/>
                <w:szCs w:val="22"/>
                <w:rPrChange w:id="7259" w:author="Nick.Tolimieri [2]" w:date="2022-09-27T11:52:00Z">
                  <w:rPr>
                    <w:ins w:id="7260" w:author="Nick.Tolimieri [2]" w:date="2022-09-27T11:52:00Z"/>
                    <w:rFonts w:ascii="Calibri" w:hAnsi="Calibri" w:cs="Calibri"/>
                    <w:color w:val="000000"/>
                    <w:sz w:val="22"/>
                    <w:szCs w:val="22"/>
                  </w:rPr>
                </w:rPrChange>
              </w:rPr>
              <w:pPrChange w:id="7261" w:author="Nick.Tolimieri [2]" w:date="2022-09-27T11:52:00Z">
                <w:pPr>
                  <w:jc w:val="right"/>
                </w:pPr>
              </w:pPrChange>
            </w:pPr>
            <w:ins w:id="7262" w:author="Nick.Tolimieri [2]" w:date="2022-09-27T11:52:00Z">
              <w:r w:rsidRPr="00B41F3D">
                <w:rPr>
                  <w:rFonts w:asciiTheme="minorHAnsi" w:eastAsiaTheme="minorHAnsi" w:hAnsiTheme="minorHAnsi" w:cstheme="minorBidi"/>
                  <w:sz w:val="22"/>
                  <w:szCs w:val="22"/>
                  <w:rPrChange w:id="7263" w:author="Nick.Tolimieri [2]" w:date="2022-09-27T11:52:00Z">
                    <w:rPr>
                      <w:rFonts w:ascii="Calibri" w:hAnsi="Calibri" w:cs="Calibri"/>
                      <w:color w:val="000000"/>
                      <w:sz w:val="22"/>
                      <w:szCs w:val="22"/>
                    </w:rPr>
                  </w:rPrChange>
                </w:rPr>
                <w:t>10</w:t>
              </w:r>
            </w:ins>
          </w:p>
        </w:tc>
        <w:tc>
          <w:tcPr>
            <w:tcW w:w="960" w:type="dxa"/>
            <w:noWrap/>
            <w:hideMark/>
          </w:tcPr>
          <w:p w:rsidR="00B41F3D" w:rsidRPr="00B41F3D" w:rsidRDefault="00B41F3D" w:rsidP="00B41F3D">
            <w:pPr>
              <w:ind w:firstLine="0"/>
              <w:rPr>
                <w:ins w:id="7264" w:author="Nick.Tolimieri [2]" w:date="2022-09-27T11:52:00Z"/>
                <w:rFonts w:asciiTheme="minorHAnsi" w:eastAsiaTheme="minorHAnsi" w:hAnsiTheme="minorHAnsi" w:cstheme="minorBidi"/>
                <w:sz w:val="22"/>
                <w:szCs w:val="22"/>
                <w:rPrChange w:id="7265" w:author="Nick.Tolimieri [2]" w:date="2022-09-27T11:52:00Z">
                  <w:rPr>
                    <w:ins w:id="7266" w:author="Nick.Tolimieri [2]" w:date="2022-09-27T11:52:00Z"/>
                    <w:rFonts w:ascii="Calibri" w:hAnsi="Calibri" w:cs="Calibri"/>
                    <w:color w:val="000000"/>
                    <w:sz w:val="22"/>
                    <w:szCs w:val="22"/>
                  </w:rPr>
                </w:rPrChange>
              </w:rPr>
              <w:pPrChange w:id="7267" w:author="Nick.Tolimieri [2]" w:date="2022-09-27T11:52:00Z">
                <w:pPr>
                  <w:jc w:val="right"/>
                </w:pPr>
              </w:pPrChange>
            </w:pPr>
            <w:ins w:id="7268" w:author="Nick.Tolimieri [2]" w:date="2022-09-27T11:52:00Z">
              <w:r w:rsidRPr="00B41F3D">
                <w:rPr>
                  <w:rFonts w:asciiTheme="minorHAnsi" w:eastAsiaTheme="minorHAnsi" w:hAnsiTheme="minorHAnsi" w:cstheme="minorBidi"/>
                  <w:sz w:val="22"/>
                  <w:szCs w:val="22"/>
                  <w:rPrChange w:id="7269" w:author="Nick.Tolimieri [2]" w:date="2022-09-27T11:52:00Z">
                    <w:rPr>
                      <w:rFonts w:ascii="Calibri" w:hAnsi="Calibri" w:cs="Calibri"/>
                      <w:color w:val="000000"/>
                      <w:sz w:val="22"/>
                      <w:szCs w:val="22"/>
                    </w:rPr>
                  </w:rPrChange>
                </w:rPr>
                <w:t>1.5</w:t>
              </w:r>
            </w:ins>
          </w:p>
        </w:tc>
        <w:tc>
          <w:tcPr>
            <w:tcW w:w="960" w:type="dxa"/>
            <w:noWrap/>
            <w:hideMark/>
          </w:tcPr>
          <w:p w:rsidR="00B41F3D" w:rsidRPr="00B41F3D" w:rsidRDefault="00B41F3D" w:rsidP="00B41F3D">
            <w:pPr>
              <w:ind w:firstLine="0"/>
              <w:rPr>
                <w:ins w:id="7270" w:author="Nick.Tolimieri [2]" w:date="2022-09-27T11:52:00Z"/>
                <w:rFonts w:asciiTheme="minorHAnsi" w:eastAsiaTheme="minorHAnsi" w:hAnsiTheme="minorHAnsi" w:cstheme="minorBidi"/>
                <w:sz w:val="22"/>
                <w:szCs w:val="22"/>
                <w:rPrChange w:id="7271" w:author="Nick.Tolimieri [2]" w:date="2022-09-27T11:52:00Z">
                  <w:rPr>
                    <w:ins w:id="7272" w:author="Nick.Tolimieri [2]" w:date="2022-09-27T11:52:00Z"/>
                    <w:rFonts w:ascii="Calibri" w:hAnsi="Calibri" w:cs="Calibri"/>
                    <w:color w:val="000000"/>
                    <w:sz w:val="22"/>
                    <w:szCs w:val="22"/>
                  </w:rPr>
                </w:rPrChange>
              </w:rPr>
              <w:pPrChange w:id="7273" w:author="Nick.Tolimieri [2]" w:date="2022-09-27T11:52:00Z">
                <w:pPr>
                  <w:jc w:val="right"/>
                </w:pPr>
              </w:pPrChange>
            </w:pPr>
            <w:ins w:id="7274" w:author="Nick.Tolimieri [2]" w:date="2022-09-27T11:52:00Z">
              <w:r w:rsidRPr="00B41F3D">
                <w:rPr>
                  <w:rFonts w:asciiTheme="minorHAnsi" w:eastAsiaTheme="minorHAnsi" w:hAnsiTheme="minorHAnsi" w:cstheme="minorBidi"/>
                  <w:sz w:val="22"/>
                  <w:szCs w:val="22"/>
                  <w:rPrChange w:id="7275" w:author="Nick.Tolimieri [2]" w:date="2022-09-27T11:52:00Z">
                    <w:rPr>
                      <w:rFonts w:ascii="Calibri" w:hAnsi="Calibri" w:cs="Calibri"/>
                      <w:color w:val="000000"/>
                      <w:sz w:val="22"/>
                      <w:szCs w:val="22"/>
                    </w:rPr>
                  </w:rPrChange>
                </w:rPr>
                <w:t>0.13</w:t>
              </w:r>
            </w:ins>
          </w:p>
        </w:tc>
      </w:tr>
      <w:tr w:rsidR="00B41F3D" w:rsidRPr="00B41F3D" w:rsidTr="00B41F3D">
        <w:trPr>
          <w:divId w:val="820847304"/>
          <w:trHeight w:val="300"/>
          <w:ins w:id="7276" w:author="Nick.Tolimieri [2]" w:date="2022-09-27T11:52:00Z"/>
        </w:trPr>
        <w:tc>
          <w:tcPr>
            <w:tcW w:w="960" w:type="dxa"/>
            <w:noWrap/>
            <w:hideMark/>
          </w:tcPr>
          <w:p w:rsidR="00B41F3D" w:rsidRPr="00B41F3D" w:rsidRDefault="00B41F3D" w:rsidP="00B41F3D">
            <w:pPr>
              <w:ind w:firstLine="0"/>
              <w:rPr>
                <w:ins w:id="7277" w:author="Nick.Tolimieri [2]" w:date="2022-09-27T11:52:00Z"/>
                <w:rFonts w:asciiTheme="minorHAnsi" w:eastAsiaTheme="minorHAnsi" w:hAnsiTheme="minorHAnsi" w:cstheme="minorBidi"/>
                <w:sz w:val="22"/>
                <w:szCs w:val="22"/>
                <w:rPrChange w:id="7278" w:author="Nick.Tolimieri [2]" w:date="2022-09-27T11:52:00Z">
                  <w:rPr>
                    <w:ins w:id="7279" w:author="Nick.Tolimieri [2]" w:date="2022-09-27T11:52:00Z"/>
                    <w:rFonts w:ascii="Calibri" w:hAnsi="Calibri" w:cs="Calibri"/>
                    <w:color w:val="000000"/>
                    <w:sz w:val="22"/>
                    <w:szCs w:val="22"/>
                  </w:rPr>
                </w:rPrChange>
              </w:rPr>
              <w:pPrChange w:id="7280" w:author="Nick.Tolimieri [2]" w:date="2022-09-27T11:52:00Z">
                <w:pPr/>
              </w:pPrChange>
            </w:pPr>
            <w:ins w:id="7281" w:author="Nick.Tolimieri [2]" w:date="2022-09-27T11:52:00Z">
              <w:r w:rsidRPr="00B41F3D">
                <w:rPr>
                  <w:rFonts w:asciiTheme="minorHAnsi" w:eastAsiaTheme="minorHAnsi" w:hAnsiTheme="minorHAnsi" w:cstheme="minorBidi"/>
                  <w:sz w:val="22"/>
                  <w:szCs w:val="22"/>
                  <w:rPrChange w:id="7282" w:author="Nick.Tolimieri [2]" w:date="2022-09-27T11:52:00Z">
                    <w:rPr>
                      <w:rFonts w:ascii="Calibri" w:hAnsi="Calibri" w:cs="Calibri"/>
                      <w:color w:val="000000"/>
                      <w:sz w:val="22"/>
                      <w:szCs w:val="22"/>
                    </w:rPr>
                  </w:rPrChange>
                </w:rPr>
                <w:lastRenderedPageBreak/>
                <w:t>Cape Alava</w:t>
              </w:r>
            </w:ins>
          </w:p>
        </w:tc>
        <w:tc>
          <w:tcPr>
            <w:tcW w:w="960" w:type="dxa"/>
            <w:noWrap/>
            <w:hideMark/>
          </w:tcPr>
          <w:p w:rsidR="00B41F3D" w:rsidRPr="00B41F3D" w:rsidRDefault="00B41F3D" w:rsidP="00B41F3D">
            <w:pPr>
              <w:ind w:firstLine="0"/>
              <w:rPr>
                <w:ins w:id="7283" w:author="Nick.Tolimieri [2]" w:date="2022-09-27T11:52:00Z"/>
                <w:rFonts w:asciiTheme="minorHAnsi" w:eastAsiaTheme="minorHAnsi" w:hAnsiTheme="minorHAnsi" w:cstheme="minorBidi"/>
                <w:sz w:val="22"/>
                <w:szCs w:val="22"/>
                <w:rPrChange w:id="7284" w:author="Nick.Tolimieri [2]" w:date="2022-09-27T11:52:00Z">
                  <w:rPr>
                    <w:ins w:id="7285" w:author="Nick.Tolimieri [2]" w:date="2022-09-27T11:52:00Z"/>
                    <w:rFonts w:ascii="Calibri" w:hAnsi="Calibri" w:cs="Calibri"/>
                    <w:color w:val="000000"/>
                    <w:sz w:val="22"/>
                    <w:szCs w:val="22"/>
                  </w:rPr>
                </w:rPrChange>
              </w:rPr>
              <w:pPrChange w:id="7286" w:author="Nick.Tolimieri [2]" w:date="2022-09-27T11:52:00Z">
                <w:pPr>
                  <w:jc w:val="right"/>
                </w:pPr>
              </w:pPrChange>
            </w:pPr>
            <w:ins w:id="7287" w:author="Nick.Tolimieri [2]" w:date="2022-09-27T11:52:00Z">
              <w:r w:rsidRPr="00B41F3D">
                <w:rPr>
                  <w:rFonts w:asciiTheme="minorHAnsi" w:eastAsiaTheme="minorHAnsi" w:hAnsiTheme="minorHAnsi" w:cstheme="minorBidi"/>
                  <w:sz w:val="22"/>
                  <w:szCs w:val="22"/>
                  <w:rPrChange w:id="7288" w:author="Nick.Tolimieri [2]" w:date="2022-09-27T11:52:00Z">
                    <w:rPr>
                      <w:rFonts w:ascii="Calibri" w:hAnsi="Calibri" w:cs="Calibri"/>
                      <w:color w:val="000000"/>
                      <w:sz w:val="22"/>
                      <w:szCs w:val="22"/>
                    </w:rPr>
                  </w:rPrChange>
                </w:rPr>
                <w:t>2004</w:t>
              </w:r>
            </w:ins>
          </w:p>
        </w:tc>
        <w:tc>
          <w:tcPr>
            <w:tcW w:w="960" w:type="dxa"/>
            <w:noWrap/>
            <w:hideMark/>
          </w:tcPr>
          <w:p w:rsidR="00B41F3D" w:rsidRPr="00B41F3D" w:rsidRDefault="00B41F3D" w:rsidP="00B41F3D">
            <w:pPr>
              <w:ind w:firstLine="0"/>
              <w:rPr>
                <w:ins w:id="7289" w:author="Nick.Tolimieri [2]" w:date="2022-09-27T11:52:00Z"/>
                <w:rFonts w:asciiTheme="minorHAnsi" w:eastAsiaTheme="minorHAnsi" w:hAnsiTheme="minorHAnsi" w:cstheme="minorBidi"/>
                <w:sz w:val="22"/>
                <w:szCs w:val="22"/>
                <w:rPrChange w:id="7290" w:author="Nick.Tolimieri [2]" w:date="2022-09-27T11:52:00Z">
                  <w:rPr>
                    <w:ins w:id="7291" w:author="Nick.Tolimieri [2]" w:date="2022-09-27T11:52:00Z"/>
                    <w:rFonts w:ascii="Calibri" w:hAnsi="Calibri" w:cs="Calibri"/>
                    <w:color w:val="000000"/>
                    <w:sz w:val="22"/>
                    <w:szCs w:val="22"/>
                  </w:rPr>
                </w:rPrChange>
              </w:rPr>
              <w:pPrChange w:id="7292" w:author="Nick.Tolimieri [2]" w:date="2022-09-27T11:52:00Z">
                <w:pPr>
                  <w:jc w:val="right"/>
                </w:pPr>
              </w:pPrChange>
            </w:pPr>
            <w:ins w:id="7293" w:author="Nick.Tolimieri [2]" w:date="2022-09-27T11:52:00Z">
              <w:r w:rsidRPr="00B41F3D">
                <w:rPr>
                  <w:rFonts w:asciiTheme="minorHAnsi" w:eastAsiaTheme="minorHAnsi" w:hAnsiTheme="minorHAnsi" w:cstheme="minorBidi"/>
                  <w:sz w:val="22"/>
                  <w:szCs w:val="22"/>
                  <w:rPrChange w:id="7294"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295" w:author="Nick.Tolimieri [2]" w:date="2022-09-27T11:52:00Z"/>
                <w:rFonts w:asciiTheme="minorHAnsi" w:eastAsiaTheme="minorHAnsi" w:hAnsiTheme="minorHAnsi" w:cstheme="minorBidi"/>
                <w:sz w:val="22"/>
                <w:szCs w:val="22"/>
                <w:rPrChange w:id="7296" w:author="Nick.Tolimieri [2]" w:date="2022-09-27T11:52:00Z">
                  <w:rPr>
                    <w:ins w:id="7297" w:author="Nick.Tolimieri [2]" w:date="2022-09-27T11:52:00Z"/>
                    <w:rFonts w:ascii="Calibri" w:hAnsi="Calibri" w:cs="Calibri"/>
                    <w:color w:val="000000"/>
                    <w:sz w:val="22"/>
                    <w:szCs w:val="22"/>
                  </w:rPr>
                </w:rPrChange>
              </w:rPr>
              <w:pPrChange w:id="7298" w:author="Nick.Tolimieri [2]" w:date="2022-09-27T11:52:00Z">
                <w:pPr>
                  <w:jc w:val="right"/>
                </w:pPr>
              </w:pPrChange>
            </w:pPr>
            <w:ins w:id="7299" w:author="Nick.Tolimieri [2]" w:date="2022-09-27T11:52:00Z">
              <w:r w:rsidRPr="00B41F3D">
                <w:rPr>
                  <w:rFonts w:asciiTheme="minorHAnsi" w:eastAsiaTheme="minorHAnsi" w:hAnsiTheme="minorHAnsi" w:cstheme="minorBidi"/>
                  <w:sz w:val="22"/>
                  <w:szCs w:val="22"/>
                  <w:rPrChange w:id="7300" w:author="Nick.Tolimieri [2]" w:date="2022-09-27T11:52:00Z">
                    <w:rPr>
                      <w:rFonts w:ascii="Calibri" w:hAnsi="Calibri" w:cs="Calibri"/>
                      <w:color w:val="000000"/>
                      <w:sz w:val="22"/>
                      <w:szCs w:val="22"/>
                    </w:rPr>
                  </w:rPrChange>
                </w:rPr>
                <w:t>15</w:t>
              </w:r>
            </w:ins>
          </w:p>
        </w:tc>
        <w:tc>
          <w:tcPr>
            <w:tcW w:w="960" w:type="dxa"/>
            <w:noWrap/>
            <w:hideMark/>
          </w:tcPr>
          <w:p w:rsidR="00B41F3D" w:rsidRPr="00B41F3D" w:rsidRDefault="00B41F3D" w:rsidP="00B41F3D">
            <w:pPr>
              <w:ind w:firstLine="0"/>
              <w:rPr>
                <w:ins w:id="7301" w:author="Nick.Tolimieri [2]" w:date="2022-09-27T11:52:00Z"/>
                <w:rFonts w:asciiTheme="minorHAnsi" w:eastAsiaTheme="minorHAnsi" w:hAnsiTheme="minorHAnsi" w:cstheme="minorBidi"/>
                <w:sz w:val="22"/>
                <w:szCs w:val="22"/>
                <w:rPrChange w:id="7302" w:author="Nick.Tolimieri [2]" w:date="2022-09-27T11:52:00Z">
                  <w:rPr>
                    <w:ins w:id="7303" w:author="Nick.Tolimieri [2]" w:date="2022-09-27T11:52:00Z"/>
                    <w:rFonts w:ascii="Calibri" w:hAnsi="Calibri" w:cs="Calibri"/>
                    <w:color w:val="000000"/>
                    <w:sz w:val="22"/>
                    <w:szCs w:val="22"/>
                  </w:rPr>
                </w:rPrChange>
              </w:rPr>
              <w:pPrChange w:id="7304" w:author="Nick.Tolimieri [2]" w:date="2022-09-27T11:52:00Z">
                <w:pPr>
                  <w:jc w:val="right"/>
                </w:pPr>
              </w:pPrChange>
            </w:pPr>
            <w:ins w:id="7305" w:author="Nick.Tolimieri [2]" w:date="2022-09-27T11:52:00Z">
              <w:r w:rsidRPr="00B41F3D">
                <w:rPr>
                  <w:rFonts w:asciiTheme="minorHAnsi" w:eastAsiaTheme="minorHAnsi" w:hAnsiTheme="minorHAnsi" w:cstheme="minorBidi"/>
                  <w:sz w:val="22"/>
                  <w:szCs w:val="22"/>
                  <w:rPrChange w:id="7306"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7307" w:author="Nick.Tolimieri [2]" w:date="2022-09-27T11:52:00Z"/>
                <w:rFonts w:asciiTheme="minorHAnsi" w:eastAsiaTheme="minorHAnsi" w:hAnsiTheme="minorHAnsi" w:cstheme="minorBidi"/>
                <w:sz w:val="22"/>
                <w:szCs w:val="22"/>
                <w:rPrChange w:id="7308" w:author="Nick.Tolimieri [2]" w:date="2022-09-27T11:52:00Z">
                  <w:rPr>
                    <w:ins w:id="7309" w:author="Nick.Tolimieri [2]" w:date="2022-09-27T11:52:00Z"/>
                    <w:rFonts w:ascii="Calibri" w:hAnsi="Calibri" w:cs="Calibri"/>
                    <w:color w:val="000000"/>
                    <w:sz w:val="22"/>
                    <w:szCs w:val="22"/>
                  </w:rPr>
                </w:rPrChange>
              </w:rPr>
              <w:pPrChange w:id="7310" w:author="Nick.Tolimieri [2]" w:date="2022-09-27T11:52:00Z">
                <w:pPr>
                  <w:jc w:val="right"/>
                </w:pPr>
              </w:pPrChange>
            </w:pPr>
            <w:ins w:id="7311" w:author="Nick.Tolimieri [2]" w:date="2022-09-27T11:52:00Z">
              <w:r w:rsidRPr="00B41F3D">
                <w:rPr>
                  <w:rFonts w:asciiTheme="minorHAnsi" w:eastAsiaTheme="minorHAnsi" w:hAnsiTheme="minorHAnsi" w:cstheme="minorBidi"/>
                  <w:sz w:val="22"/>
                  <w:szCs w:val="22"/>
                  <w:rPrChange w:id="7312"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7313" w:author="Nick.Tolimieri [2]" w:date="2022-09-27T11:52:00Z"/>
                <w:rFonts w:asciiTheme="minorHAnsi" w:eastAsiaTheme="minorHAnsi" w:hAnsiTheme="minorHAnsi" w:cstheme="minorBidi"/>
                <w:sz w:val="22"/>
                <w:szCs w:val="22"/>
                <w:rPrChange w:id="7314" w:author="Nick.Tolimieri [2]" w:date="2022-09-27T11:52:00Z">
                  <w:rPr>
                    <w:ins w:id="7315" w:author="Nick.Tolimieri [2]" w:date="2022-09-27T11:52:00Z"/>
                    <w:rFonts w:ascii="Calibri" w:hAnsi="Calibri" w:cs="Calibri"/>
                    <w:color w:val="000000"/>
                    <w:sz w:val="22"/>
                    <w:szCs w:val="22"/>
                  </w:rPr>
                </w:rPrChange>
              </w:rPr>
              <w:pPrChange w:id="7316" w:author="Nick.Tolimieri [2]" w:date="2022-09-27T11:52:00Z">
                <w:pPr>
                  <w:jc w:val="right"/>
                </w:pPr>
              </w:pPrChange>
            </w:pPr>
            <w:ins w:id="7317" w:author="Nick.Tolimieri [2]" w:date="2022-09-27T11:52:00Z">
              <w:r w:rsidRPr="00B41F3D">
                <w:rPr>
                  <w:rFonts w:asciiTheme="minorHAnsi" w:eastAsiaTheme="minorHAnsi" w:hAnsiTheme="minorHAnsi" w:cstheme="minorBidi"/>
                  <w:sz w:val="22"/>
                  <w:szCs w:val="22"/>
                  <w:rPrChange w:id="7318"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7319" w:author="Nick.Tolimieri [2]" w:date="2022-09-27T11:52:00Z"/>
                <w:rFonts w:asciiTheme="minorHAnsi" w:eastAsiaTheme="minorHAnsi" w:hAnsiTheme="minorHAnsi" w:cstheme="minorBidi"/>
                <w:sz w:val="22"/>
                <w:szCs w:val="22"/>
                <w:rPrChange w:id="7320" w:author="Nick.Tolimieri [2]" w:date="2022-09-27T11:52:00Z">
                  <w:rPr>
                    <w:ins w:id="7321" w:author="Nick.Tolimieri [2]" w:date="2022-09-27T11:52:00Z"/>
                    <w:rFonts w:ascii="Calibri" w:hAnsi="Calibri" w:cs="Calibri"/>
                    <w:color w:val="000000"/>
                    <w:sz w:val="22"/>
                    <w:szCs w:val="22"/>
                  </w:rPr>
                </w:rPrChange>
              </w:rPr>
              <w:pPrChange w:id="7322" w:author="Nick.Tolimieri [2]" w:date="2022-09-27T11:52:00Z">
                <w:pPr>
                  <w:jc w:val="right"/>
                </w:pPr>
              </w:pPrChange>
            </w:pPr>
            <w:ins w:id="7323" w:author="Nick.Tolimieri [2]" w:date="2022-09-27T11:52:00Z">
              <w:r w:rsidRPr="00B41F3D">
                <w:rPr>
                  <w:rFonts w:asciiTheme="minorHAnsi" w:eastAsiaTheme="minorHAnsi" w:hAnsiTheme="minorHAnsi" w:cstheme="minorBidi"/>
                  <w:sz w:val="22"/>
                  <w:szCs w:val="22"/>
                  <w:rPrChange w:id="7324"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7325" w:author="Nick.Tolimieri [2]" w:date="2022-09-27T11:52:00Z"/>
                <w:rFonts w:asciiTheme="minorHAnsi" w:eastAsiaTheme="minorHAnsi" w:hAnsiTheme="minorHAnsi" w:cstheme="minorBidi"/>
                <w:sz w:val="22"/>
                <w:szCs w:val="22"/>
                <w:rPrChange w:id="7326" w:author="Nick.Tolimieri [2]" w:date="2022-09-27T11:52:00Z">
                  <w:rPr>
                    <w:ins w:id="7327" w:author="Nick.Tolimieri [2]" w:date="2022-09-27T11:52:00Z"/>
                    <w:rFonts w:ascii="Calibri" w:hAnsi="Calibri" w:cs="Calibri"/>
                    <w:color w:val="000000"/>
                    <w:sz w:val="22"/>
                    <w:szCs w:val="22"/>
                  </w:rPr>
                </w:rPrChange>
              </w:rPr>
              <w:pPrChange w:id="7328" w:author="Nick.Tolimieri [2]" w:date="2022-09-27T11:52:00Z">
                <w:pPr>
                  <w:jc w:val="right"/>
                </w:pPr>
              </w:pPrChange>
            </w:pPr>
            <w:ins w:id="7329" w:author="Nick.Tolimieri [2]" w:date="2022-09-27T11:52:00Z">
              <w:r w:rsidRPr="00B41F3D">
                <w:rPr>
                  <w:rFonts w:asciiTheme="minorHAnsi" w:eastAsiaTheme="minorHAnsi" w:hAnsiTheme="minorHAnsi" w:cstheme="minorBidi"/>
                  <w:sz w:val="22"/>
                  <w:szCs w:val="22"/>
                  <w:rPrChange w:id="7330" w:author="Nick.Tolimieri [2]" w:date="2022-09-27T11:52:00Z">
                    <w:rPr>
                      <w:rFonts w:ascii="Calibri" w:hAnsi="Calibri" w:cs="Calibri"/>
                      <w:color w:val="000000"/>
                      <w:sz w:val="22"/>
                      <w:szCs w:val="22"/>
                    </w:rPr>
                  </w:rPrChange>
                </w:rPr>
                <w:t>1.49</w:t>
              </w:r>
            </w:ins>
          </w:p>
        </w:tc>
        <w:tc>
          <w:tcPr>
            <w:tcW w:w="960" w:type="dxa"/>
            <w:noWrap/>
            <w:hideMark/>
          </w:tcPr>
          <w:p w:rsidR="00B41F3D" w:rsidRPr="00B41F3D" w:rsidRDefault="00B41F3D" w:rsidP="00B41F3D">
            <w:pPr>
              <w:ind w:firstLine="0"/>
              <w:rPr>
                <w:ins w:id="7331" w:author="Nick.Tolimieri [2]" w:date="2022-09-27T11:52:00Z"/>
                <w:rFonts w:asciiTheme="minorHAnsi" w:eastAsiaTheme="minorHAnsi" w:hAnsiTheme="minorHAnsi" w:cstheme="minorBidi"/>
                <w:sz w:val="22"/>
                <w:szCs w:val="22"/>
                <w:rPrChange w:id="7332" w:author="Nick.Tolimieri [2]" w:date="2022-09-27T11:52:00Z">
                  <w:rPr>
                    <w:ins w:id="7333" w:author="Nick.Tolimieri [2]" w:date="2022-09-27T11:52:00Z"/>
                    <w:rFonts w:ascii="Calibri" w:hAnsi="Calibri" w:cs="Calibri"/>
                    <w:color w:val="000000"/>
                    <w:sz w:val="22"/>
                    <w:szCs w:val="22"/>
                  </w:rPr>
                </w:rPrChange>
              </w:rPr>
              <w:pPrChange w:id="7334" w:author="Nick.Tolimieri [2]" w:date="2022-09-27T11:52:00Z">
                <w:pPr>
                  <w:jc w:val="right"/>
                </w:pPr>
              </w:pPrChange>
            </w:pPr>
            <w:ins w:id="7335" w:author="Nick.Tolimieri [2]" w:date="2022-09-27T11:52:00Z">
              <w:r w:rsidRPr="00B41F3D">
                <w:rPr>
                  <w:rFonts w:asciiTheme="minorHAnsi" w:eastAsiaTheme="minorHAnsi" w:hAnsiTheme="minorHAnsi" w:cstheme="minorBidi"/>
                  <w:sz w:val="22"/>
                  <w:szCs w:val="22"/>
                  <w:rPrChange w:id="7336" w:author="Nick.Tolimieri [2]" w:date="2022-09-27T11:52:00Z">
                    <w:rPr>
                      <w:rFonts w:ascii="Calibri" w:hAnsi="Calibri" w:cs="Calibri"/>
                      <w:color w:val="000000"/>
                      <w:sz w:val="22"/>
                      <w:szCs w:val="22"/>
                    </w:rPr>
                  </w:rPrChange>
                </w:rPr>
                <w:t>0.08</w:t>
              </w:r>
            </w:ins>
          </w:p>
        </w:tc>
      </w:tr>
      <w:tr w:rsidR="00B41F3D" w:rsidRPr="00B41F3D" w:rsidTr="00B41F3D">
        <w:trPr>
          <w:divId w:val="820847304"/>
          <w:trHeight w:val="300"/>
          <w:ins w:id="7337" w:author="Nick.Tolimieri [2]" w:date="2022-09-27T11:52:00Z"/>
        </w:trPr>
        <w:tc>
          <w:tcPr>
            <w:tcW w:w="960" w:type="dxa"/>
            <w:noWrap/>
            <w:hideMark/>
          </w:tcPr>
          <w:p w:rsidR="00B41F3D" w:rsidRPr="00B41F3D" w:rsidRDefault="00B41F3D" w:rsidP="00B41F3D">
            <w:pPr>
              <w:ind w:firstLine="0"/>
              <w:rPr>
                <w:ins w:id="7338" w:author="Nick.Tolimieri [2]" w:date="2022-09-27T11:52:00Z"/>
                <w:rFonts w:asciiTheme="minorHAnsi" w:eastAsiaTheme="minorHAnsi" w:hAnsiTheme="minorHAnsi" w:cstheme="minorBidi"/>
                <w:sz w:val="22"/>
                <w:szCs w:val="22"/>
                <w:rPrChange w:id="7339" w:author="Nick.Tolimieri [2]" w:date="2022-09-27T11:52:00Z">
                  <w:rPr>
                    <w:ins w:id="7340" w:author="Nick.Tolimieri [2]" w:date="2022-09-27T11:52:00Z"/>
                    <w:rFonts w:ascii="Calibri" w:hAnsi="Calibri" w:cs="Calibri"/>
                    <w:color w:val="000000"/>
                    <w:sz w:val="22"/>
                    <w:szCs w:val="22"/>
                  </w:rPr>
                </w:rPrChange>
              </w:rPr>
              <w:pPrChange w:id="7341" w:author="Nick.Tolimieri [2]" w:date="2022-09-27T11:52:00Z">
                <w:pPr/>
              </w:pPrChange>
            </w:pPr>
            <w:ins w:id="7342" w:author="Nick.Tolimieri [2]" w:date="2022-09-27T11:52:00Z">
              <w:r w:rsidRPr="00B41F3D">
                <w:rPr>
                  <w:rFonts w:asciiTheme="minorHAnsi" w:eastAsiaTheme="minorHAnsi" w:hAnsiTheme="minorHAnsi" w:cstheme="minorBidi"/>
                  <w:sz w:val="22"/>
                  <w:szCs w:val="22"/>
                  <w:rPrChange w:id="7343"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344" w:author="Nick.Tolimieri [2]" w:date="2022-09-27T11:52:00Z"/>
                <w:rFonts w:asciiTheme="minorHAnsi" w:eastAsiaTheme="minorHAnsi" w:hAnsiTheme="minorHAnsi" w:cstheme="minorBidi"/>
                <w:sz w:val="22"/>
                <w:szCs w:val="22"/>
                <w:rPrChange w:id="7345" w:author="Nick.Tolimieri [2]" w:date="2022-09-27T11:52:00Z">
                  <w:rPr>
                    <w:ins w:id="7346" w:author="Nick.Tolimieri [2]" w:date="2022-09-27T11:52:00Z"/>
                    <w:rFonts w:ascii="Calibri" w:hAnsi="Calibri" w:cs="Calibri"/>
                    <w:color w:val="000000"/>
                    <w:sz w:val="22"/>
                    <w:szCs w:val="22"/>
                  </w:rPr>
                </w:rPrChange>
              </w:rPr>
              <w:pPrChange w:id="7347" w:author="Nick.Tolimieri [2]" w:date="2022-09-27T11:52:00Z">
                <w:pPr>
                  <w:jc w:val="right"/>
                </w:pPr>
              </w:pPrChange>
            </w:pPr>
            <w:ins w:id="7348" w:author="Nick.Tolimieri [2]" w:date="2022-09-27T11:52:00Z">
              <w:r w:rsidRPr="00B41F3D">
                <w:rPr>
                  <w:rFonts w:asciiTheme="minorHAnsi" w:eastAsiaTheme="minorHAnsi" w:hAnsiTheme="minorHAnsi" w:cstheme="minorBidi"/>
                  <w:sz w:val="22"/>
                  <w:szCs w:val="22"/>
                  <w:rPrChange w:id="7349" w:author="Nick.Tolimieri [2]" w:date="2022-09-27T11:52:00Z">
                    <w:rPr>
                      <w:rFonts w:ascii="Calibri" w:hAnsi="Calibri" w:cs="Calibri"/>
                      <w:color w:val="000000"/>
                      <w:sz w:val="22"/>
                      <w:szCs w:val="22"/>
                    </w:rPr>
                  </w:rPrChange>
                </w:rPr>
                <w:t>2005</w:t>
              </w:r>
            </w:ins>
          </w:p>
        </w:tc>
        <w:tc>
          <w:tcPr>
            <w:tcW w:w="960" w:type="dxa"/>
            <w:noWrap/>
            <w:hideMark/>
          </w:tcPr>
          <w:p w:rsidR="00B41F3D" w:rsidRPr="00B41F3D" w:rsidRDefault="00B41F3D" w:rsidP="00B41F3D">
            <w:pPr>
              <w:ind w:firstLine="0"/>
              <w:rPr>
                <w:ins w:id="7350" w:author="Nick.Tolimieri [2]" w:date="2022-09-27T11:52:00Z"/>
                <w:rFonts w:asciiTheme="minorHAnsi" w:eastAsiaTheme="minorHAnsi" w:hAnsiTheme="minorHAnsi" w:cstheme="minorBidi"/>
                <w:sz w:val="22"/>
                <w:szCs w:val="22"/>
                <w:rPrChange w:id="7351" w:author="Nick.Tolimieri [2]" w:date="2022-09-27T11:52:00Z">
                  <w:rPr>
                    <w:ins w:id="7352" w:author="Nick.Tolimieri [2]" w:date="2022-09-27T11:52:00Z"/>
                    <w:rFonts w:ascii="Calibri" w:hAnsi="Calibri" w:cs="Calibri"/>
                    <w:color w:val="000000"/>
                    <w:sz w:val="22"/>
                    <w:szCs w:val="22"/>
                  </w:rPr>
                </w:rPrChange>
              </w:rPr>
              <w:pPrChange w:id="7353" w:author="Nick.Tolimieri [2]" w:date="2022-09-27T11:52:00Z">
                <w:pPr>
                  <w:jc w:val="right"/>
                </w:pPr>
              </w:pPrChange>
            </w:pPr>
            <w:ins w:id="7354" w:author="Nick.Tolimieri [2]" w:date="2022-09-27T11:52:00Z">
              <w:r w:rsidRPr="00B41F3D">
                <w:rPr>
                  <w:rFonts w:asciiTheme="minorHAnsi" w:eastAsiaTheme="minorHAnsi" w:hAnsiTheme="minorHAnsi" w:cstheme="minorBidi"/>
                  <w:sz w:val="22"/>
                  <w:szCs w:val="22"/>
                  <w:rPrChange w:id="735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356" w:author="Nick.Tolimieri [2]" w:date="2022-09-27T11:52:00Z"/>
                <w:rFonts w:asciiTheme="minorHAnsi" w:eastAsiaTheme="minorHAnsi" w:hAnsiTheme="minorHAnsi" w:cstheme="minorBidi"/>
                <w:sz w:val="22"/>
                <w:szCs w:val="22"/>
                <w:rPrChange w:id="7357" w:author="Nick.Tolimieri [2]" w:date="2022-09-27T11:52:00Z">
                  <w:rPr>
                    <w:ins w:id="7358" w:author="Nick.Tolimieri [2]" w:date="2022-09-27T11:52:00Z"/>
                    <w:rFonts w:ascii="Calibri" w:hAnsi="Calibri" w:cs="Calibri"/>
                    <w:color w:val="000000"/>
                    <w:sz w:val="22"/>
                    <w:szCs w:val="22"/>
                  </w:rPr>
                </w:rPrChange>
              </w:rPr>
              <w:pPrChange w:id="7359" w:author="Nick.Tolimieri [2]" w:date="2022-09-27T11:52:00Z">
                <w:pPr>
                  <w:jc w:val="right"/>
                </w:pPr>
              </w:pPrChange>
            </w:pPr>
            <w:ins w:id="7360" w:author="Nick.Tolimieri [2]" w:date="2022-09-27T11:52:00Z">
              <w:r w:rsidRPr="00B41F3D">
                <w:rPr>
                  <w:rFonts w:asciiTheme="minorHAnsi" w:eastAsiaTheme="minorHAnsi" w:hAnsiTheme="minorHAnsi" w:cstheme="minorBidi"/>
                  <w:sz w:val="22"/>
                  <w:szCs w:val="22"/>
                  <w:rPrChange w:id="7361" w:author="Nick.Tolimieri [2]" w:date="2022-09-27T11:52:00Z">
                    <w:rPr>
                      <w:rFonts w:ascii="Calibri" w:hAnsi="Calibri" w:cs="Calibri"/>
                      <w:color w:val="000000"/>
                      <w:sz w:val="22"/>
                      <w:szCs w:val="22"/>
                    </w:rPr>
                  </w:rPrChange>
                </w:rPr>
                <w:t>28</w:t>
              </w:r>
            </w:ins>
          </w:p>
        </w:tc>
        <w:tc>
          <w:tcPr>
            <w:tcW w:w="960" w:type="dxa"/>
            <w:noWrap/>
            <w:hideMark/>
          </w:tcPr>
          <w:p w:rsidR="00B41F3D" w:rsidRPr="00B41F3D" w:rsidRDefault="00B41F3D" w:rsidP="00B41F3D">
            <w:pPr>
              <w:ind w:firstLine="0"/>
              <w:rPr>
                <w:ins w:id="7362" w:author="Nick.Tolimieri [2]" w:date="2022-09-27T11:52:00Z"/>
                <w:rFonts w:asciiTheme="minorHAnsi" w:eastAsiaTheme="minorHAnsi" w:hAnsiTheme="minorHAnsi" w:cstheme="minorBidi"/>
                <w:sz w:val="22"/>
                <w:szCs w:val="22"/>
                <w:rPrChange w:id="7363" w:author="Nick.Tolimieri [2]" w:date="2022-09-27T11:52:00Z">
                  <w:rPr>
                    <w:ins w:id="7364" w:author="Nick.Tolimieri [2]" w:date="2022-09-27T11:52:00Z"/>
                    <w:rFonts w:ascii="Calibri" w:hAnsi="Calibri" w:cs="Calibri"/>
                    <w:color w:val="000000"/>
                    <w:sz w:val="22"/>
                    <w:szCs w:val="22"/>
                  </w:rPr>
                </w:rPrChange>
              </w:rPr>
              <w:pPrChange w:id="7365" w:author="Nick.Tolimieri [2]" w:date="2022-09-27T11:52:00Z">
                <w:pPr>
                  <w:jc w:val="right"/>
                </w:pPr>
              </w:pPrChange>
            </w:pPr>
            <w:ins w:id="7366" w:author="Nick.Tolimieri [2]" w:date="2022-09-27T11:52:00Z">
              <w:r w:rsidRPr="00B41F3D">
                <w:rPr>
                  <w:rFonts w:asciiTheme="minorHAnsi" w:eastAsiaTheme="minorHAnsi" w:hAnsiTheme="minorHAnsi" w:cstheme="minorBidi"/>
                  <w:sz w:val="22"/>
                  <w:szCs w:val="22"/>
                  <w:rPrChange w:id="7367"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7368" w:author="Nick.Tolimieri [2]" w:date="2022-09-27T11:52:00Z"/>
                <w:rFonts w:asciiTheme="minorHAnsi" w:eastAsiaTheme="minorHAnsi" w:hAnsiTheme="minorHAnsi" w:cstheme="minorBidi"/>
                <w:sz w:val="22"/>
                <w:szCs w:val="22"/>
                <w:rPrChange w:id="7369" w:author="Nick.Tolimieri [2]" w:date="2022-09-27T11:52:00Z">
                  <w:rPr>
                    <w:ins w:id="7370" w:author="Nick.Tolimieri [2]" w:date="2022-09-27T11:52:00Z"/>
                    <w:rFonts w:ascii="Calibri" w:hAnsi="Calibri" w:cs="Calibri"/>
                    <w:color w:val="000000"/>
                    <w:sz w:val="22"/>
                    <w:szCs w:val="22"/>
                  </w:rPr>
                </w:rPrChange>
              </w:rPr>
              <w:pPrChange w:id="7371" w:author="Nick.Tolimieri [2]" w:date="2022-09-27T11:52:00Z">
                <w:pPr>
                  <w:jc w:val="right"/>
                </w:pPr>
              </w:pPrChange>
            </w:pPr>
            <w:ins w:id="7372" w:author="Nick.Tolimieri [2]" w:date="2022-09-27T11:52:00Z">
              <w:r w:rsidRPr="00B41F3D">
                <w:rPr>
                  <w:rFonts w:asciiTheme="minorHAnsi" w:eastAsiaTheme="minorHAnsi" w:hAnsiTheme="minorHAnsi" w:cstheme="minorBidi"/>
                  <w:sz w:val="22"/>
                  <w:szCs w:val="22"/>
                  <w:rPrChange w:id="7373"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7374" w:author="Nick.Tolimieri [2]" w:date="2022-09-27T11:52:00Z"/>
                <w:rFonts w:asciiTheme="minorHAnsi" w:eastAsiaTheme="minorHAnsi" w:hAnsiTheme="minorHAnsi" w:cstheme="minorBidi"/>
                <w:sz w:val="22"/>
                <w:szCs w:val="22"/>
                <w:rPrChange w:id="7375" w:author="Nick.Tolimieri [2]" w:date="2022-09-27T11:52:00Z">
                  <w:rPr>
                    <w:ins w:id="7376" w:author="Nick.Tolimieri [2]" w:date="2022-09-27T11:52:00Z"/>
                    <w:rFonts w:ascii="Calibri" w:hAnsi="Calibri" w:cs="Calibri"/>
                    <w:color w:val="000000"/>
                    <w:sz w:val="22"/>
                    <w:szCs w:val="22"/>
                  </w:rPr>
                </w:rPrChange>
              </w:rPr>
              <w:pPrChange w:id="7377" w:author="Nick.Tolimieri [2]" w:date="2022-09-27T11:52:00Z">
                <w:pPr>
                  <w:jc w:val="right"/>
                </w:pPr>
              </w:pPrChange>
            </w:pPr>
            <w:ins w:id="7378" w:author="Nick.Tolimieri [2]" w:date="2022-09-27T11:52:00Z">
              <w:r w:rsidRPr="00B41F3D">
                <w:rPr>
                  <w:rFonts w:asciiTheme="minorHAnsi" w:eastAsiaTheme="minorHAnsi" w:hAnsiTheme="minorHAnsi" w:cstheme="minorBidi"/>
                  <w:sz w:val="22"/>
                  <w:szCs w:val="22"/>
                  <w:rPrChange w:id="7379"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7380" w:author="Nick.Tolimieri [2]" w:date="2022-09-27T11:52:00Z"/>
                <w:rFonts w:asciiTheme="minorHAnsi" w:eastAsiaTheme="minorHAnsi" w:hAnsiTheme="minorHAnsi" w:cstheme="minorBidi"/>
                <w:sz w:val="22"/>
                <w:szCs w:val="22"/>
                <w:rPrChange w:id="7381" w:author="Nick.Tolimieri [2]" w:date="2022-09-27T11:52:00Z">
                  <w:rPr>
                    <w:ins w:id="7382" w:author="Nick.Tolimieri [2]" w:date="2022-09-27T11:52:00Z"/>
                    <w:rFonts w:ascii="Calibri" w:hAnsi="Calibri" w:cs="Calibri"/>
                    <w:color w:val="000000"/>
                    <w:sz w:val="22"/>
                    <w:szCs w:val="22"/>
                  </w:rPr>
                </w:rPrChange>
              </w:rPr>
              <w:pPrChange w:id="7383" w:author="Nick.Tolimieri [2]" w:date="2022-09-27T11:52:00Z">
                <w:pPr>
                  <w:jc w:val="right"/>
                </w:pPr>
              </w:pPrChange>
            </w:pPr>
            <w:ins w:id="7384" w:author="Nick.Tolimieri [2]" w:date="2022-09-27T11:52:00Z">
              <w:r w:rsidRPr="00B41F3D">
                <w:rPr>
                  <w:rFonts w:asciiTheme="minorHAnsi" w:eastAsiaTheme="minorHAnsi" w:hAnsiTheme="minorHAnsi" w:cstheme="minorBidi"/>
                  <w:sz w:val="22"/>
                  <w:szCs w:val="22"/>
                  <w:rPrChange w:id="7385"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7386" w:author="Nick.Tolimieri [2]" w:date="2022-09-27T11:52:00Z"/>
                <w:rFonts w:asciiTheme="minorHAnsi" w:eastAsiaTheme="minorHAnsi" w:hAnsiTheme="minorHAnsi" w:cstheme="minorBidi"/>
                <w:sz w:val="22"/>
                <w:szCs w:val="22"/>
                <w:rPrChange w:id="7387" w:author="Nick.Tolimieri [2]" w:date="2022-09-27T11:52:00Z">
                  <w:rPr>
                    <w:ins w:id="7388" w:author="Nick.Tolimieri [2]" w:date="2022-09-27T11:52:00Z"/>
                    <w:rFonts w:ascii="Calibri" w:hAnsi="Calibri" w:cs="Calibri"/>
                    <w:color w:val="000000"/>
                    <w:sz w:val="22"/>
                    <w:szCs w:val="22"/>
                  </w:rPr>
                </w:rPrChange>
              </w:rPr>
              <w:pPrChange w:id="7389" w:author="Nick.Tolimieri [2]" w:date="2022-09-27T11:52:00Z">
                <w:pPr>
                  <w:jc w:val="right"/>
                </w:pPr>
              </w:pPrChange>
            </w:pPr>
            <w:ins w:id="7390" w:author="Nick.Tolimieri [2]" w:date="2022-09-27T11:52:00Z">
              <w:r w:rsidRPr="00B41F3D">
                <w:rPr>
                  <w:rFonts w:asciiTheme="minorHAnsi" w:eastAsiaTheme="minorHAnsi" w:hAnsiTheme="minorHAnsi" w:cstheme="minorBidi"/>
                  <w:sz w:val="22"/>
                  <w:szCs w:val="22"/>
                  <w:rPrChange w:id="7391" w:author="Nick.Tolimieri [2]" w:date="2022-09-27T11:52:00Z">
                    <w:rPr>
                      <w:rFonts w:ascii="Calibri" w:hAnsi="Calibri" w:cs="Calibri"/>
                      <w:color w:val="000000"/>
                      <w:sz w:val="22"/>
                      <w:szCs w:val="22"/>
                    </w:rPr>
                  </w:rPrChange>
                </w:rPr>
                <w:t>1.85</w:t>
              </w:r>
            </w:ins>
          </w:p>
        </w:tc>
        <w:tc>
          <w:tcPr>
            <w:tcW w:w="960" w:type="dxa"/>
            <w:noWrap/>
            <w:hideMark/>
          </w:tcPr>
          <w:p w:rsidR="00B41F3D" w:rsidRPr="00B41F3D" w:rsidRDefault="00B41F3D" w:rsidP="00B41F3D">
            <w:pPr>
              <w:ind w:firstLine="0"/>
              <w:rPr>
                <w:ins w:id="7392" w:author="Nick.Tolimieri [2]" w:date="2022-09-27T11:52:00Z"/>
                <w:rFonts w:asciiTheme="minorHAnsi" w:eastAsiaTheme="minorHAnsi" w:hAnsiTheme="minorHAnsi" w:cstheme="minorBidi"/>
                <w:sz w:val="22"/>
                <w:szCs w:val="22"/>
                <w:rPrChange w:id="7393" w:author="Nick.Tolimieri [2]" w:date="2022-09-27T11:52:00Z">
                  <w:rPr>
                    <w:ins w:id="7394" w:author="Nick.Tolimieri [2]" w:date="2022-09-27T11:52:00Z"/>
                    <w:rFonts w:ascii="Calibri" w:hAnsi="Calibri" w:cs="Calibri"/>
                    <w:color w:val="000000"/>
                    <w:sz w:val="22"/>
                    <w:szCs w:val="22"/>
                  </w:rPr>
                </w:rPrChange>
              </w:rPr>
              <w:pPrChange w:id="7395" w:author="Nick.Tolimieri [2]" w:date="2022-09-27T11:52:00Z">
                <w:pPr>
                  <w:jc w:val="right"/>
                </w:pPr>
              </w:pPrChange>
            </w:pPr>
            <w:ins w:id="7396" w:author="Nick.Tolimieri [2]" w:date="2022-09-27T11:52:00Z">
              <w:r w:rsidRPr="00B41F3D">
                <w:rPr>
                  <w:rFonts w:asciiTheme="minorHAnsi" w:eastAsiaTheme="minorHAnsi" w:hAnsiTheme="minorHAnsi" w:cstheme="minorBidi"/>
                  <w:sz w:val="22"/>
                  <w:szCs w:val="22"/>
                  <w:rPrChange w:id="7397" w:author="Nick.Tolimieri [2]" w:date="2022-09-27T11:52:00Z">
                    <w:rPr>
                      <w:rFonts w:ascii="Calibri" w:hAnsi="Calibri" w:cs="Calibri"/>
                      <w:color w:val="000000"/>
                      <w:sz w:val="22"/>
                      <w:szCs w:val="22"/>
                    </w:rPr>
                  </w:rPrChange>
                </w:rPr>
                <w:t>0.11</w:t>
              </w:r>
            </w:ins>
          </w:p>
        </w:tc>
      </w:tr>
      <w:tr w:rsidR="00B41F3D" w:rsidRPr="00B41F3D" w:rsidTr="00B41F3D">
        <w:trPr>
          <w:divId w:val="820847304"/>
          <w:trHeight w:val="300"/>
          <w:ins w:id="7398" w:author="Nick.Tolimieri [2]" w:date="2022-09-27T11:52:00Z"/>
        </w:trPr>
        <w:tc>
          <w:tcPr>
            <w:tcW w:w="960" w:type="dxa"/>
            <w:noWrap/>
            <w:hideMark/>
          </w:tcPr>
          <w:p w:rsidR="00B41F3D" w:rsidRPr="00B41F3D" w:rsidRDefault="00B41F3D" w:rsidP="00B41F3D">
            <w:pPr>
              <w:ind w:firstLine="0"/>
              <w:rPr>
                <w:ins w:id="7399" w:author="Nick.Tolimieri [2]" w:date="2022-09-27T11:52:00Z"/>
                <w:rFonts w:asciiTheme="minorHAnsi" w:eastAsiaTheme="minorHAnsi" w:hAnsiTheme="minorHAnsi" w:cstheme="minorBidi"/>
                <w:sz w:val="22"/>
                <w:szCs w:val="22"/>
                <w:rPrChange w:id="7400" w:author="Nick.Tolimieri [2]" w:date="2022-09-27T11:52:00Z">
                  <w:rPr>
                    <w:ins w:id="7401" w:author="Nick.Tolimieri [2]" w:date="2022-09-27T11:52:00Z"/>
                    <w:rFonts w:ascii="Calibri" w:hAnsi="Calibri" w:cs="Calibri"/>
                    <w:color w:val="000000"/>
                    <w:sz w:val="22"/>
                    <w:szCs w:val="22"/>
                  </w:rPr>
                </w:rPrChange>
              </w:rPr>
              <w:pPrChange w:id="7402" w:author="Nick.Tolimieri [2]" w:date="2022-09-27T11:52:00Z">
                <w:pPr/>
              </w:pPrChange>
            </w:pPr>
            <w:ins w:id="7403" w:author="Nick.Tolimieri [2]" w:date="2022-09-27T11:52:00Z">
              <w:r w:rsidRPr="00B41F3D">
                <w:rPr>
                  <w:rFonts w:asciiTheme="minorHAnsi" w:eastAsiaTheme="minorHAnsi" w:hAnsiTheme="minorHAnsi" w:cstheme="minorBidi"/>
                  <w:sz w:val="22"/>
                  <w:szCs w:val="22"/>
                  <w:rPrChange w:id="7404"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405" w:author="Nick.Tolimieri [2]" w:date="2022-09-27T11:52:00Z"/>
                <w:rFonts w:asciiTheme="minorHAnsi" w:eastAsiaTheme="minorHAnsi" w:hAnsiTheme="minorHAnsi" w:cstheme="minorBidi"/>
                <w:sz w:val="22"/>
                <w:szCs w:val="22"/>
                <w:rPrChange w:id="7406" w:author="Nick.Tolimieri [2]" w:date="2022-09-27T11:52:00Z">
                  <w:rPr>
                    <w:ins w:id="7407" w:author="Nick.Tolimieri [2]" w:date="2022-09-27T11:52:00Z"/>
                    <w:rFonts w:ascii="Calibri" w:hAnsi="Calibri" w:cs="Calibri"/>
                    <w:color w:val="000000"/>
                    <w:sz w:val="22"/>
                    <w:szCs w:val="22"/>
                  </w:rPr>
                </w:rPrChange>
              </w:rPr>
              <w:pPrChange w:id="7408" w:author="Nick.Tolimieri [2]" w:date="2022-09-27T11:52:00Z">
                <w:pPr>
                  <w:jc w:val="right"/>
                </w:pPr>
              </w:pPrChange>
            </w:pPr>
            <w:ins w:id="7409" w:author="Nick.Tolimieri [2]" w:date="2022-09-27T11:52:00Z">
              <w:r w:rsidRPr="00B41F3D">
                <w:rPr>
                  <w:rFonts w:asciiTheme="minorHAnsi" w:eastAsiaTheme="minorHAnsi" w:hAnsiTheme="minorHAnsi" w:cstheme="minorBidi"/>
                  <w:sz w:val="22"/>
                  <w:szCs w:val="22"/>
                  <w:rPrChange w:id="7410" w:author="Nick.Tolimieri [2]" w:date="2022-09-27T11:52:00Z">
                    <w:rPr>
                      <w:rFonts w:ascii="Calibri" w:hAnsi="Calibri" w:cs="Calibri"/>
                      <w:color w:val="000000"/>
                      <w:sz w:val="22"/>
                      <w:szCs w:val="22"/>
                    </w:rPr>
                  </w:rPrChange>
                </w:rPr>
                <w:t>2006</w:t>
              </w:r>
            </w:ins>
          </w:p>
        </w:tc>
        <w:tc>
          <w:tcPr>
            <w:tcW w:w="960" w:type="dxa"/>
            <w:noWrap/>
            <w:hideMark/>
          </w:tcPr>
          <w:p w:rsidR="00B41F3D" w:rsidRPr="00B41F3D" w:rsidRDefault="00B41F3D" w:rsidP="00B41F3D">
            <w:pPr>
              <w:ind w:firstLine="0"/>
              <w:rPr>
                <w:ins w:id="7411" w:author="Nick.Tolimieri [2]" w:date="2022-09-27T11:52:00Z"/>
                <w:rFonts w:asciiTheme="minorHAnsi" w:eastAsiaTheme="minorHAnsi" w:hAnsiTheme="minorHAnsi" w:cstheme="minorBidi"/>
                <w:sz w:val="22"/>
                <w:szCs w:val="22"/>
                <w:rPrChange w:id="7412" w:author="Nick.Tolimieri [2]" w:date="2022-09-27T11:52:00Z">
                  <w:rPr>
                    <w:ins w:id="7413" w:author="Nick.Tolimieri [2]" w:date="2022-09-27T11:52:00Z"/>
                    <w:rFonts w:ascii="Calibri" w:hAnsi="Calibri" w:cs="Calibri"/>
                    <w:color w:val="000000"/>
                    <w:sz w:val="22"/>
                    <w:szCs w:val="22"/>
                  </w:rPr>
                </w:rPrChange>
              </w:rPr>
              <w:pPrChange w:id="7414" w:author="Nick.Tolimieri [2]" w:date="2022-09-27T11:52:00Z">
                <w:pPr>
                  <w:jc w:val="right"/>
                </w:pPr>
              </w:pPrChange>
            </w:pPr>
            <w:ins w:id="7415" w:author="Nick.Tolimieri [2]" w:date="2022-09-27T11:52:00Z">
              <w:r w:rsidRPr="00B41F3D">
                <w:rPr>
                  <w:rFonts w:asciiTheme="minorHAnsi" w:eastAsiaTheme="minorHAnsi" w:hAnsiTheme="minorHAnsi" w:cstheme="minorBidi"/>
                  <w:sz w:val="22"/>
                  <w:szCs w:val="22"/>
                  <w:rPrChange w:id="7416"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417" w:author="Nick.Tolimieri [2]" w:date="2022-09-27T11:52:00Z"/>
                <w:rFonts w:asciiTheme="minorHAnsi" w:eastAsiaTheme="minorHAnsi" w:hAnsiTheme="minorHAnsi" w:cstheme="minorBidi"/>
                <w:sz w:val="22"/>
                <w:szCs w:val="22"/>
                <w:rPrChange w:id="7418" w:author="Nick.Tolimieri [2]" w:date="2022-09-27T11:52:00Z">
                  <w:rPr>
                    <w:ins w:id="7419" w:author="Nick.Tolimieri [2]" w:date="2022-09-27T11:52:00Z"/>
                    <w:rFonts w:ascii="Calibri" w:hAnsi="Calibri" w:cs="Calibri"/>
                    <w:color w:val="000000"/>
                    <w:sz w:val="22"/>
                    <w:szCs w:val="22"/>
                  </w:rPr>
                </w:rPrChange>
              </w:rPr>
              <w:pPrChange w:id="7420" w:author="Nick.Tolimieri [2]" w:date="2022-09-27T11:52:00Z">
                <w:pPr>
                  <w:jc w:val="right"/>
                </w:pPr>
              </w:pPrChange>
            </w:pPr>
            <w:ins w:id="7421" w:author="Nick.Tolimieri [2]" w:date="2022-09-27T11:52:00Z">
              <w:r w:rsidRPr="00B41F3D">
                <w:rPr>
                  <w:rFonts w:asciiTheme="minorHAnsi" w:eastAsiaTheme="minorHAnsi" w:hAnsiTheme="minorHAnsi" w:cstheme="minorBidi"/>
                  <w:sz w:val="22"/>
                  <w:szCs w:val="22"/>
                  <w:rPrChange w:id="7422" w:author="Nick.Tolimieri [2]" w:date="2022-09-27T11:52:00Z">
                    <w:rPr>
                      <w:rFonts w:ascii="Calibri" w:hAnsi="Calibri" w:cs="Calibri"/>
                      <w:color w:val="000000"/>
                      <w:sz w:val="22"/>
                      <w:szCs w:val="22"/>
                    </w:rPr>
                  </w:rPrChange>
                </w:rPr>
                <w:t>16</w:t>
              </w:r>
            </w:ins>
          </w:p>
        </w:tc>
        <w:tc>
          <w:tcPr>
            <w:tcW w:w="960" w:type="dxa"/>
            <w:noWrap/>
            <w:hideMark/>
          </w:tcPr>
          <w:p w:rsidR="00B41F3D" w:rsidRPr="00B41F3D" w:rsidRDefault="00B41F3D" w:rsidP="00B41F3D">
            <w:pPr>
              <w:ind w:firstLine="0"/>
              <w:rPr>
                <w:ins w:id="7423" w:author="Nick.Tolimieri [2]" w:date="2022-09-27T11:52:00Z"/>
                <w:rFonts w:asciiTheme="minorHAnsi" w:eastAsiaTheme="minorHAnsi" w:hAnsiTheme="minorHAnsi" w:cstheme="minorBidi"/>
                <w:sz w:val="22"/>
                <w:szCs w:val="22"/>
                <w:rPrChange w:id="7424" w:author="Nick.Tolimieri [2]" w:date="2022-09-27T11:52:00Z">
                  <w:rPr>
                    <w:ins w:id="7425" w:author="Nick.Tolimieri [2]" w:date="2022-09-27T11:52:00Z"/>
                    <w:rFonts w:ascii="Calibri" w:hAnsi="Calibri" w:cs="Calibri"/>
                    <w:color w:val="000000"/>
                    <w:sz w:val="22"/>
                    <w:szCs w:val="22"/>
                  </w:rPr>
                </w:rPrChange>
              </w:rPr>
              <w:pPrChange w:id="7426" w:author="Nick.Tolimieri [2]" w:date="2022-09-27T11:52:00Z">
                <w:pPr>
                  <w:jc w:val="right"/>
                </w:pPr>
              </w:pPrChange>
            </w:pPr>
            <w:ins w:id="7427" w:author="Nick.Tolimieri [2]" w:date="2022-09-27T11:52:00Z">
              <w:r w:rsidRPr="00B41F3D">
                <w:rPr>
                  <w:rFonts w:asciiTheme="minorHAnsi" w:eastAsiaTheme="minorHAnsi" w:hAnsiTheme="minorHAnsi" w:cstheme="minorBidi"/>
                  <w:sz w:val="22"/>
                  <w:szCs w:val="22"/>
                  <w:rPrChange w:id="7428"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7429" w:author="Nick.Tolimieri [2]" w:date="2022-09-27T11:52:00Z"/>
                <w:rFonts w:asciiTheme="minorHAnsi" w:eastAsiaTheme="minorHAnsi" w:hAnsiTheme="minorHAnsi" w:cstheme="minorBidi"/>
                <w:sz w:val="22"/>
                <w:szCs w:val="22"/>
                <w:rPrChange w:id="7430" w:author="Nick.Tolimieri [2]" w:date="2022-09-27T11:52:00Z">
                  <w:rPr>
                    <w:ins w:id="7431" w:author="Nick.Tolimieri [2]" w:date="2022-09-27T11:52:00Z"/>
                    <w:rFonts w:ascii="Calibri" w:hAnsi="Calibri" w:cs="Calibri"/>
                    <w:color w:val="000000"/>
                    <w:sz w:val="22"/>
                    <w:szCs w:val="22"/>
                  </w:rPr>
                </w:rPrChange>
              </w:rPr>
              <w:pPrChange w:id="7432" w:author="Nick.Tolimieri [2]" w:date="2022-09-27T11:52:00Z">
                <w:pPr>
                  <w:jc w:val="right"/>
                </w:pPr>
              </w:pPrChange>
            </w:pPr>
            <w:ins w:id="7433" w:author="Nick.Tolimieri [2]" w:date="2022-09-27T11:52:00Z">
              <w:r w:rsidRPr="00B41F3D">
                <w:rPr>
                  <w:rFonts w:asciiTheme="minorHAnsi" w:eastAsiaTheme="minorHAnsi" w:hAnsiTheme="minorHAnsi" w:cstheme="minorBidi"/>
                  <w:sz w:val="22"/>
                  <w:szCs w:val="22"/>
                  <w:rPrChange w:id="7434"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7435" w:author="Nick.Tolimieri [2]" w:date="2022-09-27T11:52:00Z"/>
                <w:rFonts w:asciiTheme="minorHAnsi" w:eastAsiaTheme="minorHAnsi" w:hAnsiTheme="minorHAnsi" w:cstheme="minorBidi"/>
                <w:sz w:val="22"/>
                <w:szCs w:val="22"/>
                <w:rPrChange w:id="7436" w:author="Nick.Tolimieri [2]" w:date="2022-09-27T11:52:00Z">
                  <w:rPr>
                    <w:ins w:id="7437" w:author="Nick.Tolimieri [2]" w:date="2022-09-27T11:52:00Z"/>
                    <w:rFonts w:ascii="Calibri" w:hAnsi="Calibri" w:cs="Calibri"/>
                    <w:color w:val="000000"/>
                    <w:sz w:val="22"/>
                    <w:szCs w:val="22"/>
                  </w:rPr>
                </w:rPrChange>
              </w:rPr>
              <w:pPrChange w:id="7438" w:author="Nick.Tolimieri [2]" w:date="2022-09-27T11:52:00Z">
                <w:pPr>
                  <w:jc w:val="right"/>
                </w:pPr>
              </w:pPrChange>
            </w:pPr>
            <w:ins w:id="7439" w:author="Nick.Tolimieri [2]" w:date="2022-09-27T11:52:00Z">
              <w:r w:rsidRPr="00B41F3D">
                <w:rPr>
                  <w:rFonts w:asciiTheme="minorHAnsi" w:eastAsiaTheme="minorHAnsi" w:hAnsiTheme="minorHAnsi" w:cstheme="minorBidi"/>
                  <w:sz w:val="22"/>
                  <w:szCs w:val="22"/>
                  <w:rPrChange w:id="7440"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7441" w:author="Nick.Tolimieri [2]" w:date="2022-09-27T11:52:00Z"/>
                <w:rFonts w:asciiTheme="minorHAnsi" w:eastAsiaTheme="minorHAnsi" w:hAnsiTheme="minorHAnsi" w:cstheme="minorBidi"/>
                <w:sz w:val="22"/>
                <w:szCs w:val="22"/>
                <w:rPrChange w:id="7442" w:author="Nick.Tolimieri [2]" w:date="2022-09-27T11:52:00Z">
                  <w:rPr>
                    <w:ins w:id="7443" w:author="Nick.Tolimieri [2]" w:date="2022-09-27T11:52:00Z"/>
                    <w:rFonts w:ascii="Calibri" w:hAnsi="Calibri" w:cs="Calibri"/>
                    <w:color w:val="000000"/>
                    <w:sz w:val="22"/>
                    <w:szCs w:val="22"/>
                  </w:rPr>
                </w:rPrChange>
              </w:rPr>
              <w:pPrChange w:id="7444" w:author="Nick.Tolimieri [2]" w:date="2022-09-27T11:52:00Z">
                <w:pPr>
                  <w:jc w:val="right"/>
                </w:pPr>
              </w:pPrChange>
            </w:pPr>
            <w:ins w:id="7445" w:author="Nick.Tolimieri [2]" w:date="2022-09-27T11:52:00Z">
              <w:r w:rsidRPr="00B41F3D">
                <w:rPr>
                  <w:rFonts w:asciiTheme="minorHAnsi" w:eastAsiaTheme="minorHAnsi" w:hAnsiTheme="minorHAnsi" w:cstheme="minorBidi"/>
                  <w:sz w:val="22"/>
                  <w:szCs w:val="22"/>
                  <w:rPrChange w:id="7446"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7447" w:author="Nick.Tolimieri [2]" w:date="2022-09-27T11:52:00Z"/>
                <w:rFonts w:asciiTheme="minorHAnsi" w:eastAsiaTheme="minorHAnsi" w:hAnsiTheme="minorHAnsi" w:cstheme="minorBidi"/>
                <w:sz w:val="22"/>
                <w:szCs w:val="22"/>
                <w:rPrChange w:id="7448" w:author="Nick.Tolimieri [2]" w:date="2022-09-27T11:52:00Z">
                  <w:rPr>
                    <w:ins w:id="7449" w:author="Nick.Tolimieri [2]" w:date="2022-09-27T11:52:00Z"/>
                    <w:rFonts w:ascii="Calibri" w:hAnsi="Calibri" w:cs="Calibri"/>
                    <w:color w:val="000000"/>
                    <w:sz w:val="22"/>
                    <w:szCs w:val="22"/>
                  </w:rPr>
                </w:rPrChange>
              </w:rPr>
              <w:pPrChange w:id="7450" w:author="Nick.Tolimieri [2]" w:date="2022-09-27T11:52:00Z">
                <w:pPr>
                  <w:jc w:val="right"/>
                </w:pPr>
              </w:pPrChange>
            </w:pPr>
            <w:ins w:id="7451" w:author="Nick.Tolimieri [2]" w:date="2022-09-27T11:52:00Z">
              <w:r w:rsidRPr="00B41F3D">
                <w:rPr>
                  <w:rFonts w:asciiTheme="minorHAnsi" w:eastAsiaTheme="minorHAnsi" w:hAnsiTheme="minorHAnsi" w:cstheme="minorBidi"/>
                  <w:sz w:val="22"/>
                  <w:szCs w:val="22"/>
                  <w:rPrChange w:id="7452" w:author="Nick.Tolimieri [2]" w:date="2022-09-27T11:52:00Z">
                    <w:rPr>
                      <w:rFonts w:ascii="Calibri" w:hAnsi="Calibri" w:cs="Calibri"/>
                      <w:color w:val="000000"/>
                      <w:sz w:val="22"/>
                      <w:szCs w:val="22"/>
                    </w:rPr>
                  </w:rPrChange>
                </w:rPr>
                <w:t>1.57</w:t>
              </w:r>
            </w:ins>
          </w:p>
        </w:tc>
        <w:tc>
          <w:tcPr>
            <w:tcW w:w="960" w:type="dxa"/>
            <w:noWrap/>
            <w:hideMark/>
          </w:tcPr>
          <w:p w:rsidR="00B41F3D" w:rsidRPr="00B41F3D" w:rsidRDefault="00B41F3D" w:rsidP="00B41F3D">
            <w:pPr>
              <w:ind w:firstLine="0"/>
              <w:rPr>
                <w:ins w:id="7453" w:author="Nick.Tolimieri [2]" w:date="2022-09-27T11:52:00Z"/>
                <w:rFonts w:asciiTheme="minorHAnsi" w:eastAsiaTheme="minorHAnsi" w:hAnsiTheme="minorHAnsi" w:cstheme="minorBidi"/>
                <w:sz w:val="22"/>
                <w:szCs w:val="22"/>
                <w:rPrChange w:id="7454" w:author="Nick.Tolimieri [2]" w:date="2022-09-27T11:52:00Z">
                  <w:rPr>
                    <w:ins w:id="7455" w:author="Nick.Tolimieri [2]" w:date="2022-09-27T11:52:00Z"/>
                    <w:rFonts w:ascii="Calibri" w:hAnsi="Calibri" w:cs="Calibri"/>
                    <w:color w:val="000000"/>
                    <w:sz w:val="22"/>
                    <w:szCs w:val="22"/>
                  </w:rPr>
                </w:rPrChange>
              </w:rPr>
              <w:pPrChange w:id="7456" w:author="Nick.Tolimieri [2]" w:date="2022-09-27T11:52:00Z">
                <w:pPr>
                  <w:jc w:val="right"/>
                </w:pPr>
              </w:pPrChange>
            </w:pPr>
            <w:ins w:id="7457" w:author="Nick.Tolimieri [2]" w:date="2022-09-27T11:52:00Z">
              <w:r w:rsidRPr="00B41F3D">
                <w:rPr>
                  <w:rFonts w:asciiTheme="minorHAnsi" w:eastAsiaTheme="minorHAnsi" w:hAnsiTheme="minorHAnsi" w:cstheme="minorBidi"/>
                  <w:sz w:val="22"/>
                  <w:szCs w:val="22"/>
                  <w:rPrChange w:id="7458" w:author="Nick.Tolimieri [2]" w:date="2022-09-27T11:52:00Z">
                    <w:rPr>
                      <w:rFonts w:ascii="Calibri" w:hAnsi="Calibri" w:cs="Calibri"/>
                      <w:color w:val="000000"/>
                      <w:sz w:val="22"/>
                      <w:szCs w:val="22"/>
                    </w:rPr>
                  </w:rPrChange>
                </w:rPr>
                <w:t>0.15</w:t>
              </w:r>
            </w:ins>
          </w:p>
        </w:tc>
      </w:tr>
      <w:tr w:rsidR="00B41F3D" w:rsidRPr="00B41F3D" w:rsidTr="00B41F3D">
        <w:trPr>
          <w:divId w:val="820847304"/>
          <w:trHeight w:val="300"/>
          <w:ins w:id="7459" w:author="Nick.Tolimieri [2]" w:date="2022-09-27T11:52:00Z"/>
        </w:trPr>
        <w:tc>
          <w:tcPr>
            <w:tcW w:w="960" w:type="dxa"/>
            <w:noWrap/>
            <w:hideMark/>
          </w:tcPr>
          <w:p w:rsidR="00B41F3D" w:rsidRPr="00B41F3D" w:rsidRDefault="00B41F3D" w:rsidP="00B41F3D">
            <w:pPr>
              <w:ind w:firstLine="0"/>
              <w:rPr>
                <w:ins w:id="7460" w:author="Nick.Tolimieri [2]" w:date="2022-09-27T11:52:00Z"/>
                <w:rFonts w:asciiTheme="minorHAnsi" w:eastAsiaTheme="minorHAnsi" w:hAnsiTheme="minorHAnsi" w:cstheme="minorBidi"/>
                <w:sz w:val="22"/>
                <w:szCs w:val="22"/>
                <w:rPrChange w:id="7461" w:author="Nick.Tolimieri [2]" w:date="2022-09-27T11:52:00Z">
                  <w:rPr>
                    <w:ins w:id="7462" w:author="Nick.Tolimieri [2]" w:date="2022-09-27T11:52:00Z"/>
                    <w:rFonts w:ascii="Calibri" w:hAnsi="Calibri" w:cs="Calibri"/>
                    <w:color w:val="000000"/>
                    <w:sz w:val="22"/>
                    <w:szCs w:val="22"/>
                  </w:rPr>
                </w:rPrChange>
              </w:rPr>
              <w:pPrChange w:id="7463" w:author="Nick.Tolimieri [2]" w:date="2022-09-27T11:52:00Z">
                <w:pPr/>
              </w:pPrChange>
            </w:pPr>
            <w:ins w:id="7464" w:author="Nick.Tolimieri [2]" w:date="2022-09-27T11:52:00Z">
              <w:r w:rsidRPr="00B41F3D">
                <w:rPr>
                  <w:rFonts w:asciiTheme="minorHAnsi" w:eastAsiaTheme="minorHAnsi" w:hAnsiTheme="minorHAnsi" w:cstheme="minorBidi"/>
                  <w:sz w:val="22"/>
                  <w:szCs w:val="22"/>
                  <w:rPrChange w:id="7465"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466" w:author="Nick.Tolimieri [2]" w:date="2022-09-27T11:52:00Z"/>
                <w:rFonts w:asciiTheme="minorHAnsi" w:eastAsiaTheme="minorHAnsi" w:hAnsiTheme="minorHAnsi" w:cstheme="minorBidi"/>
                <w:sz w:val="22"/>
                <w:szCs w:val="22"/>
                <w:rPrChange w:id="7467" w:author="Nick.Tolimieri [2]" w:date="2022-09-27T11:52:00Z">
                  <w:rPr>
                    <w:ins w:id="7468" w:author="Nick.Tolimieri [2]" w:date="2022-09-27T11:52:00Z"/>
                    <w:rFonts w:ascii="Calibri" w:hAnsi="Calibri" w:cs="Calibri"/>
                    <w:color w:val="000000"/>
                    <w:sz w:val="22"/>
                    <w:szCs w:val="22"/>
                  </w:rPr>
                </w:rPrChange>
              </w:rPr>
              <w:pPrChange w:id="7469" w:author="Nick.Tolimieri [2]" w:date="2022-09-27T11:52:00Z">
                <w:pPr>
                  <w:jc w:val="right"/>
                </w:pPr>
              </w:pPrChange>
            </w:pPr>
            <w:ins w:id="7470" w:author="Nick.Tolimieri [2]" w:date="2022-09-27T11:52:00Z">
              <w:r w:rsidRPr="00B41F3D">
                <w:rPr>
                  <w:rFonts w:asciiTheme="minorHAnsi" w:eastAsiaTheme="minorHAnsi" w:hAnsiTheme="minorHAnsi" w:cstheme="minorBidi"/>
                  <w:sz w:val="22"/>
                  <w:szCs w:val="22"/>
                  <w:rPrChange w:id="7471" w:author="Nick.Tolimieri [2]" w:date="2022-09-27T11:52:00Z">
                    <w:rPr>
                      <w:rFonts w:ascii="Calibri" w:hAnsi="Calibri" w:cs="Calibri"/>
                      <w:color w:val="000000"/>
                      <w:sz w:val="22"/>
                      <w:szCs w:val="22"/>
                    </w:rPr>
                  </w:rPrChange>
                </w:rPr>
                <w:t>2007</w:t>
              </w:r>
            </w:ins>
          </w:p>
        </w:tc>
        <w:tc>
          <w:tcPr>
            <w:tcW w:w="960" w:type="dxa"/>
            <w:noWrap/>
            <w:hideMark/>
          </w:tcPr>
          <w:p w:rsidR="00B41F3D" w:rsidRPr="00B41F3D" w:rsidRDefault="00B41F3D" w:rsidP="00B41F3D">
            <w:pPr>
              <w:ind w:firstLine="0"/>
              <w:rPr>
                <w:ins w:id="7472" w:author="Nick.Tolimieri [2]" w:date="2022-09-27T11:52:00Z"/>
                <w:rFonts w:asciiTheme="minorHAnsi" w:eastAsiaTheme="minorHAnsi" w:hAnsiTheme="minorHAnsi" w:cstheme="minorBidi"/>
                <w:sz w:val="22"/>
                <w:szCs w:val="22"/>
                <w:rPrChange w:id="7473" w:author="Nick.Tolimieri [2]" w:date="2022-09-27T11:52:00Z">
                  <w:rPr>
                    <w:ins w:id="7474" w:author="Nick.Tolimieri [2]" w:date="2022-09-27T11:52:00Z"/>
                    <w:rFonts w:ascii="Calibri" w:hAnsi="Calibri" w:cs="Calibri"/>
                    <w:color w:val="000000"/>
                    <w:sz w:val="22"/>
                    <w:szCs w:val="22"/>
                  </w:rPr>
                </w:rPrChange>
              </w:rPr>
              <w:pPrChange w:id="7475" w:author="Nick.Tolimieri [2]" w:date="2022-09-27T11:52:00Z">
                <w:pPr>
                  <w:jc w:val="right"/>
                </w:pPr>
              </w:pPrChange>
            </w:pPr>
            <w:ins w:id="7476" w:author="Nick.Tolimieri [2]" w:date="2022-09-27T11:52:00Z">
              <w:r w:rsidRPr="00B41F3D">
                <w:rPr>
                  <w:rFonts w:asciiTheme="minorHAnsi" w:eastAsiaTheme="minorHAnsi" w:hAnsiTheme="minorHAnsi" w:cstheme="minorBidi"/>
                  <w:sz w:val="22"/>
                  <w:szCs w:val="22"/>
                  <w:rPrChange w:id="7477" w:author="Nick.Tolimieri [2]" w:date="2022-09-27T11:52:00Z">
                    <w:rPr>
                      <w:rFonts w:ascii="Calibri" w:hAnsi="Calibri" w:cs="Calibri"/>
                      <w:color w:val="000000"/>
                      <w:sz w:val="22"/>
                      <w:szCs w:val="22"/>
                    </w:rPr>
                  </w:rPrChange>
                </w:rPr>
                <w:t>7</w:t>
              </w:r>
            </w:ins>
          </w:p>
        </w:tc>
        <w:tc>
          <w:tcPr>
            <w:tcW w:w="960" w:type="dxa"/>
            <w:noWrap/>
            <w:hideMark/>
          </w:tcPr>
          <w:p w:rsidR="00B41F3D" w:rsidRPr="00B41F3D" w:rsidRDefault="00B41F3D" w:rsidP="00B41F3D">
            <w:pPr>
              <w:ind w:firstLine="0"/>
              <w:rPr>
                <w:ins w:id="7478" w:author="Nick.Tolimieri [2]" w:date="2022-09-27T11:52:00Z"/>
                <w:rFonts w:asciiTheme="minorHAnsi" w:eastAsiaTheme="minorHAnsi" w:hAnsiTheme="minorHAnsi" w:cstheme="minorBidi"/>
                <w:sz w:val="22"/>
                <w:szCs w:val="22"/>
                <w:rPrChange w:id="7479" w:author="Nick.Tolimieri [2]" w:date="2022-09-27T11:52:00Z">
                  <w:rPr>
                    <w:ins w:id="7480" w:author="Nick.Tolimieri [2]" w:date="2022-09-27T11:52:00Z"/>
                    <w:rFonts w:ascii="Calibri" w:hAnsi="Calibri" w:cs="Calibri"/>
                    <w:color w:val="000000"/>
                    <w:sz w:val="22"/>
                    <w:szCs w:val="22"/>
                  </w:rPr>
                </w:rPrChange>
              </w:rPr>
              <w:pPrChange w:id="7481" w:author="Nick.Tolimieri [2]" w:date="2022-09-27T11:52:00Z">
                <w:pPr>
                  <w:jc w:val="right"/>
                </w:pPr>
              </w:pPrChange>
            </w:pPr>
            <w:ins w:id="7482" w:author="Nick.Tolimieri [2]" w:date="2022-09-27T11:52:00Z">
              <w:r w:rsidRPr="00B41F3D">
                <w:rPr>
                  <w:rFonts w:asciiTheme="minorHAnsi" w:eastAsiaTheme="minorHAnsi" w:hAnsiTheme="minorHAnsi" w:cstheme="minorBidi"/>
                  <w:sz w:val="22"/>
                  <w:szCs w:val="22"/>
                  <w:rPrChange w:id="7483" w:author="Nick.Tolimieri [2]" w:date="2022-09-27T11:52:00Z">
                    <w:rPr>
                      <w:rFonts w:ascii="Calibri" w:hAnsi="Calibri" w:cs="Calibri"/>
                      <w:color w:val="000000"/>
                      <w:sz w:val="22"/>
                      <w:szCs w:val="22"/>
                    </w:rPr>
                  </w:rPrChange>
                </w:rPr>
                <w:t>9</w:t>
              </w:r>
            </w:ins>
          </w:p>
        </w:tc>
        <w:tc>
          <w:tcPr>
            <w:tcW w:w="960" w:type="dxa"/>
            <w:noWrap/>
            <w:hideMark/>
          </w:tcPr>
          <w:p w:rsidR="00B41F3D" w:rsidRPr="00B41F3D" w:rsidRDefault="00B41F3D" w:rsidP="00B41F3D">
            <w:pPr>
              <w:ind w:firstLine="0"/>
              <w:rPr>
                <w:ins w:id="7484" w:author="Nick.Tolimieri [2]" w:date="2022-09-27T11:52:00Z"/>
                <w:rFonts w:asciiTheme="minorHAnsi" w:eastAsiaTheme="minorHAnsi" w:hAnsiTheme="minorHAnsi" w:cstheme="minorBidi"/>
                <w:sz w:val="22"/>
                <w:szCs w:val="22"/>
                <w:rPrChange w:id="7485" w:author="Nick.Tolimieri [2]" w:date="2022-09-27T11:52:00Z">
                  <w:rPr>
                    <w:ins w:id="7486" w:author="Nick.Tolimieri [2]" w:date="2022-09-27T11:52:00Z"/>
                    <w:rFonts w:ascii="Calibri" w:hAnsi="Calibri" w:cs="Calibri"/>
                    <w:color w:val="000000"/>
                    <w:sz w:val="22"/>
                    <w:szCs w:val="22"/>
                  </w:rPr>
                </w:rPrChange>
              </w:rPr>
              <w:pPrChange w:id="7487" w:author="Nick.Tolimieri [2]" w:date="2022-09-27T11:52:00Z">
                <w:pPr>
                  <w:jc w:val="right"/>
                </w:pPr>
              </w:pPrChange>
            </w:pPr>
            <w:ins w:id="7488" w:author="Nick.Tolimieri [2]" w:date="2022-09-27T11:52:00Z">
              <w:r w:rsidRPr="00B41F3D">
                <w:rPr>
                  <w:rFonts w:asciiTheme="minorHAnsi" w:eastAsiaTheme="minorHAnsi" w:hAnsiTheme="minorHAnsi" w:cstheme="minorBidi"/>
                  <w:sz w:val="22"/>
                  <w:szCs w:val="22"/>
                  <w:rPrChange w:id="7489" w:author="Nick.Tolimieri [2]" w:date="2022-09-27T11:52:00Z">
                    <w:rPr>
                      <w:rFonts w:ascii="Calibri" w:hAnsi="Calibri" w:cs="Calibri"/>
                      <w:color w:val="000000"/>
                      <w:sz w:val="22"/>
                      <w:szCs w:val="22"/>
                    </w:rPr>
                  </w:rPrChange>
                </w:rPr>
                <w:t>1</w:t>
              </w:r>
            </w:ins>
          </w:p>
        </w:tc>
        <w:tc>
          <w:tcPr>
            <w:tcW w:w="960" w:type="dxa"/>
            <w:noWrap/>
            <w:hideMark/>
          </w:tcPr>
          <w:p w:rsidR="00B41F3D" w:rsidRPr="00B41F3D" w:rsidRDefault="00B41F3D" w:rsidP="00B41F3D">
            <w:pPr>
              <w:ind w:firstLine="0"/>
              <w:rPr>
                <w:ins w:id="7490" w:author="Nick.Tolimieri [2]" w:date="2022-09-27T11:52:00Z"/>
                <w:rFonts w:asciiTheme="minorHAnsi" w:eastAsiaTheme="minorHAnsi" w:hAnsiTheme="minorHAnsi" w:cstheme="minorBidi"/>
                <w:sz w:val="22"/>
                <w:szCs w:val="22"/>
                <w:rPrChange w:id="7491" w:author="Nick.Tolimieri [2]" w:date="2022-09-27T11:52:00Z">
                  <w:rPr>
                    <w:ins w:id="7492" w:author="Nick.Tolimieri [2]" w:date="2022-09-27T11:52:00Z"/>
                    <w:rFonts w:ascii="Calibri" w:hAnsi="Calibri" w:cs="Calibri"/>
                    <w:color w:val="000000"/>
                    <w:sz w:val="22"/>
                    <w:szCs w:val="22"/>
                  </w:rPr>
                </w:rPrChange>
              </w:rPr>
              <w:pPrChange w:id="7493" w:author="Nick.Tolimieri [2]" w:date="2022-09-27T11:52:00Z">
                <w:pPr>
                  <w:jc w:val="right"/>
                </w:pPr>
              </w:pPrChange>
            </w:pPr>
            <w:ins w:id="7494" w:author="Nick.Tolimieri [2]" w:date="2022-09-27T11:52:00Z">
              <w:r w:rsidRPr="00B41F3D">
                <w:rPr>
                  <w:rFonts w:asciiTheme="minorHAnsi" w:eastAsiaTheme="minorHAnsi" w:hAnsiTheme="minorHAnsi" w:cstheme="minorBidi"/>
                  <w:sz w:val="22"/>
                  <w:szCs w:val="22"/>
                  <w:rPrChange w:id="7495"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7496" w:author="Nick.Tolimieri [2]" w:date="2022-09-27T11:52:00Z"/>
                <w:rFonts w:asciiTheme="minorHAnsi" w:eastAsiaTheme="minorHAnsi" w:hAnsiTheme="minorHAnsi" w:cstheme="minorBidi"/>
                <w:sz w:val="22"/>
                <w:szCs w:val="22"/>
                <w:rPrChange w:id="7497" w:author="Nick.Tolimieri [2]" w:date="2022-09-27T11:52:00Z">
                  <w:rPr>
                    <w:ins w:id="7498" w:author="Nick.Tolimieri [2]" w:date="2022-09-27T11:52:00Z"/>
                    <w:rFonts w:ascii="Calibri" w:hAnsi="Calibri" w:cs="Calibri"/>
                    <w:color w:val="000000"/>
                    <w:sz w:val="22"/>
                    <w:szCs w:val="22"/>
                  </w:rPr>
                </w:rPrChange>
              </w:rPr>
              <w:pPrChange w:id="7499" w:author="Nick.Tolimieri [2]" w:date="2022-09-27T11:52:00Z">
                <w:pPr>
                  <w:jc w:val="right"/>
                </w:pPr>
              </w:pPrChange>
            </w:pPr>
            <w:ins w:id="7500" w:author="Nick.Tolimieri [2]" w:date="2022-09-27T11:52:00Z">
              <w:r w:rsidRPr="00B41F3D">
                <w:rPr>
                  <w:rFonts w:asciiTheme="minorHAnsi" w:eastAsiaTheme="minorHAnsi" w:hAnsiTheme="minorHAnsi" w:cstheme="minorBidi"/>
                  <w:sz w:val="22"/>
                  <w:szCs w:val="22"/>
                  <w:rPrChange w:id="7501"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7502" w:author="Nick.Tolimieri [2]" w:date="2022-09-27T11:52:00Z"/>
                <w:rFonts w:asciiTheme="minorHAnsi" w:eastAsiaTheme="minorHAnsi" w:hAnsiTheme="minorHAnsi" w:cstheme="minorBidi"/>
                <w:sz w:val="22"/>
                <w:szCs w:val="22"/>
                <w:rPrChange w:id="7503" w:author="Nick.Tolimieri [2]" w:date="2022-09-27T11:52:00Z">
                  <w:rPr>
                    <w:ins w:id="7504" w:author="Nick.Tolimieri [2]" w:date="2022-09-27T11:52:00Z"/>
                    <w:rFonts w:ascii="Calibri" w:hAnsi="Calibri" w:cs="Calibri"/>
                    <w:color w:val="000000"/>
                    <w:sz w:val="22"/>
                    <w:szCs w:val="22"/>
                  </w:rPr>
                </w:rPrChange>
              </w:rPr>
              <w:pPrChange w:id="7505" w:author="Nick.Tolimieri [2]" w:date="2022-09-27T11:52:00Z">
                <w:pPr>
                  <w:jc w:val="right"/>
                </w:pPr>
              </w:pPrChange>
            </w:pPr>
            <w:ins w:id="7506" w:author="Nick.Tolimieri [2]" w:date="2022-09-27T11:52:00Z">
              <w:r w:rsidRPr="00B41F3D">
                <w:rPr>
                  <w:rFonts w:asciiTheme="minorHAnsi" w:eastAsiaTheme="minorHAnsi" w:hAnsiTheme="minorHAnsi" w:cstheme="minorBidi"/>
                  <w:sz w:val="22"/>
                  <w:szCs w:val="22"/>
                  <w:rPrChange w:id="7507"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7508" w:author="Nick.Tolimieri [2]" w:date="2022-09-27T11:52:00Z"/>
                <w:rFonts w:asciiTheme="minorHAnsi" w:eastAsiaTheme="minorHAnsi" w:hAnsiTheme="minorHAnsi" w:cstheme="minorBidi"/>
                <w:sz w:val="22"/>
                <w:szCs w:val="22"/>
                <w:rPrChange w:id="7509" w:author="Nick.Tolimieri [2]" w:date="2022-09-27T11:52:00Z">
                  <w:rPr>
                    <w:ins w:id="7510" w:author="Nick.Tolimieri [2]" w:date="2022-09-27T11:52:00Z"/>
                    <w:rFonts w:ascii="Calibri" w:hAnsi="Calibri" w:cs="Calibri"/>
                    <w:color w:val="000000"/>
                    <w:sz w:val="22"/>
                    <w:szCs w:val="22"/>
                  </w:rPr>
                </w:rPrChange>
              </w:rPr>
              <w:pPrChange w:id="7511" w:author="Nick.Tolimieri [2]" w:date="2022-09-27T11:52:00Z">
                <w:pPr>
                  <w:jc w:val="right"/>
                </w:pPr>
              </w:pPrChange>
            </w:pPr>
            <w:ins w:id="7512" w:author="Nick.Tolimieri [2]" w:date="2022-09-27T11:52:00Z">
              <w:r w:rsidRPr="00B41F3D">
                <w:rPr>
                  <w:rFonts w:asciiTheme="minorHAnsi" w:eastAsiaTheme="minorHAnsi" w:hAnsiTheme="minorHAnsi" w:cstheme="minorBidi"/>
                  <w:sz w:val="22"/>
                  <w:szCs w:val="22"/>
                  <w:rPrChange w:id="7513" w:author="Nick.Tolimieri [2]" w:date="2022-09-27T11:52:00Z">
                    <w:rPr>
                      <w:rFonts w:ascii="Calibri" w:hAnsi="Calibri" w:cs="Calibri"/>
                      <w:color w:val="000000"/>
                      <w:sz w:val="22"/>
                      <w:szCs w:val="22"/>
                    </w:rPr>
                  </w:rPrChange>
                </w:rPr>
                <w:t>2.45</w:t>
              </w:r>
            </w:ins>
          </w:p>
        </w:tc>
        <w:tc>
          <w:tcPr>
            <w:tcW w:w="960" w:type="dxa"/>
            <w:noWrap/>
            <w:hideMark/>
          </w:tcPr>
          <w:p w:rsidR="00B41F3D" w:rsidRPr="00B41F3D" w:rsidRDefault="00B41F3D" w:rsidP="00B41F3D">
            <w:pPr>
              <w:ind w:firstLine="0"/>
              <w:rPr>
                <w:ins w:id="7514" w:author="Nick.Tolimieri [2]" w:date="2022-09-27T11:52:00Z"/>
                <w:rFonts w:asciiTheme="minorHAnsi" w:eastAsiaTheme="minorHAnsi" w:hAnsiTheme="minorHAnsi" w:cstheme="minorBidi"/>
                <w:sz w:val="22"/>
                <w:szCs w:val="22"/>
                <w:rPrChange w:id="7515" w:author="Nick.Tolimieri [2]" w:date="2022-09-27T11:52:00Z">
                  <w:rPr>
                    <w:ins w:id="7516" w:author="Nick.Tolimieri [2]" w:date="2022-09-27T11:52:00Z"/>
                    <w:rFonts w:ascii="Calibri" w:hAnsi="Calibri" w:cs="Calibri"/>
                    <w:color w:val="000000"/>
                    <w:sz w:val="22"/>
                    <w:szCs w:val="22"/>
                  </w:rPr>
                </w:rPrChange>
              </w:rPr>
              <w:pPrChange w:id="7517" w:author="Nick.Tolimieri [2]" w:date="2022-09-27T11:52:00Z">
                <w:pPr>
                  <w:jc w:val="right"/>
                </w:pPr>
              </w:pPrChange>
            </w:pPr>
            <w:ins w:id="7518" w:author="Nick.Tolimieri [2]" w:date="2022-09-27T11:52:00Z">
              <w:r w:rsidRPr="00B41F3D">
                <w:rPr>
                  <w:rFonts w:asciiTheme="minorHAnsi" w:eastAsiaTheme="minorHAnsi" w:hAnsiTheme="minorHAnsi" w:cstheme="minorBidi"/>
                  <w:sz w:val="22"/>
                  <w:szCs w:val="22"/>
                  <w:rPrChange w:id="7519" w:author="Nick.Tolimieri [2]" w:date="2022-09-27T11:52:00Z">
                    <w:rPr>
                      <w:rFonts w:ascii="Calibri" w:hAnsi="Calibri" w:cs="Calibri"/>
                      <w:color w:val="000000"/>
                      <w:sz w:val="22"/>
                      <w:szCs w:val="22"/>
                    </w:rPr>
                  </w:rPrChange>
                </w:rPr>
                <w:t>0.28</w:t>
              </w:r>
            </w:ins>
          </w:p>
        </w:tc>
      </w:tr>
      <w:tr w:rsidR="00B41F3D" w:rsidRPr="00B41F3D" w:rsidTr="00B41F3D">
        <w:trPr>
          <w:divId w:val="820847304"/>
          <w:trHeight w:val="300"/>
          <w:ins w:id="7520" w:author="Nick.Tolimieri [2]" w:date="2022-09-27T11:52:00Z"/>
        </w:trPr>
        <w:tc>
          <w:tcPr>
            <w:tcW w:w="960" w:type="dxa"/>
            <w:noWrap/>
            <w:hideMark/>
          </w:tcPr>
          <w:p w:rsidR="00B41F3D" w:rsidRPr="00B41F3D" w:rsidRDefault="00B41F3D" w:rsidP="00B41F3D">
            <w:pPr>
              <w:ind w:firstLine="0"/>
              <w:rPr>
                <w:ins w:id="7521" w:author="Nick.Tolimieri [2]" w:date="2022-09-27T11:52:00Z"/>
                <w:rFonts w:asciiTheme="minorHAnsi" w:eastAsiaTheme="minorHAnsi" w:hAnsiTheme="minorHAnsi" w:cstheme="minorBidi"/>
                <w:sz w:val="22"/>
                <w:szCs w:val="22"/>
                <w:rPrChange w:id="7522" w:author="Nick.Tolimieri [2]" w:date="2022-09-27T11:52:00Z">
                  <w:rPr>
                    <w:ins w:id="7523" w:author="Nick.Tolimieri [2]" w:date="2022-09-27T11:52:00Z"/>
                    <w:rFonts w:ascii="Calibri" w:hAnsi="Calibri" w:cs="Calibri"/>
                    <w:color w:val="000000"/>
                    <w:sz w:val="22"/>
                    <w:szCs w:val="22"/>
                  </w:rPr>
                </w:rPrChange>
              </w:rPr>
              <w:pPrChange w:id="7524" w:author="Nick.Tolimieri [2]" w:date="2022-09-27T11:52:00Z">
                <w:pPr/>
              </w:pPrChange>
            </w:pPr>
            <w:ins w:id="7525" w:author="Nick.Tolimieri [2]" w:date="2022-09-27T11:52:00Z">
              <w:r w:rsidRPr="00B41F3D">
                <w:rPr>
                  <w:rFonts w:asciiTheme="minorHAnsi" w:eastAsiaTheme="minorHAnsi" w:hAnsiTheme="minorHAnsi" w:cstheme="minorBidi"/>
                  <w:sz w:val="22"/>
                  <w:szCs w:val="22"/>
                  <w:rPrChange w:id="7526"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527" w:author="Nick.Tolimieri [2]" w:date="2022-09-27T11:52:00Z"/>
                <w:rFonts w:asciiTheme="minorHAnsi" w:eastAsiaTheme="minorHAnsi" w:hAnsiTheme="minorHAnsi" w:cstheme="minorBidi"/>
                <w:sz w:val="22"/>
                <w:szCs w:val="22"/>
                <w:rPrChange w:id="7528" w:author="Nick.Tolimieri [2]" w:date="2022-09-27T11:52:00Z">
                  <w:rPr>
                    <w:ins w:id="7529" w:author="Nick.Tolimieri [2]" w:date="2022-09-27T11:52:00Z"/>
                    <w:rFonts w:ascii="Calibri" w:hAnsi="Calibri" w:cs="Calibri"/>
                    <w:color w:val="000000"/>
                    <w:sz w:val="22"/>
                    <w:szCs w:val="22"/>
                  </w:rPr>
                </w:rPrChange>
              </w:rPr>
              <w:pPrChange w:id="7530" w:author="Nick.Tolimieri [2]" w:date="2022-09-27T11:52:00Z">
                <w:pPr>
                  <w:jc w:val="right"/>
                </w:pPr>
              </w:pPrChange>
            </w:pPr>
            <w:ins w:id="7531" w:author="Nick.Tolimieri [2]" w:date="2022-09-27T11:52:00Z">
              <w:r w:rsidRPr="00B41F3D">
                <w:rPr>
                  <w:rFonts w:asciiTheme="minorHAnsi" w:eastAsiaTheme="minorHAnsi" w:hAnsiTheme="minorHAnsi" w:cstheme="minorBidi"/>
                  <w:sz w:val="22"/>
                  <w:szCs w:val="22"/>
                  <w:rPrChange w:id="7532" w:author="Nick.Tolimieri [2]" w:date="2022-09-27T11:52:00Z">
                    <w:rPr>
                      <w:rFonts w:ascii="Calibri" w:hAnsi="Calibri" w:cs="Calibri"/>
                      <w:color w:val="000000"/>
                      <w:sz w:val="22"/>
                      <w:szCs w:val="22"/>
                    </w:rPr>
                  </w:rPrChange>
                </w:rPr>
                <w:t>2008</w:t>
              </w:r>
            </w:ins>
          </w:p>
        </w:tc>
        <w:tc>
          <w:tcPr>
            <w:tcW w:w="960" w:type="dxa"/>
            <w:noWrap/>
            <w:hideMark/>
          </w:tcPr>
          <w:p w:rsidR="00B41F3D" w:rsidRPr="00B41F3D" w:rsidRDefault="00B41F3D" w:rsidP="00B41F3D">
            <w:pPr>
              <w:ind w:firstLine="0"/>
              <w:rPr>
                <w:ins w:id="7533" w:author="Nick.Tolimieri [2]" w:date="2022-09-27T11:52:00Z"/>
                <w:rFonts w:asciiTheme="minorHAnsi" w:eastAsiaTheme="minorHAnsi" w:hAnsiTheme="minorHAnsi" w:cstheme="minorBidi"/>
                <w:sz w:val="22"/>
                <w:szCs w:val="22"/>
                <w:rPrChange w:id="7534" w:author="Nick.Tolimieri [2]" w:date="2022-09-27T11:52:00Z">
                  <w:rPr>
                    <w:ins w:id="7535" w:author="Nick.Tolimieri [2]" w:date="2022-09-27T11:52:00Z"/>
                    <w:rFonts w:ascii="Calibri" w:hAnsi="Calibri" w:cs="Calibri"/>
                    <w:color w:val="000000"/>
                    <w:sz w:val="22"/>
                    <w:szCs w:val="22"/>
                  </w:rPr>
                </w:rPrChange>
              </w:rPr>
              <w:pPrChange w:id="7536" w:author="Nick.Tolimieri [2]" w:date="2022-09-27T11:52:00Z">
                <w:pPr>
                  <w:jc w:val="right"/>
                </w:pPr>
              </w:pPrChange>
            </w:pPr>
            <w:ins w:id="7537" w:author="Nick.Tolimieri [2]" w:date="2022-09-27T11:52:00Z">
              <w:r w:rsidRPr="00B41F3D">
                <w:rPr>
                  <w:rFonts w:asciiTheme="minorHAnsi" w:eastAsiaTheme="minorHAnsi" w:hAnsiTheme="minorHAnsi" w:cstheme="minorBidi"/>
                  <w:sz w:val="22"/>
                  <w:szCs w:val="22"/>
                  <w:rPrChange w:id="7538"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539" w:author="Nick.Tolimieri [2]" w:date="2022-09-27T11:52:00Z"/>
                <w:rFonts w:asciiTheme="minorHAnsi" w:eastAsiaTheme="minorHAnsi" w:hAnsiTheme="minorHAnsi" w:cstheme="minorBidi"/>
                <w:sz w:val="22"/>
                <w:szCs w:val="22"/>
                <w:rPrChange w:id="7540" w:author="Nick.Tolimieri [2]" w:date="2022-09-27T11:52:00Z">
                  <w:rPr>
                    <w:ins w:id="7541" w:author="Nick.Tolimieri [2]" w:date="2022-09-27T11:52:00Z"/>
                    <w:rFonts w:ascii="Calibri" w:hAnsi="Calibri" w:cs="Calibri"/>
                    <w:color w:val="000000"/>
                    <w:sz w:val="22"/>
                    <w:szCs w:val="22"/>
                  </w:rPr>
                </w:rPrChange>
              </w:rPr>
              <w:pPrChange w:id="7542" w:author="Nick.Tolimieri [2]" w:date="2022-09-27T11:52:00Z">
                <w:pPr>
                  <w:jc w:val="right"/>
                </w:pPr>
              </w:pPrChange>
            </w:pPr>
            <w:ins w:id="7543" w:author="Nick.Tolimieri [2]" w:date="2022-09-27T11:52:00Z">
              <w:r w:rsidRPr="00B41F3D">
                <w:rPr>
                  <w:rFonts w:asciiTheme="minorHAnsi" w:eastAsiaTheme="minorHAnsi" w:hAnsiTheme="minorHAnsi" w:cstheme="minorBidi"/>
                  <w:sz w:val="22"/>
                  <w:szCs w:val="22"/>
                  <w:rPrChange w:id="7544"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545" w:author="Nick.Tolimieri [2]" w:date="2022-09-27T11:52:00Z"/>
                <w:rFonts w:asciiTheme="minorHAnsi" w:eastAsiaTheme="minorHAnsi" w:hAnsiTheme="minorHAnsi" w:cstheme="minorBidi"/>
                <w:sz w:val="22"/>
                <w:szCs w:val="22"/>
                <w:rPrChange w:id="7546" w:author="Nick.Tolimieri [2]" w:date="2022-09-27T11:52:00Z">
                  <w:rPr>
                    <w:ins w:id="7547" w:author="Nick.Tolimieri [2]" w:date="2022-09-27T11:52:00Z"/>
                    <w:rFonts w:ascii="Calibri" w:hAnsi="Calibri" w:cs="Calibri"/>
                    <w:color w:val="000000"/>
                    <w:sz w:val="22"/>
                    <w:szCs w:val="22"/>
                  </w:rPr>
                </w:rPrChange>
              </w:rPr>
              <w:pPrChange w:id="7548" w:author="Nick.Tolimieri [2]" w:date="2022-09-27T11:52:00Z">
                <w:pPr>
                  <w:jc w:val="right"/>
                </w:pPr>
              </w:pPrChange>
            </w:pPr>
            <w:ins w:id="7549" w:author="Nick.Tolimieri [2]" w:date="2022-09-27T11:52:00Z">
              <w:r w:rsidRPr="00B41F3D">
                <w:rPr>
                  <w:rFonts w:asciiTheme="minorHAnsi" w:eastAsiaTheme="minorHAnsi" w:hAnsiTheme="minorHAnsi" w:cstheme="minorBidi"/>
                  <w:sz w:val="22"/>
                  <w:szCs w:val="22"/>
                  <w:rPrChange w:id="7550"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551" w:author="Nick.Tolimieri [2]" w:date="2022-09-27T11:52:00Z"/>
                <w:rFonts w:asciiTheme="minorHAnsi" w:eastAsiaTheme="minorHAnsi" w:hAnsiTheme="minorHAnsi" w:cstheme="minorBidi"/>
                <w:sz w:val="22"/>
                <w:szCs w:val="22"/>
                <w:rPrChange w:id="7552" w:author="Nick.Tolimieri [2]" w:date="2022-09-27T11:52:00Z">
                  <w:rPr>
                    <w:ins w:id="7553" w:author="Nick.Tolimieri [2]" w:date="2022-09-27T11:52:00Z"/>
                    <w:rFonts w:ascii="Calibri" w:hAnsi="Calibri" w:cs="Calibri"/>
                    <w:color w:val="000000"/>
                    <w:sz w:val="22"/>
                    <w:szCs w:val="22"/>
                  </w:rPr>
                </w:rPrChange>
              </w:rPr>
              <w:pPrChange w:id="7554" w:author="Nick.Tolimieri [2]" w:date="2022-09-27T11:52:00Z">
                <w:pPr>
                  <w:jc w:val="right"/>
                </w:pPr>
              </w:pPrChange>
            </w:pPr>
            <w:ins w:id="7555" w:author="Nick.Tolimieri [2]" w:date="2022-09-27T11:52:00Z">
              <w:r w:rsidRPr="00B41F3D">
                <w:rPr>
                  <w:rFonts w:asciiTheme="minorHAnsi" w:eastAsiaTheme="minorHAnsi" w:hAnsiTheme="minorHAnsi" w:cstheme="minorBidi"/>
                  <w:sz w:val="22"/>
                  <w:szCs w:val="22"/>
                  <w:rPrChange w:id="7556"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557" w:author="Nick.Tolimieri [2]" w:date="2022-09-27T11:52:00Z"/>
                <w:rFonts w:asciiTheme="minorHAnsi" w:eastAsiaTheme="minorHAnsi" w:hAnsiTheme="minorHAnsi" w:cstheme="minorBidi"/>
                <w:sz w:val="22"/>
                <w:szCs w:val="22"/>
                <w:rPrChange w:id="7558" w:author="Nick.Tolimieri [2]" w:date="2022-09-27T11:52:00Z">
                  <w:rPr>
                    <w:ins w:id="7559" w:author="Nick.Tolimieri [2]" w:date="2022-09-27T11:52:00Z"/>
                    <w:rFonts w:ascii="Calibri" w:hAnsi="Calibri" w:cs="Calibri"/>
                    <w:color w:val="000000"/>
                    <w:sz w:val="22"/>
                    <w:szCs w:val="22"/>
                  </w:rPr>
                </w:rPrChange>
              </w:rPr>
              <w:pPrChange w:id="7560" w:author="Nick.Tolimieri [2]" w:date="2022-09-27T11:52:00Z">
                <w:pPr/>
              </w:pPrChange>
            </w:pPr>
            <w:ins w:id="7561" w:author="Nick.Tolimieri [2]" w:date="2022-09-27T11:52:00Z">
              <w:r w:rsidRPr="00B41F3D">
                <w:rPr>
                  <w:rFonts w:asciiTheme="minorHAnsi" w:eastAsiaTheme="minorHAnsi" w:hAnsiTheme="minorHAnsi" w:cstheme="minorBidi"/>
                  <w:sz w:val="22"/>
                  <w:szCs w:val="22"/>
                  <w:rPrChange w:id="7562"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563" w:author="Nick.Tolimieri [2]" w:date="2022-09-27T11:52:00Z"/>
                <w:rFonts w:asciiTheme="minorHAnsi" w:eastAsiaTheme="minorHAnsi" w:hAnsiTheme="minorHAnsi" w:cstheme="minorBidi"/>
                <w:sz w:val="22"/>
                <w:szCs w:val="22"/>
                <w:rPrChange w:id="7564" w:author="Nick.Tolimieri [2]" w:date="2022-09-27T11:52:00Z">
                  <w:rPr>
                    <w:ins w:id="7565" w:author="Nick.Tolimieri [2]" w:date="2022-09-27T11:52:00Z"/>
                    <w:rFonts w:ascii="Calibri" w:hAnsi="Calibri" w:cs="Calibri"/>
                    <w:color w:val="000000"/>
                    <w:sz w:val="22"/>
                    <w:szCs w:val="22"/>
                  </w:rPr>
                </w:rPrChange>
              </w:rPr>
              <w:pPrChange w:id="7566" w:author="Nick.Tolimieri [2]" w:date="2022-09-27T11:52:00Z">
                <w:pPr/>
              </w:pPrChange>
            </w:pPr>
            <w:ins w:id="7567" w:author="Nick.Tolimieri [2]" w:date="2022-09-27T11:52:00Z">
              <w:r w:rsidRPr="00B41F3D">
                <w:rPr>
                  <w:rFonts w:asciiTheme="minorHAnsi" w:eastAsiaTheme="minorHAnsi" w:hAnsiTheme="minorHAnsi" w:cstheme="minorBidi"/>
                  <w:sz w:val="22"/>
                  <w:szCs w:val="22"/>
                  <w:rPrChange w:id="7568"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569" w:author="Nick.Tolimieri [2]" w:date="2022-09-27T11:52:00Z"/>
                <w:rFonts w:asciiTheme="minorHAnsi" w:eastAsiaTheme="minorHAnsi" w:hAnsiTheme="minorHAnsi" w:cstheme="minorBidi"/>
                <w:sz w:val="22"/>
                <w:szCs w:val="22"/>
                <w:rPrChange w:id="7570" w:author="Nick.Tolimieri [2]" w:date="2022-09-27T11:52:00Z">
                  <w:rPr>
                    <w:ins w:id="7571" w:author="Nick.Tolimieri [2]" w:date="2022-09-27T11:52:00Z"/>
                    <w:rFonts w:ascii="Calibri" w:hAnsi="Calibri" w:cs="Calibri"/>
                    <w:color w:val="000000"/>
                    <w:sz w:val="22"/>
                    <w:szCs w:val="22"/>
                  </w:rPr>
                </w:rPrChange>
              </w:rPr>
              <w:pPrChange w:id="7572" w:author="Nick.Tolimieri [2]" w:date="2022-09-27T11:52:00Z">
                <w:pPr/>
              </w:pPrChange>
            </w:pPr>
            <w:ins w:id="7573" w:author="Nick.Tolimieri [2]" w:date="2022-09-27T11:52:00Z">
              <w:r w:rsidRPr="00B41F3D">
                <w:rPr>
                  <w:rFonts w:asciiTheme="minorHAnsi" w:eastAsiaTheme="minorHAnsi" w:hAnsiTheme="minorHAnsi" w:cstheme="minorBidi"/>
                  <w:sz w:val="22"/>
                  <w:szCs w:val="22"/>
                  <w:rPrChange w:id="7574"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575" w:author="Nick.Tolimieri [2]" w:date="2022-09-27T11:52:00Z"/>
                <w:rFonts w:asciiTheme="minorHAnsi" w:eastAsiaTheme="minorHAnsi" w:hAnsiTheme="minorHAnsi" w:cstheme="minorBidi"/>
                <w:sz w:val="22"/>
                <w:szCs w:val="22"/>
                <w:rPrChange w:id="7576" w:author="Nick.Tolimieri [2]" w:date="2022-09-27T11:52:00Z">
                  <w:rPr>
                    <w:ins w:id="7577" w:author="Nick.Tolimieri [2]" w:date="2022-09-27T11:52:00Z"/>
                    <w:rFonts w:ascii="Calibri" w:hAnsi="Calibri" w:cs="Calibri"/>
                    <w:color w:val="000000"/>
                    <w:sz w:val="22"/>
                    <w:szCs w:val="22"/>
                  </w:rPr>
                </w:rPrChange>
              </w:rPr>
              <w:pPrChange w:id="7578" w:author="Nick.Tolimieri [2]" w:date="2022-09-27T11:52:00Z">
                <w:pPr/>
              </w:pPrChange>
            </w:pPr>
            <w:ins w:id="7579" w:author="Nick.Tolimieri [2]" w:date="2022-09-27T11:52:00Z">
              <w:r w:rsidRPr="00B41F3D">
                <w:rPr>
                  <w:rFonts w:asciiTheme="minorHAnsi" w:eastAsiaTheme="minorHAnsi" w:hAnsiTheme="minorHAnsi" w:cstheme="minorBidi"/>
                  <w:sz w:val="22"/>
                  <w:szCs w:val="22"/>
                  <w:rPrChange w:id="7580"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7581" w:author="Nick.Tolimieri [2]" w:date="2022-09-27T11:52:00Z"/>
        </w:trPr>
        <w:tc>
          <w:tcPr>
            <w:tcW w:w="960" w:type="dxa"/>
            <w:noWrap/>
            <w:hideMark/>
          </w:tcPr>
          <w:p w:rsidR="00B41F3D" w:rsidRPr="00B41F3D" w:rsidRDefault="00B41F3D" w:rsidP="00B41F3D">
            <w:pPr>
              <w:ind w:firstLine="0"/>
              <w:rPr>
                <w:ins w:id="7582" w:author="Nick.Tolimieri [2]" w:date="2022-09-27T11:52:00Z"/>
                <w:rFonts w:asciiTheme="minorHAnsi" w:eastAsiaTheme="minorHAnsi" w:hAnsiTheme="minorHAnsi" w:cstheme="minorBidi"/>
                <w:sz w:val="22"/>
                <w:szCs w:val="22"/>
                <w:rPrChange w:id="7583" w:author="Nick.Tolimieri [2]" w:date="2022-09-27T11:52:00Z">
                  <w:rPr>
                    <w:ins w:id="7584" w:author="Nick.Tolimieri [2]" w:date="2022-09-27T11:52:00Z"/>
                    <w:rFonts w:ascii="Calibri" w:hAnsi="Calibri" w:cs="Calibri"/>
                    <w:color w:val="000000"/>
                    <w:sz w:val="22"/>
                    <w:szCs w:val="22"/>
                  </w:rPr>
                </w:rPrChange>
              </w:rPr>
              <w:pPrChange w:id="7585" w:author="Nick.Tolimieri [2]" w:date="2022-09-27T11:52:00Z">
                <w:pPr/>
              </w:pPrChange>
            </w:pPr>
            <w:ins w:id="7586" w:author="Nick.Tolimieri [2]" w:date="2022-09-27T11:52:00Z">
              <w:r w:rsidRPr="00B41F3D">
                <w:rPr>
                  <w:rFonts w:asciiTheme="minorHAnsi" w:eastAsiaTheme="minorHAnsi" w:hAnsiTheme="minorHAnsi" w:cstheme="minorBidi"/>
                  <w:sz w:val="22"/>
                  <w:szCs w:val="22"/>
                  <w:rPrChange w:id="7587"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588" w:author="Nick.Tolimieri [2]" w:date="2022-09-27T11:52:00Z"/>
                <w:rFonts w:asciiTheme="minorHAnsi" w:eastAsiaTheme="minorHAnsi" w:hAnsiTheme="minorHAnsi" w:cstheme="minorBidi"/>
                <w:sz w:val="22"/>
                <w:szCs w:val="22"/>
                <w:rPrChange w:id="7589" w:author="Nick.Tolimieri [2]" w:date="2022-09-27T11:52:00Z">
                  <w:rPr>
                    <w:ins w:id="7590" w:author="Nick.Tolimieri [2]" w:date="2022-09-27T11:52:00Z"/>
                    <w:rFonts w:ascii="Calibri" w:hAnsi="Calibri" w:cs="Calibri"/>
                    <w:color w:val="000000"/>
                    <w:sz w:val="22"/>
                    <w:szCs w:val="22"/>
                  </w:rPr>
                </w:rPrChange>
              </w:rPr>
              <w:pPrChange w:id="7591" w:author="Nick.Tolimieri [2]" w:date="2022-09-27T11:52:00Z">
                <w:pPr>
                  <w:jc w:val="right"/>
                </w:pPr>
              </w:pPrChange>
            </w:pPr>
            <w:ins w:id="7592" w:author="Nick.Tolimieri [2]" w:date="2022-09-27T11:52:00Z">
              <w:r w:rsidRPr="00B41F3D">
                <w:rPr>
                  <w:rFonts w:asciiTheme="minorHAnsi" w:eastAsiaTheme="minorHAnsi" w:hAnsiTheme="minorHAnsi" w:cstheme="minorBidi"/>
                  <w:sz w:val="22"/>
                  <w:szCs w:val="22"/>
                  <w:rPrChange w:id="7593" w:author="Nick.Tolimieri [2]" w:date="2022-09-27T11:52:00Z">
                    <w:rPr>
                      <w:rFonts w:ascii="Calibri" w:hAnsi="Calibri" w:cs="Calibri"/>
                      <w:color w:val="000000"/>
                      <w:sz w:val="22"/>
                      <w:szCs w:val="22"/>
                    </w:rPr>
                  </w:rPrChange>
                </w:rPr>
                <w:t>2009</w:t>
              </w:r>
            </w:ins>
          </w:p>
        </w:tc>
        <w:tc>
          <w:tcPr>
            <w:tcW w:w="960" w:type="dxa"/>
            <w:noWrap/>
            <w:hideMark/>
          </w:tcPr>
          <w:p w:rsidR="00B41F3D" w:rsidRPr="00B41F3D" w:rsidRDefault="00B41F3D" w:rsidP="00B41F3D">
            <w:pPr>
              <w:ind w:firstLine="0"/>
              <w:rPr>
                <w:ins w:id="7594" w:author="Nick.Tolimieri [2]" w:date="2022-09-27T11:52:00Z"/>
                <w:rFonts w:asciiTheme="minorHAnsi" w:eastAsiaTheme="minorHAnsi" w:hAnsiTheme="minorHAnsi" w:cstheme="minorBidi"/>
                <w:sz w:val="22"/>
                <w:szCs w:val="22"/>
                <w:rPrChange w:id="7595" w:author="Nick.Tolimieri [2]" w:date="2022-09-27T11:52:00Z">
                  <w:rPr>
                    <w:ins w:id="7596" w:author="Nick.Tolimieri [2]" w:date="2022-09-27T11:52:00Z"/>
                    <w:rFonts w:ascii="Calibri" w:hAnsi="Calibri" w:cs="Calibri"/>
                    <w:color w:val="000000"/>
                    <w:sz w:val="22"/>
                    <w:szCs w:val="22"/>
                  </w:rPr>
                </w:rPrChange>
              </w:rPr>
              <w:pPrChange w:id="7597" w:author="Nick.Tolimieri [2]" w:date="2022-09-27T11:52:00Z">
                <w:pPr>
                  <w:jc w:val="right"/>
                </w:pPr>
              </w:pPrChange>
            </w:pPr>
            <w:ins w:id="7598" w:author="Nick.Tolimieri [2]" w:date="2022-09-27T11:52:00Z">
              <w:r w:rsidRPr="00B41F3D">
                <w:rPr>
                  <w:rFonts w:asciiTheme="minorHAnsi" w:eastAsiaTheme="minorHAnsi" w:hAnsiTheme="minorHAnsi" w:cstheme="minorBidi"/>
                  <w:sz w:val="22"/>
                  <w:szCs w:val="22"/>
                  <w:rPrChange w:id="759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600" w:author="Nick.Tolimieri [2]" w:date="2022-09-27T11:52:00Z"/>
                <w:rFonts w:asciiTheme="minorHAnsi" w:eastAsiaTheme="minorHAnsi" w:hAnsiTheme="minorHAnsi" w:cstheme="minorBidi"/>
                <w:sz w:val="22"/>
                <w:szCs w:val="22"/>
                <w:rPrChange w:id="7601" w:author="Nick.Tolimieri [2]" w:date="2022-09-27T11:52:00Z">
                  <w:rPr>
                    <w:ins w:id="7602" w:author="Nick.Tolimieri [2]" w:date="2022-09-27T11:52:00Z"/>
                    <w:rFonts w:ascii="Calibri" w:hAnsi="Calibri" w:cs="Calibri"/>
                    <w:color w:val="000000"/>
                    <w:sz w:val="22"/>
                    <w:szCs w:val="22"/>
                  </w:rPr>
                </w:rPrChange>
              </w:rPr>
              <w:pPrChange w:id="7603" w:author="Nick.Tolimieri [2]" w:date="2022-09-27T11:52:00Z">
                <w:pPr>
                  <w:jc w:val="right"/>
                </w:pPr>
              </w:pPrChange>
            </w:pPr>
            <w:ins w:id="7604" w:author="Nick.Tolimieri [2]" w:date="2022-09-27T11:52:00Z">
              <w:r w:rsidRPr="00B41F3D">
                <w:rPr>
                  <w:rFonts w:asciiTheme="minorHAnsi" w:eastAsiaTheme="minorHAnsi" w:hAnsiTheme="minorHAnsi" w:cstheme="minorBidi"/>
                  <w:sz w:val="22"/>
                  <w:szCs w:val="22"/>
                  <w:rPrChange w:id="760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606" w:author="Nick.Tolimieri [2]" w:date="2022-09-27T11:52:00Z"/>
                <w:rFonts w:asciiTheme="minorHAnsi" w:eastAsiaTheme="minorHAnsi" w:hAnsiTheme="minorHAnsi" w:cstheme="minorBidi"/>
                <w:sz w:val="22"/>
                <w:szCs w:val="22"/>
                <w:rPrChange w:id="7607" w:author="Nick.Tolimieri [2]" w:date="2022-09-27T11:52:00Z">
                  <w:rPr>
                    <w:ins w:id="7608" w:author="Nick.Tolimieri [2]" w:date="2022-09-27T11:52:00Z"/>
                    <w:rFonts w:ascii="Calibri" w:hAnsi="Calibri" w:cs="Calibri"/>
                    <w:color w:val="000000"/>
                    <w:sz w:val="22"/>
                    <w:szCs w:val="22"/>
                  </w:rPr>
                </w:rPrChange>
              </w:rPr>
              <w:pPrChange w:id="7609" w:author="Nick.Tolimieri [2]" w:date="2022-09-27T11:52:00Z">
                <w:pPr>
                  <w:jc w:val="right"/>
                </w:pPr>
              </w:pPrChange>
            </w:pPr>
            <w:ins w:id="7610" w:author="Nick.Tolimieri [2]" w:date="2022-09-27T11:52:00Z">
              <w:r w:rsidRPr="00B41F3D">
                <w:rPr>
                  <w:rFonts w:asciiTheme="minorHAnsi" w:eastAsiaTheme="minorHAnsi" w:hAnsiTheme="minorHAnsi" w:cstheme="minorBidi"/>
                  <w:sz w:val="22"/>
                  <w:szCs w:val="22"/>
                  <w:rPrChange w:id="761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612" w:author="Nick.Tolimieri [2]" w:date="2022-09-27T11:52:00Z"/>
                <w:rFonts w:asciiTheme="minorHAnsi" w:eastAsiaTheme="minorHAnsi" w:hAnsiTheme="minorHAnsi" w:cstheme="minorBidi"/>
                <w:sz w:val="22"/>
                <w:szCs w:val="22"/>
                <w:rPrChange w:id="7613" w:author="Nick.Tolimieri [2]" w:date="2022-09-27T11:52:00Z">
                  <w:rPr>
                    <w:ins w:id="7614" w:author="Nick.Tolimieri [2]" w:date="2022-09-27T11:52:00Z"/>
                    <w:rFonts w:ascii="Calibri" w:hAnsi="Calibri" w:cs="Calibri"/>
                    <w:color w:val="000000"/>
                    <w:sz w:val="22"/>
                    <w:szCs w:val="22"/>
                  </w:rPr>
                </w:rPrChange>
              </w:rPr>
              <w:pPrChange w:id="7615" w:author="Nick.Tolimieri [2]" w:date="2022-09-27T11:52:00Z">
                <w:pPr>
                  <w:jc w:val="right"/>
                </w:pPr>
              </w:pPrChange>
            </w:pPr>
            <w:ins w:id="7616" w:author="Nick.Tolimieri [2]" w:date="2022-09-27T11:52:00Z">
              <w:r w:rsidRPr="00B41F3D">
                <w:rPr>
                  <w:rFonts w:asciiTheme="minorHAnsi" w:eastAsiaTheme="minorHAnsi" w:hAnsiTheme="minorHAnsi" w:cstheme="minorBidi"/>
                  <w:sz w:val="22"/>
                  <w:szCs w:val="22"/>
                  <w:rPrChange w:id="761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618" w:author="Nick.Tolimieri [2]" w:date="2022-09-27T11:52:00Z"/>
                <w:rFonts w:asciiTheme="minorHAnsi" w:eastAsiaTheme="minorHAnsi" w:hAnsiTheme="minorHAnsi" w:cstheme="minorBidi"/>
                <w:sz w:val="22"/>
                <w:szCs w:val="22"/>
                <w:rPrChange w:id="7619" w:author="Nick.Tolimieri [2]" w:date="2022-09-27T11:52:00Z">
                  <w:rPr>
                    <w:ins w:id="7620" w:author="Nick.Tolimieri [2]" w:date="2022-09-27T11:52:00Z"/>
                    <w:rFonts w:ascii="Calibri" w:hAnsi="Calibri" w:cs="Calibri"/>
                    <w:color w:val="000000"/>
                    <w:sz w:val="22"/>
                    <w:szCs w:val="22"/>
                  </w:rPr>
                </w:rPrChange>
              </w:rPr>
              <w:pPrChange w:id="7621" w:author="Nick.Tolimieri [2]" w:date="2022-09-27T11:52:00Z">
                <w:pPr/>
              </w:pPrChange>
            </w:pPr>
            <w:ins w:id="7622" w:author="Nick.Tolimieri [2]" w:date="2022-09-27T11:52:00Z">
              <w:r w:rsidRPr="00B41F3D">
                <w:rPr>
                  <w:rFonts w:asciiTheme="minorHAnsi" w:eastAsiaTheme="minorHAnsi" w:hAnsiTheme="minorHAnsi" w:cstheme="minorBidi"/>
                  <w:sz w:val="22"/>
                  <w:szCs w:val="22"/>
                  <w:rPrChange w:id="7623"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624" w:author="Nick.Tolimieri [2]" w:date="2022-09-27T11:52:00Z"/>
                <w:rFonts w:asciiTheme="minorHAnsi" w:eastAsiaTheme="minorHAnsi" w:hAnsiTheme="minorHAnsi" w:cstheme="minorBidi"/>
                <w:sz w:val="22"/>
                <w:szCs w:val="22"/>
                <w:rPrChange w:id="7625" w:author="Nick.Tolimieri [2]" w:date="2022-09-27T11:52:00Z">
                  <w:rPr>
                    <w:ins w:id="7626" w:author="Nick.Tolimieri [2]" w:date="2022-09-27T11:52:00Z"/>
                    <w:rFonts w:ascii="Calibri" w:hAnsi="Calibri" w:cs="Calibri"/>
                    <w:color w:val="000000"/>
                    <w:sz w:val="22"/>
                    <w:szCs w:val="22"/>
                  </w:rPr>
                </w:rPrChange>
              </w:rPr>
              <w:pPrChange w:id="7627" w:author="Nick.Tolimieri [2]" w:date="2022-09-27T11:52:00Z">
                <w:pPr/>
              </w:pPrChange>
            </w:pPr>
            <w:ins w:id="7628" w:author="Nick.Tolimieri [2]" w:date="2022-09-27T11:52:00Z">
              <w:r w:rsidRPr="00B41F3D">
                <w:rPr>
                  <w:rFonts w:asciiTheme="minorHAnsi" w:eastAsiaTheme="minorHAnsi" w:hAnsiTheme="minorHAnsi" w:cstheme="minorBidi"/>
                  <w:sz w:val="22"/>
                  <w:szCs w:val="22"/>
                  <w:rPrChange w:id="7629"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630" w:author="Nick.Tolimieri [2]" w:date="2022-09-27T11:52:00Z"/>
                <w:rFonts w:asciiTheme="minorHAnsi" w:eastAsiaTheme="minorHAnsi" w:hAnsiTheme="minorHAnsi" w:cstheme="minorBidi"/>
                <w:sz w:val="22"/>
                <w:szCs w:val="22"/>
                <w:rPrChange w:id="7631" w:author="Nick.Tolimieri [2]" w:date="2022-09-27T11:52:00Z">
                  <w:rPr>
                    <w:ins w:id="7632" w:author="Nick.Tolimieri [2]" w:date="2022-09-27T11:52:00Z"/>
                    <w:rFonts w:ascii="Calibri" w:hAnsi="Calibri" w:cs="Calibri"/>
                    <w:color w:val="000000"/>
                    <w:sz w:val="22"/>
                    <w:szCs w:val="22"/>
                  </w:rPr>
                </w:rPrChange>
              </w:rPr>
              <w:pPrChange w:id="7633" w:author="Nick.Tolimieri [2]" w:date="2022-09-27T11:52:00Z">
                <w:pPr/>
              </w:pPrChange>
            </w:pPr>
            <w:ins w:id="7634" w:author="Nick.Tolimieri [2]" w:date="2022-09-27T11:52:00Z">
              <w:r w:rsidRPr="00B41F3D">
                <w:rPr>
                  <w:rFonts w:asciiTheme="minorHAnsi" w:eastAsiaTheme="minorHAnsi" w:hAnsiTheme="minorHAnsi" w:cstheme="minorBidi"/>
                  <w:sz w:val="22"/>
                  <w:szCs w:val="22"/>
                  <w:rPrChange w:id="7635"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636" w:author="Nick.Tolimieri [2]" w:date="2022-09-27T11:52:00Z"/>
                <w:rFonts w:asciiTheme="minorHAnsi" w:eastAsiaTheme="minorHAnsi" w:hAnsiTheme="minorHAnsi" w:cstheme="minorBidi"/>
                <w:sz w:val="22"/>
                <w:szCs w:val="22"/>
                <w:rPrChange w:id="7637" w:author="Nick.Tolimieri [2]" w:date="2022-09-27T11:52:00Z">
                  <w:rPr>
                    <w:ins w:id="7638" w:author="Nick.Tolimieri [2]" w:date="2022-09-27T11:52:00Z"/>
                    <w:rFonts w:ascii="Calibri" w:hAnsi="Calibri" w:cs="Calibri"/>
                    <w:color w:val="000000"/>
                    <w:sz w:val="22"/>
                    <w:szCs w:val="22"/>
                  </w:rPr>
                </w:rPrChange>
              </w:rPr>
              <w:pPrChange w:id="7639" w:author="Nick.Tolimieri [2]" w:date="2022-09-27T11:52:00Z">
                <w:pPr/>
              </w:pPrChange>
            </w:pPr>
            <w:ins w:id="7640" w:author="Nick.Tolimieri [2]" w:date="2022-09-27T11:52:00Z">
              <w:r w:rsidRPr="00B41F3D">
                <w:rPr>
                  <w:rFonts w:asciiTheme="minorHAnsi" w:eastAsiaTheme="minorHAnsi" w:hAnsiTheme="minorHAnsi" w:cstheme="minorBidi"/>
                  <w:sz w:val="22"/>
                  <w:szCs w:val="22"/>
                  <w:rPrChange w:id="7641"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7642" w:author="Nick.Tolimieri [2]" w:date="2022-09-27T11:52:00Z"/>
        </w:trPr>
        <w:tc>
          <w:tcPr>
            <w:tcW w:w="960" w:type="dxa"/>
            <w:noWrap/>
            <w:hideMark/>
          </w:tcPr>
          <w:p w:rsidR="00B41F3D" w:rsidRPr="00B41F3D" w:rsidRDefault="00B41F3D" w:rsidP="00B41F3D">
            <w:pPr>
              <w:ind w:firstLine="0"/>
              <w:rPr>
                <w:ins w:id="7643" w:author="Nick.Tolimieri [2]" w:date="2022-09-27T11:52:00Z"/>
                <w:rFonts w:asciiTheme="minorHAnsi" w:eastAsiaTheme="minorHAnsi" w:hAnsiTheme="minorHAnsi" w:cstheme="minorBidi"/>
                <w:sz w:val="22"/>
                <w:szCs w:val="22"/>
                <w:rPrChange w:id="7644" w:author="Nick.Tolimieri [2]" w:date="2022-09-27T11:52:00Z">
                  <w:rPr>
                    <w:ins w:id="7645" w:author="Nick.Tolimieri [2]" w:date="2022-09-27T11:52:00Z"/>
                    <w:rFonts w:ascii="Calibri" w:hAnsi="Calibri" w:cs="Calibri"/>
                    <w:color w:val="000000"/>
                    <w:sz w:val="22"/>
                    <w:szCs w:val="22"/>
                  </w:rPr>
                </w:rPrChange>
              </w:rPr>
              <w:pPrChange w:id="7646" w:author="Nick.Tolimieri [2]" w:date="2022-09-27T11:52:00Z">
                <w:pPr/>
              </w:pPrChange>
            </w:pPr>
            <w:ins w:id="7647" w:author="Nick.Tolimieri [2]" w:date="2022-09-27T11:52:00Z">
              <w:r w:rsidRPr="00B41F3D">
                <w:rPr>
                  <w:rFonts w:asciiTheme="minorHAnsi" w:eastAsiaTheme="minorHAnsi" w:hAnsiTheme="minorHAnsi" w:cstheme="minorBidi"/>
                  <w:sz w:val="22"/>
                  <w:szCs w:val="22"/>
                  <w:rPrChange w:id="7648"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649" w:author="Nick.Tolimieri [2]" w:date="2022-09-27T11:52:00Z"/>
                <w:rFonts w:asciiTheme="minorHAnsi" w:eastAsiaTheme="minorHAnsi" w:hAnsiTheme="minorHAnsi" w:cstheme="minorBidi"/>
                <w:sz w:val="22"/>
                <w:szCs w:val="22"/>
                <w:rPrChange w:id="7650" w:author="Nick.Tolimieri [2]" w:date="2022-09-27T11:52:00Z">
                  <w:rPr>
                    <w:ins w:id="7651" w:author="Nick.Tolimieri [2]" w:date="2022-09-27T11:52:00Z"/>
                    <w:rFonts w:ascii="Calibri" w:hAnsi="Calibri" w:cs="Calibri"/>
                    <w:color w:val="000000"/>
                    <w:sz w:val="22"/>
                    <w:szCs w:val="22"/>
                  </w:rPr>
                </w:rPrChange>
              </w:rPr>
              <w:pPrChange w:id="7652" w:author="Nick.Tolimieri [2]" w:date="2022-09-27T11:52:00Z">
                <w:pPr>
                  <w:jc w:val="right"/>
                </w:pPr>
              </w:pPrChange>
            </w:pPr>
            <w:ins w:id="7653" w:author="Nick.Tolimieri [2]" w:date="2022-09-27T11:52:00Z">
              <w:r w:rsidRPr="00B41F3D">
                <w:rPr>
                  <w:rFonts w:asciiTheme="minorHAnsi" w:eastAsiaTheme="minorHAnsi" w:hAnsiTheme="minorHAnsi" w:cstheme="minorBidi"/>
                  <w:sz w:val="22"/>
                  <w:szCs w:val="22"/>
                  <w:rPrChange w:id="7654" w:author="Nick.Tolimieri [2]" w:date="2022-09-27T11:52:00Z">
                    <w:rPr>
                      <w:rFonts w:ascii="Calibri" w:hAnsi="Calibri" w:cs="Calibri"/>
                      <w:color w:val="000000"/>
                      <w:sz w:val="22"/>
                      <w:szCs w:val="22"/>
                    </w:rPr>
                  </w:rPrChange>
                </w:rPr>
                <w:t>2010</w:t>
              </w:r>
            </w:ins>
          </w:p>
        </w:tc>
        <w:tc>
          <w:tcPr>
            <w:tcW w:w="960" w:type="dxa"/>
            <w:noWrap/>
            <w:hideMark/>
          </w:tcPr>
          <w:p w:rsidR="00B41F3D" w:rsidRPr="00B41F3D" w:rsidRDefault="00B41F3D" w:rsidP="00B41F3D">
            <w:pPr>
              <w:ind w:firstLine="0"/>
              <w:rPr>
                <w:ins w:id="7655" w:author="Nick.Tolimieri [2]" w:date="2022-09-27T11:52:00Z"/>
                <w:rFonts w:asciiTheme="minorHAnsi" w:eastAsiaTheme="minorHAnsi" w:hAnsiTheme="minorHAnsi" w:cstheme="minorBidi"/>
                <w:sz w:val="22"/>
                <w:szCs w:val="22"/>
                <w:rPrChange w:id="7656" w:author="Nick.Tolimieri [2]" w:date="2022-09-27T11:52:00Z">
                  <w:rPr>
                    <w:ins w:id="7657" w:author="Nick.Tolimieri [2]" w:date="2022-09-27T11:52:00Z"/>
                    <w:rFonts w:ascii="Calibri" w:hAnsi="Calibri" w:cs="Calibri"/>
                    <w:color w:val="000000"/>
                    <w:sz w:val="22"/>
                    <w:szCs w:val="22"/>
                  </w:rPr>
                </w:rPrChange>
              </w:rPr>
              <w:pPrChange w:id="7658" w:author="Nick.Tolimieri [2]" w:date="2022-09-27T11:52:00Z">
                <w:pPr>
                  <w:jc w:val="right"/>
                </w:pPr>
              </w:pPrChange>
            </w:pPr>
            <w:ins w:id="7659" w:author="Nick.Tolimieri [2]" w:date="2022-09-27T11:52:00Z">
              <w:r w:rsidRPr="00B41F3D">
                <w:rPr>
                  <w:rFonts w:asciiTheme="minorHAnsi" w:eastAsiaTheme="minorHAnsi" w:hAnsiTheme="minorHAnsi" w:cstheme="minorBidi"/>
                  <w:sz w:val="22"/>
                  <w:szCs w:val="22"/>
                  <w:rPrChange w:id="7660"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661" w:author="Nick.Tolimieri [2]" w:date="2022-09-27T11:52:00Z"/>
                <w:rFonts w:asciiTheme="minorHAnsi" w:eastAsiaTheme="minorHAnsi" w:hAnsiTheme="minorHAnsi" w:cstheme="minorBidi"/>
                <w:sz w:val="22"/>
                <w:szCs w:val="22"/>
                <w:rPrChange w:id="7662" w:author="Nick.Tolimieri [2]" w:date="2022-09-27T11:52:00Z">
                  <w:rPr>
                    <w:ins w:id="7663" w:author="Nick.Tolimieri [2]" w:date="2022-09-27T11:52:00Z"/>
                    <w:rFonts w:ascii="Calibri" w:hAnsi="Calibri" w:cs="Calibri"/>
                    <w:color w:val="000000"/>
                    <w:sz w:val="22"/>
                    <w:szCs w:val="22"/>
                  </w:rPr>
                </w:rPrChange>
              </w:rPr>
              <w:pPrChange w:id="7664" w:author="Nick.Tolimieri [2]" w:date="2022-09-27T11:52:00Z">
                <w:pPr>
                  <w:jc w:val="right"/>
                </w:pPr>
              </w:pPrChange>
            </w:pPr>
            <w:ins w:id="7665" w:author="Nick.Tolimieri [2]" w:date="2022-09-27T11:52:00Z">
              <w:r w:rsidRPr="00B41F3D">
                <w:rPr>
                  <w:rFonts w:asciiTheme="minorHAnsi" w:eastAsiaTheme="minorHAnsi" w:hAnsiTheme="minorHAnsi" w:cstheme="minorBidi"/>
                  <w:sz w:val="22"/>
                  <w:szCs w:val="22"/>
                  <w:rPrChange w:id="7666" w:author="Nick.Tolimieri [2]" w:date="2022-09-27T11:52:00Z">
                    <w:rPr>
                      <w:rFonts w:ascii="Calibri" w:hAnsi="Calibri" w:cs="Calibri"/>
                      <w:color w:val="000000"/>
                      <w:sz w:val="22"/>
                      <w:szCs w:val="22"/>
                    </w:rPr>
                  </w:rPrChange>
                </w:rPr>
                <w:t>20</w:t>
              </w:r>
            </w:ins>
          </w:p>
        </w:tc>
        <w:tc>
          <w:tcPr>
            <w:tcW w:w="960" w:type="dxa"/>
            <w:noWrap/>
            <w:hideMark/>
          </w:tcPr>
          <w:p w:rsidR="00B41F3D" w:rsidRPr="00B41F3D" w:rsidRDefault="00B41F3D" w:rsidP="00B41F3D">
            <w:pPr>
              <w:ind w:firstLine="0"/>
              <w:rPr>
                <w:ins w:id="7667" w:author="Nick.Tolimieri [2]" w:date="2022-09-27T11:52:00Z"/>
                <w:rFonts w:asciiTheme="minorHAnsi" w:eastAsiaTheme="minorHAnsi" w:hAnsiTheme="minorHAnsi" w:cstheme="minorBidi"/>
                <w:sz w:val="22"/>
                <w:szCs w:val="22"/>
                <w:rPrChange w:id="7668" w:author="Nick.Tolimieri [2]" w:date="2022-09-27T11:52:00Z">
                  <w:rPr>
                    <w:ins w:id="7669" w:author="Nick.Tolimieri [2]" w:date="2022-09-27T11:52:00Z"/>
                    <w:rFonts w:ascii="Calibri" w:hAnsi="Calibri" w:cs="Calibri"/>
                    <w:color w:val="000000"/>
                    <w:sz w:val="22"/>
                    <w:szCs w:val="22"/>
                  </w:rPr>
                </w:rPrChange>
              </w:rPr>
              <w:pPrChange w:id="7670" w:author="Nick.Tolimieri [2]" w:date="2022-09-27T11:52:00Z">
                <w:pPr>
                  <w:jc w:val="right"/>
                </w:pPr>
              </w:pPrChange>
            </w:pPr>
            <w:ins w:id="7671" w:author="Nick.Tolimieri [2]" w:date="2022-09-27T11:52:00Z">
              <w:r w:rsidRPr="00B41F3D">
                <w:rPr>
                  <w:rFonts w:asciiTheme="minorHAnsi" w:eastAsiaTheme="minorHAnsi" w:hAnsiTheme="minorHAnsi" w:cstheme="minorBidi"/>
                  <w:sz w:val="22"/>
                  <w:szCs w:val="22"/>
                  <w:rPrChange w:id="7672" w:author="Nick.Tolimieri [2]" w:date="2022-09-27T11:52:00Z">
                    <w:rPr>
                      <w:rFonts w:ascii="Calibri" w:hAnsi="Calibri" w:cs="Calibri"/>
                      <w:color w:val="000000"/>
                      <w:sz w:val="22"/>
                      <w:szCs w:val="22"/>
                    </w:rPr>
                  </w:rPrChange>
                </w:rPr>
                <w:t>2</w:t>
              </w:r>
            </w:ins>
          </w:p>
        </w:tc>
        <w:tc>
          <w:tcPr>
            <w:tcW w:w="960" w:type="dxa"/>
            <w:noWrap/>
            <w:hideMark/>
          </w:tcPr>
          <w:p w:rsidR="00B41F3D" w:rsidRPr="00B41F3D" w:rsidRDefault="00B41F3D" w:rsidP="00B41F3D">
            <w:pPr>
              <w:ind w:firstLine="0"/>
              <w:rPr>
                <w:ins w:id="7673" w:author="Nick.Tolimieri [2]" w:date="2022-09-27T11:52:00Z"/>
                <w:rFonts w:asciiTheme="minorHAnsi" w:eastAsiaTheme="minorHAnsi" w:hAnsiTheme="minorHAnsi" w:cstheme="minorBidi"/>
                <w:sz w:val="22"/>
                <w:szCs w:val="22"/>
                <w:rPrChange w:id="7674" w:author="Nick.Tolimieri [2]" w:date="2022-09-27T11:52:00Z">
                  <w:rPr>
                    <w:ins w:id="7675" w:author="Nick.Tolimieri [2]" w:date="2022-09-27T11:52:00Z"/>
                    <w:rFonts w:ascii="Calibri" w:hAnsi="Calibri" w:cs="Calibri"/>
                    <w:color w:val="000000"/>
                    <w:sz w:val="22"/>
                    <w:szCs w:val="22"/>
                  </w:rPr>
                </w:rPrChange>
              </w:rPr>
              <w:pPrChange w:id="7676" w:author="Nick.Tolimieri [2]" w:date="2022-09-27T11:52:00Z">
                <w:pPr>
                  <w:jc w:val="right"/>
                </w:pPr>
              </w:pPrChange>
            </w:pPr>
            <w:ins w:id="7677" w:author="Nick.Tolimieri [2]" w:date="2022-09-27T11:52:00Z">
              <w:r w:rsidRPr="00B41F3D">
                <w:rPr>
                  <w:rFonts w:asciiTheme="minorHAnsi" w:eastAsiaTheme="minorHAnsi" w:hAnsiTheme="minorHAnsi" w:cstheme="minorBidi"/>
                  <w:sz w:val="22"/>
                  <w:szCs w:val="22"/>
                  <w:rPrChange w:id="7678" w:author="Nick.Tolimieri [2]" w:date="2022-09-27T11:52:00Z">
                    <w:rPr>
                      <w:rFonts w:ascii="Calibri" w:hAnsi="Calibri" w:cs="Calibri"/>
                      <w:color w:val="000000"/>
                      <w:sz w:val="22"/>
                      <w:szCs w:val="22"/>
                    </w:rPr>
                  </w:rPrChange>
                </w:rPr>
                <w:t>11</w:t>
              </w:r>
            </w:ins>
          </w:p>
        </w:tc>
        <w:tc>
          <w:tcPr>
            <w:tcW w:w="960" w:type="dxa"/>
            <w:noWrap/>
            <w:hideMark/>
          </w:tcPr>
          <w:p w:rsidR="00B41F3D" w:rsidRPr="00B41F3D" w:rsidRDefault="00B41F3D" w:rsidP="00B41F3D">
            <w:pPr>
              <w:ind w:firstLine="0"/>
              <w:rPr>
                <w:ins w:id="7679" w:author="Nick.Tolimieri [2]" w:date="2022-09-27T11:52:00Z"/>
                <w:rFonts w:asciiTheme="minorHAnsi" w:eastAsiaTheme="minorHAnsi" w:hAnsiTheme="minorHAnsi" w:cstheme="minorBidi"/>
                <w:sz w:val="22"/>
                <w:szCs w:val="22"/>
                <w:rPrChange w:id="7680" w:author="Nick.Tolimieri [2]" w:date="2022-09-27T11:52:00Z">
                  <w:rPr>
                    <w:ins w:id="7681" w:author="Nick.Tolimieri [2]" w:date="2022-09-27T11:52:00Z"/>
                    <w:rFonts w:ascii="Calibri" w:hAnsi="Calibri" w:cs="Calibri"/>
                    <w:color w:val="000000"/>
                    <w:sz w:val="22"/>
                    <w:szCs w:val="22"/>
                  </w:rPr>
                </w:rPrChange>
              </w:rPr>
              <w:pPrChange w:id="7682" w:author="Nick.Tolimieri [2]" w:date="2022-09-27T11:52:00Z">
                <w:pPr>
                  <w:jc w:val="right"/>
                </w:pPr>
              </w:pPrChange>
            </w:pPr>
            <w:ins w:id="7683" w:author="Nick.Tolimieri [2]" w:date="2022-09-27T11:52:00Z">
              <w:r w:rsidRPr="00B41F3D">
                <w:rPr>
                  <w:rFonts w:asciiTheme="minorHAnsi" w:eastAsiaTheme="minorHAnsi" w:hAnsiTheme="minorHAnsi" w:cstheme="minorBidi"/>
                  <w:sz w:val="22"/>
                  <w:szCs w:val="22"/>
                  <w:rPrChange w:id="7684"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7685" w:author="Nick.Tolimieri [2]" w:date="2022-09-27T11:52:00Z"/>
                <w:rFonts w:asciiTheme="minorHAnsi" w:eastAsiaTheme="minorHAnsi" w:hAnsiTheme="minorHAnsi" w:cstheme="minorBidi"/>
                <w:sz w:val="22"/>
                <w:szCs w:val="22"/>
                <w:rPrChange w:id="7686" w:author="Nick.Tolimieri [2]" w:date="2022-09-27T11:52:00Z">
                  <w:rPr>
                    <w:ins w:id="7687" w:author="Nick.Tolimieri [2]" w:date="2022-09-27T11:52:00Z"/>
                    <w:rFonts w:ascii="Calibri" w:hAnsi="Calibri" w:cs="Calibri"/>
                    <w:color w:val="000000"/>
                    <w:sz w:val="22"/>
                    <w:szCs w:val="22"/>
                  </w:rPr>
                </w:rPrChange>
              </w:rPr>
              <w:pPrChange w:id="7688" w:author="Nick.Tolimieri [2]" w:date="2022-09-27T11:52:00Z">
                <w:pPr>
                  <w:jc w:val="right"/>
                </w:pPr>
              </w:pPrChange>
            </w:pPr>
            <w:ins w:id="7689" w:author="Nick.Tolimieri [2]" w:date="2022-09-27T11:52:00Z">
              <w:r w:rsidRPr="00B41F3D">
                <w:rPr>
                  <w:rFonts w:asciiTheme="minorHAnsi" w:eastAsiaTheme="minorHAnsi" w:hAnsiTheme="minorHAnsi" w:cstheme="minorBidi"/>
                  <w:sz w:val="22"/>
                  <w:szCs w:val="22"/>
                  <w:rPrChange w:id="7690" w:author="Nick.Tolimieri [2]" w:date="2022-09-27T11:52:00Z">
                    <w:rPr>
                      <w:rFonts w:ascii="Calibri" w:hAnsi="Calibri" w:cs="Calibri"/>
                      <w:color w:val="000000"/>
                      <w:sz w:val="22"/>
                      <w:szCs w:val="22"/>
                    </w:rPr>
                  </w:rPrChange>
                </w:rPr>
                <w:t>6</w:t>
              </w:r>
            </w:ins>
          </w:p>
        </w:tc>
        <w:tc>
          <w:tcPr>
            <w:tcW w:w="960" w:type="dxa"/>
            <w:noWrap/>
            <w:hideMark/>
          </w:tcPr>
          <w:p w:rsidR="00B41F3D" w:rsidRPr="00B41F3D" w:rsidRDefault="00B41F3D" w:rsidP="00B41F3D">
            <w:pPr>
              <w:ind w:firstLine="0"/>
              <w:rPr>
                <w:ins w:id="7691" w:author="Nick.Tolimieri [2]" w:date="2022-09-27T11:52:00Z"/>
                <w:rFonts w:asciiTheme="minorHAnsi" w:eastAsiaTheme="minorHAnsi" w:hAnsiTheme="minorHAnsi" w:cstheme="minorBidi"/>
                <w:sz w:val="22"/>
                <w:szCs w:val="22"/>
                <w:rPrChange w:id="7692" w:author="Nick.Tolimieri [2]" w:date="2022-09-27T11:52:00Z">
                  <w:rPr>
                    <w:ins w:id="7693" w:author="Nick.Tolimieri [2]" w:date="2022-09-27T11:52:00Z"/>
                    <w:rFonts w:ascii="Calibri" w:hAnsi="Calibri" w:cs="Calibri"/>
                    <w:color w:val="000000"/>
                    <w:sz w:val="22"/>
                    <w:szCs w:val="22"/>
                  </w:rPr>
                </w:rPrChange>
              </w:rPr>
              <w:pPrChange w:id="7694" w:author="Nick.Tolimieri [2]" w:date="2022-09-27T11:52:00Z">
                <w:pPr>
                  <w:jc w:val="right"/>
                </w:pPr>
              </w:pPrChange>
            </w:pPr>
            <w:ins w:id="7695" w:author="Nick.Tolimieri [2]" w:date="2022-09-27T11:52:00Z">
              <w:r w:rsidRPr="00B41F3D">
                <w:rPr>
                  <w:rFonts w:asciiTheme="minorHAnsi" w:eastAsiaTheme="minorHAnsi" w:hAnsiTheme="minorHAnsi" w:cstheme="minorBidi"/>
                  <w:sz w:val="22"/>
                  <w:szCs w:val="22"/>
                  <w:rPrChange w:id="7696" w:author="Nick.Tolimieri [2]" w:date="2022-09-27T11:52:00Z">
                    <w:rPr>
                      <w:rFonts w:ascii="Calibri" w:hAnsi="Calibri" w:cs="Calibri"/>
                      <w:color w:val="000000"/>
                      <w:sz w:val="22"/>
                      <w:szCs w:val="22"/>
                    </w:rPr>
                  </w:rPrChange>
                </w:rPr>
                <w:t>1.57</w:t>
              </w:r>
            </w:ins>
          </w:p>
        </w:tc>
        <w:tc>
          <w:tcPr>
            <w:tcW w:w="960" w:type="dxa"/>
            <w:noWrap/>
            <w:hideMark/>
          </w:tcPr>
          <w:p w:rsidR="00B41F3D" w:rsidRPr="00B41F3D" w:rsidRDefault="00B41F3D" w:rsidP="00B41F3D">
            <w:pPr>
              <w:ind w:firstLine="0"/>
              <w:rPr>
                <w:ins w:id="7697" w:author="Nick.Tolimieri [2]" w:date="2022-09-27T11:52:00Z"/>
                <w:rFonts w:asciiTheme="minorHAnsi" w:eastAsiaTheme="minorHAnsi" w:hAnsiTheme="minorHAnsi" w:cstheme="minorBidi"/>
                <w:sz w:val="22"/>
                <w:szCs w:val="22"/>
                <w:rPrChange w:id="7698" w:author="Nick.Tolimieri [2]" w:date="2022-09-27T11:52:00Z">
                  <w:rPr>
                    <w:ins w:id="7699" w:author="Nick.Tolimieri [2]" w:date="2022-09-27T11:52:00Z"/>
                    <w:rFonts w:ascii="Calibri" w:hAnsi="Calibri" w:cs="Calibri"/>
                    <w:color w:val="000000"/>
                    <w:sz w:val="22"/>
                    <w:szCs w:val="22"/>
                  </w:rPr>
                </w:rPrChange>
              </w:rPr>
              <w:pPrChange w:id="7700" w:author="Nick.Tolimieri [2]" w:date="2022-09-27T11:52:00Z">
                <w:pPr>
                  <w:jc w:val="right"/>
                </w:pPr>
              </w:pPrChange>
            </w:pPr>
            <w:ins w:id="7701" w:author="Nick.Tolimieri [2]" w:date="2022-09-27T11:52:00Z">
              <w:r w:rsidRPr="00B41F3D">
                <w:rPr>
                  <w:rFonts w:asciiTheme="minorHAnsi" w:eastAsiaTheme="minorHAnsi" w:hAnsiTheme="minorHAnsi" w:cstheme="minorBidi"/>
                  <w:sz w:val="22"/>
                  <w:szCs w:val="22"/>
                  <w:rPrChange w:id="7702" w:author="Nick.Tolimieri [2]" w:date="2022-09-27T11:52:00Z">
                    <w:rPr>
                      <w:rFonts w:ascii="Calibri" w:hAnsi="Calibri" w:cs="Calibri"/>
                      <w:color w:val="000000"/>
                      <w:sz w:val="22"/>
                      <w:szCs w:val="22"/>
                    </w:rPr>
                  </w:rPrChange>
                </w:rPr>
                <w:t>0.13</w:t>
              </w:r>
            </w:ins>
          </w:p>
        </w:tc>
      </w:tr>
      <w:tr w:rsidR="00B41F3D" w:rsidRPr="00B41F3D" w:rsidTr="00B41F3D">
        <w:trPr>
          <w:divId w:val="820847304"/>
          <w:trHeight w:val="300"/>
          <w:ins w:id="7703" w:author="Nick.Tolimieri [2]" w:date="2022-09-27T11:52:00Z"/>
        </w:trPr>
        <w:tc>
          <w:tcPr>
            <w:tcW w:w="960" w:type="dxa"/>
            <w:noWrap/>
            <w:hideMark/>
          </w:tcPr>
          <w:p w:rsidR="00B41F3D" w:rsidRPr="00B41F3D" w:rsidRDefault="00B41F3D" w:rsidP="00B41F3D">
            <w:pPr>
              <w:ind w:firstLine="0"/>
              <w:rPr>
                <w:ins w:id="7704" w:author="Nick.Tolimieri [2]" w:date="2022-09-27T11:52:00Z"/>
                <w:rFonts w:asciiTheme="minorHAnsi" w:eastAsiaTheme="minorHAnsi" w:hAnsiTheme="minorHAnsi" w:cstheme="minorBidi"/>
                <w:sz w:val="22"/>
                <w:szCs w:val="22"/>
                <w:rPrChange w:id="7705" w:author="Nick.Tolimieri [2]" w:date="2022-09-27T11:52:00Z">
                  <w:rPr>
                    <w:ins w:id="7706" w:author="Nick.Tolimieri [2]" w:date="2022-09-27T11:52:00Z"/>
                    <w:rFonts w:ascii="Calibri" w:hAnsi="Calibri" w:cs="Calibri"/>
                    <w:color w:val="000000"/>
                    <w:sz w:val="22"/>
                    <w:szCs w:val="22"/>
                  </w:rPr>
                </w:rPrChange>
              </w:rPr>
              <w:pPrChange w:id="7707" w:author="Nick.Tolimieri [2]" w:date="2022-09-27T11:52:00Z">
                <w:pPr/>
              </w:pPrChange>
            </w:pPr>
            <w:ins w:id="7708" w:author="Nick.Tolimieri [2]" w:date="2022-09-27T11:52:00Z">
              <w:r w:rsidRPr="00B41F3D">
                <w:rPr>
                  <w:rFonts w:asciiTheme="minorHAnsi" w:eastAsiaTheme="minorHAnsi" w:hAnsiTheme="minorHAnsi" w:cstheme="minorBidi"/>
                  <w:sz w:val="22"/>
                  <w:szCs w:val="22"/>
                  <w:rPrChange w:id="7709"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710" w:author="Nick.Tolimieri [2]" w:date="2022-09-27T11:52:00Z"/>
                <w:rFonts w:asciiTheme="minorHAnsi" w:eastAsiaTheme="minorHAnsi" w:hAnsiTheme="minorHAnsi" w:cstheme="minorBidi"/>
                <w:sz w:val="22"/>
                <w:szCs w:val="22"/>
                <w:rPrChange w:id="7711" w:author="Nick.Tolimieri [2]" w:date="2022-09-27T11:52:00Z">
                  <w:rPr>
                    <w:ins w:id="7712" w:author="Nick.Tolimieri [2]" w:date="2022-09-27T11:52:00Z"/>
                    <w:rFonts w:ascii="Calibri" w:hAnsi="Calibri" w:cs="Calibri"/>
                    <w:color w:val="000000"/>
                    <w:sz w:val="22"/>
                    <w:szCs w:val="22"/>
                  </w:rPr>
                </w:rPrChange>
              </w:rPr>
              <w:pPrChange w:id="7713" w:author="Nick.Tolimieri [2]" w:date="2022-09-27T11:52:00Z">
                <w:pPr>
                  <w:jc w:val="right"/>
                </w:pPr>
              </w:pPrChange>
            </w:pPr>
            <w:ins w:id="7714" w:author="Nick.Tolimieri [2]" w:date="2022-09-27T11:52:00Z">
              <w:r w:rsidRPr="00B41F3D">
                <w:rPr>
                  <w:rFonts w:asciiTheme="minorHAnsi" w:eastAsiaTheme="minorHAnsi" w:hAnsiTheme="minorHAnsi" w:cstheme="minorBidi"/>
                  <w:sz w:val="22"/>
                  <w:szCs w:val="22"/>
                  <w:rPrChange w:id="7715" w:author="Nick.Tolimieri [2]" w:date="2022-09-27T11:52:00Z">
                    <w:rPr>
                      <w:rFonts w:ascii="Calibri" w:hAnsi="Calibri" w:cs="Calibri"/>
                      <w:color w:val="000000"/>
                      <w:sz w:val="22"/>
                      <w:szCs w:val="22"/>
                    </w:rPr>
                  </w:rPrChange>
                </w:rPr>
                <w:t>2011</w:t>
              </w:r>
            </w:ins>
          </w:p>
        </w:tc>
        <w:tc>
          <w:tcPr>
            <w:tcW w:w="960" w:type="dxa"/>
            <w:noWrap/>
            <w:hideMark/>
          </w:tcPr>
          <w:p w:rsidR="00B41F3D" w:rsidRPr="00B41F3D" w:rsidRDefault="00B41F3D" w:rsidP="00B41F3D">
            <w:pPr>
              <w:ind w:firstLine="0"/>
              <w:rPr>
                <w:ins w:id="7716" w:author="Nick.Tolimieri [2]" w:date="2022-09-27T11:52:00Z"/>
                <w:rFonts w:asciiTheme="minorHAnsi" w:eastAsiaTheme="minorHAnsi" w:hAnsiTheme="minorHAnsi" w:cstheme="minorBidi"/>
                <w:sz w:val="22"/>
                <w:szCs w:val="22"/>
                <w:rPrChange w:id="7717" w:author="Nick.Tolimieri [2]" w:date="2022-09-27T11:52:00Z">
                  <w:rPr>
                    <w:ins w:id="7718" w:author="Nick.Tolimieri [2]" w:date="2022-09-27T11:52:00Z"/>
                    <w:rFonts w:ascii="Calibri" w:hAnsi="Calibri" w:cs="Calibri"/>
                    <w:color w:val="000000"/>
                    <w:sz w:val="22"/>
                    <w:szCs w:val="22"/>
                  </w:rPr>
                </w:rPrChange>
              </w:rPr>
              <w:pPrChange w:id="7719" w:author="Nick.Tolimieri [2]" w:date="2022-09-27T11:52:00Z">
                <w:pPr>
                  <w:jc w:val="right"/>
                </w:pPr>
              </w:pPrChange>
            </w:pPr>
            <w:ins w:id="7720" w:author="Nick.Tolimieri [2]" w:date="2022-09-27T11:52:00Z">
              <w:r w:rsidRPr="00B41F3D">
                <w:rPr>
                  <w:rFonts w:asciiTheme="minorHAnsi" w:eastAsiaTheme="minorHAnsi" w:hAnsiTheme="minorHAnsi" w:cstheme="minorBidi"/>
                  <w:sz w:val="22"/>
                  <w:szCs w:val="22"/>
                  <w:rPrChange w:id="7721"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722" w:author="Nick.Tolimieri [2]" w:date="2022-09-27T11:52:00Z"/>
                <w:rFonts w:asciiTheme="minorHAnsi" w:eastAsiaTheme="minorHAnsi" w:hAnsiTheme="minorHAnsi" w:cstheme="minorBidi"/>
                <w:sz w:val="22"/>
                <w:szCs w:val="22"/>
                <w:rPrChange w:id="7723" w:author="Nick.Tolimieri [2]" w:date="2022-09-27T11:52:00Z">
                  <w:rPr>
                    <w:ins w:id="7724" w:author="Nick.Tolimieri [2]" w:date="2022-09-27T11:52:00Z"/>
                    <w:rFonts w:ascii="Calibri" w:hAnsi="Calibri" w:cs="Calibri"/>
                    <w:color w:val="000000"/>
                    <w:sz w:val="22"/>
                    <w:szCs w:val="22"/>
                  </w:rPr>
                </w:rPrChange>
              </w:rPr>
              <w:pPrChange w:id="7725" w:author="Nick.Tolimieri [2]" w:date="2022-09-27T11:52:00Z">
                <w:pPr>
                  <w:jc w:val="right"/>
                </w:pPr>
              </w:pPrChange>
            </w:pPr>
            <w:ins w:id="7726" w:author="Nick.Tolimieri [2]" w:date="2022-09-27T11:52:00Z">
              <w:r w:rsidRPr="00B41F3D">
                <w:rPr>
                  <w:rFonts w:asciiTheme="minorHAnsi" w:eastAsiaTheme="minorHAnsi" w:hAnsiTheme="minorHAnsi" w:cstheme="minorBidi"/>
                  <w:sz w:val="22"/>
                  <w:szCs w:val="22"/>
                  <w:rPrChange w:id="7727"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728" w:author="Nick.Tolimieri [2]" w:date="2022-09-27T11:52:00Z"/>
                <w:rFonts w:asciiTheme="minorHAnsi" w:eastAsiaTheme="minorHAnsi" w:hAnsiTheme="minorHAnsi" w:cstheme="minorBidi"/>
                <w:sz w:val="22"/>
                <w:szCs w:val="22"/>
                <w:rPrChange w:id="7729" w:author="Nick.Tolimieri [2]" w:date="2022-09-27T11:52:00Z">
                  <w:rPr>
                    <w:ins w:id="7730" w:author="Nick.Tolimieri [2]" w:date="2022-09-27T11:52:00Z"/>
                    <w:rFonts w:ascii="Calibri" w:hAnsi="Calibri" w:cs="Calibri"/>
                    <w:color w:val="000000"/>
                    <w:sz w:val="22"/>
                    <w:szCs w:val="22"/>
                  </w:rPr>
                </w:rPrChange>
              </w:rPr>
              <w:pPrChange w:id="7731" w:author="Nick.Tolimieri [2]" w:date="2022-09-27T11:52:00Z">
                <w:pPr>
                  <w:jc w:val="right"/>
                </w:pPr>
              </w:pPrChange>
            </w:pPr>
            <w:ins w:id="7732" w:author="Nick.Tolimieri [2]" w:date="2022-09-27T11:52:00Z">
              <w:r w:rsidRPr="00B41F3D">
                <w:rPr>
                  <w:rFonts w:asciiTheme="minorHAnsi" w:eastAsiaTheme="minorHAnsi" w:hAnsiTheme="minorHAnsi" w:cstheme="minorBidi"/>
                  <w:sz w:val="22"/>
                  <w:szCs w:val="22"/>
                  <w:rPrChange w:id="7733"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734" w:author="Nick.Tolimieri [2]" w:date="2022-09-27T11:52:00Z"/>
                <w:rFonts w:asciiTheme="minorHAnsi" w:eastAsiaTheme="minorHAnsi" w:hAnsiTheme="minorHAnsi" w:cstheme="minorBidi"/>
                <w:sz w:val="22"/>
                <w:szCs w:val="22"/>
                <w:rPrChange w:id="7735" w:author="Nick.Tolimieri [2]" w:date="2022-09-27T11:52:00Z">
                  <w:rPr>
                    <w:ins w:id="7736" w:author="Nick.Tolimieri [2]" w:date="2022-09-27T11:52:00Z"/>
                    <w:rFonts w:ascii="Calibri" w:hAnsi="Calibri" w:cs="Calibri"/>
                    <w:color w:val="000000"/>
                    <w:sz w:val="22"/>
                    <w:szCs w:val="22"/>
                  </w:rPr>
                </w:rPrChange>
              </w:rPr>
              <w:pPrChange w:id="7737" w:author="Nick.Tolimieri [2]" w:date="2022-09-27T11:52:00Z">
                <w:pPr>
                  <w:jc w:val="right"/>
                </w:pPr>
              </w:pPrChange>
            </w:pPr>
            <w:ins w:id="7738" w:author="Nick.Tolimieri [2]" w:date="2022-09-27T11:52:00Z">
              <w:r w:rsidRPr="00B41F3D">
                <w:rPr>
                  <w:rFonts w:asciiTheme="minorHAnsi" w:eastAsiaTheme="minorHAnsi" w:hAnsiTheme="minorHAnsi" w:cstheme="minorBidi"/>
                  <w:sz w:val="22"/>
                  <w:szCs w:val="22"/>
                  <w:rPrChange w:id="7739"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740" w:author="Nick.Tolimieri [2]" w:date="2022-09-27T11:52:00Z"/>
                <w:rFonts w:asciiTheme="minorHAnsi" w:eastAsiaTheme="minorHAnsi" w:hAnsiTheme="minorHAnsi" w:cstheme="minorBidi"/>
                <w:sz w:val="22"/>
                <w:szCs w:val="22"/>
                <w:rPrChange w:id="7741" w:author="Nick.Tolimieri [2]" w:date="2022-09-27T11:52:00Z">
                  <w:rPr>
                    <w:ins w:id="7742" w:author="Nick.Tolimieri [2]" w:date="2022-09-27T11:52:00Z"/>
                    <w:rFonts w:ascii="Calibri" w:hAnsi="Calibri" w:cs="Calibri"/>
                    <w:color w:val="000000"/>
                    <w:sz w:val="22"/>
                    <w:szCs w:val="22"/>
                  </w:rPr>
                </w:rPrChange>
              </w:rPr>
              <w:pPrChange w:id="7743" w:author="Nick.Tolimieri [2]" w:date="2022-09-27T11:52:00Z">
                <w:pPr/>
              </w:pPrChange>
            </w:pPr>
            <w:ins w:id="7744" w:author="Nick.Tolimieri [2]" w:date="2022-09-27T11:52:00Z">
              <w:r w:rsidRPr="00B41F3D">
                <w:rPr>
                  <w:rFonts w:asciiTheme="minorHAnsi" w:eastAsiaTheme="minorHAnsi" w:hAnsiTheme="minorHAnsi" w:cstheme="minorBidi"/>
                  <w:sz w:val="22"/>
                  <w:szCs w:val="22"/>
                  <w:rPrChange w:id="7745"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746" w:author="Nick.Tolimieri [2]" w:date="2022-09-27T11:52:00Z"/>
                <w:rFonts w:asciiTheme="minorHAnsi" w:eastAsiaTheme="minorHAnsi" w:hAnsiTheme="minorHAnsi" w:cstheme="minorBidi"/>
                <w:sz w:val="22"/>
                <w:szCs w:val="22"/>
                <w:rPrChange w:id="7747" w:author="Nick.Tolimieri [2]" w:date="2022-09-27T11:52:00Z">
                  <w:rPr>
                    <w:ins w:id="7748" w:author="Nick.Tolimieri [2]" w:date="2022-09-27T11:52:00Z"/>
                    <w:rFonts w:ascii="Calibri" w:hAnsi="Calibri" w:cs="Calibri"/>
                    <w:color w:val="000000"/>
                    <w:sz w:val="22"/>
                    <w:szCs w:val="22"/>
                  </w:rPr>
                </w:rPrChange>
              </w:rPr>
              <w:pPrChange w:id="7749" w:author="Nick.Tolimieri [2]" w:date="2022-09-27T11:52:00Z">
                <w:pPr/>
              </w:pPrChange>
            </w:pPr>
            <w:ins w:id="7750" w:author="Nick.Tolimieri [2]" w:date="2022-09-27T11:52:00Z">
              <w:r w:rsidRPr="00B41F3D">
                <w:rPr>
                  <w:rFonts w:asciiTheme="minorHAnsi" w:eastAsiaTheme="minorHAnsi" w:hAnsiTheme="minorHAnsi" w:cstheme="minorBidi"/>
                  <w:sz w:val="22"/>
                  <w:szCs w:val="22"/>
                  <w:rPrChange w:id="7751"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752" w:author="Nick.Tolimieri [2]" w:date="2022-09-27T11:52:00Z"/>
                <w:rFonts w:asciiTheme="minorHAnsi" w:eastAsiaTheme="minorHAnsi" w:hAnsiTheme="minorHAnsi" w:cstheme="minorBidi"/>
                <w:sz w:val="22"/>
                <w:szCs w:val="22"/>
                <w:rPrChange w:id="7753" w:author="Nick.Tolimieri [2]" w:date="2022-09-27T11:52:00Z">
                  <w:rPr>
                    <w:ins w:id="7754" w:author="Nick.Tolimieri [2]" w:date="2022-09-27T11:52:00Z"/>
                    <w:rFonts w:ascii="Calibri" w:hAnsi="Calibri" w:cs="Calibri"/>
                    <w:color w:val="000000"/>
                    <w:sz w:val="22"/>
                    <w:szCs w:val="22"/>
                  </w:rPr>
                </w:rPrChange>
              </w:rPr>
              <w:pPrChange w:id="7755" w:author="Nick.Tolimieri [2]" w:date="2022-09-27T11:52:00Z">
                <w:pPr/>
              </w:pPrChange>
            </w:pPr>
            <w:ins w:id="7756" w:author="Nick.Tolimieri [2]" w:date="2022-09-27T11:52:00Z">
              <w:r w:rsidRPr="00B41F3D">
                <w:rPr>
                  <w:rFonts w:asciiTheme="minorHAnsi" w:eastAsiaTheme="minorHAnsi" w:hAnsiTheme="minorHAnsi" w:cstheme="minorBidi"/>
                  <w:sz w:val="22"/>
                  <w:szCs w:val="22"/>
                  <w:rPrChange w:id="7757"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758" w:author="Nick.Tolimieri [2]" w:date="2022-09-27T11:52:00Z"/>
                <w:rFonts w:asciiTheme="minorHAnsi" w:eastAsiaTheme="minorHAnsi" w:hAnsiTheme="minorHAnsi" w:cstheme="minorBidi"/>
                <w:sz w:val="22"/>
                <w:szCs w:val="22"/>
                <w:rPrChange w:id="7759" w:author="Nick.Tolimieri [2]" w:date="2022-09-27T11:52:00Z">
                  <w:rPr>
                    <w:ins w:id="7760" w:author="Nick.Tolimieri [2]" w:date="2022-09-27T11:52:00Z"/>
                    <w:rFonts w:ascii="Calibri" w:hAnsi="Calibri" w:cs="Calibri"/>
                    <w:color w:val="000000"/>
                    <w:sz w:val="22"/>
                    <w:szCs w:val="22"/>
                  </w:rPr>
                </w:rPrChange>
              </w:rPr>
              <w:pPrChange w:id="7761" w:author="Nick.Tolimieri [2]" w:date="2022-09-27T11:52:00Z">
                <w:pPr/>
              </w:pPrChange>
            </w:pPr>
            <w:ins w:id="7762" w:author="Nick.Tolimieri [2]" w:date="2022-09-27T11:52:00Z">
              <w:r w:rsidRPr="00B41F3D">
                <w:rPr>
                  <w:rFonts w:asciiTheme="minorHAnsi" w:eastAsiaTheme="minorHAnsi" w:hAnsiTheme="minorHAnsi" w:cstheme="minorBidi"/>
                  <w:sz w:val="22"/>
                  <w:szCs w:val="22"/>
                  <w:rPrChange w:id="7763"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7764" w:author="Nick.Tolimieri [2]" w:date="2022-09-27T11:52:00Z"/>
        </w:trPr>
        <w:tc>
          <w:tcPr>
            <w:tcW w:w="960" w:type="dxa"/>
            <w:noWrap/>
            <w:hideMark/>
          </w:tcPr>
          <w:p w:rsidR="00B41F3D" w:rsidRPr="00B41F3D" w:rsidRDefault="00B41F3D" w:rsidP="00B41F3D">
            <w:pPr>
              <w:ind w:firstLine="0"/>
              <w:rPr>
                <w:ins w:id="7765" w:author="Nick.Tolimieri [2]" w:date="2022-09-27T11:52:00Z"/>
                <w:rFonts w:asciiTheme="minorHAnsi" w:eastAsiaTheme="minorHAnsi" w:hAnsiTheme="minorHAnsi" w:cstheme="minorBidi"/>
                <w:sz w:val="22"/>
                <w:szCs w:val="22"/>
                <w:rPrChange w:id="7766" w:author="Nick.Tolimieri [2]" w:date="2022-09-27T11:52:00Z">
                  <w:rPr>
                    <w:ins w:id="7767" w:author="Nick.Tolimieri [2]" w:date="2022-09-27T11:52:00Z"/>
                    <w:rFonts w:ascii="Calibri" w:hAnsi="Calibri" w:cs="Calibri"/>
                    <w:color w:val="000000"/>
                    <w:sz w:val="22"/>
                    <w:szCs w:val="22"/>
                  </w:rPr>
                </w:rPrChange>
              </w:rPr>
              <w:pPrChange w:id="7768" w:author="Nick.Tolimieri [2]" w:date="2022-09-27T11:52:00Z">
                <w:pPr/>
              </w:pPrChange>
            </w:pPr>
            <w:ins w:id="7769" w:author="Nick.Tolimieri [2]" w:date="2022-09-27T11:52:00Z">
              <w:r w:rsidRPr="00B41F3D">
                <w:rPr>
                  <w:rFonts w:asciiTheme="minorHAnsi" w:eastAsiaTheme="minorHAnsi" w:hAnsiTheme="minorHAnsi" w:cstheme="minorBidi"/>
                  <w:sz w:val="22"/>
                  <w:szCs w:val="22"/>
                  <w:rPrChange w:id="7770"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771" w:author="Nick.Tolimieri [2]" w:date="2022-09-27T11:52:00Z"/>
                <w:rFonts w:asciiTheme="minorHAnsi" w:eastAsiaTheme="minorHAnsi" w:hAnsiTheme="minorHAnsi" w:cstheme="minorBidi"/>
                <w:sz w:val="22"/>
                <w:szCs w:val="22"/>
                <w:rPrChange w:id="7772" w:author="Nick.Tolimieri [2]" w:date="2022-09-27T11:52:00Z">
                  <w:rPr>
                    <w:ins w:id="7773" w:author="Nick.Tolimieri [2]" w:date="2022-09-27T11:52:00Z"/>
                    <w:rFonts w:ascii="Calibri" w:hAnsi="Calibri" w:cs="Calibri"/>
                    <w:color w:val="000000"/>
                    <w:sz w:val="22"/>
                    <w:szCs w:val="22"/>
                  </w:rPr>
                </w:rPrChange>
              </w:rPr>
              <w:pPrChange w:id="7774" w:author="Nick.Tolimieri [2]" w:date="2022-09-27T11:52:00Z">
                <w:pPr>
                  <w:jc w:val="right"/>
                </w:pPr>
              </w:pPrChange>
            </w:pPr>
            <w:ins w:id="7775" w:author="Nick.Tolimieri [2]" w:date="2022-09-27T11:52:00Z">
              <w:r w:rsidRPr="00B41F3D">
                <w:rPr>
                  <w:rFonts w:asciiTheme="minorHAnsi" w:eastAsiaTheme="minorHAnsi" w:hAnsiTheme="minorHAnsi" w:cstheme="minorBidi"/>
                  <w:sz w:val="22"/>
                  <w:szCs w:val="22"/>
                  <w:rPrChange w:id="7776" w:author="Nick.Tolimieri [2]" w:date="2022-09-27T11:52:00Z">
                    <w:rPr>
                      <w:rFonts w:ascii="Calibri" w:hAnsi="Calibri" w:cs="Calibri"/>
                      <w:color w:val="000000"/>
                      <w:sz w:val="22"/>
                      <w:szCs w:val="22"/>
                    </w:rPr>
                  </w:rPrChange>
                </w:rPr>
                <w:t>2012</w:t>
              </w:r>
            </w:ins>
          </w:p>
        </w:tc>
        <w:tc>
          <w:tcPr>
            <w:tcW w:w="960" w:type="dxa"/>
            <w:noWrap/>
            <w:hideMark/>
          </w:tcPr>
          <w:p w:rsidR="00B41F3D" w:rsidRPr="00B41F3D" w:rsidRDefault="00B41F3D" w:rsidP="00B41F3D">
            <w:pPr>
              <w:ind w:firstLine="0"/>
              <w:rPr>
                <w:ins w:id="7777" w:author="Nick.Tolimieri [2]" w:date="2022-09-27T11:52:00Z"/>
                <w:rFonts w:asciiTheme="minorHAnsi" w:eastAsiaTheme="minorHAnsi" w:hAnsiTheme="minorHAnsi" w:cstheme="minorBidi"/>
                <w:sz w:val="22"/>
                <w:szCs w:val="22"/>
                <w:rPrChange w:id="7778" w:author="Nick.Tolimieri [2]" w:date="2022-09-27T11:52:00Z">
                  <w:rPr>
                    <w:ins w:id="7779" w:author="Nick.Tolimieri [2]" w:date="2022-09-27T11:52:00Z"/>
                    <w:rFonts w:ascii="Calibri" w:hAnsi="Calibri" w:cs="Calibri"/>
                    <w:color w:val="000000"/>
                    <w:sz w:val="22"/>
                    <w:szCs w:val="22"/>
                  </w:rPr>
                </w:rPrChange>
              </w:rPr>
              <w:pPrChange w:id="7780" w:author="Nick.Tolimieri [2]" w:date="2022-09-27T11:52:00Z">
                <w:pPr>
                  <w:jc w:val="right"/>
                </w:pPr>
              </w:pPrChange>
            </w:pPr>
            <w:ins w:id="7781" w:author="Nick.Tolimieri [2]" w:date="2022-09-27T11:52:00Z">
              <w:r w:rsidRPr="00B41F3D">
                <w:rPr>
                  <w:rFonts w:asciiTheme="minorHAnsi" w:eastAsiaTheme="minorHAnsi" w:hAnsiTheme="minorHAnsi" w:cstheme="minorBidi"/>
                  <w:sz w:val="22"/>
                  <w:szCs w:val="22"/>
                  <w:rPrChange w:id="7782" w:author="Nick.Tolimieri [2]" w:date="2022-09-27T11:52:00Z">
                    <w:rPr>
                      <w:rFonts w:ascii="Calibri" w:hAnsi="Calibri" w:cs="Calibri"/>
                      <w:color w:val="000000"/>
                      <w:sz w:val="22"/>
                      <w:szCs w:val="22"/>
                    </w:rPr>
                  </w:rPrChange>
                </w:rPr>
                <w:t>2</w:t>
              </w:r>
            </w:ins>
          </w:p>
        </w:tc>
        <w:tc>
          <w:tcPr>
            <w:tcW w:w="960" w:type="dxa"/>
            <w:noWrap/>
            <w:hideMark/>
          </w:tcPr>
          <w:p w:rsidR="00B41F3D" w:rsidRPr="00B41F3D" w:rsidRDefault="00B41F3D" w:rsidP="00B41F3D">
            <w:pPr>
              <w:ind w:firstLine="0"/>
              <w:rPr>
                <w:ins w:id="7783" w:author="Nick.Tolimieri [2]" w:date="2022-09-27T11:52:00Z"/>
                <w:rFonts w:asciiTheme="minorHAnsi" w:eastAsiaTheme="minorHAnsi" w:hAnsiTheme="minorHAnsi" w:cstheme="minorBidi"/>
                <w:sz w:val="22"/>
                <w:szCs w:val="22"/>
                <w:rPrChange w:id="7784" w:author="Nick.Tolimieri [2]" w:date="2022-09-27T11:52:00Z">
                  <w:rPr>
                    <w:ins w:id="7785" w:author="Nick.Tolimieri [2]" w:date="2022-09-27T11:52:00Z"/>
                    <w:rFonts w:ascii="Calibri" w:hAnsi="Calibri" w:cs="Calibri"/>
                    <w:color w:val="000000"/>
                    <w:sz w:val="22"/>
                    <w:szCs w:val="22"/>
                  </w:rPr>
                </w:rPrChange>
              </w:rPr>
              <w:pPrChange w:id="7786" w:author="Nick.Tolimieri [2]" w:date="2022-09-27T11:52:00Z">
                <w:pPr>
                  <w:jc w:val="right"/>
                </w:pPr>
              </w:pPrChange>
            </w:pPr>
            <w:ins w:id="7787" w:author="Nick.Tolimieri [2]" w:date="2022-09-27T11:52:00Z">
              <w:r w:rsidRPr="00B41F3D">
                <w:rPr>
                  <w:rFonts w:asciiTheme="minorHAnsi" w:eastAsiaTheme="minorHAnsi" w:hAnsiTheme="minorHAnsi" w:cstheme="minorBidi"/>
                  <w:sz w:val="22"/>
                  <w:szCs w:val="22"/>
                  <w:rPrChange w:id="7788"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789" w:author="Nick.Tolimieri [2]" w:date="2022-09-27T11:52:00Z"/>
                <w:rFonts w:asciiTheme="minorHAnsi" w:eastAsiaTheme="minorHAnsi" w:hAnsiTheme="minorHAnsi" w:cstheme="minorBidi"/>
                <w:sz w:val="22"/>
                <w:szCs w:val="22"/>
                <w:rPrChange w:id="7790" w:author="Nick.Tolimieri [2]" w:date="2022-09-27T11:52:00Z">
                  <w:rPr>
                    <w:ins w:id="7791" w:author="Nick.Tolimieri [2]" w:date="2022-09-27T11:52:00Z"/>
                    <w:rFonts w:ascii="Calibri" w:hAnsi="Calibri" w:cs="Calibri"/>
                    <w:color w:val="000000"/>
                    <w:sz w:val="22"/>
                    <w:szCs w:val="22"/>
                  </w:rPr>
                </w:rPrChange>
              </w:rPr>
              <w:pPrChange w:id="7792" w:author="Nick.Tolimieri [2]" w:date="2022-09-27T11:52:00Z">
                <w:pPr>
                  <w:jc w:val="right"/>
                </w:pPr>
              </w:pPrChange>
            </w:pPr>
            <w:ins w:id="7793" w:author="Nick.Tolimieri [2]" w:date="2022-09-27T11:52:00Z">
              <w:r w:rsidRPr="00B41F3D">
                <w:rPr>
                  <w:rFonts w:asciiTheme="minorHAnsi" w:eastAsiaTheme="minorHAnsi" w:hAnsiTheme="minorHAnsi" w:cstheme="minorBidi"/>
                  <w:sz w:val="22"/>
                  <w:szCs w:val="22"/>
                  <w:rPrChange w:id="7794"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795" w:author="Nick.Tolimieri [2]" w:date="2022-09-27T11:52:00Z"/>
                <w:rFonts w:asciiTheme="minorHAnsi" w:eastAsiaTheme="minorHAnsi" w:hAnsiTheme="minorHAnsi" w:cstheme="minorBidi"/>
                <w:sz w:val="22"/>
                <w:szCs w:val="22"/>
                <w:rPrChange w:id="7796" w:author="Nick.Tolimieri [2]" w:date="2022-09-27T11:52:00Z">
                  <w:rPr>
                    <w:ins w:id="7797" w:author="Nick.Tolimieri [2]" w:date="2022-09-27T11:52:00Z"/>
                    <w:rFonts w:ascii="Calibri" w:hAnsi="Calibri" w:cs="Calibri"/>
                    <w:color w:val="000000"/>
                    <w:sz w:val="22"/>
                    <w:szCs w:val="22"/>
                  </w:rPr>
                </w:rPrChange>
              </w:rPr>
              <w:pPrChange w:id="7798" w:author="Nick.Tolimieri [2]" w:date="2022-09-27T11:52:00Z">
                <w:pPr>
                  <w:jc w:val="right"/>
                </w:pPr>
              </w:pPrChange>
            </w:pPr>
            <w:ins w:id="7799" w:author="Nick.Tolimieri [2]" w:date="2022-09-27T11:52:00Z">
              <w:r w:rsidRPr="00B41F3D">
                <w:rPr>
                  <w:rFonts w:asciiTheme="minorHAnsi" w:eastAsiaTheme="minorHAnsi" w:hAnsiTheme="minorHAnsi" w:cstheme="minorBidi"/>
                  <w:sz w:val="22"/>
                  <w:szCs w:val="22"/>
                  <w:rPrChange w:id="7800"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801" w:author="Nick.Tolimieri [2]" w:date="2022-09-27T11:52:00Z"/>
                <w:rFonts w:asciiTheme="minorHAnsi" w:eastAsiaTheme="minorHAnsi" w:hAnsiTheme="minorHAnsi" w:cstheme="minorBidi"/>
                <w:sz w:val="22"/>
                <w:szCs w:val="22"/>
                <w:rPrChange w:id="7802" w:author="Nick.Tolimieri [2]" w:date="2022-09-27T11:52:00Z">
                  <w:rPr>
                    <w:ins w:id="7803" w:author="Nick.Tolimieri [2]" w:date="2022-09-27T11:52:00Z"/>
                    <w:rFonts w:ascii="Calibri" w:hAnsi="Calibri" w:cs="Calibri"/>
                    <w:color w:val="000000"/>
                    <w:sz w:val="22"/>
                    <w:szCs w:val="22"/>
                  </w:rPr>
                </w:rPrChange>
              </w:rPr>
              <w:pPrChange w:id="7804" w:author="Nick.Tolimieri [2]" w:date="2022-09-27T11:52:00Z">
                <w:pPr/>
              </w:pPrChange>
            </w:pPr>
            <w:ins w:id="7805" w:author="Nick.Tolimieri [2]" w:date="2022-09-27T11:52:00Z">
              <w:r w:rsidRPr="00B41F3D">
                <w:rPr>
                  <w:rFonts w:asciiTheme="minorHAnsi" w:eastAsiaTheme="minorHAnsi" w:hAnsiTheme="minorHAnsi" w:cstheme="minorBidi"/>
                  <w:sz w:val="22"/>
                  <w:szCs w:val="22"/>
                  <w:rPrChange w:id="7806"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807" w:author="Nick.Tolimieri [2]" w:date="2022-09-27T11:52:00Z"/>
                <w:rFonts w:asciiTheme="minorHAnsi" w:eastAsiaTheme="minorHAnsi" w:hAnsiTheme="minorHAnsi" w:cstheme="minorBidi"/>
                <w:sz w:val="22"/>
                <w:szCs w:val="22"/>
                <w:rPrChange w:id="7808" w:author="Nick.Tolimieri [2]" w:date="2022-09-27T11:52:00Z">
                  <w:rPr>
                    <w:ins w:id="7809" w:author="Nick.Tolimieri [2]" w:date="2022-09-27T11:52:00Z"/>
                    <w:rFonts w:ascii="Calibri" w:hAnsi="Calibri" w:cs="Calibri"/>
                    <w:color w:val="000000"/>
                    <w:sz w:val="22"/>
                    <w:szCs w:val="22"/>
                  </w:rPr>
                </w:rPrChange>
              </w:rPr>
              <w:pPrChange w:id="7810" w:author="Nick.Tolimieri [2]" w:date="2022-09-27T11:52:00Z">
                <w:pPr/>
              </w:pPrChange>
            </w:pPr>
            <w:ins w:id="7811" w:author="Nick.Tolimieri [2]" w:date="2022-09-27T11:52:00Z">
              <w:r w:rsidRPr="00B41F3D">
                <w:rPr>
                  <w:rFonts w:asciiTheme="minorHAnsi" w:eastAsiaTheme="minorHAnsi" w:hAnsiTheme="minorHAnsi" w:cstheme="minorBidi"/>
                  <w:sz w:val="22"/>
                  <w:szCs w:val="22"/>
                  <w:rPrChange w:id="7812"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813" w:author="Nick.Tolimieri [2]" w:date="2022-09-27T11:52:00Z"/>
                <w:rFonts w:asciiTheme="minorHAnsi" w:eastAsiaTheme="minorHAnsi" w:hAnsiTheme="minorHAnsi" w:cstheme="minorBidi"/>
                <w:sz w:val="22"/>
                <w:szCs w:val="22"/>
                <w:rPrChange w:id="7814" w:author="Nick.Tolimieri [2]" w:date="2022-09-27T11:52:00Z">
                  <w:rPr>
                    <w:ins w:id="7815" w:author="Nick.Tolimieri [2]" w:date="2022-09-27T11:52:00Z"/>
                    <w:rFonts w:ascii="Calibri" w:hAnsi="Calibri" w:cs="Calibri"/>
                    <w:color w:val="000000"/>
                    <w:sz w:val="22"/>
                    <w:szCs w:val="22"/>
                  </w:rPr>
                </w:rPrChange>
              </w:rPr>
              <w:pPrChange w:id="7816" w:author="Nick.Tolimieri [2]" w:date="2022-09-27T11:52:00Z">
                <w:pPr/>
              </w:pPrChange>
            </w:pPr>
            <w:ins w:id="7817" w:author="Nick.Tolimieri [2]" w:date="2022-09-27T11:52:00Z">
              <w:r w:rsidRPr="00B41F3D">
                <w:rPr>
                  <w:rFonts w:asciiTheme="minorHAnsi" w:eastAsiaTheme="minorHAnsi" w:hAnsiTheme="minorHAnsi" w:cstheme="minorBidi"/>
                  <w:sz w:val="22"/>
                  <w:szCs w:val="22"/>
                  <w:rPrChange w:id="7818" w:author="Nick.Tolimieri [2]" w:date="2022-09-27T11:52:00Z">
                    <w:rPr>
                      <w:rFonts w:ascii="Calibri" w:hAnsi="Calibri" w:cs="Calibri"/>
                      <w:color w:val="000000"/>
                      <w:sz w:val="22"/>
                      <w:szCs w:val="22"/>
                    </w:rPr>
                  </w:rPrChange>
                </w:rPr>
                <w:t>NA</w:t>
              </w:r>
            </w:ins>
          </w:p>
        </w:tc>
        <w:tc>
          <w:tcPr>
            <w:tcW w:w="960" w:type="dxa"/>
            <w:noWrap/>
            <w:hideMark/>
          </w:tcPr>
          <w:p w:rsidR="00B41F3D" w:rsidRPr="00B41F3D" w:rsidRDefault="00B41F3D" w:rsidP="00B41F3D">
            <w:pPr>
              <w:ind w:firstLine="0"/>
              <w:rPr>
                <w:ins w:id="7819" w:author="Nick.Tolimieri [2]" w:date="2022-09-27T11:52:00Z"/>
                <w:rFonts w:asciiTheme="minorHAnsi" w:eastAsiaTheme="minorHAnsi" w:hAnsiTheme="minorHAnsi" w:cstheme="minorBidi"/>
                <w:sz w:val="22"/>
                <w:szCs w:val="22"/>
                <w:rPrChange w:id="7820" w:author="Nick.Tolimieri [2]" w:date="2022-09-27T11:52:00Z">
                  <w:rPr>
                    <w:ins w:id="7821" w:author="Nick.Tolimieri [2]" w:date="2022-09-27T11:52:00Z"/>
                    <w:rFonts w:ascii="Calibri" w:hAnsi="Calibri" w:cs="Calibri"/>
                    <w:color w:val="000000"/>
                    <w:sz w:val="22"/>
                    <w:szCs w:val="22"/>
                  </w:rPr>
                </w:rPrChange>
              </w:rPr>
              <w:pPrChange w:id="7822" w:author="Nick.Tolimieri [2]" w:date="2022-09-27T11:52:00Z">
                <w:pPr/>
              </w:pPrChange>
            </w:pPr>
            <w:ins w:id="7823" w:author="Nick.Tolimieri [2]" w:date="2022-09-27T11:52:00Z">
              <w:r w:rsidRPr="00B41F3D">
                <w:rPr>
                  <w:rFonts w:asciiTheme="minorHAnsi" w:eastAsiaTheme="minorHAnsi" w:hAnsiTheme="minorHAnsi" w:cstheme="minorBidi"/>
                  <w:sz w:val="22"/>
                  <w:szCs w:val="22"/>
                  <w:rPrChange w:id="7824" w:author="Nick.Tolimieri [2]" w:date="2022-09-27T11:52:00Z">
                    <w:rPr>
                      <w:rFonts w:ascii="Calibri" w:hAnsi="Calibri" w:cs="Calibri"/>
                      <w:color w:val="000000"/>
                      <w:sz w:val="22"/>
                      <w:szCs w:val="22"/>
                    </w:rPr>
                  </w:rPrChange>
                </w:rPr>
                <w:t>NA</w:t>
              </w:r>
            </w:ins>
          </w:p>
        </w:tc>
      </w:tr>
      <w:tr w:rsidR="00B41F3D" w:rsidRPr="00B41F3D" w:rsidTr="00B41F3D">
        <w:trPr>
          <w:divId w:val="820847304"/>
          <w:trHeight w:val="300"/>
          <w:ins w:id="7825" w:author="Nick.Tolimieri [2]" w:date="2022-09-27T11:52:00Z"/>
        </w:trPr>
        <w:tc>
          <w:tcPr>
            <w:tcW w:w="960" w:type="dxa"/>
            <w:noWrap/>
            <w:hideMark/>
          </w:tcPr>
          <w:p w:rsidR="00B41F3D" w:rsidRPr="00B41F3D" w:rsidRDefault="00B41F3D" w:rsidP="00B41F3D">
            <w:pPr>
              <w:ind w:firstLine="0"/>
              <w:rPr>
                <w:ins w:id="7826" w:author="Nick.Tolimieri [2]" w:date="2022-09-27T11:52:00Z"/>
                <w:rFonts w:asciiTheme="minorHAnsi" w:eastAsiaTheme="minorHAnsi" w:hAnsiTheme="minorHAnsi" w:cstheme="minorBidi"/>
                <w:sz w:val="22"/>
                <w:szCs w:val="22"/>
                <w:rPrChange w:id="7827" w:author="Nick.Tolimieri [2]" w:date="2022-09-27T11:52:00Z">
                  <w:rPr>
                    <w:ins w:id="7828" w:author="Nick.Tolimieri [2]" w:date="2022-09-27T11:52:00Z"/>
                    <w:rFonts w:ascii="Calibri" w:hAnsi="Calibri" w:cs="Calibri"/>
                    <w:color w:val="000000"/>
                    <w:sz w:val="22"/>
                    <w:szCs w:val="22"/>
                  </w:rPr>
                </w:rPrChange>
              </w:rPr>
              <w:pPrChange w:id="7829" w:author="Nick.Tolimieri [2]" w:date="2022-09-27T11:52:00Z">
                <w:pPr/>
              </w:pPrChange>
            </w:pPr>
            <w:ins w:id="7830" w:author="Nick.Tolimieri [2]" w:date="2022-09-27T11:52:00Z">
              <w:r w:rsidRPr="00B41F3D">
                <w:rPr>
                  <w:rFonts w:asciiTheme="minorHAnsi" w:eastAsiaTheme="minorHAnsi" w:hAnsiTheme="minorHAnsi" w:cstheme="minorBidi"/>
                  <w:sz w:val="22"/>
                  <w:szCs w:val="22"/>
                  <w:rPrChange w:id="7831"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832" w:author="Nick.Tolimieri [2]" w:date="2022-09-27T11:52:00Z"/>
                <w:rFonts w:asciiTheme="minorHAnsi" w:eastAsiaTheme="minorHAnsi" w:hAnsiTheme="minorHAnsi" w:cstheme="minorBidi"/>
                <w:sz w:val="22"/>
                <w:szCs w:val="22"/>
                <w:rPrChange w:id="7833" w:author="Nick.Tolimieri [2]" w:date="2022-09-27T11:52:00Z">
                  <w:rPr>
                    <w:ins w:id="7834" w:author="Nick.Tolimieri [2]" w:date="2022-09-27T11:52:00Z"/>
                    <w:rFonts w:ascii="Calibri" w:hAnsi="Calibri" w:cs="Calibri"/>
                    <w:color w:val="000000"/>
                    <w:sz w:val="22"/>
                    <w:szCs w:val="22"/>
                  </w:rPr>
                </w:rPrChange>
              </w:rPr>
              <w:pPrChange w:id="7835" w:author="Nick.Tolimieri [2]" w:date="2022-09-27T11:52:00Z">
                <w:pPr>
                  <w:jc w:val="right"/>
                </w:pPr>
              </w:pPrChange>
            </w:pPr>
            <w:ins w:id="7836" w:author="Nick.Tolimieri [2]" w:date="2022-09-27T11:52:00Z">
              <w:r w:rsidRPr="00B41F3D">
                <w:rPr>
                  <w:rFonts w:asciiTheme="minorHAnsi" w:eastAsiaTheme="minorHAnsi" w:hAnsiTheme="minorHAnsi" w:cstheme="minorBidi"/>
                  <w:sz w:val="22"/>
                  <w:szCs w:val="22"/>
                  <w:rPrChange w:id="7837" w:author="Nick.Tolimieri [2]" w:date="2022-09-27T11:52:00Z">
                    <w:rPr>
                      <w:rFonts w:ascii="Calibri" w:hAnsi="Calibri" w:cs="Calibri"/>
                      <w:color w:val="000000"/>
                      <w:sz w:val="22"/>
                      <w:szCs w:val="22"/>
                    </w:rPr>
                  </w:rPrChange>
                </w:rPr>
                <w:t>2013</w:t>
              </w:r>
            </w:ins>
          </w:p>
        </w:tc>
        <w:tc>
          <w:tcPr>
            <w:tcW w:w="960" w:type="dxa"/>
            <w:noWrap/>
            <w:hideMark/>
          </w:tcPr>
          <w:p w:rsidR="00B41F3D" w:rsidRPr="00B41F3D" w:rsidRDefault="00B41F3D" w:rsidP="00B41F3D">
            <w:pPr>
              <w:ind w:firstLine="0"/>
              <w:rPr>
                <w:ins w:id="7838" w:author="Nick.Tolimieri [2]" w:date="2022-09-27T11:52:00Z"/>
                <w:rFonts w:asciiTheme="minorHAnsi" w:eastAsiaTheme="minorHAnsi" w:hAnsiTheme="minorHAnsi" w:cstheme="minorBidi"/>
                <w:sz w:val="22"/>
                <w:szCs w:val="22"/>
                <w:rPrChange w:id="7839" w:author="Nick.Tolimieri [2]" w:date="2022-09-27T11:52:00Z">
                  <w:rPr>
                    <w:ins w:id="7840" w:author="Nick.Tolimieri [2]" w:date="2022-09-27T11:52:00Z"/>
                    <w:rFonts w:ascii="Calibri" w:hAnsi="Calibri" w:cs="Calibri"/>
                    <w:color w:val="000000"/>
                    <w:sz w:val="22"/>
                    <w:szCs w:val="22"/>
                  </w:rPr>
                </w:rPrChange>
              </w:rPr>
              <w:pPrChange w:id="7841" w:author="Nick.Tolimieri [2]" w:date="2022-09-27T11:52:00Z">
                <w:pPr>
                  <w:jc w:val="right"/>
                </w:pPr>
              </w:pPrChange>
            </w:pPr>
            <w:ins w:id="7842" w:author="Nick.Tolimieri [2]" w:date="2022-09-27T11:52:00Z">
              <w:r w:rsidRPr="00B41F3D">
                <w:rPr>
                  <w:rFonts w:asciiTheme="minorHAnsi" w:eastAsiaTheme="minorHAnsi" w:hAnsiTheme="minorHAnsi" w:cstheme="minorBidi"/>
                  <w:sz w:val="22"/>
                  <w:szCs w:val="22"/>
                  <w:rPrChange w:id="7843" w:author="Nick.Tolimieri [2]" w:date="2022-09-27T11:52:00Z">
                    <w:rPr>
                      <w:rFonts w:ascii="Calibri" w:hAnsi="Calibri" w:cs="Calibri"/>
                      <w:color w:val="000000"/>
                      <w:sz w:val="22"/>
                      <w:szCs w:val="22"/>
                    </w:rPr>
                  </w:rPrChange>
                </w:rPr>
                <w:t>25</w:t>
              </w:r>
            </w:ins>
          </w:p>
        </w:tc>
        <w:tc>
          <w:tcPr>
            <w:tcW w:w="960" w:type="dxa"/>
            <w:noWrap/>
            <w:hideMark/>
          </w:tcPr>
          <w:p w:rsidR="00B41F3D" w:rsidRPr="00B41F3D" w:rsidRDefault="00B41F3D" w:rsidP="00B41F3D">
            <w:pPr>
              <w:ind w:firstLine="0"/>
              <w:rPr>
                <w:ins w:id="7844" w:author="Nick.Tolimieri [2]" w:date="2022-09-27T11:52:00Z"/>
                <w:rFonts w:asciiTheme="minorHAnsi" w:eastAsiaTheme="minorHAnsi" w:hAnsiTheme="minorHAnsi" w:cstheme="minorBidi"/>
                <w:sz w:val="22"/>
                <w:szCs w:val="22"/>
                <w:rPrChange w:id="7845" w:author="Nick.Tolimieri [2]" w:date="2022-09-27T11:52:00Z">
                  <w:rPr>
                    <w:ins w:id="7846" w:author="Nick.Tolimieri [2]" w:date="2022-09-27T11:52:00Z"/>
                    <w:rFonts w:ascii="Calibri" w:hAnsi="Calibri" w:cs="Calibri"/>
                    <w:color w:val="000000"/>
                    <w:sz w:val="22"/>
                    <w:szCs w:val="22"/>
                  </w:rPr>
                </w:rPrChange>
              </w:rPr>
              <w:pPrChange w:id="7847" w:author="Nick.Tolimieri [2]" w:date="2022-09-27T11:52:00Z">
                <w:pPr>
                  <w:jc w:val="right"/>
                </w:pPr>
              </w:pPrChange>
            </w:pPr>
            <w:ins w:id="7848" w:author="Nick.Tolimieri [2]" w:date="2022-09-27T11:52:00Z">
              <w:r w:rsidRPr="00B41F3D">
                <w:rPr>
                  <w:rFonts w:asciiTheme="minorHAnsi" w:eastAsiaTheme="minorHAnsi" w:hAnsiTheme="minorHAnsi" w:cstheme="minorBidi"/>
                  <w:sz w:val="22"/>
                  <w:szCs w:val="22"/>
                  <w:rPrChange w:id="7849" w:author="Nick.Tolimieri [2]" w:date="2022-09-27T11:52:00Z">
                    <w:rPr>
                      <w:rFonts w:ascii="Calibri" w:hAnsi="Calibri" w:cs="Calibri"/>
                      <w:color w:val="000000"/>
                      <w:sz w:val="22"/>
                      <w:szCs w:val="22"/>
                    </w:rPr>
                  </w:rPrChange>
                </w:rPr>
                <w:t>35</w:t>
              </w:r>
            </w:ins>
          </w:p>
        </w:tc>
        <w:tc>
          <w:tcPr>
            <w:tcW w:w="960" w:type="dxa"/>
            <w:noWrap/>
            <w:hideMark/>
          </w:tcPr>
          <w:p w:rsidR="00B41F3D" w:rsidRPr="00B41F3D" w:rsidRDefault="00B41F3D" w:rsidP="00B41F3D">
            <w:pPr>
              <w:ind w:firstLine="0"/>
              <w:rPr>
                <w:ins w:id="7850" w:author="Nick.Tolimieri [2]" w:date="2022-09-27T11:52:00Z"/>
                <w:rFonts w:asciiTheme="minorHAnsi" w:eastAsiaTheme="minorHAnsi" w:hAnsiTheme="minorHAnsi" w:cstheme="minorBidi"/>
                <w:sz w:val="22"/>
                <w:szCs w:val="22"/>
                <w:rPrChange w:id="7851" w:author="Nick.Tolimieri [2]" w:date="2022-09-27T11:52:00Z">
                  <w:rPr>
                    <w:ins w:id="7852" w:author="Nick.Tolimieri [2]" w:date="2022-09-27T11:52:00Z"/>
                    <w:rFonts w:ascii="Calibri" w:hAnsi="Calibri" w:cs="Calibri"/>
                    <w:color w:val="000000"/>
                    <w:sz w:val="22"/>
                    <w:szCs w:val="22"/>
                  </w:rPr>
                </w:rPrChange>
              </w:rPr>
              <w:pPrChange w:id="7853" w:author="Nick.Tolimieri [2]" w:date="2022-09-27T11:52:00Z">
                <w:pPr>
                  <w:jc w:val="right"/>
                </w:pPr>
              </w:pPrChange>
            </w:pPr>
            <w:ins w:id="7854" w:author="Nick.Tolimieri [2]" w:date="2022-09-27T11:52:00Z">
              <w:r w:rsidRPr="00B41F3D">
                <w:rPr>
                  <w:rFonts w:asciiTheme="minorHAnsi" w:eastAsiaTheme="minorHAnsi" w:hAnsiTheme="minorHAnsi" w:cstheme="minorBidi"/>
                  <w:sz w:val="22"/>
                  <w:szCs w:val="22"/>
                  <w:rPrChange w:id="7855" w:author="Nick.Tolimieri [2]" w:date="2022-09-27T11:52:00Z">
                    <w:rPr>
                      <w:rFonts w:ascii="Calibri" w:hAnsi="Calibri" w:cs="Calibri"/>
                      <w:color w:val="000000"/>
                      <w:sz w:val="22"/>
                      <w:szCs w:val="22"/>
                    </w:rPr>
                  </w:rPrChange>
                </w:rPr>
                <w:t>2</w:t>
              </w:r>
            </w:ins>
          </w:p>
        </w:tc>
        <w:tc>
          <w:tcPr>
            <w:tcW w:w="960" w:type="dxa"/>
            <w:noWrap/>
            <w:hideMark/>
          </w:tcPr>
          <w:p w:rsidR="00B41F3D" w:rsidRPr="00B41F3D" w:rsidRDefault="00B41F3D" w:rsidP="00B41F3D">
            <w:pPr>
              <w:ind w:firstLine="0"/>
              <w:rPr>
                <w:ins w:id="7856" w:author="Nick.Tolimieri [2]" w:date="2022-09-27T11:52:00Z"/>
                <w:rFonts w:asciiTheme="minorHAnsi" w:eastAsiaTheme="minorHAnsi" w:hAnsiTheme="minorHAnsi" w:cstheme="minorBidi"/>
                <w:sz w:val="22"/>
                <w:szCs w:val="22"/>
                <w:rPrChange w:id="7857" w:author="Nick.Tolimieri [2]" w:date="2022-09-27T11:52:00Z">
                  <w:rPr>
                    <w:ins w:id="7858" w:author="Nick.Tolimieri [2]" w:date="2022-09-27T11:52:00Z"/>
                    <w:rFonts w:ascii="Calibri" w:hAnsi="Calibri" w:cs="Calibri"/>
                    <w:color w:val="000000"/>
                    <w:sz w:val="22"/>
                    <w:szCs w:val="22"/>
                  </w:rPr>
                </w:rPrChange>
              </w:rPr>
              <w:pPrChange w:id="7859" w:author="Nick.Tolimieri [2]" w:date="2022-09-27T11:52:00Z">
                <w:pPr>
                  <w:jc w:val="right"/>
                </w:pPr>
              </w:pPrChange>
            </w:pPr>
            <w:ins w:id="7860" w:author="Nick.Tolimieri [2]" w:date="2022-09-27T11:52:00Z">
              <w:r w:rsidRPr="00B41F3D">
                <w:rPr>
                  <w:rFonts w:asciiTheme="minorHAnsi" w:eastAsiaTheme="minorHAnsi" w:hAnsiTheme="minorHAnsi" w:cstheme="minorBidi"/>
                  <w:sz w:val="22"/>
                  <w:szCs w:val="22"/>
                  <w:rPrChange w:id="7861" w:author="Nick.Tolimieri [2]" w:date="2022-09-27T11:52:00Z">
                    <w:rPr>
                      <w:rFonts w:ascii="Calibri" w:hAnsi="Calibri" w:cs="Calibri"/>
                      <w:color w:val="000000"/>
                      <w:sz w:val="22"/>
                      <w:szCs w:val="22"/>
                    </w:rPr>
                  </w:rPrChange>
                </w:rPr>
                <w:t>30</w:t>
              </w:r>
            </w:ins>
          </w:p>
        </w:tc>
        <w:tc>
          <w:tcPr>
            <w:tcW w:w="960" w:type="dxa"/>
            <w:noWrap/>
            <w:hideMark/>
          </w:tcPr>
          <w:p w:rsidR="00B41F3D" w:rsidRPr="00B41F3D" w:rsidRDefault="00B41F3D" w:rsidP="00B41F3D">
            <w:pPr>
              <w:ind w:firstLine="0"/>
              <w:rPr>
                <w:ins w:id="7862" w:author="Nick.Tolimieri [2]" w:date="2022-09-27T11:52:00Z"/>
                <w:rFonts w:asciiTheme="minorHAnsi" w:eastAsiaTheme="minorHAnsi" w:hAnsiTheme="minorHAnsi" w:cstheme="minorBidi"/>
                <w:sz w:val="22"/>
                <w:szCs w:val="22"/>
                <w:rPrChange w:id="7863" w:author="Nick.Tolimieri [2]" w:date="2022-09-27T11:52:00Z">
                  <w:rPr>
                    <w:ins w:id="7864" w:author="Nick.Tolimieri [2]" w:date="2022-09-27T11:52:00Z"/>
                    <w:rFonts w:ascii="Calibri" w:hAnsi="Calibri" w:cs="Calibri"/>
                    <w:color w:val="000000"/>
                    <w:sz w:val="22"/>
                    <w:szCs w:val="22"/>
                  </w:rPr>
                </w:rPrChange>
              </w:rPr>
              <w:pPrChange w:id="7865" w:author="Nick.Tolimieri [2]" w:date="2022-09-27T11:52:00Z">
                <w:pPr>
                  <w:jc w:val="right"/>
                </w:pPr>
              </w:pPrChange>
            </w:pPr>
            <w:ins w:id="7866" w:author="Nick.Tolimieri [2]" w:date="2022-09-27T11:52:00Z">
              <w:r w:rsidRPr="00B41F3D">
                <w:rPr>
                  <w:rFonts w:asciiTheme="minorHAnsi" w:eastAsiaTheme="minorHAnsi" w:hAnsiTheme="minorHAnsi" w:cstheme="minorBidi"/>
                  <w:sz w:val="22"/>
                  <w:szCs w:val="22"/>
                  <w:rPrChange w:id="7867" w:author="Nick.Tolimieri [2]" w:date="2022-09-27T11:52:00Z">
                    <w:rPr>
                      <w:rFonts w:ascii="Calibri" w:hAnsi="Calibri" w:cs="Calibri"/>
                      <w:color w:val="000000"/>
                      <w:sz w:val="22"/>
                      <w:szCs w:val="22"/>
                    </w:rPr>
                  </w:rPrChange>
                </w:rPr>
                <w:t>8</w:t>
              </w:r>
            </w:ins>
          </w:p>
        </w:tc>
        <w:tc>
          <w:tcPr>
            <w:tcW w:w="960" w:type="dxa"/>
            <w:noWrap/>
            <w:hideMark/>
          </w:tcPr>
          <w:p w:rsidR="00B41F3D" w:rsidRPr="00B41F3D" w:rsidRDefault="00B41F3D" w:rsidP="00B41F3D">
            <w:pPr>
              <w:ind w:firstLine="0"/>
              <w:rPr>
                <w:ins w:id="7868" w:author="Nick.Tolimieri [2]" w:date="2022-09-27T11:52:00Z"/>
                <w:rFonts w:asciiTheme="minorHAnsi" w:eastAsiaTheme="minorHAnsi" w:hAnsiTheme="minorHAnsi" w:cstheme="minorBidi"/>
                <w:sz w:val="22"/>
                <w:szCs w:val="22"/>
                <w:rPrChange w:id="7869" w:author="Nick.Tolimieri [2]" w:date="2022-09-27T11:52:00Z">
                  <w:rPr>
                    <w:ins w:id="7870" w:author="Nick.Tolimieri [2]" w:date="2022-09-27T11:52:00Z"/>
                    <w:rFonts w:ascii="Calibri" w:hAnsi="Calibri" w:cs="Calibri"/>
                    <w:color w:val="000000"/>
                    <w:sz w:val="22"/>
                    <w:szCs w:val="22"/>
                  </w:rPr>
                </w:rPrChange>
              </w:rPr>
              <w:pPrChange w:id="7871" w:author="Nick.Tolimieri [2]" w:date="2022-09-27T11:52:00Z">
                <w:pPr>
                  <w:jc w:val="right"/>
                </w:pPr>
              </w:pPrChange>
            </w:pPr>
            <w:ins w:id="7872" w:author="Nick.Tolimieri [2]" w:date="2022-09-27T11:52:00Z">
              <w:r w:rsidRPr="00B41F3D">
                <w:rPr>
                  <w:rFonts w:asciiTheme="minorHAnsi" w:eastAsiaTheme="minorHAnsi" w:hAnsiTheme="minorHAnsi" w:cstheme="minorBidi"/>
                  <w:sz w:val="22"/>
                  <w:szCs w:val="22"/>
                  <w:rPrChange w:id="7873" w:author="Nick.Tolimieri [2]" w:date="2022-09-27T11:52:00Z">
                    <w:rPr>
                      <w:rFonts w:ascii="Calibri" w:hAnsi="Calibri" w:cs="Calibri"/>
                      <w:color w:val="000000"/>
                      <w:sz w:val="22"/>
                      <w:szCs w:val="22"/>
                    </w:rPr>
                  </w:rPrChange>
                </w:rPr>
                <w:t>22</w:t>
              </w:r>
            </w:ins>
          </w:p>
        </w:tc>
        <w:tc>
          <w:tcPr>
            <w:tcW w:w="960" w:type="dxa"/>
            <w:noWrap/>
            <w:hideMark/>
          </w:tcPr>
          <w:p w:rsidR="00B41F3D" w:rsidRPr="00B41F3D" w:rsidRDefault="00B41F3D" w:rsidP="00B41F3D">
            <w:pPr>
              <w:ind w:firstLine="0"/>
              <w:rPr>
                <w:ins w:id="7874" w:author="Nick.Tolimieri [2]" w:date="2022-09-27T11:52:00Z"/>
                <w:rFonts w:asciiTheme="minorHAnsi" w:eastAsiaTheme="minorHAnsi" w:hAnsiTheme="minorHAnsi" w:cstheme="minorBidi"/>
                <w:sz w:val="22"/>
                <w:szCs w:val="22"/>
                <w:rPrChange w:id="7875" w:author="Nick.Tolimieri [2]" w:date="2022-09-27T11:52:00Z">
                  <w:rPr>
                    <w:ins w:id="7876" w:author="Nick.Tolimieri [2]" w:date="2022-09-27T11:52:00Z"/>
                    <w:rFonts w:ascii="Calibri" w:hAnsi="Calibri" w:cs="Calibri"/>
                    <w:color w:val="000000"/>
                    <w:sz w:val="22"/>
                    <w:szCs w:val="22"/>
                  </w:rPr>
                </w:rPrChange>
              </w:rPr>
              <w:pPrChange w:id="7877" w:author="Nick.Tolimieri [2]" w:date="2022-09-27T11:52:00Z">
                <w:pPr>
                  <w:jc w:val="right"/>
                </w:pPr>
              </w:pPrChange>
            </w:pPr>
            <w:ins w:id="7878" w:author="Nick.Tolimieri [2]" w:date="2022-09-27T11:52:00Z">
              <w:r w:rsidRPr="00B41F3D">
                <w:rPr>
                  <w:rFonts w:asciiTheme="minorHAnsi" w:eastAsiaTheme="minorHAnsi" w:hAnsiTheme="minorHAnsi" w:cstheme="minorBidi"/>
                  <w:sz w:val="22"/>
                  <w:szCs w:val="22"/>
                  <w:rPrChange w:id="7879" w:author="Nick.Tolimieri [2]" w:date="2022-09-27T11:52:00Z">
                    <w:rPr>
                      <w:rFonts w:ascii="Calibri" w:hAnsi="Calibri" w:cs="Calibri"/>
                      <w:color w:val="000000"/>
                      <w:sz w:val="22"/>
                      <w:szCs w:val="22"/>
                    </w:rPr>
                  </w:rPrChange>
                </w:rPr>
                <w:t>2.44</w:t>
              </w:r>
            </w:ins>
          </w:p>
        </w:tc>
        <w:tc>
          <w:tcPr>
            <w:tcW w:w="960" w:type="dxa"/>
            <w:noWrap/>
            <w:hideMark/>
          </w:tcPr>
          <w:p w:rsidR="00B41F3D" w:rsidRPr="00B41F3D" w:rsidRDefault="00B41F3D" w:rsidP="00B41F3D">
            <w:pPr>
              <w:ind w:firstLine="0"/>
              <w:rPr>
                <w:ins w:id="7880" w:author="Nick.Tolimieri [2]" w:date="2022-09-27T11:52:00Z"/>
                <w:rFonts w:asciiTheme="minorHAnsi" w:eastAsiaTheme="minorHAnsi" w:hAnsiTheme="minorHAnsi" w:cstheme="minorBidi"/>
                <w:sz w:val="22"/>
                <w:szCs w:val="22"/>
                <w:rPrChange w:id="7881" w:author="Nick.Tolimieri [2]" w:date="2022-09-27T11:52:00Z">
                  <w:rPr>
                    <w:ins w:id="7882" w:author="Nick.Tolimieri [2]" w:date="2022-09-27T11:52:00Z"/>
                    <w:rFonts w:ascii="Calibri" w:hAnsi="Calibri" w:cs="Calibri"/>
                    <w:color w:val="000000"/>
                    <w:sz w:val="22"/>
                    <w:szCs w:val="22"/>
                  </w:rPr>
                </w:rPrChange>
              </w:rPr>
              <w:pPrChange w:id="7883" w:author="Nick.Tolimieri [2]" w:date="2022-09-27T11:52:00Z">
                <w:pPr>
                  <w:jc w:val="right"/>
                </w:pPr>
              </w:pPrChange>
            </w:pPr>
            <w:ins w:id="7884" w:author="Nick.Tolimieri [2]" w:date="2022-09-27T11:52:00Z">
              <w:r w:rsidRPr="00B41F3D">
                <w:rPr>
                  <w:rFonts w:asciiTheme="minorHAnsi" w:eastAsiaTheme="minorHAnsi" w:hAnsiTheme="minorHAnsi" w:cstheme="minorBidi"/>
                  <w:sz w:val="22"/>
                  <w:szCs w:val="22"/>
                  <w:rPrChange w:id="7885" w:author="Nick.Tolimieri [2]" w:date="2022-09-27T11:52:00Z">
                    <w:rPr>
                      <w:rFonts w:ascii="Calibri" w:hAnsi="Calibri" w:cs="Calibri"/>
                      <w:color w:val="000000"/>
                      <w:sz w:val="22"/>
                      <w:szCs w:val="22"/>
                    </w:rPr>
                  </w:rPrChange>
                </w:rPr>
                <w:t>0.5</w:t>
              </w:r>
            </w:ins>
          </w:p>
        </w:tc>
      </w:tr>
      <w:tr w:rsidR="00B41F3D" w:rsidRPr="00B41F3D" w:rsidTr="00B41F3D">
        <w:trPr>
          <w:divId w:val="820847304"/>
          <w:trHeight w:val="300"/>
          <w:ins w:id="7886" w:author="Nick.Tolimieri [2]" w:date="2022-09-27T11:52:00Z"/>
        </w:trPr>
        <w:tc>
          <w:tcPr>
            <w:tcW w:w="960" w:type="dxa"/>
            <w:noWrap/>
            <w:hideMark/>
          </w:tcPr>
          <w:p w:rsidR="00B41F3D" w:rsidRPr="00B41F3D" w:rsidRDefault="00B41F3D" w:rsidP="00B41F3D">
            <w:pPr>
              <w:ind w:firstLine="0"/>
              <w:rPr>
                <w:ins w:id="7887" w:author="Nick.Tolimieri [2]" w:date="2022-09-27T11:52:00Z"/>
                <w:rFonts w:asciiTheme="minorHAnsi" w:eastAsiaTheme="minorHAnsi" w:hAnsiTheme="minorHAnsi" w:cstheme="minorBidi"/>
                <w:sz w:val="22"/>
                <w:szCs w:val="22"/>
                <w:rPrChange w:id="7888" w:author="Nick.Tolimieri [2]" w:date="2022-09-27T11:52:00Z">
                  <w:rPr>
                    <w:ins w:id="7889" w:author="Nick.Tolimieri [2]" w:date="2022-09-27T11:52:00Z"/>
                    <w:rFonts w:ascii="Calibri" w:hAnsi="Calibri" w:cs="Calibri"/>
                    <w:color w:val="000000"/>
                    <w:sz w:val="22"/>
                    <w:szCs w:val="22"/>
                  </w:rPr>
                </w:rPrChange>
              </w:rPr>
              <w:pPrChange w:id="7890" w:author="Nick.Tolimieri [2]" w:date="2022-09-27T11:52:00Z">
                <w:pPr/>
              </w:pPrChange>
            </w:pPr>
            <w:ins w:id="7891" w:author="Nick.Tolimieri [2]" w:date="2022-09-27T11:52:00Z">
              <w:r w:rsidRPr="00B41F3D">
                <w:rPr>
                  <w:rFonts w:asciiTheme="minorHAnsi" w:eastAsiaTheme="minorHAnsi" w:hAnsiTheme="minorHAnsi" w:cstheme="minorBidi"/>
                  <w:sz w:val="22"/>
                  <w:szCs w:val="22"/>
                  <w:rPrChange w:id="7892" w:author="Nick.Tolimieri [2]" w:date="2022-09-27T11:52:00Z">
                    <w:rPr>
                      <w:rFonts w:ascii="Calibri" w:hAnsi="Calibri" w:cs="Calibri"/>
                      <w:color w:val="000000"/>
                      <w:sz w:val="22"/>
                      <w:szCs w:val="22"/>
                    </w:rPr>
                  </w:rPrChange>
                </w:rPr>
                <w:t>Cape Alava</w:t>
              </w:r>
            </w:ins>
          </w:p>
        </w:tc>
        <w:tc>
          <w:tcPr>
            <w:tcW w:w="960" w:type="dxa"/>
            <w:noWrap/>
            <w:hideMark/>
          </w:tcPr>
          <w:p w:rsidR="00B41F3D" w:rsidRPr="00B41F3D" w:rsidRDefault="00B41F3D" w:rsidP="00B41F3D">
            <w:pPr>
              <w:ind w:firstLine="0"/>
              <w:rPr>
                <w:ins w:id="7893" w:author="Nick.Tolimieri [2]" w:date="2022-09-27T11:52:00Z"/>
                <w:rFonts w:asciiTheme="minorHAnsi" w:eastAsiaTheme="minorHAnsi" w:hAnsiTheme="minorHAnsi" w:cstheme="minorBidi"/>
                <w:sz w:val="22"/>
                <w:szCs w:val="22"/>
                <w:rPrChange w:id="7894" w:author="Nick.Tolimieri [2]" w:date="2022-09-27T11:52:00Z">
                  <w:rPr>
                    <w:ins w:id="7895" w:author="Nick.Tolimieri [2]" w:date="2022-09-27T11:52:00Z"/>
                    <w:rFonts w:ascii="Calibri" w:hAnsi="Calibri" w:cs="Calibri"/>
                    <w:color w:val="000000"/>
                    <w:sz w:val="22"/>
                    <w:szCs w:val="22"/>
                  </w:rPr>
                </w:rPrChange>
              </w:rPr>
              <w:pPrChange w:id="7896" w:author="Nick.Tolimieri [2]" w:date="2022-09-27T11:52:00Z">
                <w:pPr>
                  <w:jc w:val="right"/>
                </w:pPr>
              </w:pPrChange>
            </w:pPr>
            <w:ins w:id="7897" w:author="Nick.Tolimieri [2]" w:date="2022-09-27T11:52:00Z">
              <w:r w:rsidRPr="00B41F3D">
                <w:rPr>
                  <w:rFonts w:asciiTheme="minorHAnsi" w:eastAsiaTheme="minorHAnsi" w:hAnsiTheme="minorHAnsi" w:cstheme="minorBidi"/>
                  <w:sz w:val="22"/>
                  <w:szCs w:val="22"/>
                  <w:rPrChange w:id="7898" w:author="Nick.Tolimieri [2]" w:date="2022-09-27T11:52:00Z">
                    <w:rPr>
                      <w:rFonts w:ascii="Calibri" w:hAnsi="Calibri" w:cs="Calibri"/>
                      <w:color w:val="000000"/>
                      <w:sz w:val="22"/>
                      <w:szCs w:val="22"/>
                    </w:rPr>
                  </w:rPrChange>
                </w:rPr>
                <w:t>2014</w:t>
              </w:r>
            </w:ins>
          </w:p>
        </w:tc>
        <w:tc>
          <w:tcPr>
            <w:tcW w:w="960" w:type="dxa"/>
            <w:noWrap/>
            <w:hideMark/>
          </w:tcPr>
          <w:p w:rsidR="00B41F3D" w:rsidRPr="00B41F3D" w:rsidRDefault="00B41F3D" w:rsidP="00B41F3D">
            <w:pPr>
              <w:ind w:firstLine="0"/>
              <w:rPr>
                <w:ins w:id="7899" w:author="Nick.Tolimieri [2]" w:date="2022-09-27T11:52:00Z"/>
                <w:rFonts w:asciiTheme="minorHAnsi" w:eastAsiaTheme="minorHAnsi" w:hAnsiTheme="minorHAnsi" w:cstheme="minorBidi"/>
                <w:sz w:val="22"/>
                <w:szCs w:val="22"/>
                <w:rPrChange w:id="7900" w:author="Nick.Tolimieri [2]" w:date="2022-09-27T11:52:00Z">
                  <w:rPr>
                    <w:ins w:id="7901" w:author="Nick.Tolimieri [2]" w:date="2022-09-27T11:52:00Z"/>
                    <w:rFonts w:ascii="Calibri" w:hAnsi="Calibri" w:cs="Calibri"/>
                    <w:color w:val="000000"/>
                    <w:sz w:val="22"/>
                    <w:szCs w:val="22"/>
                  </w:rPr>
                </w:rPrChange>
              </w:rPr>
              <w:pPrChange w:id="7902" w:author="Nick.Tolimieri [2]" w:date="2022-09-27T11:52:00Z">
                <w:pPr>
                  <w:jc w:val="right"/>
                </w:pPr>
              </w:pPrChange>
            </w:pPr>
            <w:ins w:id="7903" w:author="Nick.Tolimieri [2]" w:date="2022-09-27T11:52:00Z">
              <w:r w:rsidRPr="00B41F3D">
                <w:rPr>
                  <w:rFonts w:asciiTheme="minorHAnsi" w:eastAsiaTheme="minorHAnsi" w:hAnsiTheme="minorHAnsi" w:cstheme="minorBidi"/>
                  <w:sz w:val="22"/>
                  <w:szCs w:val="22"/>
                  <w:rPrChange w:id="7904" w:author="Nick.Tolimieri [2]" w:date="2022-09-27T11:52:00Z">
                    <w:rPr>
                      <w:rFonts w:ascii="Calibri" w:hAnsi="Calibri" w:cs="Calibri"/>
                      <w:color w:val="000000"/>
                      <w:sz w:val="22"/>
                      <w:szCs w:val="22"/>
                    </w:rPr>
                  </w:rPrChange>
                </w:rPr>
                <w:t>4</w:t>
              </w:r>
            </w:ins>
          </w:p>
        </w:tc>
        <w:tc>
          <w:tcPr>
            <w:tcW w:w="960" w:type="dxa"/>
            <w:noWrap/>
            <w:hideMark/>
          </w:tcPr>
          <w:p w:rsidR="00B41F3D" w:rsidRPr="00B41F3D" w:rsidRDefault="00B41F3D" w:rsidP="00B41F3D">
            <w:pPr>
              <w:ind w:firstLine="0"/>
              <w:rPr>
                <w:ins w:id="7905" w:author="Nick.Tolimieri [2]" w:date="2022-09-27T11:52:00Z"/>
                <w:rFonts w:asciiTheme="minorHAnsi" w:eastAsiaTheme="minorHAnsi" w:hAnsiTheme="minorHAnsi" w:cstheme="minorBidi"/>
                <w:sz w:val="22"/>
                <w:szCs w:val="22"/>
                <w:rPrChange w:id="7906" w:author="Nick.Tolimieri [2]" w:date="2022-09-27T11:52:00Z">
                  <w:rPr>
                    <w:ins w:id="7907" w:author="Nick.Tolimieri [2]" w:date="2022-09-27T11:52:00Z"/>
                    <w:rFonts w:ascii="Calibri" w:hAnsi="Calibri" w:cs="Calibri"/>
                    <w:color w:val="000000"/>
                    <w:sz w:val="22"/>
                    <w:szCs w:val="22"/>
                  </w:rPr>
                </w:rPrChange>
              </w:rPr>
              <w:pPrChange w:id="7908" w:author="Nick.Tolimieri [2]" w:date="2022-09-27T11:52:00Z">
                <w:pPr>
                  <w:jc w:val="right"/>
                </w:pPr>
              </w:pPrChange>
            </w:pPr>
            <w:ins w:id="7909" w:author="Nick.Tolimieri [2]" w:date="2022-09-27T11:52:00Z">
              <w:r w:rsidRPr="00B41F3D">
                <w:rPr>
                  <w:rFonts w:asciiTheme="minorHAnsi" w:eastAsiaTheme="minorHAnsi" w:hAnsiTheme="minorHAnsi" w:cstheme="minorBidi"/>
                  <w:sz w:val="22"/>
                  <w:szCs w:val="22"/>
                  <w:rPrChange w:id="7910" w:author="Nick.Tolimieri [2]" w:date="2022-09-27T11:52:00Z">
                    <w:rPr>
                      <w:rFonts w:ascii="Calibri" w:hAnsi="Calibri" w:cs="Calibri"/>
                      <w:color w:val="000000"/>
                      <w:sz w:val="22"/>
                      <w:szCs w:val="22"/>
                    </w:rPr>
                  </w:rPrChange>
                </w:rPr>
                <w:t>97</w:t>
              </w:r>
            </w:ins>
          </w:p>
        </w:tc>
        <w:tc>
          <w:tcPr>
            <w:tcW w:w="960" w:type="dxa"/>
            <w:noWrap/>
            <w:hideMark/>
          </w:tcPr>
          <w:p w:rsidR="00B41F3D" w:rsidRPr="00B41F3D" w:rsidRDefault="00B41F3D" w:rsidP="00B41F3D">
            <w:pPr>
              <w:ind w:firstLine="0"/>
              <w:rPr>
                <w:ins w:id="7911" w:author="Nick.Tolimieri [2]" w:date="2022-09-27T11:52:00Z"/>
                <w:rFonts w:asciiTheme="minorHAnsi" w:eastAsiaTheme="minorHAnsi" w:hAnsiTheme="minorHAnsi" w:cstheme="minorBidi"/>
                <w:sz w:val="22"/>
                <w:szCs w:val="22"/>
                <w:rPrChange w:id="7912" w:author="Nick.Tolimieri [2]" w:date="2022-09-27T11:52:00Z">
                  <w:rPr>
                    <w:ins w:id="7913" w:author="Nick.Tolimieri [2]" w:date="2022-09-27T11:52:00Z"/>
                    <w:rFonts w:ascii="Calibri" w:hAnsi="Calibri" w:cs="Calibri"/>
                    <w:color w:val="000000"/>
                    <w:sz w:val="22"/>
                    <w:szCs w:val="22"/>
                  </w:rPr>
                </w:rPrChange>
              </w:rPr>
              <w:pPrChange w:id="7914" w:author="Nick.Tolimieri [2]" w:date="2022-09-27T11:52:00Z">
                <w:pPr>
                  <w:jc w:val="right"/>
                </w:pPr>
              </w:pPrChange>
            </w:pPr>
            <w:ins w:id="7915" w:author="Nick.Tolimieri [2]" w:date="2022-09-27T11:52:00Z">
              <w:r w:rsidRPr="00B41F3D">
                <w:rPr>
                  <w:rFonts w:asciiTheme="minorHAnsi" w:eastAsiaTheme="minorHAnsi" w:hAnsiTheme="minorHAnsi" w:cstheme="minorBidi"/>
                  <w:sz w:val="22"/>
                  <w:szCs w:val="22"/>
                  <w:rPrChange w:id="7916" w:author="Nick.Tolimieri [2]" w:date="2022-09-27T11:52:00Z">
                    <w:rPr>
                      <w:rFonts w:ascii="Calibri" w:hAnsi="Calibri" w:cs="Calibri"/>
                      <w:color w:val="000000"/>
                      <w:sz w:val="22"/>
                      <w:szCs w:val="22"/>
                    </w:rPr>
                  </w:rPrChange>
                </w:rPr>
                <w:t>3</w:t>
              </w:r>
            </w:ins>
          </w:p>
        </w:tc>
        <w:tc>
          <w:tcPr>
            <w:tcW w:w="960" w:type="dxa"/>
            <w:noWrap/>
            <w:hideMark/>
          </w:tcPr>
          <w:p w:rsidR="00B41F3D" w:rsidRPr="00B41F3D" w:rsidRDefault="00B41F3D" w:rsidP="00B41F3D">
            <w:pPr>
              <w:ind w:firstLine="0"/>
              <w:rPr>
                <w:ins w:id="7917" w:author="Nick.Tolimieri [2]" w:date="2022-09-27T11:52:00Z"/>
                <w:rFonts w:asciiTheme="minorHAnsi" w:eastAsiaTheme="minorHAnsi" w:hAnsiTheme="minorHAnsi" w:cstheme="minorBidi"/>
                <w:sz w:val="22"/>
                <w:szCs w:val="22"/>
                <w:rPrChange w:id="7918" w:author="Nick.Tolimieri [2]" w:date="2022-09-27T11:52:00Z">
                  <w:rPr>
                    <w:ins w:id="7919" w:author="Nick.Tolimieri [2]" w:date="2022-09-27T11:52:00Z"/>
                    <w:rFonts w:ascii="Calibri" w:hAnsi="Calibri" w:cs="Calibri"/>
                    <w:color w:val="000000"/>
                    <w:sz w:val="22"/>
                    <w:szCs w:val="22"/>
                  </w:rPr>
                </w:rPrChange>
              </w:rPr>
              <w:pPrChange w:id="7920" w:author="Nick.Tolimieri [2]" w:date="2022-09-27T11:52:00Z">
                <w:pPr>
                  <w:jc w:val="right"/>
                </w:pPr>
              </w:pPrChange>
            </w:pPr>
            <w:ins w:id="7921" w:author="Nick.Tolimieri [2]" w:date="2022-09-27T11:52:00Z">
              <w:r w:rsidRPr="00B41F3D">
                <w:rPr>
                  <w:rFonts w:asciiTheme="minorHAnsi" w:eastAsiaTheme="minorHAnsi" w:hAnsiTheme="minorHAnsi" w:cstheme="minorBidi"/>
                  <w:sz w:val="22"/>
                  <w:szCs w:val="22"/>
                  <w:rPrChange w:id="7922" w:author="Nick.Tolimieri [2]" w:date="2022-09-27T11:52:00Z">
                    <w:rPr>
                      <w:rFonts w:ascii="Calibri" w:hAnsi="Calibri" w:cs="Calibri"/>
                      <w:color w:val="000000"/>
                      <w:sz w:val="22"/>
                      <w:szCs w:val="22"/>
                    </w:rPr>
                  </w:rPrChange>
                </w:rPr>
                <w:t>95</w:t>
              </w:r>
            </w:ins>
          </w:p>
        </w:tc>
        <w:tc>
          <w:tcPr>
            <w:tcW w:w="960" w:type="dxa"/>
            <w:noWrap/>
            <w:hideMark/>
          </w:tcPr>
          <w:p w:rsidR="00B41F3D" w:rsidRPr="00B41F3D" w:rsidRDefault="00B41F3D" w:rsidP="00B41F3D">
            <w:pPr>
              <w:ind w:firstLine="0"/>
              <w:rPr>
                <w:ins w:id="7923" w:author="Nick.Tolimieri [2]" w:date="2022-09-27T11:52:00Z"/>
                <w:rFonts w:asciiTheme="minorHAnsi" w:eastAsiaTheme="minorHAnsi" w:hAnsiTheme="minorHAnsi" w:cstheme="minorBidi"/>
                <w:sz w:val="22"/>
                <w:szCs w:val="22"/>
                <w:rPrChange w:id="7924" w:author="Nick.Tolimieri [2]" w:date="2022-09-27T11:52:00Z">
                  <w:rPr>
                    <w:ins w:id="7925" w:author="Nick.Tolimieri [2]" w:date="2022-09-27T11:52:00Z"/>
                    <w:rFonts w:ascii="Calibri" w:hAnsi="Calibri" w:cs="Calibri"/>
                    <w:color w:val="000000"/>
                    <w:sz w:val="22"/>
                    <w:szCs w:val="22"/>
                  </w:rPr>
                </w:rPrChange>
              </w:rPr>
              <w:pPrChange w:id="7926" w:author="Nick.Tolimieri [2]" w:date="2022-09-27T11:52:00Z">
                <w:pPr>
                  <w:jc w:val="right"/>
                </w:pPr>
              </w:pPrChange>
            </w:pPr>
            <w:ins w:id="7927" w:author="Nick.Tolimieri [2]" w:date="2022-09-27T11:52:00Z">
              <w:r w:rsidRPr="00B41F3D">
                <w:rPr>
                  <w:rFonts w:asciiTheme="minorHAnsi" w:eastAsiaTheme="minorHAnsi" w:hAnsiTheme="minorHAnsi" w:cstheme="minorBidi"/>
                  <w:sz w:val="22"/>
                  <w:szCs w:val="22"/>
                  <w:rPrChange w:id="7928" w:author="Nick.Tolimieri [2]" w:date="2022-09-27T11:52:00Z">
                    <w:rPr>
                      <w:rFonts w:ascii="Calibri" w:hAnsi="Calibri" w:cs="Calibri"/>
                      <w:color w:val="000000"/>
                      <w:sz w:val="22"/>
                      <w:szCs w:val="22"/>
                    </w:rPr>
                  </w:rPrChange>
                </w:rPr>
                <w:t>23</w:t>
              </w:r>
            </w:ins>
          </w:p>
        </w:tc>
        <w:tc>
          <w:tcPr>
            <w:tcW w:w="960" w:type="dxa"/>
            <w:noWrap/>
            <w:hideMark/>
          </w:tcPr>
          <w:p w:rsidR="00B41F3D" w:rsidRPr="00B41F3D" w:rsidRDefault="00B41F3D" w:rsidP="00B41F3D">
            <w:pPr>
              <w:ind w:firstLine="0"/>
              <w:rPr>
                <w:ins w:id="7929" w:author="Nick.Tolimieri [2]" w:date="2022-09-27T11:52:00Z"/>
                <w:rFonts w:asciiTheme="minorHAnsi" w:eastAsiaTheme="minorHAnsi" w:hAnsiTheme="minorHAnsi" w:cstheme="minorBidi"/>
                <w:sz w:val="22"/>
                <w:szCs w:val="22"/>
                <w:rPrChange w:id="7930" w:author="Nick.Tolimieri [2]" w:date="2022-09-27T11:52:00Z">
                  <w:rPr>
                    <w:ins w:id="7931" w:author="Nick.Tolimieri [2]" w:date="2022-09-27T11:52:00Z"/>
                    <w:rFonts w:ascii="Calibri" w:hAnsi="Calibri" w:cs="Calibri"/>
                    <w:color w:val="000000"/>
                    <w:sz w:val="22"/>
                    <w:szCs w:val="22"/>
                  </w:rPr>
                </w:rPrChange>
              </w:rPr>
              <w:pPrChange w:id="7932" w:author="Nick.Tolimieri [2]" w:date="2022-09-27T11:52:00Z">
                <w:pPr>
                  <w:jc w:val="right"/>
                </w:pPr>
              </w:pPrChange>
            </w:pPr>
            <w:ins w:id="7933" w:author="Nick.Tolimieri [2]" w:date="2022-09-27T11:52:00Z">
              <w:r w:rsidRPr="00B41F3D">
                <w:rPr>
                  <w:rFonts w:asciiTheme="minorHAnsi" w:eastAsiaTheme="minorHAnsi" w:hAnsiTheme="minorHAnsi" w:cstheme="minorBidi"/>
                  <w:sz w:val="22"/>
                  <w:szCs w:val="22"/>
                  <w:rPrChange w:id="7934" w:author="Nick.Tolimieri [2]" w:date="2022-09-27T11:52:00Z">
                    <w:rPr>
                      <w:rFonts w:ascii="Calibri" w:hAnsi="Calibri" w:cs="Calibri"/>
                      <w:color w:val="000000"/>
                      <w:sz w:val="22"/>
                      <w:szCs w:val="22"/>
                    </w:rPr>
                  </w:rPrChange>
                </w:rPr>
                <w:t>47</w:t>
              </w:r>
            </w:ins>
          </w:p>
        </w:tc>
        <w:tc>
          <w:tcPr>
            <w:tcW w:w="960" w:type="dxa"/>
            <w:noWrap/>
            <w:hideMark/>
          </w:tcPr>
          <w:p w:rsidR="00B41F3D" w:rsidRPr="00B41F3D" w:rsidRDefault="00B41F3D" w:rsidP="00B41F3D">
            <w:pPr>
              <w:ind w:firstLine="0"/>
              <w:rPr>
                <w:ins w:id="7935" w:author="Nick.Tolimieri [2]" w:date="2022-09-27T11:52:00Z"/>
                <w:rFonts w:asciiTheme="minorHAnsi" w:eastAsiaTheme="minorHAnsi" w:hAnsiTheme="minorHAnsi" w:cstheme="minorBidi"/>
                <w:sz w:val="22"/>
                <w:szCs w:val="22"/>
                <w:rPrChange w:id="7936" w:author="Nick.Tolimieri [2]" w:date="2022-09-27T11:52:00Z">
                  <w:rPr>
                    <w:ins w:id="7937" w:author="Nick.Tolimieri [2]" w:date="2022-09-27T11:52:00Z"/>
                    <w:rFonts w:ascii="Calibri" w:hAnsi="Calibri" w:cs="Calibri"/>
                    <w:color w:val="000000"/>
                    <w:sz w:val="22"/>
                    <w:szCs w:val="22"/>
                  </w:rPr>
                </w:rPrChange>
              </w:rPr>
              <w:pPrChange w:id="7938" w:author="Nick.Tolimieri [2]" w:date="2022-09-27T11:52:00Z">
                <w:pPr>
                  <w:jc w:val="right"/>
                </w:pPr>
              </w:pPrChange>
            </w:pPr>
            <w:ins w:id="7939" w:author="Nick.Tolimieri [2]" w:date="2022-09-27T11:52:00Z">
              <w:r w:rsidRPr="00B41F3D">
                <w:rPr>
                  <w:rFonts w:asciiTheme="minorHAnsi" w:eastAsiaTheme="minorHAnsi" w:hAnsiTheme="minorHAnsi" w:cstheme="minorBidi"/>
                  <w:sz w:val="22"/>
                  <w:szCs w:val="22"/>
                  <w:rPrChange w:id="7940" w:author="Nick.Tolimieri [2]" w:date="2022-09-27T11:52:00Z">
                    <w:rPr>
                      <w:rFonts w:ascii="Calibri" w:hAnsi="Calibri" w:cs="Calibri"/>
                      <w:color w:val="000000"/>
                      <w:sz w:val="22"/>
                      <w:szCs w:val="22"/>
                    </w:rPr>
                  </w:rPrChange>
                </w:rPr>
                <w:t>2.41</w:t>
              </w:r>
            </w:ins>
          </w:p>
        </w:tc>
        <w:tc>
          <w:tcPr>
            <w:tcW w:w="960" w:type="dxa"/>
            <w:noWrap/>
            <w:hideMark/>
          </w:tcPr>
          <w:p w:rsidR="00B41F3D" w:rsidRPr="00B41F3D" w:rsidRDefault="00B41F3D" w:rsidP="00B41F3D">
            <w:pPr>
              <w:ind w:firstLine="0"/>
              <w:rPr>
                <w:ins w:id="7941" w:author="Nick.Tolimieri [2]" w:date="2022-09-27T11:52:00Z"/>
                <w:rFonts w:asciiTheme="minorHAnsi" w:eastAsiaTheme="minorHAnsi" w:hAnsiTheme="minorHAnsi" w:cstheme="minorBidi"/>
                <w:sz w:val="22"/>
                <w:szCs w:val="22"/>
                <w:rPrChange w:id="7942" w:author="Nick.Tolimieri [2]" w:date="2022-09-27T11:52:00Z">
                  <w:rPr>
                    <w:ins w:id="7943" w:author="Nick.Tolimieri [2]" w:date="2022-09-27T11:52:00Z"/>
                    <w:rFonts w:ascii="Calibri" w:hAnsi="Calibri" w:cs="Calibri"/>
                    <w:color w:val="000000"/>
                    <w:sz w:val="22"/>
                    <w:szCs w:val="22"/>
                  </w:rPr>
                </w:rPrChange>
              </w:rPr>
              <w:pPrChange w:id="7944" w:author="Nick.Tolimieri [2]" w:date="2022-09-27T11:52:00Z">
                <w:pPr>
                  <w:jc w:val="right"/>
                </w:pPr>
              </w:pPrChange>
            </w:pPr>
            <w:ins w:id="7945" w:author="Nick.Tolimieri [2]" w:date="2022-09-27T11:52:00Z">
              <w:r w:rsidRPr="00B41F3D">
                <w:rPr>
                  <w:rFonts w:asciiTheme="minorHAnsi" w:eastAsiaTheme="minorHAnsi" w:hAnsiTheme="minorHAnsi" w:cstheme="minorBidi"/>
                  <w:sz w:val="22"/>
                  <w:szCs w:val="22"/>
                  <w:rPrChange w:id="7946" w:author="Nick.Tolimieri [2]" w:date="2022-09-27T11:52:00Z">
                    <w:rPr>
                      <w:rFonts w:ascii="Calibri" w:hAnsi="Calibri" w:cs="Calibri"/>
                      <w:color w:val="000000"/>
                      <w:sz w:val="22"/>
                      <w:szCs w:val="22"/>
                    </w:rPr>
                  </w:rPrChange>
                </w:rPr>
                <w:t>0.56</w:t>
              </w:r>
            </w:ins>
          </w:p>
        </w:tc>
      </w:tr>
      <w:tr w:rsidR="00B41F3D" w:rsidRPr="00B41F3D" w:rsidTr="00B41F3D">
        <w:trPr>
          <w:divId w:val="820847304"/>
          <w:trHeight w:val="300"/>
          <w:ins w:id="7947" w:author="Nick.Tolimieri [2]" w:date="2022-09-27T11:52:00Z"/>
        </w:trPr>
        <w:tc>
          <w:tcPr>
            <w:tcW w:w="960" w:type="dxa"/>
            <w:noWrap/>
            <w:hideMark/>
          </w:tcPr>
          <w:p w:rsidR="00B41F3D" w:rsidRPr="00B41F3D" w:rsidRDefault="00B41F3D" w:rsidP="00B41F3D">
            <w:pPr>
              <w:ind w:firstLine="0"/>
              <w:rPr>
                <w:ins w:id="7948" w:author="Nick.Tolimieri [2]" w:date="2022-09-27T11:52:00Z"/>
                <w:rFonts w:asciiTheme="minorHAnsi" w:eastAsiaTheme="minorHAnsi" w:hAnsiTheme="minorHAnsi" w:cstheme="minorBidi"/>
                <w:sz w:val="22"/>
                <w:szCs w:val="22"/>
                <w:rPrChange w:id="7949" w:author="Nick.Tolimieri [2]" w:date="2022-09-27T11:52:00Z">
                  <w:rPr>
                    <w:ins w:id="7950" w:author="Nick.Tolimieri [2]" w:date="2022-09-27T11:52:00Z"/>
                    <w:rFonts w:ascii="Calibri" w:hAnsi="Calibri" w:cs="Calibri"/>
                    <w:color w:val="000000"/>
                    <w:sz w:val="22"/>
                    <w:szCs w:val="22"/>
                  </w:rPr>
                </w:rPrChange>
              </w:rPr>
              <w:pPrChange w:id="7951" w:author="Nick.Tolimieri [2]" w:date="2022-09-27T11:52:00Z">
                <w:pPr/>
              </w:pPrChange>
            </w:pPr>
            <w:ins w:id="7952" w:author="Nick.Tolimieri [2]" w:date="2022-09-27T11:52:00Z">
              <w:r w:rsidRPr="00B41F3D">
                <w:rPr>
                  <w:rFonts w:asciiTheme="minorHAnsi" w:eastAsiaTheme="minorHAnsi" w:hAnsiTheme="minorHAnsi" w:cstheme="minorBidi"/>
                  <w:sz w:val="22"/>
                  <w:szCs w:val="22"/>
                  <w:rPrChange w:id="7953" w:author="Nick.Tolimieri [2]" w:date="2022-09-27T11:52:00Z">
                    <w:rPr>
                      <w:rFonts w:ascii="Calibri" w:hAnsi="Calibri" w:cs="Calibri"/>
                      <w:color w:val="000000"/>
                      <w:sz w:val="22"/>
                      <w:szCs w:val="22"/>
                    </w:rPr>
                  </w:rPrChange>
                </w:rPr>
                <w:lastRenderedPageBreak/>
                <w:t>Cape Alava</w:t>
              </w:r>
            </w:ins>
          </w:p>
        </w:tc>
        <w:tc>
          <w:tcPr>
            <w:tcW w:w="960" w:type="dxa"/>
            <w:noWrap/>
            <w:hideMark/>
          </w:tcPr>
          <w:p w:rsidR="00B41F3D" w:rsidRPr="00B41F3D" w:rsidRDefault="00B41F3D" w:rsidP="00B41F3D">
            <w:pPr>
              <w:ind w:firstLine="0"/>
              <w:rPr>
                <w:ins w:id="7954" w:author="Nick.Tolimieri [2]" w:date="2022-09-27T11:52:00Z"/>
                <w:rFonts w:asciiTheme="minorHAnsi" w:eastAsiaTheme="minorHAnsi" w:hAnsiTheme="minorHAnsi" w:cstheme="minorBidi"/>
                <w:sz w:val="22"/>
                <w:szCs w:val="22"/>
                <w:rPrChange w:id="7955" w:author="Nick.Tolimieri [2]" w:date="2022-09-27T11:52:00Z">
                  <w:rPr>
                    <w:ins w:id="7956" w:author="Nick.Tolimieri [2]" w:date="2022-09-27T11:52:00Z"/>
                    <w:rFonts w:ascii="Calibri" w:hAnsi="Calibri" w:cs="Calibri"/>
                    <w:color w:val="000000"/>
                    <w:sz w:val="22"/>
                    <w:szCs w:val="22"/>
                  </w:rPr>
                </w:rPrChange>
              </w:rPr>
              <w:pPrChange w:id="7957" w:author="Nick.Tolimieri [2]" w:date="2022-09-27T11:52:00Z">
                <w:pPr>
                  <w:jc w:val="right"/>
                </w:pPr>
              </w:pPrChange>
            </w:pPr>
            <w:ins w:id="7958" w:author="Nick.Tolimieri [2]" w:date="2022-09-27T11:52:00Z">
              <w:r w:rsidRPr="00B41F3D">
                <w:rPr>
                  <w:rFonts w:asciiTheme="minorHAnsi" w:eastAsiaTheme="minorHAnsi" w:hAnsiTheme="minorHAnsi" w:cstheme="minorBidi"/>
                  <w:sz w:val="22"/>
                  <w:szCs w:val="22"/>
                  <w:rPrChange w:id="7959" w:author="Nick.Tolimieri [2]" w:date="2022-09-27T11:52:00Z">
                    <w:rPr>
                      <w:rFonts w:ascii="Calibri" w:hAnsi="Calibri" w:cs="Calibri"/>
                      <w:color w:val="000000"/>
                      <w:sz w:val="22"/>
                      <w:szCs w:val="22"/>
                    </w:rPr>
                  </w:rPrChange>
                </w:rPr>
                <w:t>2015</w:t>
              </w:r>
            </w:ins>
          </w:p>
        </w:tc>
        <w:tc>
          <w:tcPr>
            <w:tcW w:w="960" w:type="dxa"/>
            <w:noWrap/>
            <w:hideMark/>
          </w:tcPr>
          <w:p w:rsidR="00B41F3D" w:rsidRPr="00B41F3D" w:rsidRDefault="00B41F3D" w:rsidP="00B41F3D">
            <w:pPr>
              <w:ind w:firstLine="0"/>
              <w:rPr>
                <w:ins w:id="7960" w:author="Nick.Tolimieri [2]" w:date="2022-09-27T11:52:00Z"/>
                <w:rFonts w:asciiTheme="minorHAnsi" w:eastAsiaTheme="minorHAnsi" w:hAnsiTheme="minorHAnsi" w:cstheme="minorBidi"/>
                <w:sz w:val="22"/>
                <w:szCs w:val="22"/>
                <w:rPrChange w:id="7961" w:author="Nick.Tolimieri [2]" w:date="2022-09-27T11:52:00Z">
                  <w:rPr>
                    <w:ins w:id="7962" w:author="Nick.Tolimieri [2]" w:date="2022-09-27T11:52:00Z"/>
                    <w:rFonts w:ascii="Calibri" w:hAnsi="Calibri" w:cs="Calibri"/>
                    <w:color w:val="000000"/>
                    <w:sz w:val="22"/>
                    <w:szCs w:val="22"/>
                  </w:rPr>
                </w:rPrChange>
              </w:rPr>
              <w:pPrChange w:id="7963" w:author="Nick.Tolimieri [2]" w:date="2022-09-27T11:52:00Z">
                <w:pPr>
                  <w:jc w:val="right"/>
                </w:pPr>
              </w:pPrChange>
            </w:pPr>
            <w:ins w:id="7964" w:author="Nick.Tolimieri [2]" w:date="2022-09-27T11:52:00Z">
              <w:r w:rsidRPr="00B41F3D">
                <w:rPr>
                  <w:rFonts w:asciiTheme="minorHAnsi" w:eastAsiaTheme="minorHAnsi" w:hAnsiTheme="minorHAnsi" w:cstheme="minorBidi"/>
                  <w:sz w:val="22"/>
                  <w:szCs w:val="22"/>
                  <w:rPrChange w:id="7965" w:author="Nick.Tolimieri [2]" w:date="2022-09-27T11:52:00Z">
                    <w:rPr>
                      <w:rFonts w:ascii="Calibri" w:hAnsi="Calibri" w:cs="Calibri"/>
                      <w:color w:val="000000"/>
                      <w:sz w:val="22"/>
                      <w:szCs w:val="22"/>
                    </w:rPr>
                  </w:rPrChange>
                </w:rPr>
                <w:t>0</w:t>
              </w:r>
            </w:ins>
          </w:p>
        </w:tc>
        <w:tc>
          <w:tcPr>
            <w:tcW w:w="960" w:type="dxa"/>
            <w:noWrap/>
            <w:hideMark/>
          </w:tcPr>
          <w:p w:rsidR="00B41F3D" w:rsidRPr="00B41F3D" w:rsidRDefault="00B41F3D" w:rsidP="00B41F3D">
            <w:pPr>
              <w:ind w:firstLine="0"/>
              <w:rPr>
                <w:ins w:id="7966" w:author="Nick.Tolimieri [2]" w:date="2022-09-27T11:52:00Z"/>
                <w:rFonts w:asciiTheme="minorHAnsi" w:eastAsiaTheme="minorHAnsi" w:hAnsiTheme="minorHAnsi" w:cstheme="minorBidi"/>
                <w:sz w:val="22"/>
                <w:szCs w:val="22"/>
                <w:rPrChange w:id="7967" w:author="Nick.Tolimieri [2]" w:date="2022-09-27T11:52:00Z">
                  <w:rPr>
                    <w:ins w:id="7968" w:author="Nick.Tolimieri [2]" w:date="2022-09-27T11:52:00Z"/>
                    <w:rFonts w:ascii="Calibri" w:hAnsi="Calibri" w:cs="Calibri"/>
                    <w:color w:val="000000"/>
                    <w:sz w:val="22"/>
                    <w:szCs w:val="22"/>
                  </w:rPr>
                </w:rPrChange>
              </w:rPr>
              <w:pPrChange w:id="7969" w:author="Nick.Tolimieri [2]" w:date="2022-09-27T11:52:00Z">
                <w:pPr>
                  <w:jc w:val="right"/>
                </w:pPr>
              </w:pPrChange>
            </w:pPr>
            <w:ins w:id="7970" w:author="Nick.Tolimieri [2]" w:date="2022-09-27T11:52:00Z">
              <w:r w:rsidRPr="00B41F3D">
                <w:rPr>
                  <w:rFonts w:asciiTheme="minorHAnsi" w:eastAsiaTheme="minorHAnsi" w:hAnsiTheme="minorHAnsi" w:cstheme="minorBidi"/>
                  <w:sz w:val="22"/>
                  <w:szCs w:val="22"/>
                  <w:rPrChange w:id="7971" w:author="Nick.Tolimieri [2]" w:date="2022-09-27T11:52:00Z">
                    <w:rPr>
                      <w:rFonts w:ascii="Calibri" w:hAnsi="Calibri" w:cs="Calibri"/>
                      <w:color w:val="000000"/>
                      <w:sz w:val="22"/>
                      <w:szCs w:val="22"/>
                    </w:rPr>
                  </w:rPrChange>
                </w:rPr>
                <w:t>137</w:t>
              </w:r>
            </w:ins>
          </w:p>
        </w:tc>
        <w:tc>
          <w:tcPr>
            <w:tcW w:w="960" w:type="dxa"/>
            <w:noWrap/>
            <w:hideMark/>
          </w:tcPr>
          <w:p w:rsidR="00B41F3D" w:rsidRPr="00B41F3D" w:rsidRDefault="00B41F3D" w:rsidP="00B41F3D">
            <w:pPr>
              <w:ind w:firstLine="0"/>
              <w:rPr>
                <w:ins w:id="7972" w:author="Nick.Tolimieri [2]" w:date="2022-09-27T11:52:00Z"/>
                <w:rFonts w:asciiTheme="minorHAnsi" w:eastAsiaTheme="minorHAnsi" w:hAnsiTheme="minorHAnsi" w:cstheme="minorBidi"/>
                <w:sz w:val="22"/>
                <w:szCs w:val="22"/>
                <w:rPrChange w:id="7973" w:author="Nick.Tolimieri [2]" w:date="2022-09-27T11:52:00Z">
                  <w:rPr>
                    <w:ins w:id="7974" w:author="Nick.Tolimieri [2]" w:date="2022-09-27T11:52:00Z"/>
                    <w:rFonts w:ascii="Calibri" w:hAnsi="Calibri" w:cs="Calibri"/>
                    <w:color w:val="000000"/>
                    <w:sz w:val="22"/>
                    <w:szCs w:val="22"/>
                  </w:rPr>
                </w:rPrChange>
              </w:rPr>
              <w:pPrChange w:id="7975" w:author="Nick.Tolimieri [2]" w:date="2022-09-27T11:52:00Z">
                <w:pPr>
                  <w:jc w:val="right"/>
                </w:pPr>
              </w:pPrChange>
            </w:pPr>
            <w:ins w:id="7976" w:author="Nick.Tolimieri [2]" w:date="2022-09-27T11:52:00Z">
              <w:r w:rsidRPr="00B41F3D">
                <w:rPr>
                  <w:rFonts w:asciiTheme="minorHAnsi" w:eastAsiaTheme="minorHAnsi" w:hAnsiTheme="minorHAnsi" w:cstheme="minorBidi"/>
                  <w:sz w:val="22"/>
                  <w:szCs w:val="22"/>
                  <w:rPrChange w:id="7977" w:author="Nick.Tolimieri [2]" w:date="2022-09-27T11:52:00Z">
                    <w:rPr>
                      <w:rFonts w:ascii="Calibri" w:hAnsi="Calibri" w:cs="Calibri"/>
                      <w:color w:val="000000"/>
                      <w:sz w:val="22"/>
                      <w:szCs w:val="22"/>
                    </w:rPr>
                  </w:rPrChange>
                </w:rPr>
                <w:t>10</w:t>
              </w:r>
            </w:ins>
          </w:p>
        </w:tc>
        <w:tc>
          <w:tcPr>
            <w:tcW w:w="960" w:type="dxa"/>
            <w:noWrap/>
            <w:hideMark/>
          </w:tcPr>
          <w:p w:rsidR="00B41F3D" w:rsidRPr="00B41F3D" w:rsidRDefault="00B41F3D" w:rsidP="00B41F3D">
            <w:pPr>
              <w:ind w:firstLine="0"/>
              <w:rPr>
                <w:ins w:id="7978" w:author="Nick.Tolimieri [2]" w:date="2022-09-27T11:52:00Z"/>
                <w:rFonts w:asciiTheme="minorHAnsi" w:eastAsiaTheme="minorHAnsi" w:hAnsiTheme="minorHAnsi" w:cstheme="minorBidi"/>
                <w:sz w:val="22"/>
                <w:szCs w:val="22"/>
                <w:rPrChange w:id="7979" w:author="Nick.Tolimieri [2]" w:date="2022-09-27T11:52:00Z">
                  <w:rPr>
                    <w:ins w:id="7980" w:author="Nick.Tolimieri [2]" w:date="2022-09-27T11:52:00Z"/>
                    <w:rFonts w:ascii="Calibri" w:hAnsi="Calibri" w:cs="Calibri"/>
                    <w:color w:val="000000"/>
                    <w:sz w:val="22"/>
                    <w:szCs w:val="22"/>
                  </w:rPr>
                </w:rPrChange>
              </w:rPr>
              <w:pPrChange w:id="7981" w:author="Nick.Tolimieri [2]" w:date="2022-09-27T11:52:00Z">
                <w:pPr>
                  <w:jc w:val="right"/>
                </w:pPr>
              </w:pPrChange>
            </w:pPr>
            <w:ins w:id="7982" w:author="Nick.Tolimieri [2]" w:date="2022-09-27T11:52:00Z">
              <w:r w:rsidRPr="00B41F3D">
                <w:rPr>
                  <w:rFonts w:asciiTheme="minorHAnsi" w:eastAsiaTheme="minorHAnsi" w:hAnsiTheme="minorHAnsi" w:cstheme="minorBidi"/>
                  <w:sz w:val="22"/>
                  <w:szCs w:val="22"/>
                  <w:rPrChange w:id="7983" w:author="Nick.Tolimieri [2]" w:date="2022-09-27T11:52:00Z">
                    <w:rPr>
                      <w:rFonts w:ascii="Calibri" w:hAnsi="Calibri" w:cs="Calibri"/>
                      <w:color w:val="000000"/>
                      <w:sz w:val="22"/>
                      <w:szCs w:val="22"/>
                    </w:rPr>
                  </w:rPrChange>
                </w:rPr>
                <w:t>114</w:t>
              </w:r>
            </w:ins>
          </w:p>
        </w:tc>
        <w:tc>
          <w:tcPr>
            <w:tcW w:w="960" w:type="dxa"/>
            <w:noWrap/>
            <w:hideMark/>
          </w:tcPr>
          <w:p w:rsidR="00B41F3D" w:rsidRPr="00B41F3D" w:rsidRDefault="00B41F3D" w:rsidP="00B41F3D">
            <w:pPr>
              <w:ind w:firstLine="0"/>
              <w:rPr>
                <w:ins w:id="7984" w:author="Nick.Tolimieri [2]" w:date="2022-09-27T11:52:00Z"/>
                <w:rFonts w:asciiTheme="minorHAnsi" w:eastAsiaTheme="minorHAnsi" w:hAnsiTheme="minorHAnsi" w:cstheme="minorBidi"/>
                <w:sz w:val="22"/>
                <w:szCs w:val="22"/>
                <w:rPrChange w:id="7985" w:author="Nick.Tolimieri [2]" w:date="2022-09-27T11:52:00Z">
                  <w:rPr>
                    <w:ins w:id="7986" w:author="Nick.Tolimieri [2]" w:date="2022-09-27T11:52:00Z"/>
                    <w:rFonts w:ascii="Calibri" w:hAnsi="Calibri" w:cs="Calibri"/>
                    <w:color w:val="000000"/>
                    <w:sz w:val="22"/>
                    <w:szCs w:val="22"/>
                  </w:rPr>
                </w:rPrChange>
              </w:rPr>
              <w:pPrChange w:id="7987" w:author="Nick.Tolimieri [2]" w:date="2022-09-27T11:52:00Z">
                <w:pPr>
                  <w:jc w:val="right"/>
                </w:pPr>
              </w:pPrChange>
            </w:pPr>
            <w:ins w:id="7988" w:author="Nick.Tolimieri [2]" w:date="2022-09-27T11:52:00Z">
              <w:r w:rsidRPr="00B41F3D">
                <w:rPr>
                  <w:rFonts w:asciiTheme="minorHAnsi" w:eastAsiaTheme="minorHAnsi" w:hAnsiTheme="minorHAnsi" w:cstheme="minorBidi"/>
                  <w:sz w:val="22"/>
                  <w:szCs w:val="22"/>
                  <w:rPrChange w:id="7989" w:author="Nick.Tolimieri [2]" w:date="2022-09-27T11:52:00Z">
                    <w:rPr>
                      <w:rFonts w:ascii="Calibri" w:hAnsi="Calibri" w:cs="Calibri"/>
                      <w:color w:val="000000"/>
                      <w:sz w:val="22"/>
                      <w:szCs w:val="22"/>
                    </w:rPr>
                  </w:rPrChange>
                </w:rPr>
                <w:t>5</w:t>
              </w:r>
            </w:ins>
          </w:p>
        </w:tc>
        <w:tc>
          <w:tcPr>
            <w:tcW w:w="960" w:type="dxa"/>
            <w:noWrap/>
            <w:hideMark/>
          </w:tcPr>
          <w:p w:rsidR="00B41F3D" w:rsidRPr="00B41F3D" w:rsidRDefault="00B41F3D" w:rsidP="00B41F3D">
            <w:pPr>
              <w:ind w:firstLine="0"/>
              <w:rPr>
                <w:ins w:id="7990" w:author="Nick.Tolimieri [2]" w:date="2022-09-27T11:52:00Z"/>
                <w:rFonts w:asciiTheme="minorHAnsi" w:eastAsiaTheme="minorHAnsi" w:hAnsiTheme="minorHAnsi" w:cstheme="minorBidi"/>
                <w:sz w:val="22"/>
                <w:szCs w:val="22"/>
                <w:rPrChange w:id="7991" w:author="Nick.Tolimieri [2]" w:date="2022-09-27T11:52:00Z">
                  <w:rPr>
                    <w:ins w:id="7992" w:author="Nick.Tolimieri [2]" w:date="2022-09-27T11:52:00Z"/>
                    <w:rFonts w:ascii="Calibri" w:hAnsi="Calibri" w:cs="Calibri"/>
                    <w:color w:val="000000"/>
                    <w:sz w:val="22"/>
                    <w:szCs w:val="22"/>
                  </w:rPr>
                </w:rPrChange>
              </w:rPr>
              <w:pPrChange w:id="7993" w:author="Nick.Tolimieri [2]" w:date="2022-09-27T11:52:00Z">
                <w:pPr>
                  <w:jc w:val="right"/>
                </w:pPr>
              </w:pPrChange>
            </w:pPr>
            <w:ins w:id="7994" w:author="Nick.Tolimieri [2]" w:date="2022-09-27T11:52:00Z">
              <w:r w:rsidRPr="00B41F3D">
                <w:rPr>
                  <w:rFonts w:asciiTheme="minorHAnsi" w:eastAsiaTheme="minorHAnsi" w:hAnsiTheme="minorHAnsi" w:cstheme="minorBidi"/>
                  <w:sz w:val="22"/>
                  <w:szCs w:val="22"/>
                  <w:rPrChange w:id="7995" w:author="Nick.Tolimieri [2]" w:date="2022-09-27T11:52:00Z">
                    <w:rPr>
                      <w:rFonts w:ascii="Calibri" w:hAnsi="Calibri" w:cs="Calibri"/>
                      <w:color w:val="000000"/>
                      <w:sz w:val="22"/>
                      <w:szCs w:val="22"/>
                    </w:rPr>
                  </w:rPrChange>
                </w:rPr>
                <w:t>36</w:t>
              </w:r>
            </w:ins>
          </w:p>
        </w:tc>
        <w:tc>
          <w:tcPr>
            <w:tcW w:w="960" w:type="dxa"/>
            <w:noWrap/>
            <w:hideMark/>
          </w:tcPr>
          <w:p w:rsidR="00B41F3D" w:rsidRPr="00B41F3D" w:rsidRDefault="00B41F3D" w:rsidP="00B41F3D">
            <w:pPr>
              <w:ind w:firstLine="0"/>
              <w:rPr>
                <w:ins w:id="7996" w:author="Nick.Tolimieri [2]" w:date="2022-09-27T11:52:00Z"/>
                <w:rFonts w:asciiTheme="minorHAnsi" w:eastAsiaTheme="minorHAnsi" w:hAnsiTheme="minorHAnsi" w:cstheme="minorBidi"/>
                <w:sz w:val="22"/>
                <w:szCs w:val="22"/>
                <w:rPrChange w:id="7997" w:author="Nick.Tolimieri [2]" w:date="2022-09-27T11:52:00Z">
                  <w:rPr>
                    <w:ins w:id="7998" w:author="Nick.Tolimieri [2]" w:date="2022-09-27T11:52:00Z"/>
                    <w:rFonts w:ascii="Calibri" w:hAnsi="Calibri" w:cs="Calibri"/>
                    <w:color w:val="000000"/>
                    <w:sz w:val="22"/>
                    <w:szCs w:val="22"/>
                  </w:rPr>
                </w:rPrChange>
              </w:rPr>
              <w:pPrChange w:id="7999" w:author="Nick.Tolimieri [2]" w:date="2022-09-27T11:52:00Z">
                <w:pPr>
                  <w:jc w:val="right"/>
                </w:pPr>
              </w:pPrChange>
            </w:pPr>
            <w:ins w:id="8000" w:author="Nick.Tolimieri [2]" w:date="2022-09-27T11:52:00Z">
              <w:r w:rsidRPr="00B41F3D">
                <w:rPr>
                  <w:rFonts w:asciiTheme="minorHAnsi" w:eastAsiaTheme="minorHAnsi" w:hAnsiTheme="minorHAnsi" w:cstheme="minorBidi"/>
                  <w:sz w:val="22"/>
                  <w:szCs w:val="22"/>
                  <w:rPrChange w:id="8001" w:author="Nick.Tolimieri [2]" w:date="2022-09-27T11:52:00Z">
                    <w:rPr>
                      <w:rFonts w:ascii="Calibri" w:hAnsi="Calibri" w:cs="Calibri"/>
                      <w:color w:val="000000"/>
                      <w:sz w:val="22"/>
                      <w:szCs w:val="22"/>
                    </w:rPr>
                  </w:rPrChange>
                </w:rPr>
                <w:t>1.68</w:t>
              </w:r>
            </w:ins>
          </w:p>
        </w:tc>
        <w:tc>
          <w:tcPr>
            <w:tcW w:w="960" w:type="dxa"/>
            <w:noWrap/>
            <w:hideMark/>
          </w:tcPr>
          <w:p w:rsidR="00B41F3D" w:rsidRPr="00B41F3D" w:rsidRDefault="00B41F3D" w:rsidP="00B41F3D">
            <w:pPr>
              <w:ind w:firstLine="0"/>
              <w:rPr>
                <w:ins w:id="8002" w:author="Nick.Tolimieri [2]" w:date="2022-09-27T11:52:00Z"/>
                <w:rFonts w:asciiTheme="minorHAnsi" w:eastAsiaTheme="minorHAnsi" w:hAnsiTheme="minorHAnsi" w:cstheme="minorBidi"/>
                <w:sz w:val="22"/>
                <w:szCs w:val="22"/>
                <w:rPrChange w:id="8003" w:author="Nick.Tolimieri [2]" w:date="2022-09-27T11:52:00Z">
                  <w:rPr>
                    <w:ins w:id="8004" w:author="Nick.Tolimieri [2]" w:date="2022-09-27T11:52:00Z"/>
                    <w:rFonts w:ascii="Calibri" w:hAnsi="Calibri" w:cs="Calibri"/>
                    <w:color w:val="000000"/>
                    <w:sz w:val="22"/>
                    <w:szCs w:val="22"/>
                  </w:rPr>
                </w:rPrChange>
              </w:rPr>
              <w:pPrChange w:id="8005" w:author="Nick.Tolimieri [2]" w:date="2022-09-27T11:52:00Z">
                <w:pPr>
                  <w:jc w:val="right"/>
                </w:pPr>
              </w:pPrChange>
            </w:pPr>
            <w:ins w:id="8006" w:author="Nick.Tolimieri [2]" w:date="2022-09-27T11:52:00Z">
              <w:r w:rsidRPr="00B41F3D">
                <w:rPr>
                  <w:rFonts w:asciiTheme="minorHAnsi" w:eastAsiaTheme="minorHAnsi" w:hAnsiTheme="minorHAnsi" w:cstheme="minorBidi"/>
                  <w:sz w:val="22"/>
                  <w:szCs w:val="22"/>
                  <w:rPrChange w:id="8007" w:author="Nick.Tolimieri [2]" w:date="2022-09-27T11:52:00Z">
                    <w:rPr>
                      <w:rFonts w:ascii="Calibri" w:hAnsi="Calibri" w:cs="Calibri"/>
                      <w:color w:val="000000"/>
                      <w:sz w:val="22"/>
                      <w:szCs w:val="22"/>
                    </w:rPr>
                  </w:rPrChange>
                </w:rPr>
                <w:t>0.22</w:t>
              </w:r>
            </w:ins>
          </w:p>
        </w:tc>
      </w:tr>
    </w:tbl>
    <w:p w:rsidR="00B41F3D" w:rsidDel="00B41F3D" w:rsidRDefault="00B41F3D" w:rsidP="00B41F3D">
      <w:pPr>
        <w:ind w:firstLine="0"/>
        <w:rPr>
          <w:del w:id="8008" w:author="Nick.Tolimieri [2]" w:date="2022-09-27T11:52:00Z"/>
          <w:rFonts w:asciiTheme="minorHAnsi" w:eastAsiaTheme="minorHAnsi" w:hAnsiTheme="minorHAnsi" w:cstheme="minorBidi"/>
          <w:sz w:val="22"/>
          <w:szCs w:val="22"/>
          <w:lang w:val="en-US"/>
        </w:rPr>
        <w:pPrChange w:id="8009" w:author="Nick.Tolimieri [2]" w:date="2022-09-27T11:52:00Z">
          <w:pPr/>
        </w:pPrChange>
      </w:pPr>
    </w:p>
    <w:p w:rsidR="007654F7" w:rsidDel="00B41F3D" w:rsidRDefault="007654F7" w:rsidP="00B41F3D">
      <w:pPr>
        <w:ind w:firstLine="0"/>
        <w:rPr>
          <w:del w:id="8010" w:author="Nick.Tolimieri [2]" w:date="2022-09-27T11:46:00Z"/>
          <w:rFonts w:asciiTheme="minorHAnsi" w:eastAsiaTheme="minorHAnsi" w:hAnsiTheme="minorHAnsi" w:cstheme="minorBidi"/>
          <w:sz w:val="22"/>
          <w:szCs w:val="22"/>
          <w:lang w:val="en-US"/>
        </w:rPr>
        <w:pPrChange w:id="8011" w:author="Nick.Tolimieri [2]" w:date="2022-09-27T11:46:00Z">
          <w:pPr/>
        </w:pPrChange>
      </w:pPr>
    </w:p>
    <w:tbl>
      <w:tblPr>
        <w:tblStyle w:val="TableGrid"/>
        <w:tblW w:w="9600" w:type="dxa"/>
        <w:tblLayout w:type="fixed"/>
        <w:tblLook w:val="04A0" w:firstRow="1" w:lastRow="0" w:firstColumn="1" w:lastColumn="0" w:noHBand="0" w:noVBand="1"/>
        <w:tblPrChange w:id="8012" w:author="Nick.Tolimieri" w:date="2022-09-26T12:55:00Z">
          <w:tblPr>
            <w:tblW w:w="9600" w:type="dxa"/>
            <w:tblLayout w:type="fixed"/>
            <w:tblCellMar>
              <w:left w:w="0" w:type="dxa"/>
              <w:right w:w="0" w:type="dxa"/>
            </w:tblCellMar>
            <w:tblLook w:val="04A0" w:firstRow="1" w:lastRow="0" w:firstColumn="1" w:lastColumn="0" w:noHBand="0" w:noVBand="1"/>
          </w:tblPr>
        </w:tblPrChange>
      </w:tblPr>
      <w:tblGrid>
        <w:gridCol w:w="960"/>
        <w:gridCol w:w="960"/>
        <w:gridCol w:w="960"/>
        <w:gridCol w:w="960"/>
        <w:gridCol w:w="960"/>
        <w:gridCol w:w="960"/>
        <w:gridCol w:w="960"/>
        <w:gridCol w:w="960"/>
        <w:gridCol w:w="960"/>
        <w:gridCol w:w="960"/>
        <w:tblGridChange w:id="8013">
          <w:tblGrid>
            <w:gridCol w:w="960"/>
            <w:gridCol w:w="960"/>
            <w:gridCol w:w="960"/>
            <w:gridCol w:w="960"/>
            <w:gridCol w:w="960"/>
            <w:gridCol w:w="960"/>
            <w:gridCol w:w="960"/>
            <w:gridCol w:w="960"/>
            <w:gridCol w:w="960"/>
            <w:gridCol w:w="960"/>
          </w:tblGrid>
        </w:tblGridChange>
      </w:tblGrid>
      <w:tr w:rsidR="007654F7" w:rsidRPr="007654F7" w:rsidDel="00B41F3D" w:rsidTr="007654F7">
        <w:trPr>
          <w:divId w:val="1027564193"/>
          <w:trHeight w:val="300"/>
          <w:ins w:id="8014" w:author="Nick.Tolimieri" w:date="2022-09-26T12:55:00Z"/>
          <w:del w:id="8015" w:author="Nick.Tolimieri [2]" w:date="2022-09-27T11:46:00Z"/>
          <w:trPrChange w:id="8016" w:author="Nick.Tolimieri" w:date="2022-09-26T12:55:00Z">
            <w:trPr>
              <w:divId w:val="1027564193"/>
              <w:trHeight w:val="300"/>
            </w:trPr>
          </w:trPrChange>
        </w:trPr>
        <w:tc>
          <w:tcPr>
            <w:tcW w:w="960" w:type="dxa"/>
            <w:noWrap/>
            <w:hideMark/>
            <w:tcPrChange w:id="80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018" w:author="Nick.Tolimieri" w:date="2022-09-26T12:55:00Z"/>
                <w:del w:id="8019" w:author="Nick.Tolimieri [2]" w:date="2022-09-27T11:46:00Z"/>
                <w:rFonts w:asciiTheme="minorHAnsi" w:eastAsiaTheme="minorHAnsi" w:hAnsiTheme="minorHAnsi" w:cstheme="minorBidi"/>
                <w:sz w:val="22"/>
                <w:szCs w:val="22"/>
                <w:rPrChange w:id="8020" w:author="Nick.Tolimieri" w:date="2022-09-26T12:55:00Z">
                  <w:rPr>
                    <w:ins w:id="8021" w:author="Nick.Tolimieri" w:date="2022-09-26T12:55:00Z"/>
                    <w:del w:id="8022" w:author="Nick.Tolimieri [2]" w:date="2022-09-27T11:46:00Z"/>
                    <w:rFonts w:ascii="Calibri" w:hAnsi="Calibri" w:cs="Calibri"/>
                    <w:color w:val="000000"/>
                    <w:sz w:val="22"/>
                    <w:szCs w:val="22"/>
                  </w:rPr>
                </w:rPrChange>
              </w:rPr>
              <w:pPrChange w:id="8023" w:author="Nick.Tolimieri" w:date="2022-09-26T12:55:00Z">
                <w:pPr/>
              </w:pPrChange>
            </w:pPr>
            <w:ins w:id="8024" w:author="Nick.Tolimieri" w:date="2022-09-26T12:55:00Z">
              <w:del w:id="8025" w:author="Nick.Tolimieri [2]" w:date="2022-09-27T11:46:00Z">
                <w:r w:rsidRPr="007654F7" w:rsidDel="00B41F3D">
                  <w:rPr>
                    <w:rFonts w:asciiTheme="minorHAnsi" w:eastAsiaTheme="minorHAnsi" w:hAnsiTheme="minorHAnsi" w:cstheme="minorBidi"/>
                    <w:sz w:val="22"/>
                    <w:szCs w:val="22"/>
                    <w:rPrChange w:id="8026" w:author="Nick.Tolimieri" w:date="2022-09-26T12:55:00Z">
                      <w:rPr>
                        <w:rFonts w:ascii="Calibri" w:hAnsi="Calibri" w:cs="Calibri"/>
                        <w:color w:val="000000"/>
                        <w:sz w:val="22"/>
                        <w:szCs w:val="22"/>
                      </w:rPr>
                    </w:rPrChange>
                  </w:rPr>
                  <w:delText>Site</w:delText>
                </w:r>
              </w:del>
            </w:ins>
          </w:p>
        </w:tc>
        <w:tc>
          <w:tcPr>
            <w:tcW w:w="960" w:type="dxa"/>
            <w:noWrap/>
            <w:hideMark/>
            <w:tcPrChange w:id="80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028" w:author="Nick.Tolimieri" w:date="2022-09-26T12:55:00Z"/>
                <w:del w:id="8029" w:author="Nick.Tolimieri [2]" w:date="2022-09-27T11:46:00Z"/>
                <w:rFonts w:asciiTheme="minorHAnsi" w:eastAsiaTheme="minorHAnsi" w:hAnsiTheme="minorHAnsi" w:cstheme="minorBidi"/>
                <w:sz w:val="22"/>
                <w:szCs w:val="22"/>
                <w:rPrChange w:id="8030" w:author="Nick.Tolimieri" w:date="2022-09-26T12:55:00Z">
                  <w:rPr>
                    <w:ins w:id="8031" w:author="Nick.Tolimieri" w:date="2022-09-26T12:55:00Z"/>
                    <w:del w:id="8032" w:author="Nick.Tolimieri [2]" w:date="2022-09-27T11:46:00Z"/>
                    <w:rFonts w:ascii="Calibri" w:hAnsi="Calibri" w:cs="Calibri"/>
                    <w:color w:val="000000"/>
                    <w:sz w:val="22"/>
                    <w:szCs w:val="22"/>
                  </w:rPr>
                </w:rPrChange>
              </w:rPr>
              <w:pPrChange w:id="8033" w:author="Nick.Tolimieri" w:date="2022-09-26T12:55:00Z">
                <w:pPr/>
              </w:pPrChange>
            </w:pPr>
            <w:ins w:id="8034" w:author="Nick.Tolimieri" w:date="2022-09-26T12:55:00Z">
              <w:del w:id="8035" w:author="Nick.Tolimieri [2]" w:date="2022-09-27T11:46:00Z">
                <w:r w:rsidRPr="007654F7" w:rsidDel="00B41F3D">
                  <w:rPr>
                    <w:rFonts w:asciiTheme="minorHAnsi" w:eastAsiaTheme="minorHAnsi" w:hAnsiTheme="minorHAnsi" w:cstheme="minorBidi"/>
                    <w:sz w:val="22"/>
                    <w:szCs w:val="22"/>
                    <w:rPrChange w:id="8036" w:author="Nick.Tolimieri" w:date="2022-09-26T12:55:00Z">
                      <w:rPr>
                        <w:rFonts w:ascii="Calibri" w:hAnsi="Calibri" w:cs="Calibri"/>
                        <w:color w:val="000000"/>
                        <w:sz w:val="22"/>
                        <w:szCs w:val="22"/>
                      </w:rPr>
                    </w:rPrChange>
                  </w:rPr>
                  <w:delText>Year</w:delText>
                </w:r>
              </w:del>
            </w:ins>
          </w:p>
        </w:tc>
        <w:tc>
          <w:tcPr>
            <w:tcW w:w="960" w:type="dxa"/>
            <w:noWrap/>
            <w:hideMark/>
            <w:tcPrChange w:id="80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038" w:author="Nick.Tolimieri" w:date="2022-09-26T12:55:00Z"/>
                <w:del w:id="8039" w:author="Nick.Tolimieri [2]" w:date="2022-09-27T11:46:00Z"/>
                <w:rFonts w:asciiTheme="minorHAnsi" w:eastAsiaTheme="minorHAnsi" w:hAnsiTheme="minorHAnsi" w:cstheme="minorBidi"/>
                <w:sz w:val="22"/>
                <w:szCs w:val="22"/>
                <w:rPrChange w:id="8040" w:author="Nick.Tolimieri" w:date="2022-09-26T12:55:00Z">
                  <w:rPr>
                    <w:ins w:id="8041" w:author="Nick.Tolimieri" w:date="2022-09-26T12:55:00Z"/>
                    <w:del w:id="8042" w:author="Nick.Tolimieri [2]" w:date="2022-09-27T11:46:00Z"/>
                    <w:rFonts w:ascii="Calibri" w:hAnsi="Calibri" w:cs="Calibri"/>
                    <w:color w:val="000000"/>
                    <w:sz w:val="22"/>
                    <w:szCs w:val="22"/>
                  </w:rPr>
                </w:rPrChange>
              </w:rPr>
              <w:pPrChange w:id="8043" w:author="Nick.Tolimieri" w:date="2022-09-26T12:55:00Z">
                <w:pPr/>
              </w:pPrChange>
            </w:pPr>
            <w:ins w:id="8044" w:author="Nick.Tolimieri" w:date="2022-09-26T12:55:00Z">
              <w:del w:id="8045" w:author="Nick.Tolimieri [2]" w:date="2022-09-27T11:46:00Z">
                <w:r w:rsidRPr="007654F7" w:rsidDel="00B41F3D">
                  <w:rPr>
                    <w:rFonts w:asciiTheme="minorHAnsi" w:eastAsiaTheme="minorHAnsi" w:hAnsiTheme="minorHAnsi" w:cstheme="minorBidi"/>
                    <w:sz w:val="22"/>
                    <w:szCs w:val="22"/>
                    <w:rPrChange w:id="8046" w:author="Nick.Tolimieri" w:date="2022-09-26T12:55:00Z">
                      <w:rPr>
                        <w:rFonts w:ascii="Calibri" w:hAnsi="Calibri" w:cs="Calibri"/>
                        <w:color w:val="000000"/>
                        <w:sz w:val="22"/>
                        <w:szCs w:val="22"/>
                      </w:rPr>
                    </w:rPrChange>
                  </w:rPr>
                  <w:delText>Days &gt; 15C</w:delText>
                </w:r>
              </w:del>
            </w:ins>
          </w:p>
        </w:tc>
        <w:tc>
          <w:tcPr>
            <w:tcW w:w="960" w:type="dxa"/>
            <w:noWrap/>
            <w:hideMark/>
            <w:tcPrChange w:id="80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048" w:author="Nick.Tolimieri" w:date="2022-09-26T12:55:00Z"/>
                <w:del w:id="8049" w:author="Nick.Tolimieri [2]" w:date="2022-09-27T11:46:00Z"/>
                <w:rFonts w:asciiTheme="minorHAnsi" w:eastAsiaTheme="minorHAnsi" w:hAnsiTheme="minorHAnsi" w:cstheme="minorBidi"/>
                <w:sz w:val="22"/>
                <w:szCs w:val="22"/>
                <w:rPrChange w:id="8050" w:author="Nick.Tolimieri" w:date="2022-09-26T12:55:00Z">
                  <w:rPr>
                    <w:ins w:id="8051" w:author="Nick.Tolimieri" w:date="2022-09-26T12:55:00Z"/>
                    <w:del w:id="8052" w:author="Nick.Tolimieri [2]" w:date="2022-09-27T11:46:00Z"/>
                    <w:rFonts w:ascii="Calibri" w:hAnsi="Calibri" w:cs="Calibri"/>
                    <w:color w:val="000000"/>
                    <w:sz w:val="22"/>
                    <w:szCs w:val="22"/>
                  </w:rPr>
                </w:rPrChange>
              </w:rPr>
              <w:pPrChange w:id="8053" w:author="Nick.Tolimieri" w:date="2022-09-26T12:55:00Z">
                <w:pPr/>
              </w:pPrChange>
            </w:pPr>
            <w:ins w:id="8054" w:author="Nick.Tolimieri" w:date="2022-09-26T12:55:00Z">
              <w:del w:id="8055" w:author="Nick.Tolimieri [2]" w:date="2022-09-27T11:46:00Z">
                <w:r w:rsidRPr="007654F7" w:rsidDel="00B41F3D">
                  <w:rPr>
                    <w:rFonts w:asciiTheme="minorHAnsi" w:eastAsiaTheme="minorHAnsi" w:hAnsiTheme="minorHAnsi" w:cstheme="minorBidi"/>
                    <w:sz w:val="22"/>
                    <w:szCs w:val="22"/>
                    <w:rPrChange w:id="8056" w:author="Nick.Tolimieri" w:date="2022-09-26T12:55:00Z">
                      <w:rPr>
                        <w:rFonts w:ascii="Calibri" w:hAnsi="Calibri" w:cs="Calibri"/>
                        <w:color w:val="000000"/>
                        <w:sz w:val="22"/>
                        <w:szCs w:val="22"/>
                      </w:rPr>
                    </w:rPrChange>
                  </w:rPr>
                  <w:delText>Days above threshold</w:delText>
                </w:r>
              </w:del>
            </w:ins>
          </w:p>
        </w:tc>
        <w:tc>
          <w:tcPr>
            <w:tcW w:w="960" w:type="dxa"/>
            <w:noWrap/>
            <w:hideMark/>
            <w:tcPrChange w:id="80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058" w:author="Nick.Tolimieri" w:date="2022-09-26T12:55:00Z"/>
                <w:del w:id="8059" w:author="Nick.Tolimieri [2]" w:date="2022-09-27T11:46:00Z"/>
                <w:rFonts w:asciiTheme="minorHAnsi" w:eastAsiaTheme="minorHAnsi" w:hAnsiTheme="minorHAnsi" w:cstheme="minorBidi"/>
                <w:sz w:val="22"/>
                <w:szCs w:val="22"/>
                <w:rPrChange w:id="8060" w:author="Nick.Tolimieri" w:date="2022-09-26T12:55:00Z">
                  <w:rPr>
                    <w:ins w:id="8061" w:author="Nick.Tolimieri" w:date="2022-09-26T12:55:00Z"/>
                    <w:del w:id="8062" w:author="Nick.Tolimieri [2]" w:date="2022-09-27T11:46:00Z"/>
                    <w:rFonts w:ascii="Calibri" w:hAnsi="Calibri" w:cs="Calibri"/>
                    <w:color w:val="000000"/>
                    <w:sz w:val="22"/>
                    <w:szCs w:val="22"/>
                  </w:rPr>
                </w:rPrChange>
              </w:rPr>
              <w:pPrChange w:id="8063" w:author="Nick.Tolimieri" w:date="2022-09-26T12:55:00Z">
                <w:pPr/>
              </w:pPrChange>
            </w:pPr>
            <w:ins w:id="8064" w:author="Nick.Tolimieri" w:date="2022-09-26T12:55:00Z">
              <w:del w:id="8065" w:author="Nick.Tolimieri [2]" w:date="2022-09-27T11:46:00Z">
                <w:r w:rsidRPr="007654F7" w:rsidDel="00B41F3D">
                  <w:rPr>
                    <w:rFonts w:asciiTheme="minorHAnsi" w:eastAsiaTheme="minorHAnsi" w:hAnsiTheme="minorHAnsi" w:cstheme="minorBidi"/>
                    <w:sz w:val="22"/>
                    <w:szCs w:val="22"/>
                    <w:rPrChange w:id="8066" w:author="Nick.Tolimieri" w:date="2022-09-26T12:55:00Z">
                      <w:rPr>
                        <w:rFonts w:ascii="Calibri" w:hAnsi="Calibri" w:cs="Calibri"/>
                        <w:color w:val="000000"/>
                        <w:sz w:val="22"/>
                        <w:szCs w:val="22"/>
                      </w:rPr>
                    </w:rPrChange>
                  </w:rPr>
                  <w:delText>MHW events</w:delText>
                </w:r>
              </w:del>
            </w:ins>
          </w:p>
        </w:tc>
        <w:tc>
          <w:tcPr>
            <w:tcW w:w="960" w:type="dxa"/>
            <w:noWrap/>
            <w:hideMark/>
            <w:tcPrChange w:id="80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068" w:author="Nick.Tolimieri" w:date="2022-09-26T12:55:00Z"/>
                <w:del w:id="8069" w:author="Nick.Tolimieri [2]" w:date="2022-09-27T11:46:00Z"/>
                <w:rFonts w:asciiTheme="minorHAnsi" w:eastAsiaTheme="minorHAnsi" w:hAnsiTheme="minorHAnsi" w:cstheme="minorBidi"/>
                <w:sz w:val="22"/>
                <w:szCs w:val="22"/>
                <w:rPrChange w:id="8070" w:author="Nick.Tolimieri" w:date="2022-09-26T12:55:00Z">
                  <w:rPr>
                    <w:ins w:id="8071" w:author="Nick.Tolimieri" w:date="2022-09-26T12:55:00Z"/>
                    <w:del w:id="8072" w:author="Nick.Tolimieri [2]" w:date="2022-09-27T11:46:00Z"/>
                    <w:rFonts w:ascii="Calibri" w:hAnsi="Calibri" w:cs="Calibri"/>
                    <w:color w:val="000000"/>
                    <w:sz w:val="22"/>
                    <w:szCs w:val="22"/>
                  </w:rPr>
                </w:rPrChange>
              </w:rPr>
              <w:pPrChange w:id="8073" w:author="Nick.Tolimieri" w:date="2022-09-26T12:55:00Z">
                <w:pPr/>
              </w:pPrChange>
            </w:pPr>
            <w:ins w:id="8074" w:author="Nick.Tolimieri" w:date="2022-09-26T12:55:00Z">
              <w:del w:id="8075" w:author="Nick.Tolimieri [2]" w:date="2022-09-27T11:46:00Z">
                <w:r w:rsidRPr="007654F7" w:rsidDel="00B41F3D">
                  <w:rPr>
                    <w:rFonts w:asciiTheme="minorHAnsi" w:eastAsiaTheme="minorHAnsi" w:hAnsiTheme="minorHAnsi" w:cstheme="minorBidi"/>
                    <w:sz w:val="22"/>
                    <w:szCs w:val="22"/>
                    <w:rPrChange w:id="8076" w:author="Nick.Tolimieri" w:date="2022-09-26T12:55:00Z">
                      <w:rPr>
                        <w:rFonts w:ascii="Calibri" w:hAnsi="Calibri" w:cs="Calibri"/>
                        <w:color w:val="000000"/>
                        <w:sz w:val="22"/>
                        <w:szCs w:val="22"/>
                      </w:rPr>
                    </w:rPrChange>
                  </w:rPr>
                  <w:delText>HW days (5+)</w:delText>
                </w:r>
              </w:del>
            </w:ins>
          </w:p>
        </w:tc>
        <w:tc>
          <w:tcPr>
            <w:tcW w:w="960" w:type="dxa"/>
            <w:noWrap/>
            <w:hideMark/>
            <w:tcPrChange w:id="80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078" w:author="Nick.Tolimieri" w:date="2022-09-26T12:55:00Z"/>
                <w:del w:id="8079" w:author="Nick.Tolimieri [2]" w:date="2022-09-27T11:46:00Z"/>
                <w:rFonts w:asciiTheme="minorHAnsi" w:eastAsiaTheme="minorHAnsi" w:hAnsiTheme="minorHAnsi" w:cstheme="minorBidi"/>
                <w:sz w:val="22"/>
                <w:szCs w:val="22"/>
                <w:rPrChange w:id="8080" w:author="Nick.Tolimieri" w:date="2022-09-26T12:55:00Z">
                  <w:rPr>
                    <w:ins w:id="8081" w:author="Nick.Tolimieri" w:date="2022-09-26T12:55:00Z"/>
                    <w:del w:id="8082" w:author="Nick.Tolimieri [2]" w:date="2022-09-27T11:46:00Z"/>
                    <w:rFonts w:ascii="Calibri" w:hAnsi="Calibri" w:cs="Calibri"/>
                    <w:color w:val="000000"/>
                    <w:sz w:val="22"/>
                    <w:szCs w:val="22"/>
                  </w:rPr>
                </w:rPrChange>
              </w:rPr>
              <w:pPrChange w:id="8083" w:author="Nick.Tolimieri" w:date="2022-09-26T12:55:00Z">
                <w:pPr/>
              </w:pPrChange>
            </w:pPr>
            <w:ins w:id="8084" w:author="Nick.Tolimieri" w:date="2022-09-26T12:55:00Z">
              <w:del w:id="8085" w:author="Nick.Tolimieri [2]" w:date="2022-09-27T11:46:00Z">
                <w:r w:rsidRPr="007654F7" w:rsidDel="00B41F3D">
                  <w:rPr>
                    <w:rFonts w:asciiTheme="minorHAnsi" w:eastAsiaTheme="minorHAnsi" w:hAnsiTheme="minorHAnsi" w:cstheme="minorBidi"/>
                    <w:sz w:val="22"/>
                    <w:szCs w:val="22"/>
                    <w:rPrChange w:id="8086" w:author="Nick.Tolimieri" w:date="2022-09-26T12:55:00Z">
                      <w:rPr>
                        <w:rFonts w:ascii="Calibri" w:hAnsi="Calibri" w:cs="Calibri"/>
                        <w:color w:val="000000"/>
                        <w:sz w:val="22"/>
                        <w:szCs w:val="22"/>
                      </w:rPr>
                    </w:rPrChange>
                  </w:rPr>
                  <w:delText>Min days</w:delText>
                </w:r>
              </w:del>
            </w:ins>
          </w:p>
        </w:tc>
        <w:tc>
          <w:tcPr>
            <w:tcW w:w="960" w:type="dxa"/>
            <w:noWrap/>
            <w:hideMark/>
            <w:tcPrChange w:id="80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088" w:author="Nick.Tolimieri" w:date="2022-09-26T12:55:00Z"/>
                <w:del w:id="8089" w:author="Nick.Tolimieri [2]" w:date="2022-09-27T11:46:00Z"/>
                <w:rFonts w:asciiTheme="minorHAnsi" w:eastAsiaTheme="minorHAnsi" w:hAnsiTheme="minorHAnsi" w:cstheme="minorBidi"/>
                <w:sz w:val="22"/>
                <w:szCs w:val="22"/>
                <w:rPrChange w:id="8090" w:author="Nick.Tolimieri" w:date="2022-09-26T12:55:00Z">
                  <w:rPr>
                    <w:ins w:id="8091" w:author="Nick.Tolimieri" w:date="2022-09-26T12:55:00Z"/>
                    <w:del w:id="8092" w:author="Nick.Tolimieri [2]" w:date="2022-09-27T11:46:00Z"/>
                    <w:rFonts w:ascii="Calibri" w:hAnsi="Calibri" w:cs="Calibri"/>
                    <w:color w:val="000000"/>
                    <w:sz w:val="22"/>
                    <w:szCs w:val="22"/>
                  </w:rPr>
                </w:rPrChange>
              </w:rPr>
              <w:pPrChange w:id="8093" w:author="Nick.Tolimieri" w:date="2022-09-26T12:55:00Z">
                <w:pPr/>
              </w:pPrChange>
            </w:pPr>
            <w:ins w:id="8094" w:author="Nick.Tolimieri" w:date="2022-09-26T12:55:00Z">
              <w:del w:id="8095" w:author="Nick.Tolimieri [2]" w:date="2022-09-27T11:46:00Z">
                <w:r w:rsidRPr="007654F7" w:rsidDel="00B41F3D">
                  <w:rPr>
                    <w:rFonts w:asciiTheme="minorHAnsi" w:eastAsiaTheme="minorHAnsi" w:hAnsiTheme="minorHAnsi" w:cstheme="minorBidi"/>
                    <w:sz w:val="22"/>
                    <w:szCs w:val="22"/>
                    <w:rPrChange w:id="8096" w:author="Nick.Tolimieri" w:date="2022-09-26T12:55:00Z">
                      <w:rPr>
                        <w:rFonts w:ascii="Calibri" w:hAnsi="Calibri" w:cs="Calibri"/>
                        <w:color w:val="000000"/>
                        <w:sz w:val="22"/>
                        <w:szCs w:val="22"/>
                      </w:rPr>
                    </w:rPrChange>
                  </w:rPr>
                  <w:delText>Max days</w:delText>
                </w:r>
              </w:del>
            </w:ins>
          </w:p>
        </w:tc>
        <w:tc>
          <w:tcPr>
            <w:tcW w:w="960" w:type="dxa"/>
            <w:noWrap/>
            <w:hideMark/>
            <w:tcPrChange w:id="80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098" w:author="Nick.Tolimieri" w:date="2022-09-26T12:55:00Z"/>
                <w:del w:id="8099" w:author="Nick.Tolimieri [2]" w:date="2022-09-27T11:46:00Z"/>
                <w:rFonts w:asciiTheme="minorHAnsi" w:eastAsiaTheme="minorHAnsi" w:hAnsiTheme="minorHAnsi" w:cstheme="minorBidi"/>
                <w:sz w:val="22"/>
                <w:szCs w:val="22"/>
                <w:rPrChange w:id="8100" w:author="Nick.Tolimieri" w:date="2022-09-26T12:55:00Z">
                  <w:rPr>
                    <w:ins w:id="8101" w:author="Nick.Tolimieri" w:date="2022-09-26T12:55:00Z"/>
                    <w:del w:id="8102" w:author="Nick.Tolimieri [2]" w:date="2022-09-27T11:46:00Z"/>
                    <w:rFonts w:ascii="Calibri" w:hAnsi="Calibri" w:cs="Calibri"/>
                    <w:color w:val="000000"/>
                    <w:sz w:val="22"/>
                    <w:szCs w:val="22"/>
                  </w:rPr>
                </w:rPrChange>
              </w:rPr>
              <w:pPrChange w:id="8103" w:author="Nick.Tolimieri" w:date="2022-09-26T12:55:00Z">
                <w:pPr/>
              </w:pPrChange>
            </w:pPr>
            <w:ins w:id="8104" w:author="Nick.Tolimieri" w:date="2022-09-26T12:55:00Z">
              <w:del w:id="8105" w:author="Nick.Tolimieri [2]" w:date="2022-09-27T11:46:00Z">
                <w:r w:rsidRPr="007654F7" w:rsidDel="00B41F3D">
                  <w:rPr>
                    <w:rFonts w:asciiTheme="minorHAnsi" w:eastAsiaTheme="minorHAnsi" w:hAnsiTheme="minorHAnsi" w:cstheme="minorBidi"/>
                    <w:sz w:val="22"/>
                    <w:szCs w:val="22"/>
                    <w:rPrChange w:id="8106" w:author="Nick.Tolimieri" w:date="2022-09-26T12:55:00Z">
                      <w:rPr>
                        <w:rFonts w:ascii="Calibri" w:hAnsi="Calibri" w:cs="Calibri"/>
                        <w:color w:val="000000"/>
                        <w:sz w:val="22"/>
                        <w:szCs w:val="22"/>
                      </w:rPr>
                    </w:rPrChange>
                  </w:rPr>
                  <w:delText>Mean intensity</w:delText>
                </w:r>
              </w:del>
            </w:ins>
          </w:p>
        </w:tc>
        <w:tc>
          <w:tcPr>
            <w:tcW w:w="960" w:type="dxa"/>
            <w:noWrap/>
            <w:hideMark/>
            <w:tcPrChange w:id="81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108" w:author="Nick.Tolimieri" w:date="2022-09-26T12:55:00Z"/>
                <w:del w:id="8109" w:author="Nick.Tolimieri [2]" w:date="2022-09-27T11:46:00Z"/>
                <w:rFonts w:asciiTheme="minorHAnsi" w:eastAsiaTheme="minorHAnsi" w:hAnsiTheme="minorHAnsi" w:cstheme="minorBidi"/>
                <w:sz w:val="22"/>
                <w:szCs w:val="22"/>
                <w:rPrChange w:id="8110" w:author="Nick.Tolimieri" w:date="2022-09-26T12:55:00Z">
                  <w:rPr>
                    <w:ins w:id="8111" w:author="Nick.Tolimieri" w:date="2022-09-26T12:55:00Z"/>
                    <w:del w:id="8112" w:author="Nick.Tolimieri [2]" w:date="2022-09-27T11:46:00Z"/>
                    <w:rFonts w:ascii="Calibri" w:hAnsi="Calibri" w:cs="Calibri"/>
                    <w:color w:val="000000"/>
                    <w:sz w:val="22"/>
                    <w:szCs w:val="22"/>
                  </w:rPr>
                </w:rPrChange>
              </w:rPr>
              <w:pPrChange w:id="8113" w:author="Nick.Tolimieri" w:date="2022-09-26T12:55:00Z">
                <w:pPr/>
              </w:pPrChange>
            </w:pPr>
            <w:ins w:id="8114" w:author="Nick.Tolimieri" w:date="2022-09-26T12:55:00Z">
              <w:del w:id="8115" w:author="Nick.Tolimieri [2]" w:date="2022-09-27T11:46:00Z">
                <w:r w:rsidRPr="007654F7" w:rsidDel="00B41F3D">
                  <w:rPr>
                    <w:rFonts w:asciiTheme="minorHAnsi" w:eastAsiaTheme="minorHAnsi" w:hAnsiTheme="minorHAnsi" w:cstheme="minorBidi"/>
                    <w:sz w:val="22"/>
                    <w:szCs w:val="22"/>
                    <w:rPrChange w:id="8116" w:author="Nick.Tolimieri" w:date="2022-09-26T12:55:00Z">
                      <w:rPr>
                        <w:rFonts w:ascii="Calibri" w:hAnsi="Calibri" w:cs="Calibri"/>
                        <w:color w:val="000000"/>
                        <w:sz w:val="22"/>
                        <w:szCs w:val="22"/>
                      </w:rPr>
                    </w:rPrChange>
                  </w:rPr>
                  <w:delText>Var intensity</w:delText>
                </w:r>
              </w:del>
            </w:ins>
          </w:p>
        </w:tc>
      </w:tr>
      <w:tr w:rsidR="007654F7" w:rsidRPr="007654F7" w:rsidDel="00B41F3D" w:rsidTr="007654F7">
        <w:trPr>
          <w:divId w:val="1027564193"/>
          <w:trHeight w:val="300"/>
          <w:ins w:id="8117" w:author="Nick.Tolimieri" w:date="2022-09-26T12:55:00Z"/>
          <w:del w:id="8118" w:author="Nick.Tolimieri [2]" w:date="2022-09-27T11:46:00Z"/>
          <w:trPrChange w:id="8119" w:author="Nick.Tolimieri" w:date="2022-09-26T12:55:00Z">
            <w:trPr>
              <w:divId w:val="1027564193"/>
              <w:trHeight w:val="300"/>
            </w:trPr>
          </w:trPrChange>
        </w:trPr>
        <w:tc>
          <w:tcPr>
            <w:tcW w:w="960" w:type="dxa"/>
            <w:noWrap/>
            <w:hideMark/>
            <w:tcPrChange w:id="81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121" w:author="Nick.Tolimieri" w:date="2022-09-26T12:55:00Z"/>
                <w:del w:id="8122" w:author="Nick.Tolimieri [2]" w:date="2022-09-27T11:46:00Z"/>
                <w:rFonts w:asciiTheme="minorHAnsi" w:eastAsiaTheme="minorHAnsi" w:hAnsiTheme="minorHAnsi" w:cstheme="minorBidi"/>
                <w:sz w:val="22"/>
                <w:szCs w:val="22"/>
                <w:rPrChange w:id="8123" w:author="Nick.Tolimieri" w:date="2022-09-26T12:55:00Z">
                  <w:rPr>
                    <w:ins w:id="8124" w:author="Nick.Tolimieri" w:date="2022-09-26T12:55:00Z"/>
                    <w:del w:id="8125" w:author="Nick.Tolimieri [2]" w:date="2022-09-27T11:46:00Z"/>
                    <w:rFonts w:ascii="Calibri" w:hAnsi="Calibri" w:cs="Calibri"/>
                    <w:color w:val="000000"/>
                    <w:sz w:val="22"/>
                    <w:szCs w:val="22"/>
                  </w:rPr>
                </w:rPrChange>
              </w:rPr>
              <w:pPrChange w:id="8126" w:author="Nick.Tolimieri" w:date="2022-09-26T12:55:00Z">
                <w:pPr/>
              </w:pPrChange>
            </w:pPr>
            <w:ins w:id="8127" w:author="Nick.Tolimieri" w:date="2022-09-26T12:55:00Z">
              <w:del w:id="8128" w:author="Nick.Tolimieri [2]" w:date="2022-09-27T11:46:00Z">
                <w:r w:rsidRPr="007654F7" w:rsidDel="00B41F3D">
                  <w:rPr>
                    <w:rFonts w:asciiTheme="minorHAnsi" w:eastAsiaTheme="minorHAnsi" w:hAnsiTheme="minorHAnsi" w:cstheme="minorBidi"/>
                    <w:sz w:val="22"/>
                    <w:szCs w:val="22"/>
                    <w:rPrChange w:id="8129"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1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131" w:author="Nick.Tolimieri" w:date="2022-09-26T12:55:00Z"/>
                <w:del w:id="8132" w:author="Nick.Tolimieri [2]" w:date="2022-09-27T11:46:00Z"/>
                <w:rFonts w:asciiTheme="minorHAnsi" w:eastAsiaTheme="minorHAnsi" w:hAnsiTheme="minorHAnsi" w:cstheme="minorBidi"/>
                <w:sz w:val="22"/>
                <w:szCs w:val="22"/>
                <w:rPrChange w:id="8133" w:author="Nick.Tolimieri" w:date="2022-09-26T12:55:00Z">
                  <w:rPr>
                    <w:ins w:id="8134" w:author="Nick.Tolimieri" w:date="2022-09-26T12:55:00Z"/>
                    <w:del w:id="8135" w:author="Nick.Tolimieri [2]" w:date="2022-09-27T11:46:00Z"/>
                    <w:rFonts w:ascii="Calibri" w:hAnsi="Calibri" w:cs="Calibri"/>
                    <w:color w:val="000000"/>
                    <w:sz w:val="22"/>
                    <w:szCs w:val="22"/>
                  </w:rPr>
                </w:rPrChange>
              </w:rPr>
              <w:pPrChange w:id="8136" w:author="Nick.Tolimieri" w:date="2022-09-26T12:55:00Z">
                <w:pPr>
                  <w:jc w:val="right"/>
                </w:pPr>
              </w:pPrChange>
            </w:pPr>
            <w:ins w:id="8137" w:author="Nick.Tolimieri" w:date="2022-09-26T12:55:00Z">
              <w:del w:id="8138" w:author="Nick.Tolimieri [2]" w:date="2022-09-27T11:46:00Z">
                <w:r w:rsidRPr="007654F7" w:rsidDel="00B41F3D">
                  <w:rPr>
                    <w:rFonts w:asciiTheme="minorHAnsi" w:eastAsiaTheme="minorHAnsi" w:hAnsiTheme="minorHAnsi" w:cstheme="minorBidi"/>
                    <w:sz w:val="22"/>
                    <w:szCs w:val="22"/>
                    <w:rPrChange w:id="8139" w:author="Nick.Tolimieri" w:date="2022-09-26T12:55:00Z">
                      <w:rPr>
                        <w:rFonts w:ascii="Calibri" w:hAnsi="Calibri" w:cs="Calibri"/>
                        <w:color w:val="000000"/>
                        <w:sz w:val="22"/>
                        <w:szCs w:val="22"/>
                      </w:rPr>
                    </w:rPrChange>
                  </w:rPr>
                  <w:delText>1992</w:delText>
                </w:r>
              </w:del>
            </w:ins>
          </w:p>
        </w:tc>
        <w:tc>
          <w:tcPr>
            <w:tcW w:w="960" w:type="dxa"/>
            <w:noWrap/>
            <w:hideMark/>
            <w:tcPrChange w:id="81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141" w:author="Nick.Tolimieri" w:date="2022-09-26T12:55:00Z"/>
                <w:del w:id="8142" w:author="Nick.Tolimieri [2]" w:date="2022-09-27T11:46:00Z"/>
                <w:rFonts w:asciiTheme="minorHAnsi" w:eastAsiaTheme="minorHAnsi" w:hAnsiTheme="minorHAnsi" w:cstheme="minorBidi"/>
                <w:sz w:val="22"/>
                <w:szCs w:val="22"/>
                <w:rPrChange w:id="8143" w:author="Nick.Tolimieri" w:date="2022-09-26T12:55:00Z">
                  <w:rPr>
                    <w:ins w:id="8144" w:author="Nick.Tolimieri" w:date="2022-09-26T12:55:00Z"/>
                    <w:del w:id="8145" w:author="Nick.Tolimieri [2]" w:date="2022-09-27T11:46:00Z"/>
                    <w:rFonts w:ascii="Calibri" w:hAnsi="Calibri" w:cs="Calibri"/>
                    <w:color w:val="000000"/>
                    <w:sz w:val="22"/>
                    <w:szCs w:val="22"/>
                  </w:rPr>
                </w:rPrChange>
              </w:rPr>
              <w:pPrChange w:id="8146" w:author="Nick.Tolimieri" w:date="2022-09-26T12:55:00Z">
                <w:pPr>
                  <w:jc w:val="right"/>
                </w:pPr>
              </w:pPrChange>
            </w:pPr>
            <w:ins w:id="8147" w:author="Nick.Tolimieri" w:date="2022-09-26T12:55:00Z">
              <w:del w:id="8148" w:author="Nick.Tolimieri [2]" w:date="2022-09-27T11:46:00Z">
                <w:r w:rsidRPr="007654F7" w:rsidDel="00B41F3D">
                  <w:rPr>
                    <w:rFonts w:asciiTheme="minorHAnsi" w:eastAsiaTheme="minorHAnsi" w:hAnsiTheme="minorHAnsi" w:cstheme="minorBidi"/>
                    <w:sz w:val="22"/>
                    <w:szCs w:val="22"/>
                    <w:rPrChange w:id="8149" w:author="Nick.Tolimieri" w:date="2022-09-26T12:55:00Z">
                      <w:rPr>
                        <w:rFonts w:ascii="Calibri" w:hAnsi="Calibri" w:cs="Calibri"/>
                        <w:color w:val="000000"/>
                        <w:sz w:val="22"/>
                        <w:szCs w:val="22"/>
                      </w:rPr>
                    </w:rPrChange>
                  </w:rPr>
                  <w:delText>4</w:delText>
                </w:r>
              </w:del>
            </w:ins>
          </w:p>
        </w:tc>
        <w:tc>
          <w:tcPr>
            <w:tcW w:w="960" w:type="dxa"/>
            <w:noWrap/>
            <w:hideMark/>
            <w:tcPrChange w:id="81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151" w:author="Nick.Tolimieri" w:date="2022-09-26T12:55:00Z"/>
                <w:del w:id="8152" w:author="Nick.Tolimieri [2]" w:date="2022-09-27T11:46:00Z"/>
                <w:rFonts w:asciiTheme="minorHAnsi" w:eastAsiaTheme="minorHAnsi" w:hAnsiTheme="minorHAnsi" w:cstheme="minorBidi"/>
                <w:sz w:val="22"/>
                <w:szCs w:val="22"/>
                <w:rPrChange w:id="8153" w:author="Nick.Tolimieri" w:date="2022-09-26T12:55:00Z">
                  <w:rPr>
                    <w:ins w:id="8154" w:author="Nick.Tolimieri" w:date="2022-09-26T12:55:00Z"/>
                    <w:del w:id="8155" w:author="Nick.Tolimieri [2]" w:date="2022-09-27T11:46:00Z"/>
                    <w:rFonts w:ascii="Calibri" w:hAnsi="Calibri" w:cs="Calibri"/>
                    <w:color w:val="000000"/>
                    <w:sz w:val="22"/>
                    <w:szCs w:val="22"/>
                  </w:rPr>
                </w:rPrChange>
              </w:rPr>
              <w:pPrChange w:id="8156" w:author="Nick.Tolimieri" w:date="2022-09-26T12:55:00Z">
                <w:pPr>
                  <w:jc w:val="right"/>
                </w:pPr>
              </w:pPrChange>
            </w:pPr>
            <w:ins w:id="8157" w:author="Nick.Tolimieri" w:date="2022-09-26T12:55:00Z">
              <w:del w:id="8158" w:author="Nick.Tolimieri [2]" w:date="2022-09-27T11:46:00Z">
                <w:r w:rsidRPr="007654F7" w:rsidDel="00B41F3D">
                  <w:rPr>
                    <w:rFonts w:asciiTheme="minorHAnsi" w:eastAsiaTheme="minorHAnsi" w:hAnsiTheme="minorHAnsi" w:cstheme="minorBidi"/>
                    <w:sz w:val="22"/>
                    <w:szCs w:val="22"/>
                    <w:rPrChange w:id="8159" w:author="Nick.Tolimieri" w:date="2022-09-26T12:55:00Z">
                      <w:rPr>
                        <w:rFonts w:ascii="Calibri" w:hAnsi="Calibri" w:cs="Calibri"/>
                        <w:color w:val="000000"/>
                        <w:sz w:val="22"/>
                        <w:szCs w:val="22"/>
                      </w:rPr>
                    </w:rPrChange>
                  </w:rPr>
                  <w:delText>44</w:delText>
                </w:r>
              </w:del>
            </w:ins>
          </w:p>
        </w:tc>
        <w:tc>
          <w:tcPr>
            <w:tcW w:w="960" w:type="dxa"/>
            <w:noWrap/>
            <w:hideMark/>
            <w:tcPrChange w:id="81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161" w:author="Nick.Tolimieri" w:date="2022-09-26T12:55:00Z"/>
                <w:del w:id="8162" w:author="Nick.Tolimieri [2]" w:date="2022-09-27T11:46:00Z"/>
                <w:rFonts w:asciiTheme="minorHAnsi" w:eastAsiaTheme="minorHAnsi" w:hAnsiTheme="minorHAnsi" w:cstheme="minorBidi"/>
                <w:sz w:val="22"/>
                <w:szCs w:val="22"/>
                <w:rPrChange w:id="8163" w:author="Nick.Tolimieri" w:date="2022-09-26T12:55:00Z">
                  <w:rPr>
                    <w:ins w:id="8164" w:author="Nick.Tolimieri" w:date="2022-09-26T12:55:00Z"/>
                    <w:del w:id="8165" w:author="Nick.Tolimieri [2]" w:date="2022-09-27T11:46:00Z"/>
                    <w:rFonts w:ascii="Calibri" w:hAnsi="Calibri" w:cs="Calibri"/>
                    <w:color w:val="000000"/>
                    <w:sz w:val="22"/>
                    <w:szCs w:val="22"/>
                  </w:rPr>
                </w:rPrChange>
              </w:rPr>
              <w:pPrChange w:id="8166" w:author="Nick.Tolimieri" w:date="2022-09-26T12:55:00Z">
                <w:pPr>
                  <w:jc w:val="right"/>
                </w:pPr>
              </w:pPrChange>
            </w:pPr>
            <w:ins w:id="8167" w:author="Nick.Tolimieri" w:date="2022-09-26T12:55:00Z">
              <w:del w:id="8168" w:author="Nick.Tolimieri [2]" w:date="2022-09-27T11:46:00Z">
                <w:r w:rsidRPr="007654F7" w:rsidDel="00B41F3D">
                  <w:rPr>
                    <w:rFonts w:asciiTheme="minorHAnsi" w:eastAsiaTheme="minorHAnsi" w:hAnsiTheme="minorHAnsi" w:cstheme="minorBidi"/>
                    <w:sz w:val="22"/>
                    <w:szCs w:val="22"/>
                    <w:rPrChange w:id="8169" w:author="Nick.Tolimieri" w:date="2022-09-26T12:55:00Z">
                      <w:rPr>
                        <w:rFonts w:ascii="Calibri" w:hAnsi="Calibri" w:cs="Calibri"/>
                        <w:color w:val="000000"/>
                        <w:sz w:val="22"/>
                        <w:szCs w:val="22"/>
                      </w:rPr>
                    </w:rPrChange>
                  </w:rPr>
                  <w:delText>4</w:delText>
                </w:r>
              </w:del>
            </w:ins>
          </w:p>
        </w:tc>
        <w:tc>
          <w:tcPr>
            <w:tcW w:w="960" w:type="dxa"/>
            <w:noWrap/>
            <w:hideMark/>
            <w:tcPrChange w:id="81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171" w:author="Nick.Tolimieri" w:date="2022-09-26T12:55:00Z"/>
                <w:del w:id="8172" w:author="Nick.Tolimieri [2]" w:date="2022-09-27T11:46:00Z"/>
                <w:rFonts w:asciiTheme="minorHAnsi" w:eastAsiaTheme="minorHAnsi" w:hAnsiTheme="minorHAnsi" w:cstheme="minorBidi"/>
                <w:sz w:val="22"/>
                <w:szCs w:val="22"/>
                <w:rPrChange w:id="8173" w:author="Nick.Tolimieri" w:date="2022-09-26T12:55:00Z">
                  <w:rPr>
                    <w:ins w:id="8174" w:author="Nick.Tolimieri" w:date="2022-09-26T12:55:00Z"/>
                    <w:del w:id="8175" w:author="Nick.Tolimieri [2]" w:date="2022-09-27T11:46:00Z"/>
                    <w:rFonts w:ascii="Calibri" w:hAnsi="Calibri" w:cs="Calibri"/>
                    <w:color w:val="000000"/>
                    <w:sz w:val="22"/>
                    <w:szCs w:val="22"/>
                  </w:rPr>
                </w:rPrChange>
              </w:rPr>
              <w:pPrChange w:id="8176" w:author="Nick.Tolimieri" w:date="2022-09-26T12:55:00Z">
                <w:pPr>
                  <w:jc w:val="right"/>
                </w:pPr>
              </w:pPrChange>
            </w:pPr>
            <w:ins w:id="8177" w:author="Nick.Tolimieri" w:date="2022-09-26T12:55:00Z">
              <w:del w:id="8178" w:author="Nick.Tolimieri [2]" w:date="2022-09-27T11:46:00Z">
                <w:r w:rsidRPr="007654F7" w:rsidDel="00B41F3D">
                  <w:rPr>
                    <w:rFonts w:asciiTheme="minorHAnsi" w:eastAsiaTheme="minorHAnsi" w:hAnsiTheme="minorHAnsi" w:cstheme="minorBidi"/>
                    <w:sz w:val="22"/>
                    <w:szCs w:val="22"/>
                    <w:rPrChange w:id="8179" w:author="Nick.Tolimieri" w:date="2022-09-26T12:55:00Z">
                      <w:rPr>
                        <w:rFonts w:ascii="Calibri" w:hAnsi="Calibri" w:cs="Calibri"/>
                        <w:color w:val="000000"/>
                        <w:sz w:val="22"/>
                        <w:szCs w:val="22"/>
                      </w:rPr>
                    </w:rPrChange>
                  </w:rPr>
                  <w:delText>33</w:delText>
                </w:r>
              </w:del>
            </w:ins>
          </w:p>
        </w:tc>
        <w:tc>
          <w:tcPr>
            <w:tcW w:w="960" w:type="dxa"/>
            <w:noWrap/>
            <w:hideMark/>
            <w:tcPrChange w:id="81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181" w:author="Nick.Tolimieri" w:date="2022-09-26T12:55:00Z"/>
                <w:del w:id="8182" w:author="Nick.Tolimieri [2]" w:date="2022-09-27T11:46:00Z"/>
                <w:rFonts w:asciiTheme="minorHAnsi" w:eastAsiaTheme="minorHAnsi" w:hAnsiTheme="minorHAnsi" w:cstheme="minorBidi"/>
                <w:sz w:val="22"/>
                <w:szCs w:val="22"/>
                <w:rPrChange w:id="8183" w:author="Nick.Tolimieri" w:date="2022-09-26T12:55:00Z">
                  <w:rPr>
                    <w:ins w:id="8184" w:author="Nick.Tolimieri" w:date="2022-09-26T12:55:00Z"/>
                    <w:del w:id="8185" w:author="Nick.Tolimieri [2]" w:date="2022-09-27T11:46:00Z"/>
                    <w:rFonts w:ascii="Calibri" w:hAnsi="Calibri" w:cs="Calibri"/>
                    <w:color w:val="000000"/>
                    <w:sz w:val="22"/>
                    <w:szCs w:val="22"/>
                  </w:rPr>
                </w:rPrChange>
              </w:rPr>
              <w:pPrChange w:id="8186" w:author="Nick.Tolimieri" w:date="2022-09-26T12:55:00Z">
                <w:pPr>
                  <w:jc w:val="right"/>
                </w:pPr>
              </w:pPrChange>
            </w:pPr>
            <w:ins w:id="8187" w:author="Nick.Tolimieri" w:date="2022-09-26T12:55:00Z">
              <w:del w:id="8188" w:author="Nick.Tolimieri [2]" w:date="2022-09-27T11:46:00Z">
                <w:r w:rsidRPr="007654F7" w:rsidDel="00B41F3D">
                  <w:rPr>
                    <w:rFonts w:asciiTheme="minorHAnsi" w:eastAsiaTheme="minorHAnsi" w:hAnsiTheme="minorHAnsi" w:cstheme="minorBidi"/>
                    <w:sz w:val="22"/>
                    <w:szCs w:val="22"/>
                    <w:rPrChange w:id="8189" w:author="Nick.Tolimieri" w:date="2022-09-26T12:55:00Z">
                      <w:rPr>
                        <w:rFonts w:ascii="Calibri" w:hAnsi="Calibri" w:cs="Calibri"/>
                        <w:color w:val="000000"/>
                        <w:sz w:val="22"/>
                        <w:szCs w:val="22"/>
                      </w:rPr>
                    </w:rPrChange>
                  </w:rPr>
                  <w:delText>5</w:delText>
                </w:r>
              </w:del>
            </w:ins>
          </w:p>
        </w:tc>
        <w:tc>
          <w:tcPr>
            <w:tcW w:w="960" w:type="dxa"/>
            <w:noWrap/>
            <w:hideMark/>
            <w:tcPrChange w:id="81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191" w:author="Nick.Tolimieri" w:date="2022-09-26T12:55:00Z"/>
                <w:del w:id="8192" w:author="Nick.Tolimieri [2]" w:date="2022-09-27T11:46:00Z"/>
                <w:rFonts w:asciiTheme="minorHAnsi" w:eastAsiaTheme="minorHAnsi" w:hAnsiTheme="minorHAnsi" w:cstheme="minorBidi"/>
                <w:sz w:val="22"/>
                <w:szCs w:val="22"/>
                <w:rPrChange w:id="8193" w:author="Nick.Tolimieri" w:date="2022-09-26T12:55:00Z">
                  <w:rPr>
                    <w:ins w:id="8194" w:author="Nick.Tolimieri" w:date="2022-09-26T12:55:00Z"/>
                    <w:del w:id="8195" w:author="Nick.Tolimieri [2]" w:date="2022-09-27T11:46:00Z"/>
                    <w:rFonts w:ascii="Calibri" w:hAnsi="Calibri" w:cs="Calibri"/>
                    <w:color w:val="000000"/>
                    <w:sz w:val="22"/>
                    <w:szCs w:val="22"/>
                  </w:rPr>
                </w:rPrChange>
              </w:rPr>
              <w:pPrChange w:id="8196" w:author="Nick.Tolimieri" w:date="2022-09-26T12:55:00Z">
                <w:pPr>
                  <w:jc w:val="right"/>
                </w:pPr>
              </w:pPrChange>
            </w:pPr>
            <w:ins w:id="8197" w:author="Nick.Tolimieri" w:date="2022-09-26T12:55:00Z">
              <w:del w:id="8198" w:author="Nick.Tolimieri [2]" w:date="2022-09-27T11:46:00Z">
                <w:r w:rsidRPr="007654F7" w:rsidDel="00B41F3D">
                  <w:rPr>
                    <w:rFonts w:asciiTheme="minorHAnsi" w:eastAsiaTheme="minorHAnsi" w:hAnsiTheme="minorHAnsi" w:cstheme="minorBidi"/>
                    <w:sz w:val="22"/>
                    <w:szCs w:val="22"/>
                    <w:rPrChange w:id="8199" w:author="Nick.Tolimieri" w:date="2022-09-26T12:55:00Z">
                      <w:rPr>
                        <w:rFonts w:ascii="Calibri" w:hAnsi="Calibri" w:cs="Calibri"/>
                        <w:color w:val="000000"/>
                        <w:sz w:val="22"/>
                        <w:szCs w:val="22"/>
                      </w:rPr>
                    </w:rPrChange>
                  </w:rPr>
                  <w:delText>11</w:delText>
                </w:r>
              </w:del>
            </w:ins>
          </w:p>
        </w:tc>
        <w:tc>
          <w:tcPr>
            <w:tcW w:w="960" w:type="dxa"/>
            <w:noWrap/>
            <w:hideMark/>
            <w:tcPrChange w:id="82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01" w:author="Nick.Tolimieri" w:date="2022-09-26T12:55:00Z"/>
                <w:del w:id="8202" w:author="Nick.Tolimieri [2]" w:date="2022-09-27T11:46:00Z"/>
                <w:rFonts w:asciiTheme="minorHAnsi" w:eastAsiaTheme="minorHAnsi" w:hAnsiTheme="minorHAnsi" w:cstheme="minorBidi"/>
                <w:sz w:val="22"/>
                <w:szCs w:val="22"/>
                <w:rPrChange w:id="8203" w:author="Nick.Tolimieri" w:date="2022-09-26T12:55:00Z">
                  <w:rPr>
                    <w:ins w:id="8204" w:author="Nick.Tolimieri" w:date="2022-09-26T12:55:00Z"/>
                    <w:del w:id="8205" w:author="Nick.Tolimieri [2]" w:date="2022-09-27T11:46:00Z"/>
                    <w:rFonts w:ascii="Calibri" w:hAnsi="Calibri" w:cs="Calibri"/>
                    <w:color w:val="000000"/>
                    <w:sz w:val="22"/>
                    <w:szCs w:val="22"/>
                  </w:rPr>
                </w:rPrChange>
              </w:rPr>
              <w:pPrChange w:id="8206" w:author="Nick.Tolimieri" w:date="2022-09-26T12:55:00Z">
                <w:pPr>
                  <w:jc w:val="right"/>
                </w:pPr>
              </w:pPrChange>
            </w:pPr>
            <w:ins w:id="8207" w:author="Nick.Tolimieri" w:date="2022-09-26T12:55:00Z">
              <w:del w:id="8208" w:author="Nick.Tolimieri [2]" w:date="2022-09-27T11:46:00Z">
                <w:r w:rsidRPr="007654F7" w:rsidDel="00B41F3D">
                  <w:rPr>
                    <w:rFonts w:asciiTheme="minorHAnsi" w:eastAsiaTheme="minorHAnsi" w:hAnsiTheme="minorHAnsi" w:cstheme="minorBidi"/>
                    <w:sz w:val="22"/>
                    <w:szCs w:val="22"/>
                    <w:rPrChange w:id="8209" w:author="Nick.Tolimieri" w:date="2022-09-26T12:55:00Z">
                      <w:rPr>
                        <w:rFonts w:ascii="Calibri" w:hAnsi="Calibri" w:cs="Calibri"/>
                        <w:color w:val="000000"/>
                        <w:sz w:val="22"/>
                        <w:szCs w:val="22"/>
                      </w:rPr>
                    </w:rPrChange>
                  </w:rPr>
                  <w:delText>2.03</w:delText>
                </w:r>
              </w:del>
            </w:ins>
          </w:p>
        </w:tc>
        <w:tc>
          <w:tcPr>
            <w:tcW w:w="960" w:type="dxa"/>
            <w:noWrap/>
            <w:hideMark/>
            <w:tcPrChange w:id="82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11" w:author="Nick.Tolimieri" w:date="2022-09-26T12:55:00Z"/>
                <w:del w:id="8212" w:author="Nick.Tolimieri [2]" w:date="2022-09-27T11:46:00Z"/>
                <w:rFonts w:asciiTheme="minorHAnsi" w:eastAsiaTheme="minorHAnsi" w:hAnsiTheme="minorHAnsi" w:cstheme="minorBidi"/>
                <w:sz w:val="22"/>
                <w:szCs w:val="22"/>
                <w:rPrChange w:id="8213" w:author="Nick.Tolimieri" w:date="2022-09-26T12:55:00Z">
                  <w:rPr>
                    <w:ins w:id="8214" w:author="Nick.Tolimieri" w:date="2022-09-26T12:55:00Z"/>
                    <w:del w:id="8215" w:author="Nick.Tolimieri [2]" w:date="2022-09-27T11:46:00Z"/>
                    <w:rFonts w:ascii="Calibri" w:hAnsi="Calibri" w:cs="Calibri"/>
                    <w:color w:val="000000"/>
                    <w:sz w:val="22"/>
                    <w:szCs w:val="22"/>
                  </w:rPr>
                </w:rPrChange>
              </w:rPr>
              <w:pPrChange w:id="8216" w:author="Nick.Tolimieri" w:date="2022-09-26T12:55:00Z">
                <w:pPr>
                  <w:jc w:val="right"/>
                </w:pPr>
              </w:pPrChange>
            </w:pPr>
            <w:ins w:id="8217" w:author="Nick.Tolimieri" w:date="2022-09-26T12:55:00Z">
              <w:del w:id="8218" w:author="Nick.Tolimieri [2]" w:date="2022-09-27T11:46:00Z">
                <w:r w:rsidRPr="007654F7" w:rsidDel="00B41F3D">
                  <w:rPr>
                    <w:rFonts w:asciiTheme="minorHAnsi" w:eastAsiaTheme="minorHAnsi" w:hAnsiTheme="minorHAnsi" w:cstheme="minorBidi"/>
                    <w:sz w:val="22"/>
                    <w:szCs w:val="22"/>
                    <w:rPrChange w:id="8219" w:author="Nick.Tolimieri" w:date="2022-09-26T12:55:00Z">
                      <w:rPr>
                        <w:rFonts w:ascii="Calibri" w:hAnsi="Calibri" w:cs="Calibri"/>
                        <w:color w:val="000000"/>
                        <w:sz w:val="22"/>
                        <w:szCs w:val="22"/>
                      </w:rPr>
                    </w:rPrChange>
                  </w:rPr>
                  <w:delText>0.5</w:delText>
                </w:r>
              </w:del>
            </w:ins>
          </w:p>
        </w:tc>
      </w:tr>
      <w:tr w:rsidR="007654F7" w:rsidRPr="007654F7" w:rsidDel="00B41F3D" w:rsidTr="007654F7">
        <w:trPr>
          <w:divId w:val="1027564193"/>
          <w:trHeight w:val="300"/>
          <w:ins w:id="8220" w:author="Nick.Tolimieri" w:date="2022-09-26T12:55:00Z"/>
          <w:del w:id="8221" w:author="Nick.Tolimieri [2]" w:date="2022-09-27T11:46:00Z"/>
          <w:trPrChange w:id="8222" w:author="Nick.Tolimieri" w:date="2022-09-26T12:55:00Z">
            <w:trPr>
              <w:divId w:val="1027564193"/>
              <w:trHeight w:val="300"/>
            </w:trPr>
          </w:trPrChange>
        </w:trPr>
        <w:tc>
          <w:tcPr>
            <w:tcW w:w="960" w:type="dxa"/>
            <w:noWrap/>
            <w:hideMark/>
            <w:tcPrChange w:id="82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24" w:author="Nick.Tolimieri" w:date="2022-09-26T12:55:00Z"/>
                <w:del w:id="8225" w:author="Nick.Tolimieri [2]" w:date="2022-09-27T11:46:00Z"/>
                <w:rFonts w:asciiTheme="minorHAnsi" w:eastAsiaTheme="minorHAnsi" w:hAnsiTheme="minorHAnsi" w:cstheme="minorBidi"/>
                <w:sz w:val="22"/>
                <w:szCs w:val="22"/>
                <w:rPrChange w:id="8226" w:author="Nick.Tolimieri" w:date="2022-09-26T12:55:00Z">
                  <w:rPr>
                    <w:ins w:id="8227" w:author="Nick.Tolimieri" w:date="2022-09-26T12:55:00Z"/>
                    <w:del w:id="8228" w:author="Nick.Tolimieri [2]" w:date="2022-09-27T11:46:00Z"/>
                    <w:rFonts w:ascii="Calibri" w:hAnsi="Calibri" w:cs="Calibri"/>
                    <w:color w:val="000000"/>
                    <w:sz w:val="22"/>
                    <w:szCs w:val="22"/>
                  </w:rPr>
                </w:rPrChange>
              </w:rPr>
              <w:pPrChange w:id="8229" w:author="Nick.Tolimieri" w:date="2022-09-26T12:55:00Z">
                <w:pPr/>
              </w:pPrChange>
            </w:pPr>
            <w:ins w:id="8230" w:author="Nick.Tolimieri" w:date="2022-09-26T12:55:00Z">
              <w:del w:id="8231" w:author="Nick.Tolimieri [2]" w:date="2022-09-27T11:46:00Z">
                <w:r w:rsidRPr="007654F7" w:rsidDel="00B41F3D">
                  <w:rPr>
                    <w:rFonts w:asciiTheme="minorHAnsi" w:eastAsiaTheme="minorHAnsi" w:hAnsiTheme="minorHAnsi" w:cstheme="minorBidi"/>
                    <w:sz w:val="22"/>
                    <w:szCs w:val="22"/>
                    <w:rPrChange w:id="8232"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2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34" w:author="Nick.Tolimieri" w:date="2022-09-26T12:55:00Z"/>
                <w:del w:id="8235" w:author="Nick.Tolimieri [2]" w:date="2022-09-27T11:46:00Z"/>
                <w:rFonts w:asciiTheme="minorHAnsi" w:eastAsiaTheme="minorHAnsi" w:hAnsiTheme="minorHAnsi" w:cstheme="minorBidi"/>
                <w:sz w:val="22"/>
                <w:szCs w:val="22"/>
                <w:rPrChange w:id="8236" w:author="Nick.Tolimieri" w:date="2022-09-26T12:55:00Z">
                  <w:rPr>
                    <w:ins w:id="8237" w:author="Nick.Tolimieri" w:date="2022-09-26T12:55:00Z"/>
                    <w:del w:id="8238" w:author="Nick.Tolimieri [2]" w:date="2022-09-27T11:46:00Z"/>
                    <w:rFonts w:ascii="Calibri" w:hAnsi="Calibri" w:cs="Calibri"/>
                    <w:color w:val="000000"/>
                    <w:sz w:val="22"/>
                    <w:szCs w:val="22"/>
                  </w:rPr>
                </w:rPrChange>
              </w:rPr>
              <w:pPrChange w:id="8239" w:author="Nick.Tolimieri" w:date="2022-09-26T12:55:00Z">
                <w:pPr>
                  <w:jc w:val="right"/>
                </w:pPr>
              </w:pPrChange>
            </w:pPr>
            <w:ins w:id="8240" w:author="Nick.Tolimieri" w:date="2022-09-26T12:55:00Z">
              <w:del w:id="8241" w:author="Nick.Tolimieri [2]" w:date="2022-09-27T11:46:00Z">
                <w:r w:rsidRPr="007654F7" w:rsidDel="00B41F3D">
                  <w:rPr>
                    <w:rFonts w:asciiTheme="minorHAnsi" w:eastAsiaTheme="minorHAnsi" w:hAnsiTheme="minorHAnsi" w:cstheme="minorBidi"/>
                    <w:sz w:val="22"/>
                    <w:szCs w:val="22"/>
                    <w:rPrChange w:id="8242" w:author="Nick.Tolimieri" w:date="2022-09-26T12:55:00Z">
                      <w:rPr>
                        <w:rFonts w:ascii="Calibri" w:hAnsi="Calibri" w:cs="Calibri"/>
                        <w:color w:val="000000"/>
                        <w:sz w:val="22"/>
                        <w:szCs w:val="22"/>
                      </w:rPr>
                    </w:rPrChange>
                  </w:rPr>
                  <w:delText>1993</w:delText>
                </w:r>
              </w:del>
            </w:ins>
          </w:p>
        </w:tc>
        <w:tc>
          <w:tcPr>
            <w:tcW w:w="960" w:type="dxa"/>
            <w:noWrap/>
            <w:hideMark/>
            <w:tcPrChange w:id="82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44" w:author="Nick.Tolimieri" w:date="2022-09-26T12:55:00Z"/>
                <w:del w:id="8245" w:author="Nick.Tolimieri [2]" w:date="2022-09-27T11:46:00Z"/>
                <w:rFonts w:asciiTheme="minorHAnsi" w:eastAsiaTheme="minorHAnsi" w:hAnsiTheme="minorHAnsi" w:cstheme="minorBidi"/>
                <w:sz w:val="22"/>
                <w:szCs w:val="22"/>
                <w:rPrChange w:id="8246" w:author="Nick.Tolimieri" w:date="2022-09-26T12:55:00Z">
                  <w:rPr>
                    <w:ins w:id="8247" w:author="Nick.Tolimieri" w:date="2022-09-26T12:55:00Z"/>
                    <w:del w:id="8248" w:author="Nick.Tolimieri [2]" w:date="2022-09-27T11:46:00Z"/>
                    <w:rFonts w:ascii="Calibri" w:hAnsi="Calibri" w:cs="Calibri"/>
                    <w:color w:val="000000"/>
                    <w:sz w:val="22"/>
                    <w:szCs w:val="22"/>
                  </w:rPr>
                </w:rPrChange>
              </w:rPr>
              <w:pPrChange w:id="8249" w:author="Nick.Tolimieri" w:date="2022-09-26T12:55:00Z">
                <w:pPr>
                  <w:jc w:val="right"/>
                </w:pPr>
              </w:pPrChange>
            </w:pPr>
            <w:ins w:id="8250" w:author="Nick.Tolimieri" w:date="2022-09-26T12:55:00Z">
              <w:del w:id="8251" w:author="Nick.Tolimieri [2]" w:date="2022-09-27T11:46:00Z">
                <w:r w:rsidRPr="007654F7" w:rsidDel="00B41F3D">
                  <w:rPr>
                    <w:rFonts w:asciiTheme="minorHAnsi" w:eastAsiaTheme="minorHAnsi" w:hAnsiTheme="minorHAnsi" w:cstheme="minorBidi"/>
                    <w:sz w:val="22"/>
                    <w:szCs w:val="22"/>
                    <w:rPrChange w:id="8252" w:author="Nick.Tolimieri" w:date="2022-09-26T12:55:00Z">
                      <w:rPr>
                        <w:rFonts w:ascii="Calibri" w:hAnsi="Calibri" w:cs="Calibri"/>
                        <w:color w:val="000000"/>
                        <w:sz w:val="22"/>
                        <w:szCs w:val="22"/>
                      </w:rPr>
                    </w:rPrChange>
                  </w:rPr>
                  <w:delText>6</w:delText>
                </w:r>
              </w:del>
            </w:ins>
          </w:p>
        </w:tc>
        <w:tc>
          <w:tcPr>
            <w:tcW w:w="960" w:type="dxa"/>
            <w:noWrap/>
            <w:hideMark/>
            <w:tcPrChange w:id="82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54" w:author="Nick.Tolimieri" w:date="2022-09-26T12:55:00Z"/>
                <w:del w:id="8255" w:author="Nick.Tolimieri [2]" w:date="2022-09-27T11:46:00Z"/>
                <w:rFonts w:asciiTheme="minorHAnsi" w:eastAsiaTheme="minorHAnsi" w:hAnsiTheme="minorHAnsi" w:cstheme="minorBidi"/>
                <w:sz w:val="22"/>
                <w:szCs w:val="22"/>
                <w:rPrChange w:id="8256" w:author="Nick.Tolimieri" w:date="2022-09-26T12:55:00Z">
                  <w:rPr>
                    <w:ins w:id="8257" w:author="Nick.Tolimieri" w:date="2022-09-26T12:55:00Z"/>
                    <w:del w:id="8258" w:author="Nick.Tolimieri [2]" w:date="2022-09-27T11:46:00Z"/>
                    <w:rFonts w:ascii="Calibri" w:hAnsi="Calibri" w:cs="Calibri"/>
                    <w:color w:val="000000"/>
                    <w:sz w:val="22"/>
                    <w:szCs w:val="22"/>
                  </w:rPr>
                </w:rPrChange>
              </w:rPr>
              <w:pPrChange w:id="8259" w:author="Nick.Tolimieri" w:date="2022-09-26T12:55:00Z">
                <w:pPr>
                  <w:jc w:val="right"/>
                </w:pPr>
              </w:pPrChange>
            </w:pPr>
            <w:ins w:id="8260" w:author="Nick.Tolimieri" w:date="2022-09-26T12:55:00Z">
              <w:del w:id="8261" w:author="Nick.Tolimieri [2]" w:date="2022-09-27T11:46:00Z">
                <w:r w:rsidRPr="007654F7" w:rsidDel="00B41F3D">
                  <w:rPr>
                    <w:rFonts w:asciiTheme="minorHAnsi" w:eastAsiaTheme="minorHAnsi" w:hAnsiTheme="minorHAnsi" w:cstheme="minorBidi"/>
                    <w:sz w:val="22"/>
                    <w:szCs w:val="22"/>
                    <w:rPrChange w:id="8262" w:author="Nick.Tolimieri" w:date="2022-09-26T12:55:00Z">
                      <w:rPr>
                        <w:rFonts w:ascii="Calibri" w:hAnsi="Calibri" w:cs="Calibri"/>
                        <w:color w:val="000000"/>
                        <w:sz w:val="22"/>
                        <w:szCs w:val="22"/>
                      </w:rPr>
                    </w:rPrChange>
                  </w:rPr>
                  <w:delText>42</w:delText>
                </w:r>
              </w:del>
            </w:ins>
          </w:p>
        </w:tc>
        <w:tc>
          <w:tcPr>
            <w:tcW w:w="960" w:type="dxa"/>
            <w:noWrap/>
            <w:hideMark/>
            <w:tcPrChange w:id="82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64" w:author="Nick.Tolimieri" w:date="2022-09-26T12:55:00Z"/>
                <w:del w:id="8265" w:author="Nick.Tolimieri [2]" w:date="2022-09-27T11:46:00Z"/>
                <w:rFonts w:asciiTheme="minorHAnsi" w:eastAsiaTheme="minorHAnsi" w:hAnsiTheme="minorHAnsi" w:cstheme="minorBidi"/>
                <w:sz w:val="22"/>
                <w:szCs w:val="22"/>
                <w:rPrChange w:id="8266" w:author="Nick.Tolimieri" w:date="2022-09-26T12:55:00Z">
                  <w:rPr>
                    <w:ins w:id="8267" w:author="Nick.Tolimieri" w:date="2022-09-26T12:55:00Z"/>
                    <w:del w:id="8268" w:author="Nick.Tolimieri [2]" w:date="2022-09-27T11:46:00Z"/>
                    <w:rFonts w:ascii="Calibri" w:hAnsi="Calibri" w:cs="Calibri"/>
                    <w:color w:val="000000"/>
                    <w:sz w:val="22"/>
                    <w:szCs w:val="22"/>
                  </w:rPr>
                </w:rPrChange>
              </w:rPr>
              <w:pPrChange w:id="8269" w:author="Nick.Tolimieri" w:date="2022-09-26T12:55:00Z">
                <w:pPr>
                  <w:jc w:val="right"/>
                </w:pPr>
              </w:pPrChange>
            </w:pPr>
            <w:ins w:id="8270" w:author="Nick.Tolimieri" w:date="2022-09-26T12:55:00Z">
              <w:del w:id="8271" w:author="Nick.Tolimieri [2]" w:date="2022-09-27T11:46:00Z">
                <w:r w:rsidRPr="007654F7" w:rsidDel="00B41F3D">
                  <w:rPr>
                    <w:rFonts w:asciiTheme="minorHAnsi" w:eastAsiaTheme="minorHAnsi" w:hAnsiTheme="minorHAnsi" w:cstheme="minorBidi"/>
                    <w:sz w:val="22"/>
                    <w:szCs w:val="22"/>
                    <w:rPrChange w:id="8272" w:author="Nick.Tolimieri" w:date="2022-09-26T12:55:00Z">
                      <w:rPr>
                        <w:rFonts w:ascii="Calibri" w:hAnsi="Calibri" w:cs="Calibri"/>
                        <w:color w:val="000000"/>
                        <w:sz w:val="22"/>
                        <w:szCs w:val="22"/>
                      </w:rPr>
                    </w:rPrChange>
                  </w:rPr>
                  <w:delText>2</w:delText>
                </w:r>
              </w:del>
            </w:ins>
          </w:p>
        </w:tc>
        <w:tc>
          <w:tcPr>
            <w:tcW w:w="960" w:type="dxa"/>
            <w:noWrap/>
            <w:hideMark/>
            <w:tcPrChange w:id="82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74" w:author="Nick.Tolimieri" w:date="2022-09-26T12:55:00Z"/>
                <w:del w:id="8275" w:author="Nick.Tolimieri [2]" w:date="2022-09-27T11:46:00Z"/>
                <w:rFonts w:asciiTheme="minorHAnsi" w:eastAsiaTheme="minorHAnsi" w:hAnsiTheme="minorHAnsi" w:cstheme="minorBidi"/>
                <w:sz w:val="22"/>
                <w:szCs w:val="22"/>
                <w:rPrChange w:id="8276" w:author="Nick.Tolimieri" w:date="2022-09-26T12:55:00Z">
                  <w:rPr>
                    <w:ins w:id="8277" w:author="Nick.Tolimieri" w:date="2022-09-26T12:55:00Z"/>
                    <w:del w:id="8278" w:author="Nick.Tolimieri [2]" w:date="2022-09-27T11:46:00Z"/>
                    <w:rFonts w:ascii="Calibri" w:hAnsi="Calibri" w:cs="Calibri"/>
                    <w:color w:val="000000"/>
                    <w:sz w:val="22"/>
                    <w:szCs w:val="22"/>
                  </w:rPr>
                </w:rPrChange>
              </w:rPr>
              <w:pPrChange w:id="8279" w:author="Nick.Tolimieri" w:date="2022-09-26T12:55:00Z">
                <w:pPr>
                  <w:jc w:val="right"/>
                </w:pPr>
              </w:pPrChange>
            </w:pPr>
            <w:ins w:id="8280" w:author="Nick.Tolimieri" w:date="2022-09-26T12:55:00Z">
              <w:del w:id="8281" w:author="Nick.Tolimieri [2]" w:date="2022-09-27T11:46:00Z">
                <w:r w:rsidRPr="007654F7" w:rsidDel="00B41F3D">
                  <w:rPr>
                    <w:rFonts w:asciiTheme="minorHAnsi" w:eastAsiaTheme="minorHAnsi" w:hAnsiTheme="minorHAnsi" w:cstheme="minorBidi"/>
                    <w:sz w:val="22"/>
                    <w:szCs w:val="22"/>
                    <w:rPrChange w:id="8282" w:author="Nick.Tolimieri" w:date="2022-09-26T12:55:00Z">
                      <w:rPr>
                        <w:rFonts w:ascii="Calibri" w:hAnsi="Calibri" w:cs="Calibri"/>
                        <w:color w:val="000000"/>
                        <w:sz w:val="22"/>
                        <w:szCs w:val="22"/>
                      </w:rPr>
                    </w:rPrChange>
                  </w:rPr>
                  <w:delText>36</w:delText>
                </w:r>
              </w:del>
            </w:ins>
          </w:p>
        </w:tc>
        <w:tc>
          <w:tcPr>
            <w:tcW w:w="960" w:type="dxa"/>
            <w:noWrap/>
            <w:hideMark/>
            <w:tcPrChange w:id="82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84" w:author="Nick.Tolimieri" w:date="2022-09-26T12:55:00Z"/>
                <w:del w:id="8285" w:author="Nick.Tolimieri [2]" w:date="2022-09-27T11:46:00Z"/>
                <w:rFonts w:asciiTheme="minorHAnsi" w:eastAsiaTheme="minorHAnsi" w:hAnsiTheme="minorHAnsi" w:cstheme="minorBidi"/>
                <w:sz w:val="22"/>
                <w:szCs w:val="22"/>
                <w:rPrChange w:id="8286" w:author="Nick.Tolimieri" w:date="2022-09-26T12:55:00Z">
                  <w:rPr>
                    <w:ins w:id="8287" w:author="Nick.Tolimieri" w:date="2022-09-26T12:55:00Z"/>
                    <w:del w:id="8288" w:author="Nick.Tolimieri [2]" w:date="2022-09-27T11:46:00Z"/>
                    <w:rFonts w:ascii="Calibri" w:hAnsi="Calibri" w:cs="Calibri"/>
                    <w:color w:val="000000"/>
                    <w:sz w:val="22"/>
                    <w:szCs w:val="22"/>
                  </w:rPr>
                </w:rPrChange>
              </w:rPr>
              <w:pPrChange w:id="8289" w:author="Nick.Tolimieri" w:date="2022-09-26T12:55:00Z">
                <w:pPr>
                  <w:jc w:val="right"/>
                </w:pPr>
              </w:pPrChange>
            </w:pPr>
            <w:ins w:id="8290" w:author="Nick.Tolimieri" w:date="2022-09-26T12:55:00Z">
              <w:del w:id="8291" w:author="Nick.Tolimieri [2]" w:date="2022-09-27T11:46:00Z">
                <w:r w:rsidRPr="007654F7" w:rsidDel="00B41F3D">
                  <w:rPr>
                    <w:rFonts w:asciiTheme="minorHAnsi" w:eastAsiaTheme="minorHAnsi" w:hAnsiTheme="minorHAnsi" w:cstheme="minorBidi"/>
                    <w:sz w:val="22"/>
                    <w:szCs w:val="22"/>
                    <w:rPrChange w:id="8292" w:author="Nick.Tolimieri" w:date="2022-09-26T12:55:00Z">
                      <w:rPr>
                        <w:rFonts w:ascii="Calibri" w:hAnsi="Calibri" w:cs="Calibri"/>
                        <w:color w:val="000000"/>
                        <w:sz w:val="22"/>
                        <w:szCs w:val="22"/>
                      </w:rPr>
                    </w:rPrChange>
                  </w:rPr>
                  <w:delText>6</w:delText>
                </w:r>
              </w:del>
            </w:ins>
          </w:p>
        </w:tc>
        <w:tc>
          <w:tcPr>
            <w:tcW w:w="960" w:type="dxa"/>
            <w:noWrap/>
            <w:hideMark/>
            <w:tcPrChange w:id="82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294" w:author="Nick.Tolimieri" w:date="2022-09-26T12:55:00Z"/>
                <w:del w:id="8295" w:author="Nick.Tolimieri [2]" w:date="2022-09-27T11:46:00Z"/>
                <w:rFonts w:asciiTheme="minorHAnsi" w:eastAsiaTheme="minorHAnsi" w:hAnsiTheme="minorHAnsi" w:cstheme="minorBidi"/>
                <w:sz w:val="22"/>
                <w:szCs w:val="22"/>
                <w:rPrChange w:id="8296" w:author="Nick.Tolimieri" w:date="2022-09-26T12:55:00Z">
                  <w:rPr>
                    <w:ins w:id="8297" w:author="Nick.Tolimieri" w:date="2022-09-26T12:55:00Z"/>
                    <w:del w:id="8298" w:author="Nick.Tolimieri [2]" w:date="2022-09-27T11:46:00Z"/>
                    <w:rFonts w:ascii="Calibri" w:hAnsi="Calibri" w:cs="Calibri"/>
                    <w:color w:val="000000"/>
                    <w:sz w:val="22"/>
                    <w:szCs w:val="22"/>
                  </w:rPr>
                </w:rPrChange>
              </w:rPr>
              <w:pPrChange w:id="8299" w:author="Nick.Tolimieri" w:date="2022-09-26T12:55:00Z">
                <w:pPr>
                  <w:jc w:val="right"/>
                </w:pPr>
              </w:pPrChange>
            </w:pPr>
            <w:ins w:id="8300" w:author="Nick.Tolimieri" w:date="2022-09-26T12:55:00Z">
              <w:del w:id="8301" w:author="Nick.Tolimieri [2]" w:date="2022-09-27T11:46:00Z">
                <w:r w:rsidRPr="007654F7" w:rsidDel="00B41F3D">
                  <w:rPr>
                    <w:rFonts w:asciiTheme="minorHAnsi" w:eastAsiaTheme="minorHAnsi" w:hAnsiTheme="minorHAnsi" w:cstheme="minorBidi"/>
                    <w:sz w:val="22"/>
                    <w:szCs w:val="22"/>
                    <w:rPrChange w:id="8302" w:author="Nick.Tolimieri" w:date="2022-09-26T12:55:00Z">
                      <w:rPr>
                        <w:rFonts w:ascii="Calibri" w:hAnsi="Calibri" w:cs="Calibri"/>
                        <w:color w:val="000000"/>
                        <w:sz w:val="22"/>
                        <w:szCs w:val="22"/>
                      </w:rPr>
                    </w:rPrChange>
                  </w:rPr>
                  <w:delText>30</w:delText>
                </w:r>
              </w:del>
            </w:ins>
          </w:p>
        </w:tc>
        <w:tc>
          <w:tcPr>
            <w:tcW w:w="960" w:type="dxa"/>
            <w:noWrap/>
            <w:hideMark/>
            <w:tcPrChange w:id="83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04" w:author="Nick.Tolimieri" w:date="2022-09-26T12:55:00Z"/>
                <w:del w:id="8305" w:author="Nick.Tolimieri [2]" w:date="2022-09-27T11:46:00Z"/>
                <w:rFonts w:asciiTheme="minorHAnsi" w:eastAsiaTheme="minorHAnsi" w:hAnsiTheme="minorHAnsi" w:cstheme="minorBidi"/>
                <w:sz w:val="22"/>
                <w:szCs w:val="22"/>
                <w:rPrChange w:id="8306" w:author="Nick.Tolimieri" w:date="2022-09-26T12:55:00Z">
                  <w:rPr>
                    <w:ins w:id="8307" w:author="Nick.Tolimieri" w:date="2022-09-26T12:55:00Z"/>
                    <w:del w:id="8308" w:author="Nick.Tolimieri [2]" w:date="2022-09-27T11:46:00Z"/>
                    <w:rFonts w:ascii="Calibri" w:hAnsi="Calibri" w:cs="Calibri"/>
                    <w:color w:val="000000"/>
                    <w:sz w:val="22"/>
                    <w:szCs w:val="22"/>
                  </w:rPr>
                </w:rPrChange>
              </w:rPr>
              <w:pPrChange w:id="8309" w:author="Nick.Tolimieri" w:date="2022-09-26T12:55:00Z">
                <w:pPr>
                  <w:jc w:val="right"/>
                </w:pPr>
              </w:pPrChange>
            </w:pPr>
            <w:ins w:id="8310" w:author="Nick.Tolimieri" w:date="2022-09-26T12:55:00Z">
              <w:del w:id="8311" w:author="Nick.Tolimieri [2]" w:date="2022-09-27T11:46:00Z">
                <w:r w:rsidRPr="007654F7" w:rsidDel="00B41F3D">
                  <w:rPr>
                    <w:rFonts w:asciiTheme="minorHAnsi" w:eastAsiaTheme="minorHAnsi" w:hAnsiTheme="minorHAnsi" w:cstheme="minorBidi"/>
                    <w:sz w:val="22"/>
                    <w:szCs w:val="22"/>
                    <w:rPrChange w:id="8312" w:author="Nick.Tolimieri" w:date="2022-09-26T12:55:00Z">
                      <w:rPr>
                        <w:rFonts w:ascii="Calibri" w:hAnsi="Calibri" w:cs="Calibri"/>
                        <w:color w:val="000000"/>
                        <w:sz w:val="22"/>
                        <w:szCs w:val="22"/>
                      </w:rPr>
                    </w:rPrChange>
                  </w:rPr>
                  <w:delText>2.27</w:delText>
                </w:r>
              </w:del>
            </w:ins>
          </w:p>
        </w:tc>
        <w:tc>
          <w:tcPr>
            <w:tcW w:w="960" w:type="dxa"/>
            <w:noWrap/>
            <w:hideMark/>
            <w:tcPrChange w:id="83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14" w:author="Nick.Tolimieri" w:date="2022-09-26T12:55:00Z"/>
                <w:del w:id="8315" w:author="Nick.Tolimieri [2]" w:date="2022-09-27T11:46:00Z"/>
                <w:rFonts w:asciiTheme="minorHAnsi" w:eastAsiaTheme="minorHAnsi" w:hAnsiTheme="minorHAnsi" w:cstheme="minorBidi"/>
                <w:sz w:val="22"/>
                <w:szCs w:val="22"/>
                <w:rPrChange w:id="8316" w:author="Nick.Tolimieri" w:date="2022-09-26T12:55:00Z">
                  <w:rPr>
                    <w:ins w:id="8317" w:author="Nick.Tolimieri" w:date="2022-09-26T12:55:00Z"/>
                    <w:del w:id="8318" w:author="Nick.Tolimieri [2]" w:date="2022-09-27T11:46:00Z"/>
                    <w:rFonts w:ascii="Calibri" w:hAnsi="Calibri" w:cs="Calibri"/>
                    <w:color w:val="000000"/>
                    <w:sz w:val="22"/>
                    <w:szCs w:val="22"/>
                  </w:rPr>
                </w:rPrChange>
              </w:rPr>
              <w:pPrChange w:id="8319" w:author="Nick.Tolimieri" w:date="2022-09-26T12:55:00Z">
                <w:pPr>
                  <w:jc w:val="right"/>
                </w:pPr>
              </w:pPrChange>
            </w:pPr>
            <w:ins w:id="8320" w:author="Nick.Tolimieri" w:date="2022-09-26T12:55:00Z">
              <w:del w:id="8321" w:author="Nick.Tolimieri [2]" w:date="2022-09-27T11:46:00Z">
                <w:r w:rsidRPr="007654F7" w:rsidDel="00B41F3D">
                  <w:rPr>
                    <w:rFonts w:asciiTheme="minorHAnsi" w:eastAsiaTheme="minorHAnsi" w:hAnsiTheme="minorHAnsi" w:cstheme="minorBidi"/>
                    <w:sz w:val="22"/>
                    <w:szCs w:val="22"/>
                    <w:rPrChange w:id="8322" w:author="Nick.Tolimieri" w:date="2022-09-26T12:55:00Z">
                      <w:rPr>
                        <w:rFonts w:ascii="Calibri" w:hAnsi="Calibri" w:cs="Calibri"/>
                        <w:color w:val="000000"/>
                        <w:sz w:val="22"/>
                        <w:szCs w:val="22"/>
                      </w:rPr>
                    </w:rPrChange>
                  </w:rPr>
                  <w:delText>0.42</w:delText>
                </w:r>
              </w:del>
            </w:ins>
          </w:p>
        </w:tc>
      </w:tr>
      <w:tr w:rsidR="007654F7" w:rsidRPr="007654F7" w:rsidDel="00B41F3D" w:rsidTr="007654F7">
        <w:trPr>
          <w:divId w:val="1027564193"/>
          <w:trHeight w:val="300"/>
          <w:ins w:id="8323" w:author="Nick.Tolimieri" w:date="2022-09-26T12:55:00Z"/>
          <w:del w:id="8324" w:author="Nick.Tolimieri [2]" w:date="2022-09-27T11:46:00Z"/>
          <w:trPrChange w:id="8325" w:author="Nick.Tolimieri" w:date="2022-09-26T12:55:00Z">
            <w:trPr>
              <w:divId w:val="1027564193"/>
              <w:trHeight w:val="300"/>
            </w:trPr>
          </w:trPrChange>
        </w:trPr>
        <w:tc>
          <w:tcPr>
            <w:tcW w:w="960" w:type="dxa"/>
            <w:noWrap/>
            <w:hideMark/>
            <w:tcPrChange w:id="83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27" w:author="Nick.Tolimieri" w:date="2022-09-26T12:55:00Z"/>
                <w:del w:id="8328" w:author="Nick.Tolimieri [2]" w:date="2022-09-27T11:46:00Z"/>
                <w:rFonts w:asciiTheme="minorHAnsi" w:eastAsiaTheme="minorHAnsi" w:hAnsiTheme="minorHAnsi" w:cstheme="minorBidi"/>
                <w:sz w:val="22"/>
                <w:szCs w:val="22"/>
                <w:rPrChange w:id="8329" w:author="Nick.Tolimieri" w:date="2022-09-26T12:55:00Z">
                  <w:rPr>
                    <w:ins w:id="8330" w:author="Nick.Tolimieri" w:date="2022-09-26T12:55:00Z"/>
                    <w:del w:id="8331" w:author="Nick.Tolimieri [2]" w:date="2022-09-27T11:46:00Z"/>
                    <w:rFonts w:ascii="Calibri" w:hAnsi="Calibri" w:cs="Calibri"/>
                    <w:color w:val="000000"/>
                    <w:sz w:val="22"/>
                    <w:szCs w:val="22"/>
                  </w:rPr>
                </w:rPrChange>
              </w:rPr>
              <w:pPrChange w:id="8332" w:author="Nick.Tolimieri" w:date="2022-09-26T12:55:00Z">
                <w:pPr/>
              </w:pPrChange>
            </w:pPr>
            <w:ins w:id="8333" w:author="Nick.Tolimieri" w:date="2022-09-26T12:55:00Z">
              <w:del w:id="8334" w:author="Nick.Tolimieri [2]" w:date="2022-09-27T11:46:00Z">
                <w:r w:rsidRPr="007654F7" w:rsidDel="00B41F3D">
                  <w:rPr>
                    <w:rFonts w:asciiTheme="minorHAnsi" w:eastAsiaTheme="minorHAnsi" w:hAnsiTheme="minorHAnsi" w:cstheme="minorBidi"/>
                    <w:sz w:val="22"/>
                    <w:szCs w:val="22"/>
                    <w:rPrChange w:id="8335"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3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37" w:author="Nick.Tolimieri" w:date="2022-09-26T12:55:00Z"/>
                <w:del w:id="8338" w:author="Nick.Tolimieri [2]" w:date="2022-09-27T11:46:00Z"/>
                <w:rFonts w:asciiTheme="minorHAnsi" w:eastAsiaTheme="minorHAnsi" w:hAnsiTheme="minorHAnsi" w:cstheme="minorBidi"/>
                <w:sz w:val="22"/>
                <w:szCs w:val="22"/>
                <w:rPrChange w:id="8339" w:author="Nick.Tolimieri" w:date="2022-09-26T12:55:00Z">
                  <w:rPr>
                    <w:ins w:id="8340" w:author="Nick.Tolimieri" w:date="2022-09-26T12:55:00Z"/>
                    <w:del w:id="8341" w:author="Nick.Tolimieri [2]" w:date="2022-09-27T11:46:00Z"/>
                    <w:rFonts w:ascii="Calibri" w:hAnsi="Calibri" w:cs="Calibri"/>
                    <w:color w:val="000000"/>
                    <w:sz w:val="22"/>
                    <w:szCs w:val="22"/>
                  </w:rPr>
                </w:rPrChange>
              </w:rPr>
              <w:pPrChange w:id="8342" w:author="Nick.Tolimieri" w:date="2022-09-26T12:55:00Z">
                <w:pPr>
                  <w:jc w:val="right"/>
                </w:pPr>
              </w:pPrChange>
            </w:pPr>
            <w:ins w:id="8343" w:author="Nick.Tolimieri" w:date="2022-09-26T12:55:00Z">
              <w:del w:id="8344" w:author="Nick.Tolimieri [2]" w:date="2022-09-27T11:46:00Z">
                <w:r w:rsidRPr="007654F7" w:rsidDel="00B41F3D">
                  <w:rPr>
                    <w:rFonts w:asciiTheme="minorHAnsi" w:eastAsiaTheme="minorHAnsi" w:hAnsiTheme="minorHAnsi" w:cstheme="minorBidi"/>
                    <w:sz w:val="22"/>
                    <w:szCs w:val="22"/>
                    <w:rPrChange w:id="8345" w:author="Nick.Tolimieri" w:date="2022-09-26T12:55:00Z">
                      <w:rPr>
                        <w:rFonts w:ascii="Calibri" w:hAnsi="Calibri" w:cs="Calibri"/>
                        <w:color w:val="000000"/>
                        <w:sz w:val="22"/>
                        <w:szCs w:val="22"/>
                      </w:rPr>
                    </w:rPrChange>
                  </w:rPr>
                  <w:delText>1994</w:delText>
                </w:r>
              </w:del>
            </w:ins>
          </w:p>
        </w:tc>
        <w:tc>
          <w:tcPr>
            <w:tcW w:w="960" w:type="dxa"/>
            <w:noWrap/>
            <w:hideMark/>
            <w:tcPrChange w:id="83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47" w:author="Nick.Tolimieri" w:date="2022-09-26T12:55:00Z"/>
                <w:del w:id="8348" w:author="Nick.Tolimieri [2]" w:date="2022-09-27T11:46:00Z"/>
                <w:rFonts w:asciiTheme="minorHAnsi" w:eastAsiaTheme="minorHAnsi" w:hAnsiTheme="minorHAnsi" w:cstheme="minorBidi"/>
                <w:sz w:val="22"/>
                <w:szCs w:val="22"/>
                <w:rPrChange w:id="8349" w:author="Nick.Tolimieri" w:date="2022-09-26T12:55:00Z">
                  <w:rPr>
                    <w:ins w:id="8350" w:author="Nick.Tolimieri" w:date="2022-09-26T12:55:00Z"/>
                    <w:del w:id="8351" w:author="Nick.Tolimieri [2]" w:date="2022-09-27T11:46:00Z"/>
                    <w:rFonts w:ascii="Calibri" w:hAnsi="Calibri" w:cs="Calibri"/>
                    <w:color w:val="000000"/>
                    <w:sz w:val="22"/>
                    <w:szCs w:val="22"/>
                  </w:rPr>
                </w:rPrChange>
              </w:rPr>
              <w:pPrChange w:id="8352" w:author="Nick.Tolimieri" w:date="2022-09-26T12:55:00Z">
                <w:pPr>
                  <w:jc w:val="right"/>
                </w:pPr>
              </w:pPrChange>
            </w:pPr>
            <w:ins w:id="8353" w:author="Nick.Tolimieri" w:date="2022-09-26T12:55:00Z">
              <w:del w:id="8354" w:author="Nick.Tolimieri [2]" w:date="2022-09-27T11:46:00Z">
                <w:r w:rsidRPr="007654F7" w:rsidDel="00B41F3D">
                  <w:rPr>
                    <w:rFonts w:asciiTheme="minorHAnsi" w:eastAsiaTheme="minorHAnsi" w:hAnsiTheme="minorHAnsi" w:cstheme="minorBidi"/>
                    <w:sz w:val="22"/>
                    <w:szCs w:val="22"/>
                    <w:rPrChange w:id="8355" w:author="Nick.Tolimieri" w:date="2022-09-26T12:55:00Z">
                      <w:rPr>
                        <w:rFonts w:ascii="Calibri" w:hAnsi="Calibri" w:cs="Calibri"/>
                        <w:color w:val="000000"/>
                        <w:sz w:val="22"/>
                        <w:szCs w:val="22"/>
                      </w:rPr>
                    </w:rPrChange>
                  </w:rPr>
                  <w:delText>14</w:delText>
                </w:r>
              </w:del>
            </w:ins>
          </w:p>
        </w:tc>
        <w:tc>
          <w:tcPr>
            <w:tcW w:w="960" w:type="dxa"/>
            <w:noWrap/>
            <w:hideMark/>
            <w:tcPrChange w:id="83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57" w:author="Nick.Tolimieri" w:date="2022-09-26T12:55:00Z"/>
                <w:del w:id="8358" w:author="Nick.Tolimieri [2]" w:date="2022-09-27T11:46:00Z"/>
                <w:rFonts w:asciiTheme="minorHAnsi" w:eastAsiaTheme="minorHAnsi" w:hAnsiTheme="minorHAnsi" w:cstheme="minorBidi"/>
                <w:sz w:val="22"/>
                <w:szCs w:val="22"/>
                <w:rPrChange w:id="8359" w:author="Nick.Tolimieri" w:date="2022-09-26T12:55:00Z">
                  <w:rPr>
                    <w:ins w:id="8360" w:author="Nick.Tolimieri" w:date="2022-09-26T12:55:00Z"/>
                    <w:del w:id="8361" w:author="Nick.Tolimieri [2]" w:date="2022-09-27T11:46:00Z"/>
                    <w:rFonts w:ascii="Calibri" w:hAnsi="Calibri" w:cs="Calibri"/>
                    <w:color w:val="000000"/>
                    <w:sz w:val="22"/>
                    <w:szCs w:val="22"/>
                  </w:rPr>
                </w:rPrChange>
              </w:rPr>
              <w:pPrChange w:id="8362" w:author="Nick.Tolimieri" w:date="2022-09-26T12:55:00Z">
                <w:pPr>
                  <w:jc w:val="right"/>
                </w:pPr>
              </w:pPrChange>
            </w:pPr>
            <w:ins w:id="8363" w:author="Nick.Tolimieri" w:date="2022-09-26T12:55:00Z">
              <w:del w:id="8364" w:author="Nick.Tolimieri [2]" w:date="2022-09-27T11:46:00Z">
                <w:r w:rsidRPr="007654F7" w:rsidDel="00B41F3D">
                  <w:rPr>
                    <w:rFonts w:asciiTheme="minorHAnsi" w:eastAsiaTheme="minorHAnsi" w:hAnsiTheme="minorHAnsi" w:cstheme="minorBidi"/>
                    <w:sz w:val="22"/>
                    <w:szCs w:val="22"/>
                    <w:rPrChange w:id="8365" w:author="Nick.Tolimieri" w:date="2022-09-26T12:55:00Z">
                      <w:rPr>
                        <w:rFonts w:ascii="Calibri" w:hAnsi="Calibri" w:cs="Calibri"/>
                        <w:color w:val="000000"/>
                        <w:sz w:val="22"/>
                        <w:szCs w:val="22"/>
                      </w:rPr>
                    </w:rPrChange>
                  </w:rPr>
                  <w:delText>47</w:delText>
                </w:r>
              </w:del>
            </w:ins>
          </w:p>
        </w:tc>
        <w:tc>
          <w:tcPr>
            <w:tcW w:w="960" w:type="dxa"/>
            <w:noWrap/>
            <w:hideMark/>
            <w:tcPrChange w:id="83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67" w:author="Nick.Tolimieri" w:date="2022-09-26T12:55:00Z"/>
                <w:del w:id="8368" w:author="Nick.Tolimieri [2]" w:date="2022-09-27T11:46:00Z"/>
                <w:rFonts w:asciiTheme="minorHAnsi" w:eastAsiaTheme="minorHAnsi" w:hAnsiTheme="minorHAnsi" w:cstheme="minorBidi"/>
                <w:sz w:val="22"/>
                <w:szCs w:val="22"/>
                <w:rPrChange w:id="8369" w:author="Nick.Tolimieri" w:date="2022-09-26T12:55:00Z">
                  <w:rPr>
                    <w:ins w:id="8370" w:author="Nick.Tolimieri" w:date="2022-09-26T12:55:00Z"/>
                    <w:del w:id="8371" w:author="Nick.Tolimieri [2]" w:date="2022-09-27T11:46:00Z"/>
                    <w:rFonts w:ascii="Calibri" w:hAnsi="Calibri" w:cs="Calibri"/>
                    <w:color w:val="000000"/>
                    <w:sz w:val="22"/>
                    <w:szCs w:val="22"/>
                  </w:rPr>
                </w:rPrChange>
              </w:rPr>
              <w:pPrChange w:id="8372" w:author="Nick.Tolimieri" w:date="2022-09-26T12:55:00Z">
                <w:pPr>
                  <w:jc w:val="right"/>
                </w:pPr>
              </w:pPrChange>
            </w:pPr>
            <w:ins w:id="8373" w:author="Nick.Tolimieri" w:date="2022-09-26T12:55:00Z">
              <w:del w:id="8374" w:author="Nick.Tolimieri [2]" w:date="2022-09-27T11:46:00Z">
                <w:r w:rsidRPr="007654F7" w:rsidDel="00B41F3D">
                  <w:rPr>
                    <w:rFonts w:asciiTheme="minorHAnsi" w:eastAsiaTheme="minorHAnsi" w:hAnsiTheme="minorHAnsi" w:cstheme="minorBidi"/>
                    <w:sz w:val="22"/>
                    <w:szCs w:val="22"/>
                    <w:rPrChange w:id="8375" w:author="Nick.Tolimieri" w:date="2022-09-26T12:55:00Z">
                      <w:rPr>
                        <w:rFonts w:ascii="Calibri" w:hAnsi="Calibri" w:cs="Calibri"/>
                        <w:color w:val="000000"/>
                        <w:sz w:val="22"/>
                        <w:szCs w:val="22"/>
                      </w:rPr>
                    </w:rPrChange>
                  </w:rPr>
                  <w:delText>1</w:delText>
                </w:r>
              </w:del>
            </w:ins>
          </w:p>
        </w:tc>
        <w:tc>
          <w:tcPr>
            <w:tcW w:w="960" w:type="dxa"/>
            <w:noWrap/>
            <w:hideMark/>
            <w:tcPrChange w:id="83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77" w:author="Nick.Tolimieri" w:date="2022-09-26T12:55:00Z"/>
                <w:del w:id="8378" w:author="Nick.Tolimieri [2]" w:date="2022-09-27T11:46:00Z"/>
                <w:rFonts w:asciiTheme="minorHAnsi" w:eastAsiaTheme="minorHAnsi" w:hAnsiTheme="minorHAnsi" w:cstheme="minorBidi"/>
                <w:sz w:val="22"/>
                <w:szCs w:val="22"/>
                <w:rPrChange w:id="8379" w:author="Nick.Tolimieri" w:date="2022-09-26T12:55:00Z">
                  <w:rPr>
                    <w:ins w:id="8380" w:author="Nick.Tolimieri" w:date="2022-09-26T12:55:00Z"/>
                    <w:del w:id="8381" w:author="Nick.Tolimieri [2]" w:date="2022-09-27T11:46:00Z"/>
                    <w:rFonts w:ascii="Calibri" w:hAnsi="Calibri" w:cs="Calibri"/>
                    <w:color w:val="000000"/>
                    <w:sz w:val="22"/>
                    <w:szCs w:val="22"/>
                  </w:rPr>
                </w:rPrChange>
              </w:rPr>
              <w:pPrChange w:id="8382" w:author="Nick.Tolimieri" w:date="2022-09-26T12:55:00Z">
                <w:pPr>
                  <w:jc w:val="right"/>
                </w:pPr>
              </w:pPrChange>
            </w:pPr>
            <w:ins w:id="8383" w:author="Nick.Tolimieri" w:date="2022-09-26T12:55:00Z">
              <w:del w:id="8384" w:author="Nick.Tolimieri [2]" w:date="2022-09-27T11:46:00Z">
                <w:r w:rsidRPr="007654F7" w:rsidDel="00B41F3D">
                  <w:rPr>
                    <w:rFonts w:asciiTheme="minorHAnsi" w:eastAsiaTheme="minorHAnsi" w:hAnsiTheme="minorHAnsi" w:cstheme="minorBidi"/>
                    <w:sz w:val="22"/>
                    <w:szCs w:val="22"/>
                    <w:rPrChange w:id="8385" w:author="Nick.Tolimieri" w:date="2022-09-26T12:55:00Z">
                      <w:rPr>
                        <w:rFonts w:ascii="Calibri" w:hAnsi="Calibri" w:cs="Calibri"/>
                        <w:color w:val="000000"/>
                        <w:sz w:val="22"/>
                        <w:szCs w:val="22"/>
                      </w:rPr>
                    </w:rPrChange>
                  </w:rPr>
                  <w:delText>30</w:delText>
                </w:r>
              </w:del>
            </w:ins>
          </w:p>
        </w:tc>
        <w:tc>
          <w:tcPr>
            <w:tcW w:w="960" w:type="dxa"/>
            <w:noWrap/>
            <w:hideMark/>
            <w:tcPrChange w:id="83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87" w:author="Nick.Tolimieri" w:date="2022-09-26T12:55:00Z"/>
                <w:del w:id="8388" w:author="Nick.Tolimieri [2]" w:date="2022-09-27T11:46:00Z"/>
                <w:rFonts w:asciiTheme="minorHAnsi" w:eastAsiaTheme="minorHAnsi" w:hAnsiTheme="minorHAnsi" w:cstheme="minorBidi"/>
                <w:sz w:val="22"/>
                <w:szCs w:val="22"/>
                <w:rPrChange w:id="8389" w:author="Nick.Tolimieri" w:date="2022-09-26T12:55:00Z">
                  <w:rPr>
                    <w:ins w:id="8390" w:author="Nick.Tolimieri" w:date="2022-09-26T12:55:00Z"/>
                    <w:del w:id="8391" w:author="Nick.Tolimieri [2]" w:date="2022-09-27T11:46:00Z"/>
                    <w:rFonts w:ascii="Calibri" w:hAnsi="Calibri" w:cs="Calibri"/>
                    <w:color w:val="000000"/>
                    <w:sz w:val="22"/>
                    <w:szCs w:val="22"/>
                  </w:rPr>
                </w:rPrChange>
              </w:rPr>
              <w:pPrChange w:id="8392" w:author="Nick.Tolimieri" w:date="2022-09-26T12:55:00Z">
                <w:pPr>
                  <w:jc w:val="right"/>
                </w:pPr>
              </w:pPrChange>
            </w:pPr>
            <w:ins w:id="8393" w:author="Nick.Tolimieri" w:date="2022-09-26T12:55:00Z">
              <w:del w:id="8394" w:author="Nick.Tolimieri [2]" w:date="2022-09-27T11:46:00Z">
                <w:r w:rsidRPr="007654F7" w:rsidDel="00B41F3D">
                  <w:rPr>
                    <w:rFonts w:asciiTheme="minorHAnsi" w:eastAsiaTheme="minorHAnsi" w:hAnsiTheme="minorHAnsi" w:cstheme="minorBidi"/>
                    <w:sz w:val="22"/>
                    <w:szCs w:val="22"/>
                    <w:rPrChange w:id="8395" w:author="Nick.Tolimieri" w:date="2022-09-26T12:55:00Z">
                      <w:rPr>
                        <w:rFonts w:ascii="Calibri" w:hAnsi="Calibri" w:cs="Calibri"/>
                        <w:color w:val="000000"/>
                        <w:sz w:val="22"/>
                        <w:szCs w:val="22"/>
                      </w:rPr>
                    </w:rPrChange>
                  </w:rPr>
                  <w:delText>30</w:delText>
                </w:r>
              </w:del>
            </w:ins>
          </w:p>
        </w:tc>
        <w:tc>
          <w:tcPr>
            <w:tcW w:w="960" w:type="dxa"/>
            <w:noWrap/>
            <w:hideMark/>
            <w:tcPrChange w:id="83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397" w:author="Nick.Tolimieri" w:date="2022-09-26T12:55:00Z"/>
                <w:del w:id="8398" w:author="Nick.Tolimieri [2]" w:date="2022-09-27T11:46:00Z"/>
                <w:rFonts w:asciiTheme="minorHAnsi" w:eastAsiaTheme="minorHAnsi" w:hAnsiTheme="minorHAnsi" w:cstheme="minorBidi"/>
                <w:sz w:val="22"/>
                <w:szCs w:val="22"/>
                <w:rPrChange w:id="8399" w:author="Nick.Tolimieri" w:date="2022-09-26T12:55:00Z">
                  <w:rPr>
                    <w:ins w:id="8400" w:author="Nick.Tolimieri" w:date="2022-09-26T12:55:00Z"/>
                    <w:del w:id="8401" w:author="Nick.Tolimieri [2]" w:date="2022-09-27T11:46:00Z"/>
                    <w:rFonts w:ascii="Calibri" w:hAnsi="Calibri" w:cs="Calibri"/>
                    <w:color w:val="000000"/>
                    <w:sz w:val="22"/>
                    <w:szCs w:val="22"/>
                  </w:rPr>
                </w:rPrChange>
              </w:rPr>
              <w:pPrChange w:id="8402" w:author="Nick.Tolimieri" w:date="2022-09-26T12:55:00Z">
                <w:pPr>
                  <w:jc w:val="right"/>
                </w:pPr>
              </w:pPrChange>
            </w:pPr>
            <w:ins w:id="8403" w:author="Nick.Tolimieri" w:date="2022-09-26T12:55:00Z">
              <w:del w:id="8404" w:author="Nick.Tolimieri [2]" w:date="2022-09-27T11:46:00Z">
                <w:r w:rsidRPr="007654F7" w:rsidDel="00B41F3D">
                  <w:rPr>
                    <w:rFonts w:asciiTheme="minorHAnsi" w:eastAsiaTheme="minorHAnsi" w:hAnsiTheme="minorHAnsi" w:cstheme="minorBidi"/>
                    <w:sz w:val="22"/>
                    <w:szCs w:val="22"/>
                    <w:rPrChange w:id="8405" w:author="Nick.Tolimieri" w:date="2022-09-26T12:55:00Z">
                      <w:rPr>
                        <w:rFonts w:ascii="Calibri" w:hAnsi="Calibri" w:cs="Calibri"/>
                        <w:color w:val="000000"/>
                        <w:sz w:val="22"/>
                        <w:szCs w:val="22"/>
                      </w:rPr>
                    </w:rPrChange>
                  </w:rPr>
                  <w:delText>30</w:delText>
                </w:r>
              </w:del>
            </w:ins>
          </w:p>
        </w:tc>
        <w:tc>
          <w:tcPr>
            <w:tcW w:w="960" w:type="dxa"/>
            <w:noWrap/>
            <w:hideMark/>
            <w:tcPrChange w:id="84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407" w:author="Nick.Tolimieri" w:date="2022-09-26T12:55:00Z"/>
                <w:del w:id="8408" w:author="Nick.Tolimieri [2]" w:date="2022-09-27T11:46:00Z"/>
                <w:rFonts w:asciiTheme="minorHAnsi" w:eastAsiaTheme="minorHAnsi" w:hAnsiTheme="minorHAnsi" w:cstheme="minorBidi"/>
                <w:sz w:val="22"/>
                <w:szCs w:val="22"/>
                <w:rPrChange w:id="8409" w:author="Nick.Tolimieri" w:date="2022-09-26T12:55:00Z">
                  <w:rPr>
                    <w:ins w:id="8410" w:author="Nick.Tolimieri" w:date="2022-09-26T12:55:00Z"/>
                    <w:del w:id="8411" w:author="Nick.Tolimieri [2]" w:date="2022-09-27T11:46:00Z"/>
                    <w:rFonts w:ascii="Calibri" w:hAnsi="Calibri" w:cs="Calibri"/>
                    <w:color w:val="000000"/>
                    <w:sz w:val="22"/>
                    <w:szCs w:val="22"/>
                  </w:rPr>
                </w:rPrChange>
              </w:rPr>
              <w:pPrChange w:id="8412" w:author="Nick.Tolimieri" w:date="2022-09-26T12:55:00Z">
                <w:pPr>
                  <w:jc w:val="right"/>
                </w:pPr>
              </w:pPrChange>
            </w:pPr>
            <w:ins w:id="8413" w:author="Nick.Tolimieri" w:date="2022-09-26T12:55:00Z">
              <w:del w:id="8414" w:author="Nick.Tolimieri [2]" w:date="2022-09-27T11:46:00Z">
                <w:r w:rsidRPr="007654F7" w:rsidDel="00B41F3D">
                  <w:rPr>
                    <w:rFonts w:asciiTheme="minorHAnsi" w:eastAsiaTheme="minorHAnsi" w:hAnsiTheme="minorHAnsi" w:cstheme="minorBidi"/>
                    <w:sz w:val="22"/>
                    <w:szCs w:val="22"/>
                    <w:rPrChange w:id="8415" w:author="Nick.Tolimieri" w:date="2022-09-26T12:55:00Z">
                      <w:rPr>
                        <w:rFonts w:ascii="Calibri" w:hAnsi="Calibri" w:cs="Calibri"/>
                        <w:color w:val="000000"/>
                        <w:sz w:val="22"/>
                        <w:szCs w:val="22"/>
                      </w:rPr>
                    </w:rPrChange>
                  </w:rPr>
                  <w:delText>2.64</w:delText>
                </w:r>
              </w:del>
            </w:ins>
          </w:p>
        </w:tc>
        <w:tc>
          <w:tcPr>
            <w:tcW w:w="960" w:type="dxa"/>
            <w:noWrap/>
            <w:hideMark/>
            <w:tcPrChange w:id="84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417" w:author="Nick.Tolimieri" w:date="2022-09-26T12:55:00Z"/>
                <w:del w:id="8418" w:author="Nick.Tolimieri [2]" w:date="2022-09-27T11:46:00Z"/>
                <w:rFonts w:asciiTheme="minorHAnsi" w:eastAsiaTheme="minorHAnsi" w:hAnsiTheme="minorHAnsi" w:cstheme="minorBidi"/>
                <w:sz w:val="22"/>
                <w:szCs w:val="22"/>
                <w:rPrChange w:id="8419" w:author="Nick.Tolimieri" w:date="2022-09-26T12:55:00Z">
                  <w:rPr>
                    <w:ins w:id="8420" w:author="Nick.Tolimieri" w:date="2022-09-26T12:55:00Z"/>
                    <w:del w:id="8421" w:author="Nick.Tolimieri [2]" w:date="2022-09-27T11:46:00Z"/>
                    <w:rFonts w:ascii="Calibri" w:hAnsi="Calibri" w:cs="Calibri"/>
                    <w:color w:val="000000"/>
                    <w:sz w:val="22"/>
                    <w:szCs w:val="22"/>
                  </w:rPr>
                </w:rPrChange>
              </w:rPr>
              <w:pPrChange w:id="8422" w:author="Nick.Tolimieri" w:date="2022-09-26T12:55:00Z">
                <w:pPr>
                  <w:jc w:val="right"/>
                </w:pPr>
              </w:pPrChange>
            </w:pPr>
            <w:ins w:id="8423" w:author="Nick.Tolimieri" w:date="2022-09-26T12:55:00Z">
              <w:del w:id="8424" w:author="Nick.Tolimieri [2]" w:date="2022-09-27T11:46:00Z">
                <w:r w:rsidRPr="007654F7" w:rsidDel="00B41F3D">
                  <w:rPr>
                    <w:rFonts w:asciiTheme="minorHAnsi" w:eastAsiaTheme="minorHAnsi" w:hAnsiTheme="minorHAnsi" w:cstheme="minorBidi"/>
                    <w:sz w:val="22"/>
                    <w:szCs w:val="22"/>
                    <w:rPrChange w:id="8425" w:author="Nick.Tolimieri" w:date="2022-09-26T12:55:00Z">
                      <w:rPr>
                        <w:rFonts w:ascii="Calibri" w:hAnsi="Calibri" w:cs="Calibri"/>
                        <w:color w:val="000000"/>
                        <w:sz w:val="22"/>
                        <w:szCs w:val="22"/>
                      </w:rPr>
                    </w:rPrChange>
                  </w:rPr>
                  <w:delText>0.71</w:delText>
                </w:r>
              </w:del>
            </w:ins>
          </w:p>
        </w:tc>
      </w:tr>
      <w:tr w:rsidR="007654F7" w:rsidRPr="007654F7" w:rsidDel="00B41F3D" w:rsidTr="007654F7">
        <w:trPr>
          <w:divId w:val="1027564193"/>
          <w:trHeight w:val="300"/>
          <w:ins w:id="8426" w:author="Nick.Tolimieri" w:date="2022-09-26T12:55:00Z"/>
          <w:del w:id="8427" w:author="Nick.Tolimieri [2]" w:date="2022-09-27T11:46:00Z"/>
          <w:trPrChange w:id="8428" w:author="Nick.Tolimieri" w:date="2022-09-26T12:55:00Z">
            <w:trPr>
              <w:divId w:val="1027564193"/>
              <w:trHeight w:val="300"/>
            </w:trPr>
          </w:trPrChange>
        </w:trPr>
        <w:tc>
          <w:tcPr>
            <w:tcW w:w="960" w:type="dxa"/>
            <w:noWrap/>
            <w:hideMark/>
            <w:tcPrChange w:id="84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430" w:author="Nick.Tolimieri" w:date="2022-09-26T12:55:00Z"/>
                <w:del w:id="8431" w:author="Nick.Tolimieri [2]" w:date="2022-09-27T11:46:00Z"/>
                <w:rFonts w:asciiTheme="minorHAnsi" w:eastAsiaTheme="minorHAnsi" w:hAnsiTheme="minorHAnsi" w:cstheme="minorBidi"/>
                <w:sz w:val="22"/>
                <w:szCs w:val="22"/>
                <w:rPrChange w:id="8432" w:author="Nick.Tolimieri" w:date="2022-09-26T12:55:00Z">
                  <w:rPr>
                    <w:ins w:id="8433" w:author="Nick.Tolimieri" w:date="2022-09-26T12:55:00Z"/>
                    <w:del w:id="8434" w:author="Nick.Tolimieri [2]" w:date="2022-09-27T11:46:00Z"/>
                    <w:rFonts w:ascii="Calibri" w:hAnsi="Calibri" w:cs="Calibri"/>
                    <w:color w:val="000000"/>
                    <w:sz w:val="22"/>
                    <w:szCs w:val="22"/>
                  </w:rPr>
                </w:rPrChange>
              </w:rPr>
              <w:pPrChange w:id="8435" w:author="Nick.Tolimieri" w:date="2022-09-26T12:55:00Z">
                <w:pPr/>
              </w:pPrChange>
            </w:pPr>
            <w:ins w:id="8436" w:author="Nick.Tolimieri" w:date="2022-09-26T12:55:00Z">
              <w:del w:id="8437" w:author="Nick.Tolimieri [2]" w:date="2022-09-27T11:46:00Z">
                <w:r w:rsidRPr="007654F7" w:rsidDel="00B41F3D">
                  <w:rPr>
                    <w:rFonts w:asciiTheme="minorHAnsi" w:eastAsiaTheme="minorHAnsi" w:hAnsiTheme="minorHAnsi" w:cstheme="minorBidi"/>
                    <w:sz w:val="22"/>
                    <w:szCs w:val="22"/>
                    <w:rPrChange w:id="8438"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4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440" w:author="Nick.Tolimieri" w:date="2022-09-26T12:55:00Z"/>
                <w:del w:id="8441" w:author="Nick.Tolimieri [2]" w:date="2022-09-27T11:46:00Z"/>
                <w:rFonts w:asciiTheme="minorHAnsi" w:eastAsiaTheme="minorHAnsi" w:hAnsiTheme="minorHAnsi" w:cstheme="minorBidi"/>
                <w:sz w:val="22"/>
                <w:szCs w:val="22"/>
                <w:rPrChange w:id="8442" w:author="Nick.Tolimieri" w:date="2022-09-26T12:55:00Z">
                  <w:rPr>
                    <w:ins w:id="8443" w:author="Nick.Tolimieri" w:date="2022-09-26T12:55:00Z"/>
                    <w:del w:id="8444" w:author="Nick.Tolimieri [2]" w:date="2022-09-27T11:46:00Z"/>
                    <w:rFonts w:ascii="Calibri" w:hAnsi="Calibri" w:cs="Calibri"/>
                    <w:color w:val="000000"/>
                    <w:sz w:val="22"/>
                    <w:szCs w:val="22"/>
                  </w:rPr>
                </w:rPrChange>
              </w:rPr>
              <w:pPrChange w:id="8445" w:author="Nick.Tolimieri" w:date="2022-09-26T12:55:00Z">
                <w:pPr>
                  <w:jc w:val="right"/>
                </w:pPr>
              </w:pPrChange>
            </w:pPr>
            <w:ins w:id="8446" w:author="Nick.Tolimieri" w:date="2022-09-26T12:55:00Z">
              <w:del w:id="8447" w:author="Nick.Tolimieri [2]" w:date="2022-09-27T11:46:00Z">
                <w:r w:rsidRPr="007654F7" w:rsidDel="00B41F3D">
                  <w:rPr>
                    <w:rFonts w:asciiTheme="minorHAnsi" w:eastAsiaTheme="minorHAnsi" w:hAnsiTheme="minorHAnsi" w:cstheme="minorBidi"/>
                    <w:sz w:val="22"/>
                    <w:szCs w:val="22"/>
                    <w:rPrChange w:id="8448" w:author="Nick.Tolimieri" w:date="2022-09-26T12:55:00Z">
                      <w:rPr>
                        <w:rFonts w:ascii="Calibri" w:hAnsi="Calibri" w:cs="Calibri"/>
                        <w:color w:val="000000"/>
                        <w:sz w:val="22"/>
                        <w:szCs w:val="22"/>
                      </w:rPr>
                    </w:rPrChange>
                  </w:rPr>
                  <w:delText>1995</w:delText>
                </w:r>
              </w:del>
            </w:ins>
          </w:p>
        </w:tc>
        <w:tc>
          <w:tcPr>
            <w:tcW w:w="960" w:type="dxa"/>
            <w:noWrap/>
            <w:hideMark/>
            <w:tcPrChange w:id="84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450" w:author="Nick.Tolimieri" w:date="2022-09-26T12:55:00Z"/>
                <w:del w:id="8451" w:author="Nick.Tolimieri [2]" w:date="2022-09-27T11:46:00Z"/>
                <w:rFonts w:asciiTheme="minorHAnsi" w:eastAsiaTheme="minorHAnsi" w:hAnsiTheme="minorHAnsi" w:cstheme="minorBidi"/>
                <w:sz w:val="22"/>
                <w:szCs w:val="22"/>
                <w:rPrChange w:id="8452" w:author="Nick.Tolimieri" w:date="2022-09-26T12:55:00Z">
                  <w:rPr>
                    <w:ins w:id="8453" w:author="Nick.Tolimieri" w:date="2022-09-26T12:55:00Z"/>
                    <w:del w:id="8454" w:author="Nick.Tolimieri [2]" w:date="2022-09-27T11:46:00Z"/>
                    <w:rFonts w:ascii="Calibri" w:hAnsi="Calibri" w:cs="Calibri"/>
                    <w:color w:val="000000"/>
                    <w:sz w:val="22"/>
                    <w:szCs w:val="22"/>
                  </w:rPr>
                </w:rPrChange>
              </w:rPr>
              <w:pPrChange w:id="8455" w:author="Nick.Tolimieri" w:date="2022-09-26T12:55:00Z">
                <w:pPr>
                  <w:jc w:val="right"/>
                </w:pPr>
              </w:pPrChange>
            </w:pPr>
            <w:ins w:id="8456" w:author="Nick.Tolimieri" w:date="2022-09-26T12:55:00Z">
              <w:del w:id="8457" w:author="Nick.Tolimieri [2]" w:date="2022-09-27T11:46:00Z">
                <w:r w:rsidRPr="007654F7" w:rsidDel="00B41F3D">
                  <w:rPr>
                    <w:rFonts w:asciiTheme="minorHAnsi" w:eastAsiaTheme="minorHAnsi" w:hAnsiTheme="minorHAnsi" w:cstheme="minorBidi"/>
                    <w:sz w:val="22"/>
                    <w:szCs w:val="22"/>
                    <w:rPrChange w:id="8458" w:author="Nick.Tolimieri" w:date="2022-09-26T12:55:00Z">
                      <w:rPr>
                        <w:rFonts w:ascii="Calibri" w:hAnsi="Calibri" w:cs="Calibri"/>
                        <w:color w:val="000000"/>
                        <w:sz w:val="22"/>
                        <w:szCs w:val="22"/>
                      </w:rPr>
                    </w:rPrChange>
                  </w:rPr>
                  <w:delText>4</w:delText>
                </w:r>
              </w:del>
            </w:ins>
          </w:p>
        </w:tc>
        <w:tc>
          <w:tcPr>
            <w:tcW w:w="960" w:type="dxa"/>
            <w:noWrap/>
            <w:hideMark/>
            <w:tcPrChange w:id="84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460" w:author="Nick.Tolimieri" w:date="2022-09-26T12:55:00Z"/>
                <w:del w:id="8461" w:author="Nick.Tolimieri [2]" w:date="2022-09-27T11:46:00Z"/>
                <w:rFonts w:asciiTheme="minorHAnsi" w:eastAsiaTheme="minorHAnsi" w:hAnsiTheme="minorHAnsi" w:cstheme="minorBidi"/>
                <w:sz w:val="22"/>
                <w:szCs w:val="22"/>
                <w:rPrChange w:id="8462" w:author="Nick.Tolimieri" w:date="2022-09-26T12:55:00Z">
                  <w:rPr>
                    <w:ins w:id="8463" w:author="Nick.Tolimieri" w:date="2022-09-26T12:55:00Z"/>
                    <w:del w:id="8464" w:author="Nick.Tolimieri [2]" w:date="2022-09-27T11:46:00Z"/>
                    <w:rFonts w:ascii="Calibri" w:hAnsi="Calibri" w:cs="Calibri"/>
                    <w:color w:val="000000"/>
                    <w:sz w:val="22"/>
                    <w:szCs w:val="22"/>
                  </w:rPr>
                </w:rPrChange>
              </w:rPr>
              <w:pPrChange w:id="8465" w:author="Nick.Tolimieri" w:date="2022-09-26T12:55:00Z">
                <w:pPr>
                  <w:jc w:val="right"/>
                </w:pPr>
              </w:pPrChange>
            </w:pPr>
            <w:ins w:id="8466" w:author="Nick.Tolimieri" w:date="2022-09-26T12:55:00Z">
              <w:del w:id="8467" w:author="Nick.Tolimieri [2]" w:date="2022-09-27T11:46:00Z">
                <w:r w:rsidRPr="007654F7" w:rsidDel="00B41F3D">
                  <w:rPr>
                    <w:rFonts w:asciiTheme="minorHAnsi" w:eastAsiaTheme="minorHAnsi" w:hAnsiTheme="minorHAnsi" w:cstheme="minorBidi"/>
                    <w:sz w:val="22"/>
                    <w:szCs w:val="22"/>
                    <w:rPrChange w:id="8468" w:author="Nick.Tolimieri" w:date="2022-09-26T12:55:00Z">
                      <w:rPr>
                        <w:rFonts w:ascii="Calibri" w:hAnsi="Calibri" w:cs="Calibri"/>
                        <w:color w:val="000000"/>
                        <w:sz w:val="22"/>
                        <w:szCs w:val="22"/>
                      </w:rPr>
                    </w:rPrChange>
                  </w:rPr>
                  <w:delText>59</w:delText>
                </w:r>
              </w:del>
            </w:ins>
          </w:p>
        </w:tc>
        <w:tc>
          <w:tcPr>
            <w:tcW w:w="960" w:type="dxa"/>
            <w:noWrap/>
            <w:hideMark/>
            <w:tcPrChange w:id="84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470" w:author="Nick.Tolimieri" w:date="2022-09-26T12:55:00Z"/>
                <w:del w:id="8471" w:author="Nick.Tolimieri [2]" w:date="2022-09-27T11:46:00Z"/>
                <w:rFonts w:asciiTheme="minorHAnsi" w:eastAsiaTheme="minorHAnsi" w:hAnsiTheme="minorHAnsi" w:cstheme="minorBidi"/>
                <w:sz w:val="22"/>
                <w:szCs w:val="22"/>
                <w:rPrChange w:id="8472" w:author="Nick.Tolimieri" w:date="2022-09-26T12:55:00Z">
                  <w:rPr>
                    <w:ins w:id="8473" w:author="Nick.Tolimieri" w:date="2022-09-26T12:55:00Z"/>
                    <w:del w:id="8474" w:author="Nick.Tolimieri [2]" w:date="2022-09-27T11:46:00Z"/>
                    <w:rFonts w:ascii="Calibri" w:hAnsi="Calibri" w:cs="Calibri"/>
                    <w:color w:val="000000"/>
                    <w:sz w:val="22"/>
                    <w:szCs w:val="22"/>
                  </w:rPr>
                </w:rPrChange>
              </w:rPr>
              <w:pPrChange w:id="8475" w:author="Nick.Tolimieri" w:date="2022-09-26T12:55:00Z">
                <w:pPr>
                  <w:jc w:val="right"/>
                </w:pPr>
              </w:pPrChange>
            </w:pPr>
            <w:ins w:id="8476" w:author="Nick.Tolimieri" w:date="2022-09-26T12:55:00Z">
              <w:del w:id="8477" w:author="Nick.Tolimieri [2]" w:date="2022-09-27T11:46:00Z">
                <w:r w:rsidRPr="007654F7" w:rsidDel="00B41F3D">
                  <w:rPr>
                    <w:rFonts w:asciiTheme="minorHAnsi" w:eastAsiaTheme="minorHAnsi" w:hAnsiTheme="minorHAnsi" w:cstheme="minorBidi"/>
                    <w:sz w:val="22"/>
                    <w:szCs w:val="22"/>
                    <w:rPrChange w:id="8478" w:author="Nick.Tolimieri" w:date="2022-09-26T12:55:00Z">
                      <w:rPr>
                        <w:rFonts w:ascii="Calibri" w:hAnsi="Calibri" w:cs="Calibri"/>
                        <w:color w:val="000000"/>
                        <w:sz w:val="22"/>
                        <w:szCs w:val="22"/>
                      </w:rPr>
                    </w:rPrChange>
                  </w:rPr>
                  <w:delText>6</w:delText>
                </w:r>
              </w:del>
            </w:ins>
          </w:p>
        </w:tc>
        <w:tc>
          <w:tcPr>
            <w:tcW w:w="960" w:type="dxa"/>
            <w:noWrap/>
            <w:hideMark/>
            <w:tcPrChange w:id="84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480" w:author="Nick.Tolimieri" w:date="2022-09-26T12:55:00Z"/>
                <w:del w:id="8481" w:author="Nick.Tolimieri [2]" w:date="2022-09-27T11:46:00Z"/>
                <w:rFonts w:asciiTheme="minorHAnsi" w:eastAsiaTheme="minorHAnsi" w:hAnsiTheme="minorHAnsi" w:cstheme="minorBidi"/>
                <w:sz w:val="22"/>
                <w:szCs w:val="22"/>
                <w:rPrChange w:id="8482" w:author="Nick.Tolimieri" w:date="2022-09-26T12:55:00Z">
                  <w:rPr>
                    <w:ins w:id="8483" w:author="Nick.Tolimieri" w:date="2022-09-26T12:55:00Z"/>
                    <w:del w:id="8484" w:author="Nick.Tolimieri [2]" w:date="2022-09-27T11:46:00Z"/>
                    <w:rFonts w:ascii="Calibri" w:hAnsi="Calibri" w:cs="Calibri"/>
                    <w:color w:val="000000"/>
                    <w:sz w:val="22"/>
                    <w:szCs w:val="22"/>
                  </w:rPr>
                </w:rPrChange>
              </w:rPr>
              <w:pPrChange w:id="8485" w:author="Nick.Tolimieri" w:date="2022-09-26T12:55:00Z">
                <w:pPr>
                  <w:jc w:val="right"/>
                </w:pPr>
              </w:pPrChange>
            </w:pPr>
            <w:ins w:id="8486" w:author="Nick.Tolimieri" w:date="2022-09-26T12:55:00Z">
              <w:del w:id="8487" w:author="Nick.Tolimieri [2]" w:date="2022-09-27T11:46:00Z">
                <w:r w:rsidRPr="007654F7" w:rsidDel="00B41F3D">
                  <w:rPr>
                    <w:rFonts w:asciiTheme="minorHAnsi" w:eastAsiaTheme="minorHAnsi" w:hAnsiTheme="minorHAnsi" w:cstheme="minorBidi"/>
                    <w:sz w:val="22"/>
                    <w:szCs w:val="22"/>
                    <w:rPrChange w:id="8488" w:author="Nick.Tolimieri" w:date="2022-09-26T12:55:00Z">
                      <w:rPr>
                        <w:rFonts w:ascii="Calibri" w:hAnsi="Calibri" w:cs="Calibri"/>
                        <w:color w:val="000000"/>
                        <w:sz w:val="22"/>
                        <w:szCs w:val="22"/>
                      </w:rPr>
                    </w:rPrChange>
                  </w:rPr>
                  <w:delText>46</w:delText>
                </w:r>
              </w:del>
            </w:ins>
          </w:p>
        </w:tc>
        <w:tc>
          <w:tcPr>
            <w:tcW w:w="960" w:type="dxa"/>
            <w:noWrap/>
            <w:hideMark/>
            <w:tcPrChange w:id="84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490" w:author="Nick.Tolimieri" w:date="2022-09-26T12:55:00Z"/>
                <w:del w:id="8491" w:author="Nick.Tolimieri [2]" w:date="2022-09-27T11:46:00Z"/>
                <w:rFonts w:asciiTheme="minorHAnsi" w:eastAsiaTheme="minorHAnsi" w:hAnsiTheme="minorHAnsi" w:cstheme="minorBidi"/>
                <w:sz w:val="22"/>
                <w:szCs w:val="22"/>
                <w:rPrChange w:id="8492" w:author="Nick.Tolimieri" w:date="2022-09-26T12:55:00Z">
                  <w:rPr>
                    <w:ins w:id="8493" w:author="Nick.Tolimieri" w:date="2022-09-26T12:55:00Z"/>
                    <w:del w:id="8494" w:author="Nick.Tolimieri [2]" w:date="2022-09-27T11:46:00Z"/>
                    <w:rFonts w:ascii="Calibri" w:hAnsi="Calibri" w:cs="Calibri"/>
                    <w:color w:val="000000"/>
                    <w:sz w:val="22"/>
                    <w:szCs w:val="22"/>
                  </w:rPr>
                </w:rPrChange>
              </w:rPr>
              <w:pPrChange w:id="8495" w:author="Nick.Tolimieri" w:date="2022-09-26T12:55:00Z">
                <w:pPr>
                  <w:jc w:val="right"/>
                </w:pPr>
              </w:pPrChange>
            </w:pPr>
            <w:ins w:id="8496" w:author="Nick.Tolimieri" w:date="2022-09-26T12:55:00Z">
              <w:del w:id="8497" w:author="Nick.Tolimieri [2]" w:date="2022-09-27T11:46:00Z">
                <w:r w:rsidRPr="007654F7" w:rsidDel="00B41F3D">
                  <w:rPr>
                    <w:rFonts w:asciiTheme="minorHAnsi" w:eastAsiaTheme="minorHAnsi" w:hAnsiTheme="minorHAnsi" w:cstheme="minorBidi"/>
                    <w:sz w:val="22"/>
                    <w:szCs w:val="22"/>
                    <w:rPrChange w:id="8498" w:author="Nick.Tolimieri" w:date="2022-09-26T12:55:00Z">
                      <w:rPr>
                        <w:rFonts w:ascii="Calibri" w:hAnsi="Calibri" w:cs="Calibri"/>
                        <w:color w:val="000000"/>
                        <w:sz w:val="22"/>
                        <w:szCs w:val="22"/>
                      </w:rPr>
                    </w:rPrChange>
                  </w:rPr>
                  <w:delText>5</w:delText>
                </w:r>
              </w:del>
            </w:ins>
          </w:p>
        </w:tc>
        <w:tc>
          <w:tcPr>
            <w:tcW w:w="960" w:type="dxa"/>
            <w:noWrap/>
            <w:hideMark/>
            <w:tcPrChange w:id="84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00" w:author="Nick.Tolimieri" w:date="2022-09-26T12:55:00Z"/>
                <w:del w:id="8501" w:author="Nick.Tolimieri [2]" w:date="2022-09-27T11:46:00Z"/>
                <w:rFonts w:asciiTheme="minorHAnsi" w:eastAsiaTheme="minorHAnsi" w:hAnsiTheme="minorHAnsi" w:cstheme="minorBidi"/>
                <w:sz w:val="22"/>
                <w:szCs w:val="22"/>
                <w:rPrChange w:id="8502" w:author="Nick.Tolimieri" w:date="2022-09-26T12:55:00Z">
                  <w:rPr>
                    <w:ins w:id="8503" w:author="Nick.Tolimieri" w:date="2022-09-26T12:55:00Z"/>
                    <w:del w:id="8504" w:author="Nick.Tolimieri [2]" w:date="2022-09-27T11:46:00Z"/>
                    <w:rFonts w:ascii="Calibri" w:hAnsi="Calibri" w:cs="Calibri"/>
                    <w:color w:val="000000"/>
                    <w:sz w:val="22"/>
                    <w:szCs w:val="22"/>
                  </w:rPr>
                </w:rPrChange>
              </w:rPr>
              <w:pPrChange w:id="8505" w:author="Nick.Tolimieri" w:date="2022-09-26T12:55:00Z">
                <w:pPr>
                  <w:jc w:val="right"/>
                </w:pPr>
              </w:pPrChange>
            </w:pPr>
            <w:ins w:id="8506" w:author="Nick.Tolimieri" w:date="2022-09-26T12:55:00Z">
              <w:del w:id="8507" w:author="Nick.Tolimieri [2]" w:date="2022-09-27T11:46:00Z">
                <w:r w:rsidRPr="007654F7" w:rsidDel="00B41F3D">
                  <w:rPr>
                    <w:rFonts w:asciiTheme="minorHAnsi" w:eastAsiaTheme="minorHAnsi" w:hAnsiTheme="minorHAnsi" w:cstheme="minorBidi"/>
                    <w:sz w:val="22"/>
                    <w:szCs w:val="22"/>
                    <w:rPrChange w:id="8508" w:author="Nick.Tolimieri" w:date="2022-09-26T12:55:00Z">
                      <w:rPr>
                        <w:rFonts w:ascii="Calibri" w:hAnsi="Calibri" w:cs="Calibri"/>
                        <w:color w:val="000000"/>
                        <w:sz w:val="22"/>
                        <w:szCs w:val="22"/>
                      </w:rPr>
                    </w:rPrChange>
                  </w:rPr>
                  <w:delText>14</w:delText>
                </w:r>
              </w:del>
            </w:ins>
          </w:p>
        </w:tc>
        <w:tc>
          <w:tcPr>
            <w:tcW w:w="960" w:type="dxa"/>
            <w:noWrap/>
            <w:hideMark/>
            <w:tcPrChange w:id="85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10" w:author="Nick.Tolimieri" w:date="2022-09-26T12:55:00Z"/>
                <w:del w:id="8511" w:author="Nick.Tolimieri [2]" w:date="2022-09-27T11:46:00Z"/>
                <w:rFonts w:asciiTheme="minorHAnsi" w:eastAsiaTheme="minorHAnsi" w:hAnsiTheme="minorHAnsi" w:cstheme="minorBidi"/>
                <w:sz w:val="22"/>
                <w:szCs w:val="22"/>
                <w:rPrChange w:id="8512" w:author="Nick.Tolimieri" w:date="2022-09-26T12:55:00Z">
                  <w:rPr>
                    <w:ins w:id="8513" w:author="Nick.Tolimieri" w:date="2022-09-26T12:55:00Z"/>
                    <w:del w:id="8514" w:author="Nick.Tolimieri [2]" w:date="2022-09-27T11:46:00Z"/>
                    <w:rFonts w:ascii="Calibri" w:hAnsi="Calibri" w:cs="Calibri"/>
                    <w:color w:val="000000"/>
                    <w:sz w:val="22"/>
                    <w:szCs w:val="22"/>
                  </w:rPr>
                </w:rPrChange>
              </w:rPr>
              <w:pPrChange w:id="8515" w:author="Nick.Tolimieri" w:date="2022-09-26T12:55:00Z">
                <w:pPr>
                  <w:jc w:val="right"/>
                </w:pPr>
              </w:pPrChange>
            </w:pPr>
            <w:ins w:id="8516" w:author="Nick.Tolimieri" w:date="2022-09-26T12:55:00Z">
              <w:del w:id="8517" w:author="Nick.Tolimieri [2]" w:date="2022-09-27T11:46:00Z">
                <w:r w:rsidRPr="007654F7" w:rsidDel="00B41F3D">
                  <w:rPr>
                    <w:rFonts w:asciiTheme="minorHAnsi" w:eastAsiaTheme="minorHAnsi" w:hAnsiTheme="minorHAnsi" w:cstheme="minorBidi"/>
                    <w:sz w:val="22"/>
                    <w:szCs w:val="22"/>
                    <w:rPrChange w:id="8518" w:author="Nick.Tolimieri" w:date="2022-09-26T12:55:00Z">
                      <w:rPr>
                        <w:rFonts w:ascii="Calibri" w:hAnsi="Calibri" w:cs="Calibri"/>
                        <w:color w:val="000000"/>
                        <w:sz w:val="22"/>
                        <w:szCs w:val="22"/>
                      </w:rPr>
                    </w:rPrChange>
                  </w:rPr>
                  <w:delText>2.14</w:delText>
                </w:r>
              </w:del>
            </w:ins>
          </w:p>
        </w:tc>
        <w:tc>
          <w:tcPr>
            <w:tcW w:w="960" w:type="dxa"/>
            <w:noWrap/>
            <w:hideMark/>
            <w:tcPrChange w:id="85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20" w:author="Nick.Tolimieri" w:date="2022-09-26T12:55:00Z"/>
                <w:del w:id="8521" w:author="Nick.Tolimieri [2]" w:date="2022-09-27T11:46:00Z"/>
                <w:rFonts w:asciiTheme="minorHAnsi" w:eastAsiaTheme="minorHAnsi" w:hAnsiTheme="minorHAnsi" w:cstheme="minorBidi"/>
                <w:sz w:val="22"/>
                <w:szCs w:val="22"/>
                <w:rPrChange w:id="8522" w:author="Nick.Tolimieri" w:date="2022-09-26T12:55:00Z">
                  <w:rPr>
                    <w:ins w:id="8523" w:author="Nick.Tolimieri" w:date="2022-09-26T12:55:00Z"/>
                    <w:del w:id="8524" w:author="Nick.Tolimieri [2]" w:date="2022-09-27T11:46:00Z"/>
                    <w:rFonts w:ascii="Calibri" w:hAnsi="Calibri" w:cs="Calibri"/>
                    <w:color w:val="000000"/>
                    <w:sz w:val="22"/>
                    <w:szCs w:val="22"/>
                  </w:rPr>
                </w:rPrChange>
              </w:rPr>
              <w:pPrChange w:id="8525" w:author="Nick.Tolimieri" w:date="2022-09-26T12:55:00Z">
                <w:pPr>
                  <w:jc w:val="right"/>
                </w:pPr>
              </w:pPrChange>
            </w:pPr>
            <w:ins w:id="8526" w:author="Nick.Tolimieri" w:date="2022-09-26T12:55:00Z">
              <w:del w:id="8527" w:author="Nick.Tolimieri [2]" w:date="2022-09-27T11:46:00Z">
                <w:r w:rsidRPr="007654F7" w:rsidDel="00B41F3D">
                  <w:rPr>
                    <w:rFonts w:asciiTheme="minorHAnsi" w:eastAsiaTheme="minorHAnsi" w:hAnsiTheme="minorHAnsi" w:cstheme="minorBidi"/>
                    <w:sz w:val="22"/>
                    <w:szCs w:val="22"/>
                    <w:rPrChange w:id="8528" w:author="Nick.Tolimieri" w:date="2022-09-26T12:55:00Z">
                      <w:rPr>
                        <w:rFonts w:ascii="Calibri" w:hAnsi="Calibri" w:cs="Calibri"/>
                        <w:color w:val="000000"/>
                        <w:sz w:val="22"/>
                        <w:szCs w:val="22"/>
                      </w:rPr>
                    </w:rPrChange>
                  </w:rPr>
                  <w:delText>0.47</w:delText>
                </w:r>
              </w:del>
            </w:ins>
          </w:p>
        </w:tc>
      </w:tr>
      <w:tr w:rsidR="007654F7" w:rsidRPr="007654F7" w:rsidDel="00B41F3D" w:rsidTr="007654F7">
        <w:trPr>
          <w:divId w:val="1027564193"/>
          <w:trHeight w:val="300"/>
          <w:ins w:id="8529" w:author="Nick.Tolimieri" w:date="2022-09-26T12:55:00Z"/>
          <w:del w:id="8530" w:author="Nick.Tolimieri [2]" w:date="2022-09-27T11:46:00Z"/>
          <w:trPrChange w:id="8531" w:author="Nick.Tolimieri" w:date="2022-09-26T12:55:00Z">
            <w:trPr>
              <w:divId w:val="1027564193"/>
              <w:trHeight w:val="300"/>
            </w:trPr>
          </w:trPrChange>
        </w:trPr>
        <w:tc>
          <w:tcPr>
            <w:tcW w:w="960" w:type="dxa"/>
            <w:noWrap/>
            <w:hideMark/>
            <w:tcPrChange w:id="85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33" w:author="Nick.Tolimieri" w:date="2022-09-26T12:55:00Z"/>
                <w:del w:id="8534" w:author="Nick.Tolimieri [2]" w:date="2022-09-27T11:46:00Z"/>
                <w:rFonts w:asciiTheme="minorHAnsi" w:eastAsiaTheme="minorHAnsi" w:hAnsiTheme="minorHAnsi" w:cstheme="minorBidi"/>
                <w:sz w:val="22"/>
                <w:szCs w:val="22"/>
                <w:rPrChange w:id="8535" w:author="Nick.Tolimieri" w:date="2022-09-26T12:55:00Z">
                  <w:rPr>
                    <w:ins w:id="8536" w:author="Nick.Tolimieri" w:date="2022-09-26T12:55:00Z"/>
                    <w:del w:id="8537" w:author="Nick.Tolimieri [2]" w:date="2022-09-27T11:46:00Z"/>
                    <w:rFonts w:ascii="Calibri" w:hAnsi="Calibri" w:cs="Calibri"/>
                    <w:color w:val="000000"/>
                    <w:sz w:val="22"/>
                    <w:szCs w:val="22"/>
                  </w:rPr>
                </w:rPrChange>
              </w:rPr>
              <w:pPrChange w:id="8538" w:author="Nick.Tolimieri" w:date="2022-09-26T12:55:00Z">
                <w:pPr/>
              </w:pPrChange>
            </w:pPr>
            <w:ins w:id="8539" w:author="Nick.Tolimieri" w:date="2022-09-26T12:55:00Z">
              <w:del w:id="8540" w:author="Nick.Tolimieri [2]" w:date="2022-09-27T11:46:00Z">
                <w:r w:rsidRPr="007654F7" w:rsidDel="00B41F3D">
                  <w:rPr>
                    <w:rFonts w:asciiTheme="minorHAnsi" w:eastAsiaTheme="minorHAnsi" w:hAnsiTheme="minorHAnsi" w:cstheme="minorBidi"/>
                    <w:sz w:val="22"/>
                    <w:szCs w:val="22"/>
                    <w:rPrChange w:id="8541"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5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43" w:author="Nick.Tolimieri" w:date="2022-09-26T12:55:00Z"/>
                <w:del w:id="8544" w:author="Nick.Tolimieri [2]" w:date="2022-09-27T11:46:00Z"/>
                <w:rFonts w:asciiTheme="minorHAnsi" w:eastAsiaTheme="minorHAnsi" w:hAnsiTheme="minorHAnsi" w:cstheme="minorBidi"/>
                <w:sz w:val="22"/>
                <w:szCs w:val="22"/>
                <w:rPrChange w:id="8545" w:author="Nick.Tolimieri" w:date="2022-09-26T12:55:00Z">
                  <w:rPr>
                    <w:ins w:id="8546" w:author="Nick.Tolimieri" w:date="2022-09-26T12:55:00Z"/>
                    <w:del w:id="8547" w:author="Nick.Tolimieri [2]" w:date="2022-09-27T11:46:00Z"/>
                    <w:rFonts w:ascii="Calibri" w:hAnsi="Calibri" w:cs="Calibri"/>
                    <w:color w:val="000000"/>
                    <w:sz w:val="22"/>
                    <w:szCs w:val="22"/>
                  </w:rPr>
                </w:rPrChange>
              </w:rPr>
              <w:pPrChange w:id="8548" w:author="Nick.Tolimieri" w:date="2022-09-26T12:55:00Z">
                <w:pPr>
                  <w:jc w:val="right"/>
                </w:pPr>
              </w:pPrChange>
            </w:pPr>
            <w:ins w:id="8549" w:author="Nick.Tolimieri" w:date="2022-09-26T12:55:00Z">
              <w:del w:id="8550" w:author="Nick.Tolimieri [2]" w:date="2022-09-27T11:46:00Z">
                <w:r w:rsidRPr="007654F7" w:rsidDel="00B41F3D">
                  <w:rPr>
                    <w:rFonts w:asciiTheme="minorHAnsi" w:eastAsiaTheme="minorHAnsi" w:hAnsiTheme="minorHAnsi" w:cstheme="minorBidi"/>
                    <w:sz w:val="22"/>
                    <w:szCs w:val="22"/>
                    <w:rPrChange w:id="8551" w:author="Nick.Tolimieri" w:date="2022-09-26T12:55:00Z">
                      <w:rPr>
                        <w:rFonts w:ascii="Calibri" w:hAnsi="Calibri" w:cs="Calibri"/>
                        <w:color w:val="000000"/>
                        <w:sz w:val="22"/>
                        <w:szCs w:val="22"/>
                      </w:rPr>
                    </w:rPrChange>
                  </w:rPr>
                  <w:delText>1996</w:delText>
                </w:r>
              </w:del>
            </w:ins>
          </w:p>
        </w:tc>
        <w:tc>
          <w:tcPr>
            <w:tcW w:w="960" w:type="dxa"/>
            <w:noWrap/>
            <w:hideMark/>
            <w:tcPrChange w:id="85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53" w:author="Nick.Tolimieri" w:date="2022-09-26T12:55:00Z"/>
                <w:del w:id="8554" w:author="Nick.Tolimieri [2]" w:date="2022-09-27T11:46:00Z"/>
                <w:rFonts w:asciiTheme="minorHAnsi" w:eastAsiaTheme="minorHAnsi" w:hAnsiTheme="minorHAnsi" w:cstheme="minorBidi"/>
                <w:sz w:val="22"/>
                <w:szCs w:val="22"/>
                <w:rPrChange w:id="8555" w:author="Nick.Tolimieri" w:date="2022-09-26T12:55:00Z">
                  <w:rPr>
                    <w:ins w:id="8556" w:author="Nick.Tolimieri" w:date="2022-09-26T12:55:00Z"/>
                    <w:del w:id="8557" w:author="Nick.Tolimieri [2]" w:date="2022-09-27T11:46:00Z"/>
                    <w:rFonts w:ascii="Calibri" w:hAnsi="Calibri" w:cs="Calibri"/>
                    <w:color w:val="000000"/>
                    <w:sz w:val="22"/>
                    <w:szCs w:val="22"/>
                  </w:rPr>
                </w:rPrChange>
              </w:rPr>
              <w:pPrChange w:id="8558" w:author="Nick.Tolimieri" w:date="2022-09-26T12:55:00Z">
                <w:pPr>
                  <w:jc w:val="right"/>
                </w:pPr>
              </w:pPrChange>
            </w:pPr>
            <w:ins w:id="8559" w:author="Nick.Tolimieri" w:date="2022-09-26T12:55:00Z">
              <w:del w:id="8560" w:author="Nick.Tolimieri [2]" w:date="2022-09-27T11:46:00Z">
                <w:r w:rsidRPr="007654F7" w:rsidDel="00B41F3D">
                  <w:rPr>
                    <w:rFonts w:asciiTheme="minorHAnsi" w:eastAsiaTheme="minorHAnsi" w:hAnsiTheme="minorHAnsi" w:cstheme="minorBidi"/>
                    <w:sz w:val="22"/>
                    <w:szCs w:val="22"/>
                    <w:rPrChange w:id="8561" w:author="Nick.Tolimieri" w:date="2022-09-26T12:55:00Z">
                      <w:rPr>
                        <w:rFonts w:ascii="Calibri" w:hAnsi="Calibri" w:cs="Calibri"/>
                        <w:color w:val="000000"/>
                        <w:sz w:val="22"/>
                        <w:szCs w:val="22"/>
                      </w:rPr>
                    </w:rPrChange>
                  </w:rPr>
                  <w:delText>0</w:delText>
                </w:r>
              </w:del>
            </w:ins>
          </w:p>
        </w:tc>
        <w:tc>
          <w:tcPr>
            <w:tcW w:w="960" w:type="dxa"/>
            <w:noWrap/>
            <w:hideMark/>
            <w:tcPrChange w:id="85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63" w:author="Nick.Tolimieri" w:date="2022-09-26T12:55:00Z"/>
                <w:del w:id="8564" w:author="Nick.Tolimieri [2]" w:date="2022-09-27T11:46:00Z"/>
                <w:rFonts w:asciiTheme="minorHAnsi" w:eastAsiaTheme="minorHAnsi" w:hAnsiTheme="minorHAnsi" w:cstheme="minorBidi"/>
                <w:sz w:val="22"/>
                <w:szCs w:val="22"/>
                <w:rPrChange w:id="8565" w:author="Nick.Tolimieri" w:date="2022-09-26T12:55:00Z">
                  <w:rPr>
                    <w:ins w:id="8566" w:author="Nick.Tolimieri" w:date="2022-09-26T12:55:00Z"/>
                    <w:del w:id="8567" w:author="Nick.Tolimieri [2]" w:date="2022-09-27T11:46:00Z"/>
                    <w:rFonts w:ascii="Calibri" w:hAnsi="Calibri" w:cs="Calibri"/>
                    <w:color w:val="000000"/>
                    <w:sz w:val="22"/>
                    <w:szCs w:val="22"/>
                  </w:rPr>
                </w:rPrChange>
              </w:rPr>
              <w:pPrChange w:id="8568" w:author="Nick.Tolimieri" w:date="2022-09-26T12:55:00Z">
                <w:pPr>
                  <w:jc w:val="right"/>
                </w:pPr>
              </w:pPrChange>
            </w:pPr>
            <w:ins w:id="8569" w:author="Nick.Tolimieri" w:date="2022-09-26T12:55:00Z">
              <w:del w:id="8570" w:author="Nick.Tolimieri [2]" w:date="2022-09-27T11:46:00Z">
                <w:r w:rsidRPr="007654F7" w:rsidDel="00B41F3D">
                  <w:rPr>
                    <w:rFonts w:asciiTheme="minorHAnsi" w:eastAsiaTheme="minorHAnsi" w:hAnsiTheme="minorHAnsi" w:cstheme="minorBidi"/>
                    <w:sz w:val="22"/>
                    <w:szCs w:val="22"/>
                    <w:rPrChange w:id="8571" w:author="Nick.Tolimieri" w:date="2022-09-26T12:55:00Z">
                      <w:rPr>
                        <w:rFonts w:ascii="Calibri" w:hAnsi="Calibri" w:cs="Calibri"/>
                        <w:color w:val="000000"/>
                        <w:sz w:val="22"/>
                        <w:szCs w:val="22"/>
                      </w:rPr>
                    </w:rPrChange>
                  </w:rPr>
                  <w:delText>18</w:delText>
                </w:r>
              </w:del>
            </w:ins>
          </w:p>
        </w:tc>
        <w:tc>
          <w:tcPr>
            <w:tcW w:w="960" w:type="dxa"/>
            <w:noWrap/>
            <w:hideMark/>
            <w:tcPrChange w:id="85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73" w:author="Nick.Tolimieri" w:date="2022-09-26T12:55:00Z"/>
                <w:del w:id="8574" w:author="Nick.Tolimieri [2]" w:date="2022-09-27T11:46:00Z"/>
                <w:rFonts w:asciiTheme="minorHAnsi" w:eastAsiaTheme="minorHAnsi" w:hAnsiTheme="minorHAnsi" w:cstheme="minorBidi"/>
                <w:sz w:val="22"/>
                <w:szCs w:val="22"/>
                <w:rPrChange w:id="8575" w:author="Nick.Tolimieri" w:date="2022-09-26T12:55:00Z">
                  <w:rPr>
                    <w:ins w:id="8576" w:author="Nick.Tolimieri" w:date="2022-09-26T12:55:00Z"/>
                    <w:del w:id="8577" w:author="Nick.Tolimieri [2]" w:date="2022-09-27T11:46:00Z"/>
                    <w:rFonts w:ascii="Calibri" w:hAnsi="Calibri" w:cs="Calibri"/>
                    <w:color w:val="000000"/>
                    <w:sz w:val="22"/>
                    <w:szCs w:val="22"/>
                  </w:rPr>
                </w:rPrChange>
              </w:rPr>
              <w:pPrChange w:id="8578" w:author="Nick.Tolimieri" w:date="2022-09-26T12:55:00Z">
                <w:pPr>
                  <w:jc w:val="right"/>
                </w:pPr>
              </w:pPrChange>
            </w:pPr>
            <w:ins w:id="8579" w:author="Nick.Tolimieri" w:date="2022-09-26T12:55:00Z">
              <w:del w:id="8580" w:author="Nick.Tolimieri [2]" w:date="2022-09-27T11:46:00Z">
                <w:r w:rsidRPr="007654F7" w:rsidDel="00B41F3D">
                  <w:rPr>
                    <w:rFonts w:asciiTheme="minorHAnsi" w:eastAsiaTheme="minorHAnsi" w:hAnsiTheme="minorHAnsi" w:cstheme="minorBidi"/>
                    <w:sz w:val="22"/>
                    <w:szCs w:val="22"/>
                    <w:rPrChange w:id="8581" w:author="Nick.Tolimieri" w:date="2022-09-26T12:55:00Z">
                      <w:rPr>
                        <w:rFonts w:ascii="Calibri" w:hAnsi="Calibri" w:cs="Calibri"/>
                        <w:color w:val="000000"/>
                        <w:sz w:val="22"/>
                        <w:szCs w:val="22"/>
                      </w:rPr>
                    </w:rPrChange>
                  </w:rPr>
                  <w:delText>1</w:delText>
                </w:r>
              </w:del>
            </w:ins>
          </w:p>
        </w:tc>
        <w:tc>
          <w:tcPr>
            <w:tcW w:w="960" w:type="dxa"/>
            <w:noWrap/>
            <w:hideMark/>
            <w:tcPrChange w:id="85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83" w:author="Nick.Tolimieri" w:date="2022-09-26T12:55:00Z"/>
                <w:del w:id="8584" w:author="Nick.Tolimieri [2]" w:date="2022-09-27T11:46:00Z"/>
                <w:rFonts w:asciiTheme="minorHAnsi" w:eastAsiaTheme="minorHAnsi" w:hAnsiTheme="minorHAnsi" w:cstheme="minorBidi"/>
                <w:sz w:val="22"/>
                <w:szCs w:val="22"/>
                <w:rPrChange w:id="8585" w:author="Nick.Tolimieri" w:date="2022-09-26T12:55:00Z">
                  <w:rPr>
                    <w:ins w:id="8586" w:author="Nick.Tolimieri" w:date="2022-09-26T12:55:00Z"/>
                    <w:del w:id="8587" w:author="Nick.Tolimieri [2]" w:date="2022-09-27T11:46:00Z"/>
                    <w:rFonts w:ascii="Calibri" w:hAnsi="Calibri" w:cs="Calibri"/>
                    <w:color w:val="000000"/>
                    <w:sz w:val="22"/>
                    <w:szCs w:val="22"/>
                  </w:rPr>
                </w:rPrChange>
              </w:rPr>
              <w:pPrChange w:id="8588" w:author="Nick.Tolimieri" w:date="2022-09-26T12:55:00Z">
                <w:pPr>
                  <w:jc w:val="right"/>
                </w:pPr>
              </w:pPrChange>
            </w:pPr>
            <w:ins w:id="8589" w:author="Nick.Tolimieri" w:date="2022-09-26T12:55:00Z">
              <w:del w:id="8590" w:author="Nick.Tolimieri [2]" w:date="2022-09-27T11:46:00Z">
                <w:r w:rsidRPr="007654F7" w:rsidDel="00B41F3D">
                  <w:rPr>
                    <w:rFonts w:asciiTheme="minorHAnsi" w:eastAsiaTheme="minorHAnsi" w:hAnsiTheme="minorHAnsi" w:cstheme="minorBidi"/>
                    <w:sz w:val="22"/>
                    <w:szCs w:val="22"/>
                    <w:rPrChange w:id="8591" w:author="Nick.Tolimieri" w:date="2022-09-26T12:55:00Z">
                      <w:rPr>
                        <w:rFonts w:ascii="Calibri" w:hAnsi="Calibri" w:cs="Calibri"/>
                        <w:color w:val="000000"/>
                        <w:sz w:val="22"/>
                        <w:szCs w:val="22"/>
                      </w:rPr>
                    </w:rPrChange>
                  </w:rPr>
                  <w:delText>9</w:delText>
                </w:r>
              </w:del>
            </w:ins>
          </w:p>
        </w:tc>
        <w:tc>
          <w:tcPr>
            <w:tcW w:w="960" w:type="dxa"/>
            <w:noWrap/>
            <w:hideMark/>
            <w:tcPrChange w:id="85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593" w:author="Nick.Tolimieri" w:date="2022-09-26T12:55:00Z"/>
                <w:del w:id="8594" w:author="Nick.Tolimieri [2]" w:date="2022-09-27T11:46:00Z"/>
                <w:rFonts w:asciiTheme="minorHAnsi" w:eastAsiaTheme="minorHAnsi" w:hAnsiTheme="minorHAnsi" w:cstheme="minorBidi"/>
                <w:sz w:val="22"/>
                <w:szCs w:val="22"/>
                <w:rPrChange w:id="8595" w:author="Nick.Tolimieri" w:date="2022-09-26T12:55:00Z">
                  <w:rPr>
                    <w:ins w:id="8596" w:author="Nick.Tolimieri" w:date="2022-09-26T12:55:00Z"/>
                    <w:del w:id="8597" w:author="Nick.Tolimieri [2]" w:date="2022-09-27T11:46:00Z"/>
                    <w:rFonts w:ascii="Calibri" w:hAnsi="Calibri" w:cs="Calibri"/>
                    <w:color w:val="000000"/>
                    <w:sz w:val="22"/>
                    <w:szCs w:val="22"/>
                  </w:rPr>
                </w:rPrChange>
              </w:rPr>
              <w:pPrChange w:id="8598" w:author="Nick.Tolimieri" w:date="2022-09-26T12:55:00Z">
                <w:pPr>
                  <w:jc w:val="right"/>
                </w:pPr>
              </w:pPrChange>
            </w:pPr>
            <w:ins w:id="8599" w:author="Nick.Tolimieri" w:date="2022-09-26T12:55:00Z">
              <w:del w:id="8600" w:author="Nick.Tolimieri [2]" w:date="2022-09-27T11:46:00Z">
                <w:r w:rsidRPr="007654F7" w:rsidDel="00B41F3D">
                  <w:rPr>
                    <w:rFonts w:asciiTheme="minorHAnsi" w:eastAsiaTheme="minorHAnsi" w:hAnsiTheme="minorHAnsi" w:cstheme="minorBidi"/>
                    <w:sz w:val="22"/>
                    <w:szCs w:val="22"/>
                    <w:rPrChange w:id="8601" w:author="Nick.Tolimieri" w:date="2022-09-26T12:55:00Z">
                      <w:rPr>
                        <w:rFonts w:ascii="Calibri" w:hAnsi="Calibri" w:cs="Calibri"/>
                        <w:color w:val="000000"/>
                        <w:sz w:val="22"/>
                        <w:szCs w:val="22"/>
                      </w:rPr>
                    </w:rPrChange>
                  </w:rPr>
                  <w:delText>9</w:delText>
                </w:r>
              </w:del>
            </w:ins>
          </w:p>
        </w:tc>
        <w:tc>
          <w:tcPr>
            <w:tcW w:w="960" w:type="dxa"/>
            <w:noWrap/>
            <w:hideMark/>
            <w:tcPrChange w:id="86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03" w:author="Nick.Tolimieri" w:date="2022-09-26T12:55:00Z"/>
                <w:del w:id="8604" w:author="Nick.Tolimieri [2]" w:date="2022-09-27T11:46:00Z"/>
                <w:rFonts w:asciiTheme="minorHAnsi" w:eastAsiaTheme="minorHAnsi" w:hAnsiTheme="minorHAnsi" w:cstheme="minorBidi"/>
                <w:sz w:val="22"/>
                <w:szCs w:val="22"/>
                <w:rPrChange w:id="8605" w:author="Nick.Tolimieri" w:date="2022-09-26T12:55:00Z">
                  <w:rPr>
                    <w:ins w:id="8606" w:author="Nick.Tolimieri" w:date="2022-09-26T12:55:00Z"/>
                    <w:del w:id="8607" w:author="Nick.Tolimieri [2]" w:date="2022-09-27T11:46:00Z"/>
                    <w:rFonts w:ascii="Calibri" w:hAnsi="Calibri" w:cs="Calibri"/>
                    <w:color w:val="000000"/>
                    <w:sz w:val="22"/>
                    <w:szCs w:val="22"/>
                  </w:rPr>
                </w:rPrChange>
              </w:rPr>
              <w:pPrChange w:id="8608" w:author="Nick.Tolimieri" w:date="2022-09-26T12:55:00Z">
                <w:pPr>
                  <w:jc w:val="right"/>
                </w:pPr>
              </w:pPrChange>
            </w:pPr>
            <w:ins w:id="8609" w:author="Nick.Tolimieri" w:date="2022-09-26T12:55:00Z">
              <w:del w:id="8610" w:author="Nick.Tolimieri [2]" w:date="2022-09-27T11:46:00Z">
                <w:r w:rsidRPr="007654F7" w:rsidDel="00B41F3D">
                  <w:rPr>
                    <w:rFonts w:asciiTheme="minorHAnsi" w:eastAsiaTheme="minorHAnsi" w:hAnsiTheme="minorHAnsi" w:cstheme="minorBidi"/>
                    <w:sz w:val="22"/>
                    <w:szCs w:val="22"/>
                    <w:rPrChange w:id="8611" w:author="Nick.Tolimieri" w:date="2022-09-26T12:55:00Z">
                      <w:rPr>
                        <w:rFonts w:ascii="Calibri" w:hAnsi="Calibri" w:cs="Calibri"/>
                        <w:color w:val="000000"/>
                        <w:sz w:val="22"/>
                        <w:szCs w:val="22"/>
                      </w:rPr>
                    </w:rPrChange>
                  </w:rPr>
                  <w:delText>9</w:delText>
                </w:r>
              </w:del>
            </w:ins>
          </w:p>
        </w:tc>
        <w:tc>
          <w:tcPr>
            <w:tcW w:w="960" w:type="dxa"/>
            <w:noWrap/>
            <w:hideMark/>
            <w:tcPrChange w:id="86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13" w:author="Nick.Tolimieri" w:date="2022-09-26T12:55:00Z"/>
                <w:del w:id="8614" w:author="Nick.Tolimieri [2]" w:date="2022-09-27T11:46:00Z"/>
                <w:rFonts w:asciiTheme="minorHAnsi" w:eastAsiaTheme="minorHAnsi" w:hAnsiTheme="minorHAnsi" w:cstheme="minorBidi"/>
                <w:sz w:val="22"/>
                <w:szCs w:val="22"/>
                <w:rPrChange w:id="8615" w:author="Nick.Tolimieri" w:date="2022-09-26T12:55:00Z">
                  <w:rPr>
                    <w:ins w:id="8616" w:author="Nick.Tolimieri" w:date="2022-09-26T12:55:00Z"/>
                    <w:del w:id="8617" w:author="Nick.Tolimieri [2]" w:date="2022-09-27T11:46:00Z"/>
                    <w:rFonts w:ascii="Calibri" w:hAnsi="Calibri" w:cs="Calibri"/>
                    <w:color w:val="000000"/>
                    <w:sz w:val="22"/>
                    <w:szCs w:val="22"/>
                  </w:rPr>
                </w:rPrChange>
              </w:rPr>
              <w:pPrChange w:id="8618" w:author="Nick.Tolimieri" w:date="2022-09-26T12:55:00Z">
                <w:pPr>
                  <w:jc w:val="right"/>
                </w:pPr>
              </w:pPrChange>
            </w:pPr>
            <w:ins w:id="8619" w:author="Nick.Tolimieri" w:date="2022-09-26T12:55:00Z">
              <w:del w:id="8620" w:author="Nick.Tolimieri [2]" w:date="2022-09-27T11:46:00Z">
                <w:r w:rsidRPr="007654F7" w:rsidDel="00B41F3D">
                  <w:rPr>
                    <w:rFonts w:asciiTheme="minorHAnsi" w:eastAsiaTheme="minorHAnsi" w:hAnsiTheme="minorHAnsi" w:cstheme="minorBidi"/>
                    <w:sz w:val="22"/>
                    <w:szCs w:val="22"/>
                    <w:rPrChange w:id="8621" w:author="Nick.Tolimieri" w:date="2022-09-26T12:55:00Z">
                      <w:rPr>
                        <w:rFonts w:ascii="Calibri" w:hAnsi="Calibri" w:cs="Calibri"/>
                        <w:color w:val="000000"/>
                        <w:sz w:val="22"/>
                        <w:szCs w:val="22"/>
                      </w:rPr>
                    </w:rPrChange>
                  </w:rPr>
                  <w:delText>1.78</w:delText>
                </w:r>
              </w:del>
            </w:ins>
          </w:p>
        </w:tc>
        <w:tc>
          <w:tcPr>
            <w:tcW w:w="960" w:type="dxa"/>
            <w:noWrap/>
            <w:hideMark/>
            <w:tcPrChange w:id="86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23" w:author="Nick.Tolimieri" w:date="2022-09-26T12:55:00Z"/>
                <w:del w:id="8624" w:author="Nick.Tolimieri [2]" w:date="2022-09-27T11:46:00Z"/>
                <w:rFonts w:asciiTheme="minorHAnsi" w:eastAsiaTheme="minorHAnsi" w:hAnsiTheme="minorHAnsi" w:cstheme="minorBidi"/>
                <w:sz w:val="22"/>
                <w:szCs w:val="22"/>
                <w:rPrChange w:id="8625" w:author="Nick.Tolimieri" w:date="2022-09-26T12:55:00Z">
                  <w:rPr>
                    <w:ins w:id="8626" w:author="Nick.Tolimieri" w:date="2022-09-26T12:55:00Z"/>
                    <w:del w:id="8627" w:author="Nick.Tolimieri [2]" w:date="2022-09-27T11:46:00Z"/>
                    <w:rFonts w:ascii="Calibri" w:hAnsi="Calibri" w:cs="Calibri"/>
                    <w:color w:val="000000"/>
                    <w:sz w:val="22"/>
                    <w:szCs w:val="22"/>
                  </w:rPr>
                </w:rPrChange>
              </w:rPr>
              <w:pPrChange w:id="8628" w:author="Nick.Tolimieri" w:date="2022-09-26T12:55:00Z">
                <w:pPr>
                  <w:jc w:val="right"/>
                </w:pPr>
              </w:pPrChange>
            </w:pPr>
            <w:ins w:id="8629" w:author="Nick.Tolimieri" w:date="2022-09-26T12:55:00Z">
              <w:del w:id="8630" w:author="Nick.Tolimieri [2]" w:date="2022-09-27T11:46:00Z">
                <w:r w:rsidRPr="007654F7" w:rsidDel="00B41F3D">
                  <w:rPr>
                    <w:rFonts w:asciiTheme="minorHAnsi" w:eastAsiaTheme="minorHAnsi" w:hAnsiTheme="minorHAnsi" w:cstheme="minorBidi"/>
                    <w:sz w:val="22"/>
                    <w:szCs w:val="22"/>
                    <w:rPrChange w:id="8631" w:author="Nick.Tolimieri" w:date="2022-09-26T12:55:00Z">
                      <w:rPr>
                        <w:rFonts w:ascii="Calibri" w:hAnsi="Calibri" w:cs="Calibri"/>
                        <w:color w:val="000000"/>
                        <w:sz w:val="22"/>
                        <w:szCs w:val="22"/>
                      </w:rPr>
                    </w:rPrChange>
                  </w:rPr>
                  <w:delText>0.16</w:delText>
                </w:r>
              </w:del>
            </w:ins>
          </w:p>
        </w:tc>
      </w:tr>
      <w:tr w:rsidR="007654F7" w:rsidRPr="007654F7" w:rsidDel="00B41F3D" w:rsidTr="007654F7">
        <w:trPr>
          <w:divId w:val="1027564193"/>
          <w:trHeight w:val="300"/>
          <w:ins w:id="8632" w:author="Nick.Tolimieri" w:date="2022-09-26T12:55:00Z"/>
          <w:del w:id="8633" w:author="Nick.Tolimieri [2]" w:date="2022-09-27T11:46:00Z"/>
          <w:trPrChange w:id="8634" w:author="Nick.Tolimieri" w:date="2022-09-26T12:55:00Z">
            <w:trPr>
              <w:divId w:val="1027564193"/>
              <w:trHeight w:val="300"/>
            </w:trPr>
          </w:trPrChange>
        </w:trPr>
        <w:tc>
          <w:tcPr>
            <w:tcW w:w="960" w:type="dxa"/>
            <w:noWrap/>
            <w:hideMark/>
            <w:tcPrChange w:id="86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36" w:author="Nick.Tolimieri" w:date="2022-09-26T12:55:00Z"/>
                <w:del w:id="8637" w:author="Nick.Tolimieri [2]" w:date="2022-09-27T11:46:00Z"/>
                <w:rFonts w:asciiTheme="minorHAnsi" w:eastAsiaTheme="minorHAnsi" w:hAnsiTheme="minorHAnsi" w:cstheme="minorBidi"/>
                <w:sz w:val="22"/>
                <w:szCs w:val="22"/>
                <w:rPrChange w:id="8638" w:author="Nick.Tolimieri" w:date="2022-09-26T12:55:00Z">
                  <w:rPr>
                    <w:ins w:id="8639" w:author="Nick.Tolimieri" w:date="2022-09-26T12:55:00Z"/>
                    <w:del w:id="8640" w:author="Nick.Tolimieri [2]" w:date="2022-09-27T11:46:00Z"/>
                    <w:rFonts w:ascii="Calibri" w:hAnsi="Calibri" w:cs="Calibri"/>
                    <w:color w:val="000000"/>
                    <w:sz w:val="22"/>
                    <w:szCs w:val="22"/>
                  </w:rPr>
                </w:rPrChange>
              </w:rPr>
              <w:pPrChange w:id="8641" w:author="Nick.Tolimieri" w:date="2022-09-26T12:55:00Z">
                <w:pPr/>
              </w:pPrChange>
            </w:pPr>
            <w:ins w:id="8642" w:author="Nick.Tolimieri" w:date="2022-09-26T12:55:00Z">
              <w:del w:id="8643" w:author="Nick.Tolimieri [2]" w:date="2022-09-27T11:46:00Z">
                <w:r w:rsidRPr="007654F7" w:rsidDel="00B41F3D">
                  <w:rPr>
                    <w:rFonts w:asciiTheme="minorHAnsi" w:eastAsiaTheme="minorHAnsi" w:hAnsiTheme="minorHAnsi" w:cstheme="minorBidi"/>
                    <w:sz w:val="22"/>
                    <w:szCs w:val="22"/>
                    <w:rPrChange w:id="8644"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6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46" w:author="Nick.Tolimieri" w:date="2022-09-26T12:55:00Z"/>
                <w:del w:id="8647" w:author="Nick.Tolimieri [2]" w:date="2022-09-27T11:46:00Z"/>
                <w:rFonts w:asciiTheme="minorHAnsi" w:eastAsiaTheme="minorHAnsi" w:hAnsiTheme="minorHAnsi" w:cstheme="minorBidi"/>
                <w:sz w:val="22"/>
                <w:szCs w:val="22"/>
                <w:rPrChange w:id="8648" w:author="Nick.Tolimieri" w:date="2022-09-26T12:55:00Z">
                  <w:rPr>
                    <w:ins w:id="8649" w:author="Nick.Tolimieri" w:date="2022-09-26T12:55:00Z"/>
                    <w:del w:id="8650" w:author="Nick.Tolimieri [2]" w:date="2022-09-27T11:46:00Z"/>
                    <w:rFonts w:ascii="Calibri" w:hAnsi="Calibri" w:cs="Calibri"/>
                    <w:color w:val="000000"/>
                    <w:sz w:val="22"/>
                    <w:szCs w:val="22"/>
                  </w:rPr>
                </w:rPrChange>
              </w:rPr>
              <w:pPrChange w:id="8651" w:author="Nick.Tolimieri" w:date="2022-09-26T12:55:00Z">
                <w:pPr>
                  <w:jc w:val="right"/>
                </w:pPr>
              </w:pPrChange>
            </w:pPr>
            <w:ins w:id="8652" w:author="Nick.Tolimieri" w:date="2022-09-26T12:55:00Z">
              <w:del w:id="8653" w:author="Nick.Tolimieri [2]" w:date="2022-09-27T11:46:00Z">
                <w:r w:rsidRPr="007654F7" w:rsidDel="00B41F3D">
                  <w:rPr>
                    <w:rFonts w:asciiTheme="minorHAnsi" w:eastAsiaTheme="minorHAnsi" w:hAnsiTheme="minorHAnsi" w:cstheme="minorBidi"/>
                    <w:sz w:val="22"/>
                    <w:szCs w:val="22"/>
                    <w:rPrChange w:id="8654" w:author="Nick.Tolimieri" w:date="2022-09-26T12:55:00Z">
                      <w:rPr>
                        <w:rFonts w:ascii="Calibri" w:hAnsi="Calibri" w:cs="Calibri"/>
                        <w:color w:val="000000"/>
                        <w:sz w:val="22"/>
                        <w:szCs w:val="22"/>
                      </w:rPr>
                    </w:rPrChange>
                  </w:rPr>
                  <w:delText>1997</w:delText>
                </w:r>
              </w:del>
            </w:ins>
          </w:p>
        </w:tc>
        <w:tc>
          <w:tcPr>
            <w:tcW w:w="960" w:type="dxa"/>
            <w:noWrap/>
            <w:hideMark/>
            <w:tcPrChange w:id="86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56" w:author="Nick.Tolimieri" w:date="2022-09-26T12:55:00Z"/>
                <w:del w:id="8657" w:author="Nick.Tolimieri [2]" w:date="2022-09-27T11:46:00Z"/>
                <w:rFonts w:asciiTheme="minorHAnsi" w:eastAsiaTheme="minorHAnsi" w:hAnsiTheme="minorHAnsi" w:cstheme="minorBidi"/>
                <w:sz w:val="22"/>
                <w:szCs w:val="22"/>
                <w:rPrChange w:id="8658" w:author="Nick.Tolimieri" w:date="2022-09-26T12:55:00Z">
                  <w:rPr>
                    <w:ins w:id="8659" w:author="Nick.Tolimieri" w:date="2022-09-26T12:55:00Z"/>
                    <w:del w:id="8660" w:author="Nick.Tolimieri [2]" w:date="2022-09-27T11:46:00Z"/>
                    <w:rFonts w:ascii="Calibri" w:hAnsi="Calibri" w:cs="Calibri"/>
                    <w:color w:val="000000"/>
                    <w:sz w:val="22"/>
                    <w:szCs w:val="22"/>
                  </w:rPr>
                </w:rPrChange>
              </w:rPr>
              <w:pPrChange w:id="8661" w:author="Nick.Tolimieri" w:date="2022-09-26T12:55:00Z">
                <w:pPr>
                  <w:jc w:val="right"/>
                </w:pPr>
              </w:pPrChange>
            </w:pPr>
            <w:ins w:id="8662" w:author="Nick.Tolimieri" w:date="2022-09-26T12:55:00Z">
              <w:del w:id="8663" w:author="Nick.Tolimieri [2]" w:date="2022-09-27T11:46:00Z">
                <w:r w:rsidRPr="007654F7" w:rsidDel="00B41F3D">
                  <w:rPr>
                    <w:rFonts w:asciiTheme="minorHAnsi" w:eastAsiaTheme="minorHAnsi" w:hAnsiTheme="minorHAnsi" w:cstheme="minorBidi"/>
                    <w:sz w:val="22"/>
                    <w:szCs w:val="22"/>
                    <w:rPrChange w:id="8664" w:author="Nick.Tolimieri" w:date="2022-09-26T12:55:00Z">
                      <w:rPr>
                        <w:rFonts w:ascii="Calibri" w:hAnsi="Calibri" w:cs="Calibri"/>
                        <w:color w:val="000000"/>
                        <w:sz w:val="22"/>
                        <w:szCs w:val="22"/>
                      </w:rPr>
                    </w:rPrChange>
                  </w:rPr>
                  <w:delText>30</w:delText>
                </w:r>
              </w:del>
            </w:ins>
          </w:p>
        </w:tc>
        <w:tc>
          <w:tcPr>
            <w:tcW w:w="960" w:type="dxa"/>
            <w:noWrap/>
            <w:hideMark/>
            <w:tcPrChange w:id="86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66" w:author="Nick.Tolimieri" w:date="2022-09-26T12:55:00Z"/>
                <w:del w:id="8667" w:author="Nick.Tolimieri [2]" w:date="2022-09-27T11:46:00Z"/>
                <w:rFonts w:asciiTheme="minorHAnsi" w:eastAsiaTheme="minorHAnsi" w:hAnsiTheme="minorHAnsi" w:cstheme="minorBidi"/>
                <w:sz w:val="22"/>
                <w:szCs w:val="22"/>
                <w:rPrChange w:id="8668" w:author="Nick.Tolimieri" w:date="2022-09-26T12:55:00Z">
                  <w:rPr>
                    <w:ins w:id="8669" w:author="Nick.Tolimieri" w:date="2022-09-26T12:55:00Z"/>
                    <w:del w:id="8670" w:author="Nick.Tolimieri [2]" w:date="2022-09-27T11:46:00Z"/>
                    <w:rFonts w:ascii="Calibri" w:hAnsi="Calibri" w:cs="Calibri"/>
                    <w:color w:val="000000"/>
                    <w:sz w:val="22"/>
                    <w:szCs w:val="22"/>
                  </w:rPr>
                </w:rPrChange>
              </w:rPr>
              <w:pPrChange w:id="8671" w:author="Nick.Tolimieri" w:date="2022-09-26T12:55:00Z">
                <w:pPr>
                  <w:jc w:val="right"/>
                </w:pPr>
              </w:pPrChange>
            </w:pPr>
            <w:ins w:id="8672" w:author="Nick.Tolimieri" w:date="2022-09-26T12:55:00Z">
              <w:del w:id="8673" w:author="Nick.Tolimieri [2]" w:date="2022-09-27T11:46:00Z">
                <w:r w:rsidRPr="007654F7" w:rsidDel="00B41F3D">
                  <w:rPr>
                    <w:rFonts w:asciiTheme="minorHAnsi" w:eastAsiaTheme="minorHAnsi" w:hAnsiTheme="minorHAnsi" w:cstheme="minorBidi"/>
                    <w:sz w:val="22"/>
                    <w:szCs w:val="22"/>
                    <w:rPrChange w:id="8674" w:author="Nick.Tolimieri" w:date="2022-09-26T12:55:00Z">
                      <w:rPr>
                        <w:rFonts w:ascii="Calibri" w:hAnsi="Calibri" w:cs="Calibri"/>
                        <w:color w:val="000000"/>
                        <w:sz w:val="22"/>
                        <w:szCs w:val="22"/>
                      </w:rPr>
                    </w:rPrChange>
                  </w:rPr>
                  <w:delText>128</w:delText>
                </w:r>
              </w:del>
            </w:ins>
          </w:p>
        </w:tc>
        <w:tc>
          <w:tcPr>
            <w:tcW w:w="960" w:type="dxa"/>
            <w:noWrap/>
            <w:hideMark/>
            <w:tcPrChange w:id="86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76" w:author="Nick.Tolimieri" w:date="2022-09-26T12:55:00Z"/>
                <w:del w:id="8677" w:author="Nick.Tolimieri [2]" w:date="2022-09-27T11:46:00Z"/>
                <w:rFonts w:asciiTheme="minorHAnsi" w:eastAsiaTheme="minorHAnsi" w:hAnsiTheme="minorHAnsi" w:cstheme="minorBidi"/>
                <w:sz w:val="22"/>
                <w:szCs w:val="22"/>
                <w:rPrChange w:id="8678" w:author="Nick.Tolimieri" w:date="2022-09-26T12:55:00Z">
                  <w:rPr>
                    <w:ins w:id="8679" w:author="Nick.Tolimieri" w:date="2022-09-26T12:55:00Z"/>
                    <w:del w:id="8680" w:author="Nick.Tolimieri [2]" w:date="2022-09-27T11:46:00Z"/>
                    <w:rFonts w:ascii="Calibri" w:hAnsi="Calibri" w:cs="Calibri"/>
                    <w:color w:val="000000"/>
                    <w:sz w:val="22"/>
                    <w:szCs w:val="22"/>
                  </w:rPr>
                </w:rPrChange>
              </w:rPr>
              <w:pPrChange w:id="8681" w:author="Nick.Tolimieri" w:date="2022-09-26T12:55:00Z">
                <w:pPr>
                  <w:jc w:val="right"/>
                </w:pPr>
              </w:pPrChange>
            </w:pPr>
            <w:ins w:id="8682" w:author="Nick.Tolimieri" w:date="2022-09-26T12:55:00Z">
              <w:del w:id="8683" w:author="Nick.Tolimieri [2]" w:date="2022-09-27T11:46:00Z">
                <w:r w:rsidRPr="007654F7" w:rsidDel="00B41F3D">
                  <w:rPr>
                    <w:rFonts w:asciiTheme="minorHAnsi" w:eastAsiaTheme="minorHAnsi" w:hAnsiTheme="minorHAnsi" w:cstheme="minorBidi"/>
                    <w:sz w:val="22"/>
                    <w:szCs w:val="22"/>
                    <w:rPrChange w:id="8684" w:author="Nick.Tolimieri" w:date="2022-09-26T12:55:00Z">
                      <w:rPr>
                        <w:rFonts w:ascii="Calibri" w:hAnsi="Calibri" w:cs="Calibri"/>
                        <w:color w:val="000000"/>
                        <w:sz w:val="22"/>
                        <w:szCs w:val="22"/>
                      </w:rPr>
                    </w:rPrChange>
                  </w:rPr>
                  <w:delText>4</w:delText>
                </w:r>
              </w:del>
            </w:ins>
          </w:p>
        </w:tc>
        <w:tc>
          <w:tcPr>
            <w:tcW w:w="960" w:type="dxa"/>
            <w:noWrap/>
            <w:hideMark/>
            <w:tcPrChange w:id="86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86" w:author="Nick.Tolimieri" w:date="2022-09-26T12:55:00Z"/>
                <w:del w:id="8687" w:author="Nick.Tolimieri [2]" w:date="2022-09-27T11:46:00Z"/>
                <w:rFonts w:asciiTheme="minorHAnsi" w:eastAsiaTheme="minorHAnsi" w:hAnsiTheme="minorHAnsi" w:cstheme="minorBidi"/>
                <w:sz w:val="22"/>
                <w:szCs w:val="22"/>
                <w:rPrChange w:id="8688" w:author="Nick.Tolimieri" w:date="2022-09-26T12:55:00Z">
                  <w:rPr>
                    <w:ins w:id="8689" w:author="Nick.Tolimieri" w:date="2022-09-26T12:55:00Z"/>
                    <w:del w:id="8690" w:author="Nick.Tolimieri [2]" w:date="2022-09-27T11:46:00Z"/>
                    <w:rFonts w:ascii="Calibri" w:hAnsi="Calibri" w:cs="Calibri"/>
                    <w:color w:val="000000"/>
                    <w:sz w:val="22"/>
                    <w:szCs w:val="22"/>
                  </w:rPr>
                </w:rPrChange>
              </w:rPr>
              <w:pPrChange w:id="8691" w:author="Nick.Tolimieri" w:date="2022-09-26T12:55:00Z">
                <w:pPr>
                  <w:jc w:val="right"/>
                </w:pPr>
              </w:pPrChange>
            </w:pPr>
            <w:ins w:id="8692" w:author="Nick.Tolimieri" w:date="2022-09-26T12:55:00Z">
              <w:del w:id="8693" w:author="Nick.Tolimieri [2]" w:date="2022-09-27T11:46:00Z">
                <w:r w:rsidRPr="007654F7" w:rsidDel="00B41F3D">
                  <w:rPr>
                    <w:rFonts w:asciiTheme="minorHAnsi" w:eastAsiaTheme="minorHAnsi" w:hAnsiTheme="minorHAnsi" w:cstheme="minorBidi"/>
                    <w:sz w:val="22"/>
                    <w:szCs w:val="22"/>
                    <w:rPrChange w:id="8694" w:author="Nick.Tolimieri" w:date="2022-09-26T12:55:00Z">
                      <w:rPr>
                        <w:rFonts w:ascii="Calibri" w:hAnsi="Calibri" w:cs="Calibri"/>
                        <w:color w:val="000000"/>
                        <w:sz w:val="22"/>
                        <w:szCs w:val="22"/>
                      </w:rPr>
                    </w:rPrChange>
                  </w:rPr>
                  <w:delText>114</w:delText>
                </w:r>
              </w:del>
            </w:ins>
          </w:p>
        </w:tc>
        <w:tc>
          <w:tcPr>
            <w:tcW w:w="960" w:type="dxa"/>
            <w:noWrap/>
            <w:hideMark/>
            <w:tcPrChange w:id="86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696" w:author="Nick.Tolimieri" w:date="2022-09-26T12:55:00Z"/>
                <w:del w:id="8697" w:author="Nick.Tolimieri [2]" w:date="2022-09-27T11:46:00Z"/>
                <w:rFonts w:asciiTheme="minorHAnsi" w:eastAsiaTheme="minorHAnsi" w:hAnsiTheme="minorHAnsi" w:cstheme="minorBidi"/>
                <w:sz w:val="22"/>
                <w:szCs w:val="22"/>
                <w:rPrChange w:id="8698" w:author="Nick.Tolimieri" w:date="2022-09-26T12:55:00Z">
                  <w:rPr>
                    <w:ins w:id="8699" w:author="Nick.Tolimieri" w:date="2022-09-26T12:55:00Z"/>
                    <w:del w:id="8700" w:author="Nick.Tolimieri [2]" w:date="2022-09-27T11:46:00Z"/>
                    <w:rFonts w:ascii="Calibri" w:hAnsi="Calibri" w:cs="Calibri"/>
                    <w:color w:val="000000"/>
                    <w:sz w:val="22"/>
                    <w:szCs w:val="22"/>
                  </w:rPr>
                </w:rPrChange>
              </w:rPr>
              <w:pPrChange w:id="8701" w:author="Nick.Tolimieri" w:date="2022-09-26T12:55:00Z">
                <w:pPr>
                  <w:jc w:val="right"/>
                </w:pPr>
              </w:pPrChange>
            </w:pPr>
            <w:ins w:id="8702" w:author="Nick.Tolimieri" w:date="2022-09-26T12:55:00Z">
              <w:del w:id="8703" w:author="Nick.Tolimieri [2]" w:date="2022-09-27T11:46:00Z">
                <w:r w:rsidRPr="007654F7" w:rsidDel="00B41F3D">
                  <w:rPr>
                    <w:rFonts w:asciiTheme="minorHAnsi" w:eastAsiaTheme="minorHAnsi" w:hAnsiTheme="minorHAnsi" w:cstheme="minorBidi"/>
                    <w:sz w:val="22"/>
                    <w:szCs w:val="22"/>
                    <w:rPrChange w:id="8704" w:author="Nick.Tolimieri" w:date="2022-09-26T12:55:00Z">
                      <w:rPr>
                        <w:rFonts w:ascii="Calibri" w:hAnsi="Calibri" w:cs="Calibri"/>
                        <w:color w:val="000000"/>
                        <w:sz w:val="22"/>
                        <w:szCs w:val="22"/>
                      </w:rPr>
                    </w:rPrChange>
                  </w:rPr>
                  <w:delText>11</w:delText>
                </w:r>
              </w:del>
            </w:ins>
          </w:p>
        </w:tc>
        <w:tc>
          <w:tcPr>
            <w:tcW w:w="960" w:type="dxa"/>
            <w:noWrap/>
            <w:hideMark/>
            <w:tcPrChange w:id="87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06" w:author="Nick.Tolimieri" w:date="2022-09-26T12:55:00Z"/>
                <w:del w:id="8707" w:author="Nick.Tolimieri [2]" w:date="2022-09-27T11:46:00Z"/>
                <w:rFonts w:asciiTheme="minorHAnsi" w:eastAsiaTheme="minorHAnsi" w:hAnsiTheme="minorHAnsi" w:cstheme="minorBidi"/>
                <w:sz w:val="22"/>
                <w:szCs w:val="22"/>
                <w:rPrChange w:id="8708" w:author="Nick.Tolimieri" w:date="2022-09-26T12:55:00Z">
                  <w:rPr>
                    <w:ins w:id="8709" w:author="Nick.Tolimieri" w:date="2022-09-26T12:55:00Z"/>
                    <w:del w:id="8710" w:author="Nick.Tolimieri [2]" w:date="2022-09-27T11:46:00Z"/>
                    <w:rFonts w:ascii="Calibri" w:hAnsi="Calibri" w:cs="Calibri"/>
                    <w:color w:val="000000"/>
                    <w:sz w:val="22"/>
                    <w:szCs w:val="22"/>
                  </w:rPr>
                </w:rPrChange>
              </w:rPr>
              <w:pPrChange w:id="8711" w:author="Nick.Tolimieri" w:date="2022-09-26T12:55:00Z">
                <w:pPr>
                  <w:jc w:val="right"/>
                </w:pPr>
              </w:pPrChange>
            </w:pPr>
            <w:ins w:id="8712" w:author="Nick.Tolimieri" w:date="2022-09-26T12:55:00Z">
              <w:del w:id="8713" w:author="Nick.Tolimieri [2]" w:date="2022-09-27T11:46:00Z">
                <w:r w:rsidRPr="007654F7" w:rsidDel="00B41F3D">
                  <w:rPr>
                    <w:rFonts w:asciiTheme="minorHAnsi" w:eastAsiaTheme="minorHAnsi" w:hAnsiTheme="minorHAnsi" w:cstheme="minorBidi"/>
                    <w:sz w:val="22"/>
                    <w:szCs w:val="22"/>
                    <w:rPrChange w:id="8714" w:author="Nick.Tolimieri" w:date="2022-09-26T12:55:00Z">
                      <w:rPr>
                        <w:rFonts w:ascii="Calibri" w:hAnsi="Calibri" w:cs="Calibri"/>
                        <w:color w:val="000000"/>
                        <w:sz w:val="22"/>
                        <w:szCs w:val="22"/>
                      </w:rPr>
                    </w:rPrChange>
                  </w:rPr>
                  <w:delText>50</w:delText>
                </w:r>
              </w:del>
            </w:ins>
          </w:p>
        </w:tc>
        <w:tc>
          <w:tcPr>
            <w:tcW w:w="960" w:type="dxa"/>
            <w:noWrap/>
            <w:hideMark/>
            <w:tcPrChange w:id="87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16" w:author="Nick.Tolimieri" w:date="2022-09-26T12:55:00Z"/>
                <w:del w:id="8717" w:author="Nick.Tolimieri [2]" w:date="2022-09-27T11:46:00Z"/>
                <w:rFonts w:asciiTheme="minorHAnsi" w:eastAsiaTheme="minorHAnsi" w:hAnsiTheme="minorHAnsi" w:cstheme="minorBidi"/>
                <w:sz w:val="22"/>
                <w:szCs w:val="22"/>
                <w:rPrChange w:id="8718" w:author="Nick.Tolimieri" w:date="2022-09-26T12:55:00Z">
                  <w:rPr>
                    <w:ins w:id="8719" w:author="Nick.Tolimieri" w:date="2022-09-26T12:55:00Z"/>
                    <w:del w:id="8720" w:author="Nick.Tolimieri [2]" w:date="2022-09-27T11:46:00Z"/>
                    <w:rFonts w:ascii="Calibri" w:hAnsi="Calibri" w:cs="Calibri"/>
                    <w:color w:val="000000"/>
                    <w:sz w:val="22"/>
                    <w:szCs w:val="22"/>
                  </w:rPr>
                </w:rPrChange>
              </w:rPr>
              <w:pPrChange w:id="8721" w:author="Nick.Tolimieri" w:date="2022-09-26T12:55:00Z">
                <w:pPr>
                  <w:jc w:val="right"/>
                </w:pPr>
              </w:pPrChange>
            </w:pPr>
            <w:ins w:id="8722" w:author="Nick.Tolimieri" w:date="2022-09-26T12:55:00Z">
              <w:del w:id="8723" w:author="Nick.Tolimieri [2]" w:date="2022-09-27T11:46:00Z">
                <w:r w:rsidRPr="007654F7" w:rsidDel="00B41F3D">
                  <w:rPr>
                    <w:rFonts w:asciiTheme="minorHAnsi" w:eastAsiaTheme="minorHAnsi" w:hAnsiTheme="minorHAnsi" w:cstheme="minorBidi"/>
                    <w:sz w:val="22"/>
                    <w:szCs w:val="22"/>
                    <w:rPrChange w:id="8724" w:author="Nick.Tolimieri" w:date="2022-09-26T12:55:00Z">
                      <w:rPr>
                        <w:rFonts w:ascii="Calibri" w:hAnsi="Calibri" w:cs="Calibri"/>
                        <w:color w:val="000000"/>
                        <w:sz w:val="22"/>
                        <w:szCs w:val="22"/>
                      </w:rPr>
                    </w:rPrChange>
                  </w:rPr>
                  <w:delText>2.21</w:delText>
                </w:r>
              </w:del>
            </w:ins>
          </w:p>
        </w:tc>
        <w:tc>
          <w:tcPr>
            <w:tcW w:w="960" w:type="dxa"/>
            <w:noWrap/>
            <w:hideMark/>
            <w:tcPrChange w:id="87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26" w:author="Nick.Tolimieri" w:date="2022-09-26T12:55:00Z"/>
                <w:del w:id="8727" w:author="Nick.Tolimieri [2]" w:date="2022-09-27T11:46:00Z"/>
                <w:rFonts w:asciiTheme="minorHAnsi" w:eastAsiaTheme="minorHAnsi" w:hAnsiTheme="minorHAnsi" w:cstheme="minorBidi"/>
                <w:sz w:val="22"/>
                <w:szCs w:val="22"/>
                <w:rPrChange w:id="8728" w:author="Nick.Tolimieri" w:date="2022-09-26T12:55:00Z">
                  <w:rPr>
                    <w:ins w:id="8729" w:author="Nick.Tolimieri" w:date="2022-09-26T12:55:00Z"/>
                    <w:del w:id="8730" w:author="Nick.Tolimieri [2]" w:date="2022-09-27T11:46:00Z"/>
                    <w:rFonts w:ascii="Calibri" w:hAnsi="Calibri" w:cs="Calibri"/>
                    <w:color w:val="000000"/>
                    <w:sz w:val="22"/>
                    <w:szCs w:val="22"/>
                  </w:rPr>
                </w:rPrChange>
              </w:rPr>
              <w:pPrChange w:id="8731" w:author="Nick.Tolimieri" w:date="2022-09-26T12:55:00Z">
                <w:pPr>
                  <w:jc w:val="right"/>
                </w:pPr>
              </w:pPrChange>
            </w:pPr>
            <w:ins w:id="8732" w:author="Nick.Tolimieri" w:date="2022-09-26T12:55:00Z">
              <w:del w:id="8733" w:author="Nick.Tolimieri [2]" w:date="2022-09-27T11:46:00Z">
                <w:r w:rsidRPr="007654F7" w:rsidDel="00B41F3D">
                  <w:rPr>
                    <w:rFonts w:asciiTheme="minorHAnsi" w:eastAsiaTheme="minorHAnsi" w:hAnsiTheme="minorHAnsi" w:cstheme="minorBidi"/>
                    <w:sz w:val="22"/>
                    <w:szCs w:val="22"/>
                    <w:rPrChange w:id="8734" w:author="Nick.Tolimieri" w:date="2022-09-26T12:55:00Z">
                      <w:rPr>
                        <w:rFonts w:ascii="Calibri" w:hAnsi="Calibri" w:cs="Calibri"/>
                        <w:color w:val="000000"/>
                        <w:sz w:val="22"/>
                        <w:szCs w:val="22"/>
                      </w:rPr>
                    </w:rPrChange>
                  </w:rPr>
                  <w:delText>0.48</w:delText>
                </w:r>
              </w:del>
            </w:ins>
          </w:p>
        </w:tc>
      </w:tr>
      <w:tr w:rsidR="007654F7" w:rsidRPr="007654F7" w:rsidDel="00B41F3D" w:rsidTr="007654F7">
        <w:trPr>
          <w:divId w:val="1027564193"/>
          <w:trHeight w:val="300"/>
          <w:ins w:id="8735" w:author="Nick.Tolimieri" w:date="2022-09-26T12:55:00Z"/>
          <w:del w:id="8736" w:author="Nick.Tolimieri [2]" w:date="2022-09-27T11:46:00Z"/>
          <w:trPrChange w:id="8737" w:author="Nick.Tolimieri" w:date="2022-09-26T12:55:00Z">
            <w:trPr>
              <w:divId w:val="1027564193"/>
              <w:trHeight w:val="300"/>
            </w:trPr>
          </w:trPrChange>
        </w:trPr>
        <w:tc>
          <w:tcPr>
            <w:tcW w:w="960" w:type="dxa"/>
            <w:noWrap/>
            <w:hideMark/>
            <w:tcPrChange w:id="87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39" w:author="Nick.Tolimieri" w:date="2022-09-26T12:55:00Z"/>
                <w:del w:id="8740" w:author="Nick.Tolimieri [2]" w:date="2022-09-27T11:46:00Z"/>
                <w:rFonts w:asciiTheme="minorHAnsi" w:eastAsiaTheme="minorHAnsi" w:hAnsiTheme="minorHAnsi" w:cstheme="minorBidi"/>
                <w:sz w:val="22"/>
                <w:szCs w:val="22"/>
                <w:rPrChange w:id="8741" w:author="Nick.Tolimieri" w:date="2022-09-26T12:55:00Z">
                  <w:rPr>
                    <w:ins w:id="8742" w:author="Nick.Tolimieri" w:date="2022-09-26T12:55:00Z"/>
                    <w:del w:id="8743" w:author="Nick.Tolimieri [2]" w:date="2022-09-27T11:46:00Z"/>
                    <w:rFonts w:ascii="Calibri" w:hAnsi="Calibri" w:cs="Calibri"/>
                    <w:color w:val="000000"/>
                    <w:sz w:val="22"/>
                    <w:szCs w:val="22"/>
                  </w:rPr>
                </w:rPrChange>
              </w:rPr>
              <w:pPrChange w:id="8744" w:author="Nick.Tolimieri" w:date="2022-09-26T12:55:00Z">
                <w:pPr/>
              </w:pPrChange>
            </w:pPr>
            <w:ins w:id="8745" w:author="Nick.Tolimieri" w:date="2022-09-26T12:55:00Z">
              <w:del w:id="8746" w:author="Nick.Tolimieri [2]" w:date="2022-09-27T11:46:00Z">
                <w:r w:rsidRPr="007654F7" w:rsidDel="00B41F3D">
                  <w:rPr>
                    <w:rFonts w:asciiTheme="minorHAnsi" w:eastAsiaTheme="minorHAnsi" w:hAnsiTheme="minorHAnsi" w:cstheme="minorBidi"/>
                    <w:sz w:val="22"/>
                    <w:szCs w:val="22"/>
                    <w:rPrChange w:id="8747"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7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49" w:author="Nick.Tolimieri" w:date="2022-09-26T12:55:00Z"/>
                <w:del w:id="8750" w:author="Nick.Tolimieri [2]" w:date="2022-09-27T11:46:00Z"/>
                <w:rFonts w:asciiTheme="minorHAnsi" w:eastAsiaTheme="minorHAnsi" w:hAnsiTheme="minorHAnsi" w:cstheme="minorBidi"/>
                <w:sz w:val="22"/>
                <w:szCs w:val="22"/>
                <w:rPrChange w:id="8751" w:author="Nick.Tolimieri" w:date="2022-09-26T12:55:00Z">
                  <w:rPr>
                    <w:ins w:id="8752" w:author="Nick.Tolimieri" w:date="2022-09-26T12:55:00Z"/>
                    <w:del w:id="8753" w:author="Nick.Tolimieri [2]" w:date="2022-09-27T11:46:00Z"/>
                    <w:rFonts w:ascii="Calibri" w:hAnsi="Calibri" w:cs="Calibri"/>
                    <w:color w:val="000000"/>
                    <w:sz w:val="22"/>
                    <w:szCs w:val="22"/>
                  </w:rPr>
                </w:rPrChange>
              </w:rPr>
              <w:pPrChange w:id="8754" w:author="Nick.Tolimieri" w:date="2022-09-26T12:55:00Z">
                <w:pPr>
                  <w:jc w:val="right"/>
                </w:pPr>
              </w:pPrChange>
            </w:pPr>
            <w:ins w:id="8755" w:author="Nick.Tolimieri" w:date="2022-09-26T12:55:00Z">
              <w:del w:id="8756" w:author="Nick.Tolimieri [2]" w:date="2022-09-27T11:46:00Z">
                <w:r w:rsidRPr="007654F7" w:rsidDel="00B41F3D">
                  <w:rPr>
                    <w:rFonts w:asciiTheme="minorHAnsi" w:eastAsiaTheme="minorHAnsi" w:hAnsiTheme="minorHAnsi" w:cstheme="minorBidi"/>
                    <w:sz w:val="22"/>
                    <w:szCs w:val="22"/>
                    <w:rPrChange w:id="8757" w:author="Nick.Tolimieri" w:date="2022-09-26T12:55:00Z">
                      <w:rPr>
                        <w:rFonts w:ascii="Calibri" w:hAnsi="Calibri" w:cs="Calibri"/>
                        <w:color w:val="000000"/>
                        <w:sz w:val="22"/>
                        <w:szCs w:val="22"/>
                      </w:rPr>
                    </w:rPrChange>
                  </w:rPr>
                  <w:delText>1998</w:delText>
                </w:r>
              </w:del>
            </w:ins>
          </w:p>
        </w:tc>
        <w:tc>
          <w:tcPr>
            <w:tcW w:w="960" w:type="dxa"/>
            <w:noWrap/>
            <w:hideMark/>
            <w:tcPrChange w:id="87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59" w:author="Nick.Tolimieri" w:date="2022-09-26T12:55:00Z"/>
                <w:del w:id="8760" w:author="Nick.Tolimieri [2]" w:date="2022-09-27T11:46:00Z"/>
                <w:rFonts w:asciiTheme="minorHAnsi" w:eastAsiaTheme="minorHAnsi" w:hAnsiTheme="minorHAnsi" w:cstheme="minorBidi"/>
                <w:sz w:val="22"/>
                <w:szCs w:val="22"/>
                <w:rPrChange w:id="8761" w:author="Nick.Tolimieri" w:date="2022-09-26T12:55:00Z">
                  <w:rPr>
                    <w:ins w:id="8762" w:author="Nick.Tolimieri" w:date="2022-09-26T12:55:00Z"/>
                    <w:del w:id="8763" w:author="Nick.Tolimieri [2]" w:date="2022-09-27T11:46:00Z"/>
                    <w:rFonts w:ascii="Calibri" w:hAnsi="Calibri" w:cs="Calibri"/>
                    <w:color w:val="000000"/>
                    <w:sz w:val="22"/>
                    <w:szCs w:val="22"/>
                  </w:rPr>
                </w:rPrChange>
              </w:rPr>
              <w:pPrChange w:id="8764" w:author="Nick.Tolimieri" w:date="2022-09-26T12:55:00Z">
                <w:pPr>
                  <w:jc w:val="right"/>
                </w:pPr>
              </w:pPrChange>
            </w:pPr>
            <w:ins w:id="8765" w:author="Nick.Tolimieri" w:date="2022-09-26T12:55:00Z">
              <w:del w:id="8766" w:author="Nick.Tolimieri [2]" w:date="2022-09-27T11:46:00Z">
                <w:r w:rsidRPr="007654F7" w:rsidDel="00B41F3D">
                  <w:rPr>
                    <w:rFonts w:asciiTheme="minorHAnsi" w:eastAsiaTheme="minorHAnsi" w:hAnsiTheme="minorHAnsi" w:cstheme="minorBidi"/>
                    <w:sz w:val="22"/>
                    <w:szCs w:val="22"/>
                    <w:rPrChange w:id="8767" w:author="Nick.Tolimieri" w:date="2022-09-26T12:55:00Z">
                      <w:rPr>
                        <w:rFonts w:ascii="Calibri" w:hAnsi="Calibri" w:cs="Calibri"/>
                        <w:color w:val="000000"/>
                        <w:sz w:val="22"/>
                        <w:szCs w:val="22"/>
                      </w:rPr>
                    </w:rPrChange>
                  </w:rPr>
                  <w:delText>14</w:delText>
                </w:r>
              </w:del>
            </w:ins>
          </w:p>
        </w:tc>
        <w:tc>
          <w:tcPr>
            <w:tcW w:w="960" w:type="dxa"/>
            <w:noWrap/>
            <w:hideMark/>
            <w:tcPrChange w:id="87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69" w:author="Nick.Tolimieri" w:date="2022-09-26T12:55:00Z"/>
                <w:del w:id="8770" w:author="Nick.Tolimieri [2]" w:date="2022-09-27T11:46:00Z"/>
                <w:rFonts w:asciiTheme="minorHAnsi" w:eastAsiaTheme="minorHAnsi" w:hAnsiTheme="minorHAnsi" w:cstheme="minorBidi"/>
                <w:sz w:val="22"/>
                <w:szCs w:val="22"/>
                <w:rPrChange w:id="8771" w:author="Nick.Tolimieri" w:date="2022-09-26T12:55:00Z">
                  <w:rPr>
                    <w:ins w:id="8772" w:author="Nick.Tolimieri" w:date="2022-09-26T12:55:00Z"/>
                    <w:del w:id="8773" w:author="Nick.Tolimieri [2]" w:date="2022-09-27T11:46:00Z"/>
                    <w:rFonts w:ascii="Calibri" w:hAnsi="Calibri" w:cs="Calibri"/>
                    <w:color w:val="000000"/>
                    <w:sz w:val="22"/>
                    <w:szCs w:val="22"/>
                  </w:rPr>
                </w:rPrChange>
              </w:rPr>
              <w:pPrChange w:id="8774" w:author="Nick.Tolimieri" w:date="2022-09-26T12:55:00Z">
                <w:pPr>
                  <w:jc w:val="right"/>
                </w:pPr>
              </w:pPrChange>
            </w:pPr>
            <w:ins w:id="8775" w:author="Nick.Tolimieri" w:date="2022-09-26T12:55:00Z">
              <w:del w:id="8776" w:author="Nick.Tolimieri [2]" w:date="2022-09-27T11:46:00Z">
                <w:r w:rsidRPr="007654F7" w:rsidDel="00B41F3D">
                  <w:rPr>
                    <w:rFonts w:asciiTheme="minorHAnsi" w:eastAsiaTheme="minorHAnsi" w:hAnsiTheme="minorHAnsi" w:cstheme="minorBidi"/>
                    <w:sz w:val="22"/>
                    <w:szCs w:val="22"/>
                    <w:rPrChange w:id="8777" w:author="Nick.Tolimieri" w:date="2022-09-26T12:55:00Z">
                      <w:rPr>
                        <w:rFonts w:ascii="Calibri" w:hAnsi="Calibri" w:cs="Calibri"/>
                        <w:color w:val="000000"/>
                        <w:sz w:val="22"/>
                        <w:szCs w:val="22"/>
                      </w:rPr>
                    </w:rPrChange>
                  </w:rPr>
                  <w:delText>144</w:delText>
                </w:r>
              </w:del>
            </w:ins>
          </w:p>
        </w:tc>
        <w:tc>
          <w:tcPr>
            <w:tcW w:w="960" w:type="dxa"/>
            <w:noWrap/>
            <w:hideMark/>
            <w:tcPrChange w:id="87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79" w:author="Nick.Tolimieri" w:date="2022-09-26T12:55:00Z"/>
                <w:del w:id="8780" w:author="Nick.Tolimieri [2]" w:date="2022-09-27T11:46:00Z"/>
                <w:rFonts w:asciiTheme="minorHAnsi" w:eastAsiaTheme="minorHAnsi" w:hAnsiTheme="minorHAnsi" w:cstheme="minorBidi"/>
                <w:sz w:val="22"/>
                <w:szCs w:val="22"/>
                <w:rPrChange w:id="8781" w:author="Nick.Tolimieri" w:date="2022-09-26T12:55:00Z">
                  <w:rPr>
                    <w:ins w:id="8782" w:author="Nick.Tolimieri" w:date="2022-09-26T12:55:00Z"/>
                    <w:del w:id="8783" w:author="Nick.Tolimieri [2]" w:date="2022-09-27T11:46:00Z"/>
                    <w:rFonts w:ascii="Calibri" w:hAnsi="Calibri" w:cs="Calibri"/>
                    <w:color w:val="000000"/>
                    <w:sz w:val="22"/>
                    <w:szCs w:val="22"/>
                  </w:rPr>
                </w:rPrChange>
              </w:rPr>
              <w:pPrChange w:id="8784" w:author="Nick.Tolimieri" w:date="2022-09-26T12:55:00Z">
                <w:pPr>
                  <w:jc w:val="right"/>
                </w:pPr>
              </w:pPrChange>
            </w:pPr>
            <w:ins w:id="8785" w:author="Nick.Tolimieri" w:date="2022-09-26T12:55:00Z">
              <w:del w:id="8786" w:author="Nick.Tolimieri [2]" w:date="2022-09-27T11:46:00Z">
                <w:r w:rsidRPr="007654F7" w:rsidDel="00B41F3D">
                  <w:rPr>
                    <w:rFonts w:asciiTheme="minorHAnsi" w:eastAsiaTheme="minorHAnsi" w:hAnsiTheme="minorHAnsi" w:cstheme="minorBidi"/>
                    <w:sz w:val="22"/>
                    <w:szCs w:val="22"/>
                    <w:rPrChange w:id="8787" w:author="Nick.Tolimieri" w:date="2022-09-26T12:55:00Z">
                      <w:rPr>
                        <w:rFonts w:ascii="Calibri" w:hAnsi="Calibri" w:cs="Calibri"/>
                        <w:color w:val="000000"/>
                        <w:sz w:val="22"/>
                        <w:szCs w:val="22"/>
                      </w:rPr>
                    </w:rPrChange>
                  </w:rPr>
                  <w:delText>5</w:delText>
                </w:r>
              </w:del>
            </w:ins>
          </w:p>
        </w:tc>
        <w:tc>
          <w:tcPr>
            <w:tcW w:w="960" w:type="dxa"/>
            <w:noWrap/>
            <w:hideMark/>
            <w:tcPrChange w:id="87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89" w:author="Nick.Tolimieri" w:date="2022-09-26T12:55:00Z"/>
                <w:del w:id="8790" w:author="Nick.Tolimieri [2]" w:date="2022-09-27T11:46:00Z"/>
                <w:rFonts w:asciiTheme="minorHAnsi" w:eastAsiaTheme="minorHAnsi" w:hAnsiTheme="minorHAnsi" w:cstheme="minorBidi"/>
                <w:sz w:val="22"/>
                <w:szCs w:val="22"/>
                <w:rPrChange w:id="8791" w:author="Nick.Tolimieri" w:date="2022-09-26T12:55:00Z">
                  <w:rPr>
                    <w:ins w:id="8792" w:author="Nick.Tolimieri" w:date="2022-09-26T12:55:00Z"/>
                    <w:del w:id="8793" w:author="Nick.Tolimieri [2]" w:date="2022-09-27T11:46:00Z"/>
                    <w:rFonts w:ascii="Calibri" w:hAnsi="Calibri" w:cs="Calibri"/>
                    <w:color w:val="000000"/>
                    <w:sz w:val="22"/>
                    <w:szCs w:val="22"/>
                  </w:rPr>
                </w:rPrChange>
              </w:rPr>
              <w:pPrChange w:id="8794" w:author="Nick.Tolimieri" w:date="2022-09-26T12:55:00Z">
                <w:pPr>
                  <w:jc w:val="right"/>
                </w:pPr>
              </w:pPrChange>
            </w:pPr>
            <w:ins w:id="8795" w:author="Nick.Tolimieri" w:date="2022-09-26T12:55:00Z">
              <w:del w:id="8796" w:author="Nick.Tolimieri [2]" w:date="2022-09-27T11:46:00Z">
                <w:r w:rsidRPr="007654F7" w:rsidDel="00B41F3D">
                  <w:rPr>
                    <w:rFonts w:asciiTheme="minorHAnsi" w:eastAsiaTheme="minorHAnsi" w:hAnsiTheme="minorHAnsi" w:cstheme="minorBidi"/>
                    <w:sz w:val="22"/>
                    <w:szCs w:val="22"/>
                    <w:rPrChange w:id="8797" w:author="Nick.Tolimieri" w:date="2022-09-26T12:55:00Z">
                      <w:rPr>
                        <w:rFonts w:ascii="Calibri" w:hAnsi="Calibri" w:cs="Calibri"/>
                        <w:color w:val="000000"/>
                        <w:sz w:val="22"/>
                        <w:szCs w:val="22"/>
                      </w:rPr>
                    </w:rPrChange>
                  </w:rPr>
                  <w:delText>135</w:delText>
                </w:r>
              </w:del>
            </w:ins>
          </w:p>
        </w:tc>
        <w:tc>
          <w:tcPr>
            <w:tcW w:w="960" w:type="dxa"/>
            <w:noWrap/>
            <w:hideMark/>
            <w:tcPrChange w:id="87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799" w:author="Nick.Tolimieri" w:date="2022-09-26T12:55:00Z"/>
                <w:del w:id="8800" w:author="Nick.Tolimieri [2]" w:date="2022-09-27T11:46:00Z"/>
                <w:rFonts w:asciiTheme="minorHAnsi" w:eastAsiaTheme="minorHAnsi" w:hAnsiTheme="minorHAnsi" w:cstheme="minorBidi"/>
                <w:sz w:val="22"/>
                <w:szCs w:val="22"/>
                <w:rPrChange w:id="8801" w:author="Nick.Tolimieri" w:date="2022-09-26T12:55:00Z">
                  <w:rPr>
                    <w:ins w:id="8802" w:author="Nick.Tolimieri" w:date="2022-09-26T12:55:00Z"/>
                    <w:del w:id="8803" w:author="Nick.Tolimieri [2]" w:date="2022-09-27T11:46:00Z"/>
                    <w:rFonts w:ascii="Calibri" w:hAnsi="Calibri" w:cs="Calibri"/>
                    <w:color w:val="000000"/>
                    <w:sz w:val="22"/>
                    <w:szCs w:val="22"/>
                  </w:rPr>
                </w:rPrChange>
              </w:rPr>
              <w:pPrChange w:id="8804" w:author="Nick.Tolimieri" w:date="2022-09-26T12:55:00Z">
                <w:pPr>
                  <w:jc w:val="right"/>
                </w:pPr>
              </w:pPrChange>
            </w:pPr>
            <w:ins w:id="8805" w:author="Nick.Tolimieri" w:date="2022-09-26T12:55:00Z">
              <w:del w:id="8806" w:author="Nick.Tolimieri [2]" w:date="2022-09-27T11:46:00Z">
                <w:r w:rsidRPr="007654F7" w:rsidDel="00B41F3D">
                  <w:rPr>
                    <w:rFonts w:asciiTheme="minorHAnsi" w:eastAsiaTheme="minorHAnsi" w:hAnsiTheme="minorHAnsi" w:cstheme="minorBidi"/>
                    <w:sz w:val="22"/>
                    <w:szCs w:val="22"/>
                    <w:rPrChange w:id="8807" w:author="Nick.Tolimieri" w:date="2022-09-26T12:55:00Z">
                      <w:rPr>
                        <w:rFonts w:ascii="Calibri" w:hAnsi="Calibri" w:cs="Calibri"/>
                        <w:color w:val="000000"/>
                        <w:sz w:val="22"/>
                        <w:szCs w:val="22"/>
                      </w:rPr>
                    </w:rPrChange>
                  </w:rPr>
                  <w:delText>7</w:delText>
                </w:r>
              </w:del>
            </w:ins>
          </w:p>
        </w:tc>
        <w:tc>
          <w:tcPr>
            <w:tcW w:w="960" w:type="dxa"/>
            <w:noWrap/>
            <w:hideMark/>
            <w:tcPrChange w:id="88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09" w:author="Nick.Tolimieri" w:date="2022-09-26T12:55:00Z"/>
                <w:del w:id="8810" w:author="Nick.Tolimieri [2]" w:date="2022-09-27T11:46:00Z"/>
                <w:rFonts w:asciiTheme="minorHAnsi" w:eastAsiaTheme="minorHAnsi" w:hAnsiTheme="minorHAnsi" w:cstheme="minorBidi"/>
                <w:sz w:val="22"/>
                <w:szCs w:val="22"/>
                <w:rPrChange w:id="8811" w:author="Nick.Tolimieri" w:date="2022-09-26T12:55:00Z">
                  <w:rPr>
                    <w:ins w:id="8812" w:author="Nick.Tolimieri" w:date="2022-09-26T12:55:00Z"/>
                    <w:del w:id="8813" w:author="Nick.Tolimieri [2]" w:date="2022-09-27T11:46:00Z"/>
                    <w:rFonts w:ascii="Calibri" w:hAnsi="Calibri" w:cs="Calibri"/>
                    <w:color w:val="000000"/>
                    <w:sz w:val="22"/>
                    <w:szCs w:val="22"/>
                  </w:rPr>
                </w:rPrChange>
              </w:rPr>
              <w:pPrChange w:id="8814" w:author="Nick.Tolimieri" w:date="2022-09-26T12:55:00Z">
                <w:pPr>
                  <w:jc w:val="right"/>
                </w:pPr>
              </w:pPrChange>
            </w:pPr>
            <w:ins w:id="8815" w:author="Nick.Tolimieri" w:date="2022-09-26T12:55:00Z">
              <w:del w:id="8816" w:author="Nick.Tolimieri [2]" w:date="2022-09-27T11:46:00Z">
                <w:r w:rsidRPr="007654F7" w:rsidDel="00B41F3D">
                  <w:rPr>
                    <w:rFonts w:asciiTheme="minorHAnsi" w:eastAsiaTheme="minorHAnsi" w:hAnsiTheme="minorHAnsi" w:cstheme="minorBidi"/>
                    <w:sz w:val="22"/>
                    <w:szCs w:val="22"/>
                    <w:rPrChange w:id="8817" w:author="Nick.Tolimieri" w:date="2022-09-26T12:55:00Z">
                      <w:rPr>
                        <w:rFonts w:ascii="Calibri" w:hAnsi="Calibri" w:cs="Calibri"/>
                        <w:color w:val="000000"/>
                        <w:sz w:val="22"/>
                        <w:szCs w:val="22"/>
                      </w:rPr>
                    </w:rPrChange>
                  </w:rPr>
                  <w:delText>40</w:delText>
                </w:r>
              </w:del>
            </w:ins>
          </w:p>
        </w:tc>
        <w:tc>
          <w:tcPr>
            <w:tcW w:w="960" w:type="dxa"/>
            <w:noWrap/>
            <w:hideMark/>
            <w:tcPrChange w:id="88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19" w:author="Nick.Tolimieri" w:date="2022-09-26T12:55:00Z"/>
                <w:del w:id="8820" w:author="Nick.Tolimieri [2]" w:date="2022-09-27T11:46:00Z"/>
                <w:rFonts w:asciiTheme="minorHAnsi" w:eastAsiaTheme="minorHAnsi" w:hAnsiTheme="minorHAnsi" w:cstheme="minorBidi"/>
                <w:sz w:val="22"/>
                <w:szCs w:val="22"/>
                <w:rPrChange w:id="8821" w:author="Nick.Tolimieri" w:date="2022-09-26T12:55:00Z">
                  <w:rPr>
                    <w:ins w:id="8822" w:author="Nick.Tolimieri" w:date="2022-09-26T12:55:00Z"/>
                    <w:del w:id="8823" w:author="Nick.Tolimieri [2]" w:date="2022-09-27T11:46:00Z"/>
                    <w:rFonts w:ascii="Calibri" w:hAnsi="Calibri" w:cs="Calibri"/>
                    <w:color w:val="000000"/>
                    <w:sz w:val="22"/>
                    <w:szCs w:val="22"/>
                  </w:rPr>
                </w:rPrChange>
              </w:rPr>
              <w:pPrChange w:id="8824" w:author="Nick.Tolimieri" w:date="2022-09-26T12:55:00Z">
                <w:pPr>
                  <w:jc w:val="right"/>
                </w:pPr>
              </w:pPrChange>
            </w:pPr>
            <w:ins w:id="8825" w:author="Nick.Tolimieri" w:date="2022-09-26T12:55:00Z">
              <w:del w:id="8826" w:author="Nick.Tolimieri [2]" w:date="2022-09-27T11:46:00Z">
                <w:r w:rsidRPr="007654F7" w:rsidDel="00B41F3D">
                  <w:rPr>
                    <w:rFonts w:asciiTheme="minorHAnsi" w:eastAsiaTheme="minorHAnsi" w:hAnsiTheme="minorHAnsi" w:cstheme="minorBidi"/>
                    <w:sz w:val="22"/>
                    <w:szCs w:val="22"/>
                    <w:rPrChange w:id="8827" w:author="Nick.Tolimieri" w:date="2022-09-26T12:55:00Z">
                      <w:rPr>
                        <w:rFonts w:ascii="Calibri" w:hAnsi="Calibri" w:cs="Calibri"/>
                        <w:color w:val="000000"/>
                        <w:sz w:val="22"/>
                        <w:szCs w:val="22"/>
                      </w:rPr>
                    </w:rPrChange>
                  </w:rPr>
                  <w:delText>1.98</w:delText>
                </w:r>
              </w:del>
            </w:ins>
          </w:p>
        </w:tc>
        <w:tc>
          <w:tcPr>
            <w:tcW w:w="960" w:type="dxa"/>
            <w:noWrap/>
            <w:hideMark/>
            <w:tcPrChange w:id="88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29" w:author="Nick.Tolimieri" w:date="2022-09-26T12:55:00Z"/>
                <w:del w:id="8830" w:author="Nick.Tolimieri [2]" w:date="2022-09-27T11:46:00Z"/>
                <w:rFonts w:asciiTheme="minorHAnsi" w:eastAsiaTheme="minorHAnsi" w:hAnsiTheme="minorHAnsi" w:cstheme="minorBidi"/>
                <w:sz w:val="22"/>
                <w:szCs w:val="22"/>
                <w:rPrChange w:id="8831" w:author="Nick.Tolimieri" w:date="2022-09-26T12:55:00Z">
                  <w:rPr>
                    <w:ins w:id="8832" w:author="Nick.Tolimieri" w:date="2022-09-26T12:55:00Z"/>
                    <w:del w:id="8833" w:author="Nick.Tolimieri [2]" w:date="2022-09-27T11:46:00Z"/>
                    <w:rFonts w:ascii="Calibri" w:hAnsi="Calibri" w:cs="Calibri"/>
                    <w:color w:val="000000"/>
                    <w:sz w:val="22"/>
                    <w:szCs w:val="22"/>
                  </w:rPr>
                </w:rPrChange>
              </w:rPr>
              <w:pPrChange w:id="8834" w:author="Nick.Tolimieri" w:date="2022-09-26T12:55:00Z">
                <w:pPr>
                  <w:jc w:val="right"/>
                </w:pPr>
              </w:pPrChange>
            </w:pPr>
            <w:ins w:id="8835" w:author="Nick.Tolimieri" w:date="2022-09-26T12:55:00Z">
              <w:del w:id="8836" w:author="Nick.Tolimieri [2]" w:date="2022-09-27T11:46:00Z">
                <w:r w:rsidRPr="007654F7" w:rsidDel="00B41F3D">
                  <w:rPr>
                    <w:rFonts w:asciiTheme="minorHAnsi" w:eastAsiaTheme="minorHAnsi" w:hAnsiTheme="minorHAnsi" w:cstheme="minorBidi"/>
                    <w:sz w:val="22"/>
                    <w:szCs w:val="22"/>
                    <w:rPrChange w:id="8837" w:author="Nick.Tolimieri" w:date="2022-09-26T12:55:00Z">
                      <w:rPr>
                        <w:rFonts w:ascii="Calibri" w:hAnsi="Calibri" w:cs="Calibri"/>
                        <w:color w:val="000000"/>
                        <w:sz w:val="22"/>
                        <w:szCs w:val="22"/>
                      </w:rPr>
                    </w:rPrChange>
                  </w:rPr>
                  <w:delText>0.39</w:delText>
                </w:r>
              </w:del>
            </w:ins>
          </w:p>
        </w:tc>
      </w:tr>
      <w:tr w:rsidR="007654F7" w:rsidRPr="007654F7" w:rsidDel="00B41F3D" w:rsidTr="007654F7">
        <w:trPr>
          <w:divId w:val="1027564193"/>
          <w:trHeight w:val="300"/>
          <w:ins w:id="8838" w:author="Nick.Tolimieri" w:date="2022-09-26T12:55:00Z"/>
          <w:del w:id="8839" w:author="Nick.Tolimieri [2]" w:date="2022-09-27T11:46:00Z"/>
          <w:trPrChange w:id="8840" w:author="Nick.Tolimieri" w:date="2022-09-26T12:55:00Z">
            <w:trPr>
              <w:divId w:val="1027564193"/>
              <w:trHeight w:val="300"/>
            </w:trPr>
          </w:trPrChange>
        </w:trPr>
        <w:tc>
          <w:tcPr>
            <w:tcW w:w="960" w:type="dxa"/>
            <w:noWrap/>
            <w:hideMark/>
            <w:tcPrChange w:id="88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42" w:author="Nick.Tolimieri" w:date="2022-09-26T12:55:00Z"/>
                <w:del w:id="8843" w:author="Nick.Tolimieri [2]" w:date="2022-09-27T11:46:00Z"/>
                <w:rFonts w:asciiTheme="minorHAnsi" w:eastAsiaTheme="minorHAnsi" w:hAnsiTheme="minorHAnsi" w:cstheme="minorBidi"/>
                <w:sz w:val="22"/>
                <w:szCs w:val="22"/>
                <w:rPrChange w:id="8844" w:author="Nick.Tolimieri" w:date="2022-09-26T12:55:00Z">
                  <w:rPr>
                    <w:ins w:id="8845" w:author="Nick.Tolimieri" w:date="2022-09-26T12:55:00Z"/>
                    <w:del w:id="8846" w:author="Nick.Tolimieri [2]" w:date="2022-09-27T11:46:00Z"/>
                    <w:rFonts w:ascii="Calibri" w:hAnsi="Calibri" w:cs="Calibri"/>
                    <w:color w:val="000000"/>
                    <w:sz w:val="22"/>
                    <w:szCs w:val="22"/>
                  </w:rPr>
                </w:rPrChange>
              </w:rPr>
              <w:pPrChange w:id="8847" w:author="Nick.Tolimieri" w:date="2022-09-26T12:55:00Z">
                <w:pPr/>
              </w:pPrChange>
            </w:pPr>
            <w:ins w:id="8848" w:author="Nick.Tolimieri" w:date="2022-09-26T12:55:00Z">
              <w:del w:id="8849" w:author="Nick.Tolimieri [2]" w:date="2022-09-27T11:46:00Z">
                <w:r w:rsidRPr="007654F7" w:rsidDel="00B41F3D">
                  <w:rPr>
                    <w:rFonts w:asciiTheme="minorHAnsi" w:eastAsiaTheme="minorHAnsi" w:hAnsiTheme="minorHAnsi" w:cstheme="minorBidi"/>
                    <w:sz w:val="22"/>
                    <w:szCs w:val="22"/>
                    <w:rPrChange w:id="8850"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8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52" w:author="Nick.Tolimieri" w:date="2022-09-26T12:55:00Z"/>
                <w:del w:id="8853" w:author="Nick.Tolimieri [2]" w:date="2022-09-27T11:46:00Z"/>
                <w:rFonts w:asciiTheme="minorHAnsi" w:eastAsiaTheme="minorHAnsi" w:hAnsiTheme="minorHAnsi" w:cstheme="minorBidi"/>
                <w:sz w:val="22"/>
                <w:szCs w:val="22"/>
                <w:rPrChange w:id="8854" w:author="Nick.Tolimieri" w:date="2022-09-26T12:55:00Z">
                  <w:rPr>
                    <w:ins w:id="8855" w:author="Nick.Tolimieri" w:date="2022-09-26T12:55:00Z"/>
                    <w:del w:id="8856" w:author="Nick.Tolimieri [2]" w:date="2022-09-27T11:46:00Z"/>
                    <w:rFonts w:ascii="Calibri" w:hAnsi="Calibri" w:cs="Calibri"/>
                    <w:color w:val="000000"/>
                    <w:sz w:val="22"/>
                    <w:szCs w:val="22"/>
                  </w:rPr>
                </w:rPrChange>
              </w:rPr>
              <w:pPrChange w:id="8857" w:author="Nick.Tolimieri" w:date="2022-09-26T12:55:00Z">
                <w:pPr>
                  <w:jc w:val="right"/>
                </w:pPr>
              </w:pPrChange>
            </w:pPr>
            <w:ins w:id="8858" w:author="Nick.Tolimieri" w:date="2022-09-26T12:55:00Z">
              <w:del w:id="8859" w:author="Nick.Tolimieri [2]" w:date="2022-09-27T11:46:00Z">
                <w:r w:rsidRPr="007654F7" w:rsidDel="00B41F3D">
                  <w:rPr>
                    <w:rFonts w:asciiTheme="minorHAnsi" w:eastAsiaTheme="minorHAnsi" w:hAnsiTheme="minorHAnsi" w:cstheme="minorBidi"/>
                    <w:sz w:val="22"/>
                    <w:szCs w:val="22"/>
                    <w:rPrChange w:id="8860" w:author="Nick.Tolimieri" w:date="2022-09-26T12:55:00Z">
                      <w:rPr>
                        <w:rFonts w:ascii="Calibri" w:hAnsi="Calibri" w:cs="Calibri"/>
                        <w:color w:val="000000"/>
                        <w:sz w:val="22"/>
                        <w:szCs w:val="22"/>
                      </w:rPr>
                    </w:rPrChange>
                  </w:rPr>
                  <w:delText>1999</w:delText>
                </w:r>
              </w:del>
            </w:ins>
          </w:p>
        </w:tc>
        <w:tc>
          <w:tcPr>
            <w:tcW w:w="960" w:type="dxa"/>
            <w:noWrap/>
            <w:hideMark/>
            <w:tcPrChange w:id="88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62" w:author="Nick.Tolimieri" w:date="2022-09-26T12:55:00Z"/>
                <w:del w:id="8863" w:author="Nick.Tolimieri [2]" w:date="2022-09-27T11:46:00Z"/>
                <w:rFonts w:asciiTheme="minorHAnsi" w:eastAsiaTheme="minorHAnsi" w:hAnsiTheme="minorHAnsi" w:cstheme="minorBidi"/>
                <w:sz w:val="22"/>
                <w:szCs w:val="22"/>
                <w:rPrChange w:id="8864" w:author="Nick.Tolimieri" w:date="2022-09-26T12:55:00Z">
                  <w:rPr>
                    <w:ins w:id="8865" w:author="Nick.Tolimieri" w:date="2022-09-26T12:55:00Z"/>
                    <w:del w:id="8866" w:author="Nick.Tolimieri [2]" w:date="2022-09-27T11:46:00Z"/>
                    <w:rFonts w:ascii="Calibri" w:hAnsi="Calibri" w:cs="Calibri"/>
                    <w:color w:val="000000"/>
                    <w:sz w:val="22"/>
                    <w:szCs w:val="22"/>
                  </w:rPr>
                </w:rPrChange>
              </w:rPr>
              <w:pPrChange w:id="8867" w:author="Nick.Tolimieri" w:date="2022-09-26T12:55:00Z">
                <w:pPr>
                  <w:jc w:val="right"/>
                </w:pPr>
              </w:pPrChange>
            </w:pPr>
            <w:ins w:id="8868" w:author="Nick.Tolimieri" w:date="2022-09-26T12:55:00Z">
              <w:del w:id="8869" w:author="Nick.Tolimieri [2]" w:date="2022-09-27T11:46:00Z">
                <w:r w:rsidRPr="007654F7" w:rsidDel="00B41F3D">
                  <w:rPr>
                    <w:rFonts w:asciiTheme="minorHAnsi" w:eastAsiaTheme="minorHAnsi" w:hAnsiTheme="minorHAnsi" w:cstheme="minorBidi"/>
                    <w:sz w:val="22"/>
                    <w:szCs w:val="22"/>
                    <w:rPrChange w:id="8870" w:author="Nick.Tolimieri" w:date="2022-09-26T12:55:00Z">
                      <w:rPr>
                        <w:rFonts w:ascii="Calibri" w:hAnsi="Calibri" w:cs="Calibri"/>
                        <w:color w:val="000000"/>
                        <w:sz w:val="22"/>
                        <w:szCs w:val="22"/>
                      </w:rPr>
                    </w:rPrChange>
                  </w:rPr>
                  <w:delText>0</w:delText>
                </w:r>
              </w:del>
            </w:ins>
          </w:p>
        </w:tc>
        <w:tc>
          <w:tcPr>
            <w:tcW w:w="960" w:type="dxa"/>
            <w:noWrap/>
            <w:hideMark/>
            <w:tcPrChange w:id="88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72" w:author="Nick.Tolimieri" w:date="2022-09-26T12:55:00Z"/>
                <w:del w:id="8873" w:author="Nick.Tolimieri [2]" w:date="2022-09-27T11:46:00Z"/>
                <w:rFonts w:asciiTheme="minorHAnsi" w:eastAsiaTheme="minorHAnsi" w:hAnsiTheme="minorHAnsi" w:cstheme="minorBidi"/>
                <w:sz w:val="22"/>
                <w:szCs w:val="22"/>
                <w:rPrChange w:id="8874" w:author="Nick.Tolimieri" w:date="2022-09-26T12:55:00Z">
                  <w:rPr>
                    <w:ins w:id="8875" w:author="Nick.Tolimieri" w:date="2022-09-26T12:55:00Z"/>
                    <w:del w:id="8876" w:author="Nick.Tolimieri [2]" w:date="2022-09-27T11:46:00Z"/>
                    <w:rFonts w:ascii="Calibri" w:hAnsi="Calibri" w:cs="Calibri"/>
                    <w:color w:val="000000"/>
                    <w:sz w:val="22"/>
                    <w:szCs w:val="22"/>
                  </w:rPr>
                </w:rPrChange>
              </w:rPr>
              <w:pPrChange w:id="8877" w:author="Nick.Tolimieri" w:date="2022-09-26T12:55:00Z">
                <w:pPr>
                  <w:jc w:val="right"/>
                </w:pPr>
              </w:pPrChange>
            </w:pPr>
            <w:ins w:id="8878" w:author="Nick.Tolimieri" w:date="2022-09-26T12:55:00Z">
              <w:del w:id="8879" w:author="Nick.Tolimieri [2]" w:date="2022-09-27T11:46:00Z">
                <w:r w:rsidRPr="007654F7" w:rsidDel="00B41F3D">
                  <w:rPr>
                    <w:rFonts w:asciiTheme="minorHAnsi" w:eastAsiaTheme="minorHAnsi" w:hAnsiTheme="minorHAnsi" w:cstheme="minorBidi"/>
                    <w:sz w:val="22"/>
                    <w:szCs w:val="22"/>
                    <w:rPrChange w:id="8880" w:author="Nick.Tolimieri" w:date="2022-09-26T12:55:00Z">
                      <w:rPr>
                        <w:rFonts w:ascii="Calibri" w:hAnsi="Calibri" w:cs="Calibri"/>
                        <w:color w:val="000000"/>
                        <w:sz w:val="22"/>
                        <w:szCs w:val="22"/>
                      </w:rPr>
                    </w:rPrChange>
                  </w:rPr>
                  <w:delText>0</w:delText>
                </w:r>
              </w:del>
            </w:ins>
          </w:p>
        </w:tc>
        <w:tc>
          <w:tcPr>
            <w:tcW w:w="960" w:type="dxa"/>
            <w:noWrap/>
            <w:hideMark/>
            <w:tcPrChange w:id="88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82" w:author="Nick.Tolimieri" w:date="2022-09-26T12:55:00Z"/>
                <w:del w:id="8883" w:author="Nick.Tolimieri [2]" w:date="2022-09-27T11:46:00Z"/>
                <w:rFonts w:asciiTheme="minorHAnsi" w:eastAsiaTheme="minorHAnsi" w:hAnsiTheme="minorHAnsi" w:cstheme="minorBidi"/>
                <w:sz w:val="22"/>
                <w:szCs w:val="22"/>
                <w:rPrChange w:id="8884" w:author="Nick.Tolimieri" w:date="2022-09-26T12:55:00Z">
                  <w:rPr>
                    <w:ins w:id="8885" w:author="Nick.Tolimieri" w:date="2022-09-26T12:55:00Z"/>
                    <w:del w:id="8886" w:author="Nick.Tolimieri [2]" w:date="2022-09-27T11:46:00Z"/>
                    <w:rFonts w:ascii="Calibri" w:hAnsi="Calibri" w:cs="Calibri"/>
                    <w:color w:val="000000"/>
                    <w:sz w:val="22"/>
                    <w:szCs w:val="22"/>
                  </w:rPr>
                </w:rPrChange>
              </w:rPr>
              <w:pPrChange w:id="8887" w:author="Nick.Tolimieri" w:date="2022-09-26T12:55:00Z">
                <w:pPr>
                  <w:jc w:val="right"/>
                </w:pPr>
              </w:pPrChange>
            </w:pPr>
            <w:ins w:id="8888" w:author="Nick.Tolimieri" w:date="2022-09-26T12:55:00Z">
              <w:del w:id="8889" w:author="Nick.Tolimieri [2]" w:date="2022-09-27T11:46:00Z">
                <w:r w:rsidRPr="007654F7" w:rsidDel="00B41F3D">
                  <w:rPr>
                    <w:rFonts w:asciiTheme="minorHAnsi" w:eastAsiaTheme="minorHAnsi" w:hAnsiTheme="minorHAnsi" w:cstheme="minorBidi"/>
                    <w:sz w:val="22"/>
                    <w:szCs w:val="22"/>
                    <w:rPrChange w:id="8890" w:author="Nick.Tolimieri" w:date="2022-09-26T12:55:00Z">
                      <w:rPr>
                        <w:rFonts w:ascii="Calibri" w:hAnsi="Calibri" w:cs="Calibri"/>
                        <w:color w:val="000000"/>
                        <w:sz w:val="22"/>
                        <w:szCs w:val="22"/>
                      </w:rPr>
                    </w:rPrChange>
                  </w:rPr>
                  <w:delText>0</w:delText>
                </w:r>
              </w:del>
            </w:ins>
          </w:p>
        </w:tc>
        <w:tc>
          <w:tcPr>
            <w:tcW w:w="960" w:type="dxa"/>
            <w:noWrap/>
            <w:hideMark/>
            <w:tcPrChange w:id="88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892" w:author="Nick.Tolimieri" w:date="2022-09-26T12:55:00Z"/>
                <w:del w:id="8893" w:author="Nick.Tolimieri [2]" w:date="2022-09-27T11:46:00Z"/>
                <w:rFonts w:asciiTheme="minorHAnsi" w:eastAsiaTheme="minorHAnsi" w:hAnsiTheme="minorHAnsi" w:cstheme="minorBidi"/>
                <w:sz w:val="22"/>
                <w:szCs w:val="22"/>
                <w:rPrChange w:id="8894" w:author="Nick.Tolimieri" w:date="2022-09-26T12:55:00Z">
                  <w:rPr>
                    <w:ins w:id="8895" w:author="Nick.Tolimieri" w:date="2022-09-26T12:55:00Z"/>
                    <w:del w:id="8896" w:author="Nick.Tolimieri [2]" w:date="2022-09-27T11:46:00Z"/>
                    <w:rFonts w:ascii="Calibri" w:hAnsi="Calibri" w:cs="Calibri"/>
                    <w:color w:val="000000"/>
                    <w:sz w:val="22"/>
                    <w:szCs w:val="22"/>
                  </w:rPr>
                </w:rPrChange>
              </w:rPr>
              <w:pPrChange w:id="8897" w:author="Nick.Tolimieri" w:date="2022-09-26T12:55:00Z">
                <w:pPr>
                  <w:jc w:val="right"/>
                </w:pPr>
              </w:pPrChange>
            </w:pPr>
            <w:ins w:id="8898" w:author="Nick.Tolimieri" w:date="2022-09-26T12:55:00Z">
              <w:del w:id="8899" w:author="Nick.Tolimieri [2]" w:date="2022-09-27T11:46:00Z">
                <w:r w:rsidRPr="007654F7" w:rsidDel="00B41F3D">
                  <w:rPr>
                    <w:rFonts w:asciiTheme="minorHAnsi" w:eastAsiaTheme="minorHAnsi" w:hAnsiTheme="minorHAnsi" w:cstheme="minorBidi"/>
                    <w:sz w:val="22"/>
                    <w:szCs w:val="22"/>
                    <w:rPrChange w:id="8900" w:author="Nick.Tolimieri" w:date="2022-09-26T12:55:00Z">
                      <w:rPr>
                        <w:rFonts w:ascii="Calibri" w:hAnsi="Calibri" w:cs="Calibri"/>
                        <w:color w:val="000000"/>
                        <w:sz w:val="22"/>
                        <w:szCs w:val="22"/>
                      </w:rPr>
                    </w:rPrChange>
                  </w:rPr>
                  <w:delText>0</w:delText>
                </w:r>
              </w:del>
            </w:ins>
          </w:p>
        </w:tc>
        <w:tc>
          <w:tcPr>
            <w:tcW w:w="960" w:type="dxa"/>
            <w:noWrap/>
            <w:hideMark/>
            <w:tcPrChange w:id="89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02" w:author="Nick.Tolimieri" w:date="2022-09-26T12:55:00Z"/>
                <w:del w:id="8903" w:author="Nick.Tolimieri [2]" w:date="2022-09-27T11:46:00Z"/>
                <w:rFonts w:asciiTheme="minorHAnsi" w:eastAsiaTheme="minorHAnsi" w:hAnsiTheme="minorHAnsi" w:cstheme="minorBidi"/>
                <w:sz w:val="22"/>
                <w:szCs w:val="22"/>
                <w:rPrChange w:id="8904" w:author="Nick.Tolimieri" w:date="2022-09-26T12:55:00Z">
                  <w:rPr>
                    <w:ins w:id="8905" w:author="Nick.Tolimieri" w:date="2022-09-26T12:55:00Z"/>
                    <w:del w:id="8906" w:author="Nick.Tolimieri [2]" w:date="2022-09-27T11:46:00Z"/>
                    <w:rFonts w:ascii="Calibri" w:hAnsi="Calibri" w:cs="Calibri"/>
                    <w:color w:val="000000"/>
                    <w:sz w:val="22"/>
                    <w:szCs w:val="22"/>
                  </w:rPr>
                </w:rPrChange>
              </w:rPr>
              <w:pPrChange w:id="8907" w:author="Nick.Tolimieri" w:date="2022-09-26T12:55:00Z">
                <w:pPr/>
              </w:pPrChange>
            </w:pPr>
            <w:ins w:id="8908" w:author="Nick.Tolimieri" w:date="2022-09-26T12:55:00Z">
              <w:del w:id="8909" w:author="Nick.Tolimieri [2]" w:date="2022-09-27T11:46:00Z">
                <w:r w:rsidRPr="007654F7" w:rsidDel="00B41F3D">
                  <w:rPr>
                    <w:rFonts w:asciiTheme="minorHAnsi" w:eastAsiaTheme="minorHAnsi" w:hAnsiTheme="minorHAnsi" w:cstheme="minorBidi"/>
                    <w:sz w:val="22"/>
                    <w:szCs w:val="22"/>
                    <w:rPrChange w:id="8910" w:author="Nick.Tolimieri" w:date="2022-09-26T12:55:00Z">
                      <w:rPr>
                        <w:rFonts w:ascii="Calibri" w:hAnsi="Calibri" w:cs="Calibri"/>
                        <w:color w:val="000000"/>
                        <w:sz w:val="22"/>
                        <w:szCs w:val="22"/>
                      </w:rPr>
                    </w:rPrChange>
                  </w:rPr>
                  <w:delText>NA</w:delText>
                </w:r>
              </w:del>
            </w:ins>
          </w:p>
        </w:tc>
        <w:tc>
          <w:tcPr>
            <w:tcW w:w="960" w:type="dxa"/>
            <w:noWrap/>
            <w:hideMark/>
            <w:tcPrChange w:id="89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12" w:author="Nick.Tolimieri" w:date="2022-09-26T12:55:00Z"/>
                <w:del w:id="8913" w:author="Nick.Tolimieri [2]" w:date="2022-09-27T11:46:00Z"/>
                <w:rFonts w:asciiTheme="minorHAnsi" w:eastAsiaTheme="minorHAnsi" w:hAnsiTheme="minorHAnsi" w:cstheme="minorBidi"/>
                <w:sz w:val="22"/>
                <w:szCs w:val="22"/>
                <w:rPrChange w:id="8914" w:author="Nick.Tolimieri" w:date="2022-09-26T12:55:00Z">
                  <w:rPr>
                    <w:ins w:id="8915" w:author="Nick.Tolimieri" w:date="2022-09-26T12:55:00Z"/>
                    <w:del w:id="8916" w:author="Nick.Tolimieri [2]" w:date="2022-09-27T11:46:00Z"/>
                    <w:rFonts w:ascii="Calibri" w:hAnsi="Calibri" w:cs="Calibri"/>
                    <w:color w:val="000000"/>
                    <w:sz w:val="22"/>
                    <w:szCs w:val="22"/>
                  </w:rPr>
                </w:rPrChange>
              </w:rPr>
              <w:pPrChange w:id="8917" w:author="Nick.Tolimieri" w:date="2022-09-26T12:55:00Z">
                <w:pPr/>
              </w:pPrChange>
            </w:pPr>
            <w:ins w:id="8918" w:author="Nick.Tolimieri" w:date="2022-09-26T12:55:00Z">
              <w:del w:id="8919" w:author="Nick.Tolimieri [2]" w:date="2022-09-27T11:46:00Z">
                <w:r w:rsidRPr="007654F7" w:rsidDel="00B41F3D">
                  <w:rPr>
                    <w:rFonts w:asciiTheme="minorHAnsi" w:eastAsiaTheme="minorHAnsi" w:hAnsiTheme="minorHAnsi" w:cstheme="minorBidi"/>
                    <w:sz w:val="22"/>
                    <w:szCs w:val="22"/>
                    <w:rPrChange w:id="8920" w:author="Nick.Tolimieri" w:date="2022-09-26T12:55:00Z">
                      <w:rPr>
                        <w:rFonts w:ascii="Calibri" w:hAnsi="Calibri" w:cs="Calibri"/>
                        <w:color w:val="000000"/>
                        <w:sz w:val="22"/>
                        <w:szCs w:val="22"/>
                      </w:rPr>
                    </w:rPrChange>
                  </w:rPr>
                  <w:delText>NA</w:delText>
                </w:r>
              </w:del>
            </w:ins>
          </w:p>
        </w:tc>
        <w:tc>
          <w:tcPr>
            <w:tcW w:w="960" w:type="dxa"/>
            <w:noWrap/>
            <w:hideMark/>
            <w:tcPrChange w:id="89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22" w:author="Nick.Tolimieri" w:date="2022-09-26T12:55:00Z"/>
                <w:del w:id="8923" w:author="Nick.Tolimieri [2]" w:date="2022-09-27T11:46:00Z"/>
                <w:rFonts w:asciiTheme="minorHAnsi" w:eastAsiaTheme="minorHAnsi" w:hAnsiTheme="minorHAnsi" w:cstheme="minorBidi"/>
                <w:sz w:val="22"/>
                <w:szCs w:val="22"/>
                <w:rPrChange w:id="8924" w:author="Nick.Tolimieri" w:date="2022-09-26T12:55:00Z">
                  <w:rPr>
                    <w:ins w:id="8925" w:author="Nick.Tolimieri" w:date="2022-09-26T12:55:00Z"/>
                    <w:del w:id="8926" w:author="Nick.Tolimieri [2]" w:date="2022-09-27T11:46:00Z"/>
                    <w:rFonts w:ascii="Calibri" w:hAnsi="Calibri" w:cs="Calibri"/>
                    <w:color w:val="000000"/>
                    <w:sz w:val="22"/>
                    <w:szCs w:val="22"/>
                  </w:rPr>
                </w:rPrChange>
              </w:rPr>
              <w:pPrChange w:id="8927" w:author="Nick.Tolimieri" w:date="2022-09-26T12:55:00Z">
                <w:pPr/>
              </w:pPrChange>
            </w:pPr>
            <w:ins w:id="8928" w:author="Nick.Tolimieri" w:date="2022-09-26T12:55:00Z">
              <w:del w:id="8929" w:author="Nick.Tolimieri [2]" w:date="2022-09-27T11:46:00Z">
                <w:r w:rsidRPr="007654F7" w:rsidDel="00B41F3D">
                  <w:rPr>
                    <w:rFonts w:asciiTheme="minorHAnsi" w:eastAsiaTheme="minorHAnsi" w:hAnsiTheme="minorHAnsi" w:cstheme="minorBidi"/>
                    <w:sz w:val="22"/>
                    <w:szCs w:val="22"/>
                    <w:rPrChange w:id="8930" w:author="Nick.Tolimieri" w:date="2022-09-26T12:55:00Z">
                      <w:rPr>
                        <w:rFonts w:ascii="Calibri" w:hAnsi="Calibri" w:cs="Calibri"/>
                        <w:color w:val="000000"/>
                        <w:sz w:val="22"/>
                        <w:szCs w:val="22"/>
                      </w:rPr>
                    </w:rPrChange>
                  </w:rPr>
                  <w:delText>NA</w:delText>
                </w:r>
              </w:del>
            </w:ins>
          </w:p>
        </w:tc>
        <w:tc>
          <w:tcPr>
            <w:tcW w:w="960" w:type="dxa"/>
            <w:noWrap/>
            <w:hideMark/>
            <w:tcPrChange w:id="89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32" w:author="Nick.Tolimieri" w:date="2022-09-26T12:55:00Z"/>
                <w:del w:id="8933" w:author="Nick.Tolimieri [2]" w:date="2022-09-27T11:46:00Z"/>
                <w:rFonts w:asciiTheme="minorHAnsi" w:eastAsiaTheme="minorHAnsi" w:hAnsiTheme="minorHAnsi" w:cstheme="minorBidi"/>
                <w:sz w:val="22"/>
                <w:szCs w:val="22"/>
                <w:rPrChange w:id="8934" w:author="Nick.Tolimieri" w:date="2022-09-26T12:55:00Z">
                  <w:rPr>
                    <w:ins w:id="8935" w:author="Nick.Tolimieri" w:date="2022-09-26T12:55:00Z"/>
                    <w:del w:id="8936" w:author="Nick.Tolimieri [2]" w:date="2022-09-27T11:46:00Z"/>
                    <w:rFonts w:ascii="Calibri" w:hAnsi="Calibri" w:cs="Calibri"/>
                    <w:color w:val="000000"/>
                    <w:sz w:val="22"/>
                    <w:szCs w:val="22"/>
                  </w:rPr>
                </w:rPrChange>
              </w:rPr>
              <w:pPrChange w:id="8937" w:author="Nick.Tolimieri" w:date="2022-09-26T12:55:00Z">
                <w:pPr/>
              </w:pPrChange>
            </w:pPr>
            <w:ins w:id="8938" w:author="Nick.Tolimieri" w:date="2022-09-26T12:55:00Z">
              <w:del w:id="8939" w:author="Nick.Tolimieri [2]" w:date="2022-09-27T11:46:00Z">
                <w:r w:rsidRPr="007654F7" w:rsidDel="00B41F3D">
                  <w:rPr>
                    <w:rFonts w:asciiTheme="minorHAnsi" w:eastAsiaTheme="minorHAnsi" w:hAnsiTheme="minorHAnsi" w:cstheme="minorBidi"/>
                    <w:sz w:val="22"/>
                    <w:szCs w:val="22"/>
                    <w:rPrChange w:id="8940"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8941" w:author="Nick.Tolimieri" w:date="2022-09-26T12:55:00Z"/>
          <w:del w:id="8942" w:author="Nick.Tolimieri [2]" w:date="2022-09-27T11:46:00Z"/>
          <w:trPrChange w:id="8943" w:author="Nick.Tolimieri" w:date="2022-09-26T12:55:00Z">
            <w:trPr>
              <w:divId w:val="1027564193"/>
              <w:trHeight w:val="300"/>
            </w:trPr>
          </w:trPrChange>
        </w:trPr>
        <w:tc>
          <w:tcPr>
            <w:tcW w:w="960" w:type="dxa"/>
            <w:noWrap/>
            <w:hideMark/>
            <w:tcPrChange w:id="89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45" w:author="Nick.Tolimieri" w:date="2022-09-26T12:55:00Z"/>
                <w:del w:id="8946" w:author="Nick.Tolimieri [2]" w:date="2022-09-27T11:46:00Z"/>
                <w:rFonts w:asciiTheme="minorHAnsi" w:eastAsiaTheme="minorHAnsi" w:hAnsiTheme="minorHAnsi" w:cstheme="minorBidi"/>
                <w:sz w:val="22"/>
                <w:szCs w:val="22"/>
                <w:rPrChange w:id="8947" w:author="Nick.Tolimieri" w:date="2022-09-26T12:55:00Z">
                  <w:rPr>
                    <w:ins w:id="8948" w:author="Nick.Tolimieri" w:date="2022-09-26T12:55:00Z"/>
                    <w:del w:id="8949" w:author="Nick.Tolimieri [2]" w:date="2022-09-27T11:46:00Z"/>
                    <w:rFonts w:ascii="Calibri" w:hAnsi="Calibri" w:cs="Calibri"/>
                    <w:color w:val="000000"/>
                    <w:sz w:val="22"/>
                    <w:szCs w:val="22"/>
                  </w:rPr>
                </w:rPrChange>
              </w:rPr>
              <w:pPrChange w:id="8950" w:author="Nick.Tolimieri" w:date="2022-09-26T12:55:00Z">
                <w:pPr/>
              </w:pPrChange>
            </w:pPr>
            <w:ins w:id="8951" w:author="Nick.Tolimieri" w:date="2022-09-26T12:55:00Z">
              <w:del w:id="8952" w:author="Nick.Tolimieri [2]" w:date="2022-09-27T11:46:00Z">
                <w:r w:rsidRPr="007654F7" w:rsidDel="00B41F3D">
                  <w:rPr>
                    <w:rFonts w:asciiTheme="minorHAnsi" w:eastAsiaTheme="minorHAnsi" w:hAnsiTheme="minorHAnsi" w:cstheme="minorBidi"/>
                    <w:sz w:val="22"/>
                    <w:szCs w:val="22"/>
                    <w:rPrChange w:id="8953"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89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55" w:author="Nick.Tolimieri" w:date="2022-09-26T12:55:00Z"/>
                <w:del w:id="8956" w:author="Nick.Tolimieri [2]" w:date="2022-09-27T11:46:00Z"/>
                <w:rFonts w:asciiTheme="minorHAnsi" w:eastAsiaTheme="minorHAnsi" w:hAnsiTheme="minorHAnsi" w:cstheme="minorBidi"/>
                <w:sz w:val="22"/>
                <w:szCs w:val="22"/>
                <w:rPrChange w:id="8957" w:author="Nick.Tolimieri" w:date="2022-09-26T12:55:00Z">
                  <w:rPr>
                    <w:ins w:id="8958" w:author="Nick.Tolimieri" w:date="2022-09-26T12:55:00Z"/>
                    <w:del w:id="8959" w:author="Nick.Tolimieri [2]" w:date="2022-09-27T11:46:00Z"/>
                    <w:rFonts w:ascii="Calibri" w:hAnsi="Calibri" w:cs="Calibri"/>
                    <w:color w:val="000000"/>
                    <w:sz w:val="22"/>
                    <w:szCs w:val="22"/>
                  </w:rPr>
                </w:rPrChange>
              </w:rPr>
              <w:pPrChange w:id="8960" w:author="Nick.Tolimieri" w:date="2022-09-26T12:55:00Z">
                <w:pPr>
                  <w:jc w:val="right"/>
                </w:pPr>
              </w:pPrChange>
            </w:pPr>
            <w:ins w:id="8961" w:author="Nick.Tolimieri" w:date="2022-09-26T12:55:00Z">
              <w:del w:id="8962" w:author="Nick.Tolimieri [2]" w:date="2022-09-27T11:46:00Z">
                <w:r w:rsidRPr="007654F7" w:rsidDel="00B41F3D">
                  <w:rPr>
                    <w:rFonts w:asciiTheme="minorHAnsi" w:eastAsiaTheme="minorHAnsi" w:hAnsiTheme="minorHAnsi" w:cstheme="minorBidi"/>
                    <w:sz w:val="22"/>
                    <w:szCs w:val="22"/>
                    <w:rPrChange w:id="8963" w:author="Nick.Tolimieri" w:date="2022-09-26T12:55:00Z">
                      <w:rPr>
                        <w:rFonts w:ascii="Calibri" w:hAnsi="Calibri" w:cs="Calibri"/>
                        <w:color w:val="000000"/>
                        <w:sz w:val="22"/>
                        <w:szCs w:val="22"/>
                      </w:rPr>
                    </w:rPrChange>
                  </w:rPr>
                  <w:delText>2000</w:delText>
                </w:r>
              </w:del>
            </w:ins>
          </w:p>
        </w:tc>
        <w:tc>
          <w:tcPr>
            <w:tcW w:w="960" w:type="dxa"/>
            <w:noWrap/>
            <w:hideMark/>
            <w:tcPrChange w:id="89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65" w:author="Nick.Tolimieri" w:date="2022-09-26T12:55:00Z"/>
                <w:del w:id="8966" w:author="Nick.Tolimieri [2]" w:date="2022-09-27T11:46:00Z"/>
                <w:rFonts w:asciiTheme="minorHAnsi" w:eastAsiaTheme="minorHAnsi" w:hAnsiTheme="minorHAnsi" w:cstheme="minorBidi"/>
                <w:sz w:val="22"/>
                <w:szCs w:val="22"/>
                <w:rPrChange w:id="8967" w:author="Nick.Tolimieri" w:date="2022-09-26T12:55:00Z">
                  <w:rPr>
                    <w:ins w:id="8968" w:author="Nick.Tolimieri" w:date="2022-09-26T12:55:00Z"/>
                    <w:del w:id="8969" w:author="Nick.Tolimieri [2]" w:date="2022-09-27T11:46:00Z"/>
                    <w:rFonts w:ascii="Calibri" w:hAnsi="Calibri" w:cs="Calibri"/>
                    <w:color w:val="000000"/>
                    <w:sz w:val="22"/>
                    <w:szCs w:val="22"/>
                  </w:rPr>
                </w:rPrChange>
              </w:rPr>
              <w:pPrChange w:id="8970" w:author="Nick.Tolimieri" w:date="2022-09-26T12:55:00Z">
                <w:pPr>
                  <w:jc w:val="right"/>
                </w:pPr>
              </w:pPrChange>
            </w:pPr>
            <w:ins w:id="8971" w:author="Nick.Tolimieri" w:date="2022-09-26T12:55:00Z">
              <w:del w:id="8972" w:author="Nick.Tolimieri [2]" w:date="2022-09-27T11:46:00Z">
                <w:r w:rsidRPr="007654F7" w:rsidDel="00B41F3D">
                  <w:rPr>
                    <w:rFonts w:asciiTheme="minorHAnsi" w:eastAsiaTheme="minorHAnsi" w:hAnsiTheme="minorHAnsi" w:cstheme="minorBidi"/>
                    <w:sz w:val="22"/>
                    <w:szCs w:val="22"/>
                    <w:rPrChange w:id="8973" w:author="Nick.Tolimieri" w:date="2022-09-26T12:55:00Z">
                      <w:rPr>
                        <w:rFonts w:ascii="Calibri" w:hAnsi="Calibri" w:cs="Calibri"/>
                        <w:color w:val="000000"/>
                        <w:sz w:val="22"/>
                        <w:szCs w:val="22"/>
                      </w:rPr>
                    </w:rPrChange>
                  </w:rPr>
                  <w:delText>0</w:delText>
                </w:r>
              </w:del>
            </w:ins>
          </w:p>
        </w:tc>
        <w:tc>
          <w:tcPr>
            <w:tcW w:w="960" w:type="dxa"/>
            <w:noWrap/>
            <w:hideMark/>
            <w:tcPrChange w:id="89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75" w:author="Nick.Tolimieri" w:date="2022-09-26T12:55:00Z"/>
                <w:del w:id="8976" w:author="Nick.Tolimieri [2]" w:date="2022-09-27T11:46:00Z"/>
                <w:rFonts w:asciiTheme="minorHAnsi" w:eastAsiaTheme="minorHAnsi" w:hAnsiTheme="minorHAnsi" w:cstheme="minorBidi"/>
                <w:sz w:val="22"/>
                <w:szCs w:val="22"/>
                <w:rPrChange w:id="8977" w:author="Nick.Tolimieri" w:date="2022-09-26T12:55:00Z">
                  <w:rPr>
                    <w:ins w:id="8978" w:author="Nick.Tolimieri" w:date="2022-09-26T12:55:00Z"/>
                    <w:del w:id="8979" w:author="Nick.Tolimieri [2]" w:date="2022-09-27T11:46:00Z"/>
                    <w:rFonts w:ascii="Calibri" w:hAnsi="Calibri" w:cs="Calibri"/>
                    <w:color w:val="000000"/>
                    <w:sz w:val="22"/>
                    <w:szCs w:val="22"/>
                  </w:rPr>
                </w:rPrChange>
              </w:rPr>
              <w:pPrChange w:id="8980" w:author="Nick.Tolimieri" w:date="2022-09-26T12:55:00Z">
                <w:pPr>
                  <w:jc w:val="right"/>
                </w:pPr>
              </w:pPrChange>
            </w:pPr>
            <w:ins w:id="8981" w:author="Nick.Tolimieri" w:date="2022-09-26T12:55:00Z">
              <w:del w:id="8982" w:author="Nick.Tolimieri [2]" w:date="2022-09-27T11:46:00Z">
                <w:r w:rsidRPr="007654F7" w:rsidDel="00B41F3D">
                  <w:rPr>
                    <w:rFonts w:asciiTheme="minorHAnsi" w:eastAsiaTheme="minorHAnsi" w:hAnsiTheme="minorHAnsi" w:cstheme="minorBidi"/>
                    <w:sz w:val="22"/>
                    <w:szCs w:val="22"/>
                    <w:rPrChange w:id="8983" w:author="Nick.Tolimieri" w:date="2022-09-26T12:55:00Z">
                      <w:rPr>
                        <w:rFonts w:ascii="Calibri" w:hAnsi="Calibri" w:cs="Calibri"/>
                        <w:color w:val="000000"/>
                        <w:sz w:val="22"/>
                        <w:szCs w:val="22"/>
                      </w:rPr>
                    </w:rPrChange>
                  </w:rPr>
                  <w:delText>0</w:delText>
                </w:r>
              </w:del>
            </w:ins>
          </w:p>
        </w:tc>
        <w:tc>
          <w:tcPr>
            <w:tcW w:w="960" w:type="dxa"/>
            <w:noWrap/>
            <w:hideMark/>
            <w:tcPrChange w:id="89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85" w:author="Nick.Tolimieri" w:date="2022-09-26T12:55:00Z"/>
                <w:del w:id="8986" w:author="Nick.Tolimieri [2]" w:date="2022-09-27T11:46:00Z"/>
                <w:rFonts w:asciiTheme="minorHAnsi" w:eastAsiaTheme="minorHAnsi" w:hAnsiTheme="minorHAnsi" w:cstheme="minorBidi"/>
                <w:sz w:val="22"/>
                <w:szCs w:val="22"/>
                <w:rPrChange w:id="8987" w:author="Nick.Tolimieri" w:date="2022-09-26T12:55:00Z">
                  <w:rPr>
                    <w:ins w:id="8988" w:author="Nick.Tolimieri" w:date="2022-09-26T12:55:00Z"/>
                    <w:del w:id="8989" w:author="Nick.Tolimieri [2]" w:date="2022-09-27T11:46:00Z"/>
                    <w:rFonts w:ascii="Calibri" w:hAnsi="Calibri" w:cs="Calibri"/>
                    <w:color w:val="000000"/>
                    <w:sz w:val="22"/>
                    <w:szCs w:val="22"/>
                  </w:rPr>
                </w:rPrChange>
              </w:rPr>
              <w:pPrChange w:id="8990" w:author="Nick.Tolimieri" w:date="2022-09-26T12:55:00Z">
                <w:pPr>
                  <w:jc w:val="right"/>
                </w:pPr>
              </w:pPrChange>
            </w:pPr>
            <w:ins w:id="8991" w:author="Nick.Tolimieri" w:date="2022-09-26T12:55:00Z">
              <w:del w:id="8992" w:author="Nick.Tolimieri [2]" w:date="2022-09-27T11:46:00Z">
                <w:r w:rsidRPr="007654F7" w:rsidDel="00B41F3D">
                  <w:rPr>
                    <w:rFonts w:asciiTheme="minorHAnsi" w:eastAsiaTheme="minorHAnsi" w:hAnsiTheme="minorHAnsi" w:cstheme="minorBidi"/>
                    <w:sz w:val="22"/>
                    <w:szCs w:val="22"/>
                    <w:rPrChange w:id="8993" w:author="Nick.Tolimieri" w:date="2022-09-26T12:55:00Z">
                      <w:rPr>
                        <w:rFonts w:ascii="Calibri" w:hAnsi="Calibri" w:cs="Calibri"/>
                        <w:color w:val="000000"/>
                        <w:sz w:val="22"/>
                        <w:szCs w:val="22"/>
                      </w:rPr>
                    </w:rPrChange>
                  </w:rPr>
                  <w:delText>0</w:delText>
                </w:r>
              </w:del>
            </w:ins>
          </w:p>
        </w:tc>
        <w:tc>
          <w:tcPr>
            <w:tcW w:w="960" w:type="dxa"/>
            <w:noWrap/>
            <w:hideMark/>
            <w:tcPrChange w:id="89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8995" w:author="Nick.Tolimieri" w:date="2022-09-26T12:55:00Z"/>
                <w:del w:id="8996" w:author="Nick.Tolimieri [2]" w:date="2022-09-27T11:46:00Z"/>
                <w:rFonts w:asciiTheme="minorHAnsi" w:eastAsiaTheme="minorHAnsi" w:hAnsiTheme="minorHAnsi" w:cstheme="minorBidi"/>
                <w:sz w:val="22"/>
                <w:szCs w:val="22"/>
                <w:rPrChange w:id="8997" w:author="Nick.Tolimieri" w:date="2022-09-26T12:55:00Z">
                  <w:rPr>
                    <w:ins w:id="8998" w:author="Nick.Tolimieri" w:date="2022-09-26T12:55:00Z"/>
                    <w:del w:id="8999" w:author="Nick.Tolimieri [2]" w:date="2022-09-27T11:46:00Z"/>
                    <w:rFonts w:ascii="Calibri" w:hAnsi="Calibri" w:cs="Calibri"/>
                    <w:color w:val="000000"/>
                    <w:sz w:val="22"/>
                    <w:szCs w:val="22"/>
                  </w:rPr>
                </w:rPrChange>
              </w:rPr>
              <w:pPrChange w:id="9000" w:author="Nick.Tolimieri" w:date="2022-09-26T12:55:00Z">
                <w:pPr>
                  <w:jc w:val="right"/>
                </w:pPr>
              </w:pPrChange>
            </w:pPr>
            <w:ins w:id="9001" w:author="Nick.Tolimieri" w:date="2022-09-26T12:55:00Z">
              <w:del w:id="9002" w:author="Nick.Tolimieri [2]" w:date="2022-09-27T11:46:00Z">
                <w:r w:rsidRPr="007654F7" w:rsidDel="00B41F3D">
                  <w:rPr>
                    <w:rFonts w:asciiTheme="minorHAnsi" w:eastAsiaTheme="minorHAnsi" w:hAnsiTheme="minorHAnsi" w:cstheme="minorBidi"/>
                    <w:sz w:val="22"/>
                    <w:szCs w:val="22"/>
                    <w:rPrChange w:id="9003" w:author="Nick.Tolimieri" w:date="2022-09-26T12:55:00Z">
                      <w:rPr>
                        <w:rFonts w:ascii="Calibri" w:hAnsi="Calibri" w:cs="Calibri"/>
                        <w:color w:val="000000"/>
                        <w:sz w:val="22"/>
                        <w:szCs w:val="22"/>
                      </w:rPr>
                    </w:rPrChange>
                  </w:rPr>
                  <w:delText>0</w:delText>
                </w:r>
              </w:del>
            </w:ins>
          </w:p>
        </w:tc>
        <w:tc>
          <w:tcPr>
            <w:tcW w:w="960" w:type="dxa"/>
            <w:noWrap/>
            <w:hideMark/>
            <w:tcPrChange w:id="90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05" w:author="Nick.Tolimieri" w:date="2022-09-26T12:55:00Z"/>
                <w:del w:id="9006" w:author="Nick.Tolimieri [2]" w:date="2022-09-27T11:46:00Z"/>
                <w:rFonts w:asciiTheme="minorHAnsi" w:eastAsiaTheme="minorHAnsi" w:hAnsiTheme="minorHAnsi" w:cstheme="minorBidi"/>
                <w:sz w:val="22"/>
                <w:szCs w:val="22"/>
                <w:rPrChange w:id="9007" w:author="Nick.Tolimieri" w:date="2022-09-26T12:55:00Z">
                  <w:rPr>
                    <w:ins w:id="9008" w:author="Nick.Tolimieri" w:date="2022-09-26T12:55:00Z"/>
                    <w:del w:id="9009" w:author="Nick.Tolimieri [2]" w:date="2022-09-27T11:46:00Z"/>
                    <w:rFonts w:ascii="Calibri" w:hAnsi="Calibri" w:cs="Calibri"/>
                    <w:color w:val="000000"/>
                    <w:sz w:val="22"/>
                    <w:szCs w:val="22"/>
                  </w:rPr>
                </w:rPrChange>
              </w:rPr>
              <w:pPrChange w:id="9010" w:author="Nick.Tolimieri" w:date="2022-09-26T12:55:00Z">
                <w:pPr/>
              </w:pPrChange>
            </w:pPr>
            <w:ins w:id="9011" w:author="Nick.Tolimieri" w:date="2022-09-26T12:55:00Z">
              <w:del w:id="9012" w:author="Nick.Tolimieri [2]" w:date="2022-09-27T11:46:00Z">
                <w:r w:rsidRPr="007654F7" w:rsidDel="00B41F3D">
                  <w:rPr>
                    <w:rFonts w:asciiTheme="minorHAnsi" w:eastAsiaTheme="minorHAnsi" w:hAnsiTheme="minorHAnsi" w:cstheme="minorBidi"/>
                    <w:sz w:val="22"/>
                    <w:szCs w:val="22"/>
                    <w:rPrChange w:id="9013" w:author="Nick.Tolimieri" w:date="2022-09-26T12:55:00Z">
                      <w:rPr>
                        <w:rFonts w:ascii="Calibri" w:hAnsi="Calibri" w:cs="Calibri"/>
                        <w:color w:val="000000"/>
                        <w:sz w:val="22"/>
                        <w:szCs w:val="22"/>
                      </w:rPr>
                    </w:rPrChange>
                  </w:rPr>
                  <w:delText>NA</w:delText>
                </w:r>
              </w:del>
            </w:ins>
          </w:p>
        </w:tc>
        <w:tc>
          <w:tcPr>
            <w:tcW w:w="960" w:type="dxa"/>
            <w:noWrap/>
            <w:hideMark/>
            <w:tcPrChange w:id="90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15" w:author="Nick.Tolimieri" w:date="2022-09-26T12:55:00Z"/>
                <w:del w:id="9016" w:author="Nick.Tolimieri [2]" w:date="2022-09-27T11:46:00Z"/>
                <w:rFonts w:asciiTheme="minorHAnsi" w:eastAsiaTheme="minorHAnsi" w:hAnsiTheme="minorHAnsi" w:cstheme="minorBidi"/>
                <w:sz w:val="22"/>
                <w:szCs w:val="22"/>
                <w:rPrChange w:id="9017" w:author="Nick.Tolimieri" w:date="2022-09-26T12:55:00Z">
                  <w:rPr>
                    <w:ins w:id="9018" w:author="Nick.Tolimieri" w:date="2022-09-26T12:55:00Z"/>
                    <w:del w:id="9019" w:author="Nick.Tolimieri [2]" w:date="2022-09-27T11:46:00Z"/>
                    <w:rFonts w:ascii="Calibri" w:hAnsi="Calibri" w:cs="Calibri"/>
                    <w:color w:val="000000"/>
                    <w:sz w:val="22"/>
                    <w:szCs w:val="22"/>
                  </w:rPr>
                </w:rPrChange>
              </w:rPr>
              <w:pPrChange w:id="9020" w:author="Nick.Tolimieri" w:date="2022-09-26T12:55:00Z">
                <w:pPr/>
              </w:pPrChange>
            </w:pPr>
            <w:ins w:id="9021" w:author="Nick.Tolimieri" w:date="2022-09-26T12:55:00Z">
              <w:del w:id="9022" w:author="Nick.Tolimieri [2]" w:date="2022-09-27T11:46:00Z">
                <w:r w:rsidRPr="007654F7" w:rsidDel="00B41F3D">
                  <w:rPr>
                    <w:rFonts w:asciiTheme="minorHAnsi" w:eastAsiaTheme="minorHAnsi" w:hAnsiTheme="minorHAnsi" w:cstheme="minorBidi"/>
                    <w:sz w:val="22"/>
                    <w:szCs w:val="22"/>
                    <w:rPrChange w:id="9023" w:author="Nick.Tolimieri" w:date="2022-09-26T12:55:00Z">
                      <w:rPr>
                        <w:rFonts w:ascii="Calibri" w:hAnsi="Calibri" w:cs="Calibri"/>
                        <w:color w:val="000000"/>
                        <w:sz w:val="22"/>
                        <w:szCs w:val="22"/>
                      </w:rPr>
                    </w:rPrChange>
                  </w:rPr>
                  <w:delText>NA</w:delText>
                </w:r>
              </w:del>
            </w:ins>
          </w:p>
        </w:tc>
        <w:tc>
          <w:tcPr>
            <w:tcW w:w="960" w:type="dxa"/>
            <w:noWrap/>
            <w:hideMark/>
            <w:tcPrChange w:id="90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25" w:author="Nick.Tolimieri" w:date="2022-09-26T12:55:00Z"/>
                <w:del w:id="9026" w:author="Nick.Tolimieri [2]" w:date="2022-09-27T11:46:00Z"/>
                <w:rFonts w:asciiTheme="minorHAnsi" w:eastAsiaTheme="minorHAnsi" w:hAnsiTheme="minorHAnsi" w:cstheme="minorBidi"/>
                <w:sz w:val="22"/>
                <w:szCs w:val="22"/>
                <w:rPrChange w:id="9027" w:author="Nick.Tolimieri" w:date="2022-09-26T12:55:00Z">
                  <w:rPr>
                    <w:ins w:id="9028" w:author="Nick.Tolimieri" w:date="2022-09-26T12:55:00Z"/>
                    <w:del w:id="9029" w:author="Nick.Tolimieri [2]" w:date="2022-09-27T11:46:00Z"/>
                    <w:rFonts w:ascii="Calibri" w:hAnsi="Calibri" w:cs="Calibri"/>
                    <w:color w:val="000000"/>
                    <w:sz w:val="22"/>
                    <w:szCs w:val="22"/>
                  </w:rPr>
                </w:rPrChange>
              </w:rPr>
              <w:pPrChange w:id="9030" w:author="Nick.Tolimieri" w:date="2022-09-26T12:55:00Z">
                <w:pPr/>
              </w:pPrChange>
            </w:pPr>
            <w:ins w:id="9031" w:author="Nick.Tolimieri" w:date="2022-09-26T12:55:00Z">
              <w:del w:id="9032" w:author="Nick.Tolimieri [2]" w:date="2022-09-27T11:46:00Z">
                <w:r w:rsidRPr="007654F7" w:rsidDel="00B41F3D">
                  <w:rPr>
                    <w:rFonts w:asciiTheme="minorHAnsi" w:eastAsiaTheme="minorHAnsi" w:hAnsiTheme="minorHAnsi" w:cstheme="minorBidi"/>
                    <w:sz w:val="22"/>
                    <w:szCs w:val="22"/>
                    <w:rPrChange w:id="9033" w:author="Nick.Tolimieri" w:date="2022-09-26T12:55:00Z">
                      <w:rPr>
                        <w:rFonts w:ascii="Calibri" w:hAnsi="Calibri" w:cs="Calibri"/>
                        <w:color w:val="000000"/>
                        <w:sz w:val="22"/>
                        <w:szCs w:val="22"/>
                      </w:rPr>
                    </w:rPrChange>
                  </w:rPr>
                  <w:delText>NA</w:delText>
                </w:r>
              </w:del>
            </w:ins>
          </w:p>
        </w:tc>
        <w:tc>
          <w:tcPr>
            <w:tcW w:w="960" w:type="dxa"/>
            <w:noWrap/>
            <w:hideMark/>
            <w:tcPrChange w:id="90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35" w:author="Nick.Tolimieri" w:date="2022-09-26T12:55:00Z"/>
                <w:del w:id="9036" w:author="Nick.Tolimieri [2]" w:date="2022-09-27T11:46:00Z"/>
                <w:rFonts w:asciiTheme="minorHAnsi" w:eastAsiaTheme="minorHAnsi" w:hAnsiTheme="minorHAnsi" w:cstheme="minorBidi"/>
                <w:sz w:val="22"/>
                <w:szCs w:val="22"/>
                <w:rPrChange w:id="9037" w:author="Nick.Tolimieri" w:date="2022-09-26T12:55:00Z">
                  <w:rPr>
                    <w:ins w:id="9038" w:author="Nick.Tolimieri" w:date="2022-09-26T12:55:00Z"/>
                    <w:del w:id="9039" w:author="Nick.Tolimieri [2]" w:date="2022-09-27T11:46:00Z"/>
                    <w:rFonts w:ascii="Calibri" w:hAnsi="Calibri" w:cs="Calibri"/>
                    <w:color w:val="000000"/>
                    <w:sz w:val="22"/>
                    <w:szCs w:val="22"/>
                  </w:rPr>
                </w:rPrChange>
              </w:rPr>
              <w:pPrChange w:id="9040" w:author="Nick.Tolimieri" w:date="2022-09-26T12:55:00Z">
                <w:pPr/>
              </w:pPrChange>
            </w:pPr>
            <w:ins w:id="9041" w:author="Nick.Tolimieri" w:date="2022-09-26T12:55:00Z">
              <w:del w:id="9042" w:author="Nick.Tolimieri [2]" w:date="2022-09-27T11:46:00Z">
                <w:r w:rsidRPr="007654F7" w:rsidDel="00B41F3D">
                  <w:rPr>
                    <w:rFonts w:asciiTheme="minorHAnsi" w:eastAsiaTheme="minorHAnsi" w:hAnsiTheme="minorHAnsi" w:cstheme="minorBidi"/>
                    <w:sz w:val="22"/>
                    <w:szCs w:val="22"/>
                    <w:rPrChange w:id="9043"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9044" w:author="Nick.Tolimieri" w:date="2022-09-26T12:55:00Z"/>
          <w:del w:id="9045" w:author="Nick.Tolimieri [2]" w:date="2022-09-27T11:46:00Z"/>
          <w:trPrChange w:id="9046" w:author="Nick.Tolimieri" w:date="2022-09-26T12:55:00Z">
            <w:trPr>
              <w:divId w:val="1027564193"/>
              <w:trHeight w:val="300"/>
            </w:trPr>
          </w:trPrChange>
        </w:trPr>
        <w:tc>
          <w:tcPr>
            <w:tcW w:w="960" w:type="dxa"/>
            <w:noWrap/>
            <w:hideMark/>
            <w:tcPrChange w:id="90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48" w:author="Nick.Tolimieri" w:date="2022-09-26T12:55:00Z"/>
                <w:del w:id="9049" w:author="Nick.Tolimieri [2]" w:date="2022-09-27T11:46:00Z"/>
                <w:rFonts w:asciiTheme="minorHAnsi" w:eastAsiaTheme="minorHAnsi" w:hAnsiTheme="minorHAnsi" w:cstheme="minorBidi"/>
                <w:sz w:val="22"/>
                <w:szCs w:val="22"/>
                <w:rPrChange w:id="9050" w:author="Nick.Tolimieri" w:date="2022-09-26T12:55:00Z">
                  <w:rPr>
                    <w:ins w:id="9051" w:author="Nick.Tolimieri" w:date="2022-09-26T12:55:00Z"/>
                    <w:del w:id="9052" w:author="Nick.Tolimieri [2]" w:date="2022-09-27T11:46:00Z"/>
                    <w:rFonts w:ascii="Calibri" w:hAnsi="Calibri" w:cs="Calibri"/>
                    <w:color w:val="000000"/>
                    <w:sz w:val="22"/>
                    <w:szCs w:val="22"/>
                  </w:rPr>
                </w:rPrChange>
              </w:rPr>
              <w:pPrChange w:id="9053" w:author="Nick.Tolimieri" w:date="2022-09-26T12:55:00Z">
                <w:pPr/>
              </w:pPrChange>
            </w:pPr>
            <w:ins w:id="9054" w:author="Nick.Tolimieri" w:date="2022-09-26T12:55:00Z">
              <w:del w:id="9055" w:author="Nick.Tolimieri [2]" w:date="2022-09-27T11:46:00Z">
                <w:r w:rsidRPr="007654F7" w:rsidDel="00B41F3D">
                  <w:rPr>
                    <w:rFonts w:asciiTheme="minorHAnsi" w:eastAsiaTheme="minorHAnsi" w:hAnsiTheme="minorHAnsi" w:cstheme="minorBidi"/>
                    <w:sz w:val="22"/>
                    <w:szCs w:val="22"/>
                    <w:rPrChange w:id="9056"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0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58" w:author="Nick.Tolimieri" w:date="2022-09-26T12:55:00Z"/>
                <w:del w:id="9059" w:author="Nick.Tolimieri [2]" w:date="2022-09-27T11:46:00Z"/>
                <w:rFonts w:asciiTheme="minorHAnsi" w:eastAsiaTheme="minorHAnsi" w:hAnsiTheme="minorHAnsi" w:cstheme="minorBidi"/>
                <w:sz w:val="22"/>
                <w:szCs w:val="22"/>
                <w:rPrChange w:id="9060" w:author="Nick.Tolimieri" w:date="2022-09-26T12:55:00Z">
                  <w:rPr>
                    <w:ins w:id="9061" w:author="Nick.Tolimieri" w:date="2022-09-26T12:55:00Z"/>
                    <w:del w:id="9062" w:author="Nick.Tolimieri [2]" w:date="2022-09-27T11:46:00Z"/>
                    <w:rFonts w:ascii="Calibri" w:hAnsi="Calibri" w:cs="Calibri"/>
                    <w:color w:val="000000"/>
                    <w:sz w:val="22"/>
                    <w:szCs w:val="22"/>
                  </w:rPr>
                </w:rPrChange>
              </w:rPr>
              <w:pPrChange w:id="9063" w:author="Nick.Tolimieri" w:date="2022-09-26T12:55:00Z">
                <w:pPr>
                  <w:jc w:val="right"/>
                </w:pPr>
              </w:pPrChange>
            </w:pPr>
            <w:ins w:id="9064" w:author="Nick.Tolimieri" w:date="2022-09-26T12:55:00Z">
              <w:del w:id="9065" w:author="Nick.Tolimieri [2]" w:date="2022-09-27T11:46:00Z">
                <w:r w:rsidRPr="007654F7" w:rsidDel="00B41F3D">
                  <w:rPr>
                    <w:rFonts w:asciiTheme="minorHAnsi" w:eastAsiaTheme="minorHAnsi" w:hAnsiTheme="minorHAnsi" w:cstheme="minorBidi"/>
                    <w:sz w:val="22"/>
                    <w:szCs w:val="22"/>
                    <w:rPrChange w:id="9066" w:author="Nick.Tolimieri" w:date="2022-09-26T12:55:00Z">
                      <w:rPr>
                        <w:rFonts w:ascii="Calibri" w:hAnsi="Calibri" w:cs="Calibri"/>
                        <w:color w:val="000000"/>
                        <w:sz w:val="22"/>
                        <w:szCs w:val="22"/>
                      </w:rPr>
                    </w:rPrChange>
                  </w:rPr>
                  <w:delText>2001</w:delText>
                </w:r>
              </w:del>
            </w:ins>
          </w:p>
        </w:tc>
        <w:tc>
          <w:tcPr>
            <w:tcW w:w="960" w:type="dxa"/>
            <w:noWrap/>
            <w:hideMark/>
            <w:tcPrChange w:id="90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68" w:author="Nick.Tolimieri" w:date="2022-09-26T12:55:00Z"/>
                <w:del w:id="9069" w:author="Nick.Tolimieri [2]" w:date="2022-09-27T11:46:00Z"/>
                <w:rFonts w:asciiTheme="minorHAnsi" w:eastAsiaTheme="minorHAnsi" w:hAnsiTheme="minorHAnsi" w:cstheme="minorBidi"/>
                <w:sz w:val="22"/>
                <w:szCs w:val="22"/>
                <w:rPrChange w:id="9070" w:author="Nick.Tolimieri" w:date="2022-09-26T12:55:00Z">
                  <w:rPr>
                    <w:ins w:id="9071" w:author="Nick.Tolimieri" w:date="2022-09-26T12:55:00Z"/>
                    <w:del w:id="9072" w:author="Nick.Tolimieri [2]" w:date="2022-09-27T11:46:00Z"/>
                    <w:rFonts w:ascii="Calibri" w:hAnsi="Calibri" w:cs="Calibri"/>
                    <w:color w:val="000000"/>
                    <w:sz w:val="22"/>
                    <w:szCs w:val="22"/>
                  </w:rPr>
                </w:rPrChange>
              </w:rPr>
              <w:pPrChange w:id="9073" w:author="Nick.Tolimieri" w:date="2022-09-26T12:55:00Z">
                <w:pPr>
                  <w:jc w:val="right"/>
                </w:pPr>
              </w:pPrChange>
            </w:pPr>
            <w:ins w:id="9074" w:author="Nick.Tolimieri" w:date="2022-09-26T12:55:00Z">
              <w:del w:id="9075" w:author="Nick.Tolimieri [2]" w:date="2022-09-27T11:46:00Z">
                <w:r w:rsidRPr="007654F7" w:rsidDel="00B41F3D">
                  <w:rPr>
                    <w:rFonts w:asciiTheme="minorHAnsi" w:eastAsiaTheme="minorHAnsi" w:hAnsiTheme="minorHAnsi" w:cstheme="minorBidi"/>
                    <w:sz w:val="22"/>
                    <w:szCs w:val="22"/>
                    <w:rPrChange w:id="9076" w:author="Nick.Tolimieri" w:date="2022-09-26T12:55:00Z">
                      <w:rPr>
                        <w:rFonts w:ascii="Calibri" w:hAnsi="Calibri" w:cs="Calibri"/>
                        <w:color w:val="000000"/>
                        <w:sz w:val="22"/>
                        <w:szCs w:val="22"/>
                      </w:rPr>
                    </w:rPrChange>
                  </w:rPr>
                  <w:delText>0</w:delText>
                </w:r>
              </w:del>
            </w:ins>
          </w:p>
        </w:tc>
        <w:tc>
          <w:tcPr>
            <w:tcW w:w="960" w:type="dxa"/>
            <w:noWrap/>
            <w:hideMark/>
            <w:tcPrChange w:id="90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78" w:author="Nick.Tolimieri" w:date="2022-09-26T12:55:00Z"/>
                <w:del w:id="9079" w:author="Nick.Tolimieri [2]" w:date="2022-09-27T11:46:00Z"/>
                <w:rFonts w:asciiTheme="minorHAnsi" w:eastAsiaTheme="minorHAnsi" w:hAnsiTheme="minorHAnsi" w:cstheme="minorBidi"/>
                <w:sz w:val="22"/>
                <w:szCs w:val="22"/>
                <w:rPrChange w:id="9080" w:author="Nick.Tolimieri" w:date="2022-09-26T12:55:00Z">
                  <w:rPr>
                    <w:ins w:id="9081" w:author="Nick.Tolimieri" w:date="2022-09-26T12:55:00Z"/>
                    <w:del w:id="9082" w:author="Nick.Tolimieri [2]" w:date="2022-09-27T11:46:00Z"/>
                    <w:rFonts w:ascii="Calibri" w:hAnsi="Calibri" w:cs="Calibri"/>
                    <w:color w:val="000000"/>
                    <w:sz w:val="22"/>
                    <w:szCs w:val="22"/>
                  </w:rPr>
                </w:rPrChange>
              </w:rPr>
              <w:pPrChange w:id="9083" w:author="Nick.Tolimieri" w:date="2022-09-26T12:55:00Z">
                <w:pPr>
                  <w:jc w:val="right"/>
                </w:pPr>
              </w:pPrChange>
            </w:pPr>
            <w:ins w:id="9084" w:author="Nick.Tolimieri" w:date="2022-09-26T12:55:00Z">
              <w:del w:id="9085" w:author="Nick.Tolimieri [2]" w:date="2022-09-27T11:46:00Z">
                <w:r w:rsidRPr="007654F7" w:rsidDel="00B41F3D">
                  <w:rPr>
                    <w:rFonts w:asciiTheme="minorHAnsi" w:eastAsiaTheme="minorHAnsi" w:hAnsiTheme="minorHAnsi" w:cstheme="minorBidi"/>
                    <w:sz w:val="22"/>
                    <w:szCs w:val="22"/>
                    <w:rPrChange w:id="9086" w:author="Nick.Tolimieri" w:date="2022-09-26T12:55:00Z">
                      <w:rPr>
                        <w:rFonts w:ascii="Calibri" w:hAnsi="Calibri" w:cs="Calibri"/>
                        <w:color w:val="000000"/>
                        <w:sz w:val="22"/>
                        <w:szCs w:val="22"/>
                      </w:rPr>
                    </w:rPrChange>
                  </w:rPr>
                  <w:delText>0</w:delText>
                </w:r>
              </w:del>
            </w:ins>
          </w:p>
        </w:tc>
        <w:tc>
          <w:tcPr>
            <w:tcW w:w="960" w:type="dxa"/>
            <w:noWrap/>
            <w:hideMark/>
            <w:tcPrChange w:id="90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88" w:author="Nick.Tolimieri" w:date="2022-09-26T12:55:00Z"/>
                <w:del w:id="9089" w:author="Nick.Tolimieri [2]" w:date="2022-09-27T11:46:00Z"/>
                <w:rFonts w:asciiTheme="minorHAnsi" w:eastAsiaTheme="minorHAnsi" w:hAnsiTheme="minorHAnsi" w:cstheme="minorBidi"/>
                <w:sz w:val="22"/>
                <w:szCs w:val="22"/>
                <w:rPrChange w:id="9090" w:author="Nick.Tolimieri" w:date="2022-09-26T12:55:00Z">
                  <w:rPr>
                    <w:ins w:id="9091" w:author="Nick.Tolimieri" w:date="2022-09-26T12:55:00Z"/>
                    <w:del w:id="9092" w:author="Nick.Tolimieri [2]" w:date="2022-09-27T11:46:00Z"/>
                    <w:rFonts w:ascii="Calibri" w:hAnsi="Calibri" w:cs="Calibri"/>
                    <w:color w:val="000000"/>
                    <w:sz w:val="22"/>
                    <w:szCs w:val="22"/>
                  </w:rPr>
                </w:rPrChange>
              </w:rPr>
              <w:pPrChange w:id="9093" w:author="Nick.Tolimieri" w:date="2022-09-26T12:55:00Z">
                <w:pPr>
                  <w:jc w:val="right"/>
                </w:pPr>
              </w:pPrChange>
            </w:pPr>
            <w:ins w:id="9094" w:author="Nick.Tolimieri" w:date="2022-09-26T12:55:00Z">
              <w:del w:id="9095" w:author="Nick.Tolimieri [2]" w:date="2022-09-27T11:46:00Z">
                <w:r w:rsidRPr="007654F7" w:rsidDel="00B41F3D">
                  <w:rPr>
                    <w:rFonts w:asciiTheme="minorHAnsi" w:eastAsiaTheme="minorHAnsi" w:hAnsiTheme="minorHAnsi" w:cstheme="minorBidi"/>
                    <w:sz w:val="22"/>
                    <w:szCs w:val="22"/>
                    <w:rPrChange w:id="9096" w:author="Nick.Tolimieri" w:date="2022-09-26T12:55:00Z">
                      <w:rPr>
                        <w:rFonts w:ascii="Calibri" w:hAnsi="Calibri" w:cs="Calibri"/>
                        <w:color w:val="000000"/>
                        <w:sz w:val="22"/>
                        <w:szCs w:val="22"/>
                      </w:rPr>
                    </w:rPrChange>
                  </w:rPr>
                  <w:delText>0</w:delText>
                </w:r>
              </w:del>
            </w:ins>
          </w:p>
        </w:tc>
        <w:tc>
          <w:tcPr>
            <w:tcW w:w="960" w:type="dxa"/>
            <w:noWrap/>
            <w:hideMark/>
            <w:tcPrChange w:id="90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098" w:author="Nick.Tolimieri" w:date="2022-09-26T12:55:00Z"/>
                <w:del w:id="9099" w:author="Nick.Tolimieri [2]" w:date="2022-09-27T11:46:00Z"/>
                <w:rFonts w:asciiTheme="minorHAnsi" w:eastAsiaTheme="minorHAnsi" w:hAnsiTheme="minorHAnsi" w:cstheme="minorBidi"/>
                <w:sz w:val="22"/>
                <w:szCs w:val="22"/>
                <w:rPrChange w:id="9100" w:author="Nick.Tolimieri" w:date="2022-09-26T12:55:00Z">
                  <w:rPr>
                    <w:ins w:id="9101" w:author="Nick.Tolimieri" w:date="2022-09-26T12:55:00Z"/>
                    <w:del w:id="9102" w:author="Nick.Tolimieri [2]" w:date="2022-09-27T11:46:00Z"/>
                    <w:rFonts w:ascii="Calibri" w:hAnsi="Calibri" w:cs="Calibri"/>
                    <w:color w:val="000000"/>
                    <w:sz w:val="22"/>
                    <w:szCs w:val="22"/>
                  </w:rPr>
                </w:rPrChange>
              </w:rPr>
              <w:pPrChange w:id="9103" w:author="Nick.Tolimieri" w:date="2022-09-26T12:55:00Z">
                <w:pPr>
                  <w:jc w:val="right"/>
                </w:pPr>
              </w:pPrChange>
            </w:pPr>
            <w:ins w:id="9104" w:author="Nick.Tolimieri" w:date="2022-09-26T12:55:00Z">
              <w:del w:id="9105" w:author="Nick.Tolimieri [2]" w:date="2022-09-27T11:46:00Z">
                <w:r w:rsidRPr="007654F7" w:rsidDel="00B41F3D">
                  <w:rPr>
                    <w:rFonts w:asciiTheme="minorHAnsi" w:eastAsiaTheme="minorHAnsi" w:hAnsiTheme="minorHAnsi" w:cstheme="minorBidi"/>
                    <w:sz w:val="22"/>
                    <w:szCs w:val="22"/>
                    <w:rPrChange w:id="9106" w:author="Nick.Tolimieri" w:date="2022-09-26T12:55:00Z">
                      <w:rPr>
                        <w:rFonts w:ascii="Calibri" w:hAnsi="Calibri" w:cs="Calibri"/>
                        <w:color w:val="000000"/>
                        <w:sz w:val="22"/>
                        <w:szCs w:val="22"/>
                      </w:rPr>
                    </w:rPrChange>
                  </w:rPr>
                  <w:delText>0</w:delText>
                </w:r>
              </w:del>
            </w:ins>
          </w:p>
        </w:tc>
        <w:tc>
          <w:tcPr>
            <w:tcW w:w="960" w:type="dxa"/>
            <w:noWrap/>
            <w:hideMark/>
            <w:tcPrChange w:id="91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08" w:author="Nick.Tolimieri" w:date="2022-09-26T12:55:00Z"/>
                <w:del w:id="9109" w:author="Nick.Tolimieri [2]" w:date="2022-09-27T11:46:00Z"/>
                <w:rFonts w:asciiTheme="minorHAnsi" w:eastAsiaTheme="minorHAnsi" w:hAnsiTheme="minorHAnsi" w:cstheme="minorBidi"/>
                <w:sz w:val="22"/>
                <w:szCs w:val="22"/>
                <w:rPrChange w:id="9110" w:author="Nick.Tolimieri" w:date="2022-09-26T12:55:00Z">
                  <w:rPr>
                    <w:ins w:id="9111" w:author="Nick.Tolimieri" w:date="2022-09-26T12:55:00Z"/>
                    <w:del w:id="9112" w:author="Nick.Tolimieri [2]" w:date="2022-09-27T11:46:00Z"/>
                    <w:rFonts w:ascii="Calibri" w:hAnsi="Calibri" w:cs="Calibri"/>
                    <w:color w:val="000000"/>
                    <w:sz w:val="22"/>
                    <w:szCs w:val="22"/>
                  </w:rPr>
                </w:rPrChange>
              </w:rPr>
              <w:pPrChange w:id="9113" w:author="Nick.Tolimieri" w:date="2022-09-26T12:55:00Z">
                <w:pPr/>
              </w:pPrChange>
            </w:pPr>
            <w:ins w:id="9114" w:author="Nick.Tolimieri" w:date="2022-09-26T12:55:00Z">
              <w:del w:id="9115" w:author="Nick.Tolimieri [2]" w:date="2022-09-27T11:46:00Z">
                <w:r w:rsidRPr="007654F7" w:rsidDel="00B41F3D">
                  <w:rPr>
                    <w:rFonts w:asciiTheme="minorHAnsi" w:eastAsiaTheme="minorHAnsi" w:hAnsiTheme="minorHAnsi" w:cstheme="minorBidi"/>
                    <w:sz w:val="22"/>
                    <w:szCs w:val="22"/>
                    <w:rPrChange w:id="9116" w:author="Nick.Tolimieri" w:date="2022-09-26T12:55:00Z">
                      <w:rPr>
                        <w:rFonts w:ascii="Calibri" w:hAnsi="Calibri" w:cs="Calibri"/>
                        <w:color w:val="000000"/>
                        <w:sz w:val="22"/>
                        <w:szCs w:val="22"/>
                      </w:rPr>
                    </w:rPrChange>
                  </w:rPr>
                  <w:delText>NA</w:delText>
                </w:r>
              </w:del>
            </w:ins>
          </w:p>
        </w:tc>
        <w:tc>
          <w:tcPr>
            <w:tcW w:w="960" w:type="dxa"/>
            <w:noWrap/>
            <w:hideMark/>
            <w:tcPrChange w:id="91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18" w:author="Nick.Tolimieri" w:date="2022-09-26T12:55:00Z"/>
                <w:del w:id="9119" w:author="Nick.Tolimieri [2]" w:date="2022-09-27T11:46:00Z"/>
                <w:rFonts w:asciiTheme="minorHAnsi" w:eastAsiaTheme="minorHAnsi" w:hAnsiTheme="minorHAnsi" w:cstheme="minorBidi"/>
                <w:sz w:val="22"/>
                <w:szCs w:val="22"/>
                <w:rPrChange w:id="9120" w:author="Nick.Tolimieri" w:date="2022-09-26T12:55:00Z">
                  <w:rPr>
                    <w:ins w:id="9121" w:author="Nick.Tolimieri" w:date="2022-09-26T12:55:00Z"/>
                    <w:del w:id="9122" w:author="Nick.Tolimieri [2]" w:date="2022-09-27T11:46:00Z"/>
                    <w:rFonts w:ascii="Calibri" w:hAnsi="Calibri" w:cs="Calibri"/>
                    <w:color w:val="000000"/>
                    <w:sz w:val="22"/>
                    <w:szCs w:val="22"/>
                  </w:rPr>
                </w:rPrChange>
              </w:rPr>
              <w:pPrChange w:id="9123" w:author="Nick.Tolimieri" w:date="2022-09-26T12:55:00Z">
                <w:pPr/>
              </w:pPrChange>
            </w:pPr>
            <w:ins w:id="9124" w:author="Nick.Tolimieri" w:date="2022-09-26T12:55:00Z">
              <w:del w:id="9125" w:author="Nick.Tolimieri [2]" w:date="2022-09-27T11:46:00Z">
                <w:r w:rsidRPr="007654F7" w:rsidDel="00B41F3D">
                  <w:rPr>
                    <w:rFonts w:asciiTheme="minorHAnsi" w:eastAsiaTheme="minorHAnsi" w:hAnsiTheme="minorHAnsi" w:cstheme="minorBidi"/>
                    <w:sz w:val="22"/>
                    <w:szCs w:val="22"/>
                    <w:rPrChange w:id="9126" w:author="Nick.Tolimieri" w:date="2022-09-26T12:55:00Z">
                      <w:rPr>
                        <w:rFonts w:ascii="Calibri" w:hAnsi="Calibri" w:cs="Calibri"/>
                        <w:color w:val="000000"/>
                        <w:sz w:val="22"/>
                        <w:szCs w:val="22"/>
                      </w:rPr>
                    </w:rPrChange>
                  </w:rPr>
                  <w:delText>NA</w:delText>
                </w:r>
              </w:del>
            </w:ins>
          </w:p>
        </w:tc>
        <w:tc>
          <w:tcPr>
            <w:tcW w:w="960" w:type="dxa"/>
            <w:noWrap/>
            <w:hideMark/>
            <w:tcPrChange w:id="91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28" w:author="Nick.Tolimieri" w:date="2022-09-26T12:55:00Z"/>
                <w:del w:id="9129" w:author="Nick.Tolimieri [2]" w:date="2022-09-27T11:46:00Z"/>
                <w:rFonts w:asciiTheme="minorHAnsi" w:eastAsiaTheme="minorHAnsi" w:hAnsiTheme="minorHAnsi" w:cstheme="minorBidi"/>
                <w:sz w:val="22"/>
                <w:szCs w:val="22"/>
                <w:rPrChange w:id="9130" w:author="Nick.Tolimieri" w:date="2022-09-26T12:55:00Z">
                  <w:rPr>
                    <w:ins w:id="9131" w:author="Nick.Tolimieri" w:date="2022-09-26T12:55:00Z"/>
                    <w:del w:id="9132" w:author="Nick.Tolimieri [2]" w:date="2022-09-27T11:46:00Z"/>
                    <w:rFonts w:ascii="Calibri" w:hAnsi="Calibri" w:cs="Calibri"/>
                    <w:color w:val="000000"/>
                    <w:sz w:val="22"/>
                    <w:szCs w:val="22"/>
                  </w:rPr>
                </w:rPrChange>
              </w:rPr>
              <w:pPrChange w:id="9133" w:author="Nick.Tolimieri" w:date="2022-09-26T12:55:00Z">
                <w:pPr/>
              </w:pPrChange>
            </w:pPr>
            <w:ins w:id="9134" w:author="Nick.Tolimieri" w:date="2022-09-26T12:55:00Z">
              <w:del w:id="9135" w:author="Nick.Tolimieri [2]" w:date="2022-09-27T11:46:00Z">
                <w:r w:rsidRPr="007654F7" w:rsidDel="00B41F3D">
                  <w:rPr>
                    <w:rFonts w:asciiTheme="minorHAnsi" w:eastAsiaTheme="minorHAnsi" w:hAnsiTheme="minorHAnsi" w:cstheme="minorBidi"/>
                    <w:sz w:val="22"/>
                    <w:szCs w:val="22"/>
                    <w:rPrChange w:id="9136" w:author="Nick.Tolimieri" w:date="2022-09-26T12:55:00Z">
                      <w:rPr>
                        <w:rFonts w:ascii="Calibri" w:hAnsi="Calibri" w:cs="Calibri"/>
                        <w:color w:val="000000"/>
                        <w:sz w:val="22"/>
                        <w:szCs w:val="22"/>
                      </w:rPr>
                    </w:rPrChange>
                  </w:rPr>
                  <w:delText>NA</w:delText>
                </w:r>
              </w:del>
            </w:ins>
          </w:p>
        </w:tc>
        <w:tc>
          <w:tcPr>
            <w:tcW w:w="960" w:type="dxa"/>
            <w:noWrap/>
            <w:hideMark/>
            <w:tcPrChange w:id="91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38" w:author="Nick.Tolimieri" w:date="2022-09-26T12:55:00Z"/>
                <w:del w:id="9139" w:author="Nick.Tolimieri [2]" w:date="2022-09-27T11:46:00Z"/>
                <w:rFonts w:asciiTheme="minorHAnsi" w:eastAsiaTheme="minorHAnsi" w:hAnsiTheme="minorHAnsi" w:cstheme="minorBidi"/>
                <w:sz w:val="22"/>
                <w:szCs w:val="22"/>
                <w:rPrChange w:id="9140" w:author="Nick.Tolimieri" w:date="2022-09-26T12:55:00Z">
                  <w:rPr>
                    <w:ins w:id="9141" w:author="Nick.Tolimieri" w:date="2022-09-26T12:55:00Z"/>
                    <w:del w:id="9142" w:author="Nick.Tolimieri [2]" w:date="2022-09-27T11:46:00Z"/>
                    <w:rFonts w:ascii="Calibri" w:hAnsi="Calibri" w:cs="Calibri"/>
                    <w:color w:val="000000"/>
                    <w:sz w:val="22"/>
                    <w:szCs w:val="22"/>
                  </w:rPr>
                </w:rPrChange>
              </w:rPr>
              <w:pPrChange w:id="9143" w:author="Nick.Tolimieri" w:date="2022-09-26T12:55:00Z">
                <w:pPr/>
              </w:pPrChange>
            </w:pPr>
            <w:ins w:id="9144" w:author="Nick.Tolimieri" w:date="2022-09-26T12:55:00Z">
              <w:del w:id="9145" w:author="Nick.Tolimieri [2]" w:date="2022-09-27T11:46:00Z">
                <w:r w:rsidRPr="007654F7" w:rsidDel="00B41F3D">
                  <w:rPr>
                    <w:rFonts w:asciiTheme="minorHAnsi" w:eastAsiaTheme="minorHAnsi" w:hAnsiTheme="minorHAnsi" w:cstheme="minorBidi"/>
                    <w:sz w:val="22"/>
                    <w:szCs w:val="22"/>
                    <w:rPrChange w:id="9146"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9147" w:author="Nick.Tolimieri" w:date="2022-09-26T12:55:00Z"/>
          <w:del w:id="9148" w:author="Nick.Tolimieri [2]" w:date="2022-09-27T11:46:00Z"/>
          <w:trPrChange w:id="9149" w:author="Nick.Tolimieri" w:date="2022-09-26T12:55:00Z">
            <w:trPr>
              <w:divId w:val="1027564193"/>
              <w:trHeight w:val="300"/>
            </w:trPr>
          </w:trPrChange>
        </w:trPr>
        <w:tc>
          <w:tcPr>
            <w:tcW w:w="960" w:type="dxa"/>
            <w:noWrap/>
            <w:hideMark/>
            <w:tcPrChange w:id="91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51" w:author="Nick.Tolimieri" w:date="2022-09-26T12:55:00Z"/>
                <w:del w:id="9152" w:author="Nick.Tolimieri [2]" w:date="2022-09-27T11:46:00Z"/>
                <w:rFonts w:asciiTheme="minorHAnsi" w:eastAsiaTheme="minorHAnsi" w:hAnsiTheme="minorHAnsi" w:cstheme="minorBidi"/>
                <w:sz w:val="22"/>
                <w:szCs w:val="22"/>
                <w:rPrChange w:id="9153" w:author="Nick.Tolimieri" w:date="2022-09-26T12:55:00Z">
                  <w:rPr>
                    <w:ins w:id="9154" w:author="Nick.Tolimieri" w:date="2022-09-26T12:55:00Z"/>
                    <w:del w:id="9155" w:author="Nick.Tolimieri [2]" w:date="2022-09-27T11:46:00Z"/>
                    <w:rFonts w:ascii="Calibri" w:hAnsi="Calibri" w:cs="Calibri"/>
                    <w:color w:val="000000"/>
                    <w:sz w:val="22"/>
                    <w:szCs w:val="22"/>
                  </w:rPr>
                </w:rPrChange>
              </w:rPr>
              <w:pPrChange w:id="9156" w:author="Nick.Tolimieri" w:date="2022-09-26T12:55:00Z">
                <w:pPr/>
              </w:pPrChange>
            </w:pPr>
            <w:ins w:id="9157" w:author="Nick.Tolimieri" w:date="2022-09-26T12:55:00Z">
              <w:del w:id="9158" w:author="Nick.Tolimieri [2]" w:date="2022-09-27T11:46:00Z">
                <w:r w:rsidRPr="007654F7" w:rsidDel="00B41F3D">
                  <w:rPr>
                    <w:rFonts w:asciiTheme="minorHAnsi" w:eastAsiaTheme="minorHAnsi" w:hAnsiTheme="minorHAnsi" w:cstheme="minorBidi"/>
                    <w:sz w:val="22"/>
                    <w:szCs w:val="22"/>
                    <w:rPrChange w:id="9159"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1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61" w:author="Nick.Tolimieri" w:date="2022-09-26T12:55:00Z"/>
                <w:del w:id="9162" w:author="Nick.Tolimieri [2]" w:date="2022-09-27T11:46:00Z"/>
                <w:rFonts w:asciiTheme="minorHAnsi" w:eastAsiaTheme="minorHAnsi" w:hAnsiTheme="minorHAnsi" w:cstheme="minorBidi"/>
                <w:sz w:val="22"/>
                <w:szCs w:val="22"/>
                <w:rPrChange w:id="9163" w:author="Nick.Tolimieri" w:date="2022-09-26T12:55:00Z">
                  <w:rPr>
                    <w:ins w:id="9164" w:author="Nick.Tolimieri" w:date="2022-09-26T12:55:00Z"/>
                    <w:del w:id="9165" w:author="Nick.Tolimieri [2]" w:date="2022-09-27T11:46:00Z"/>
                    <w:rFonts w:ascii="Calibri" w:hAnsi="Calibri" w:cs="Calibri"/>
                    <w:color w:val="000000"/>
                    <w:sz w:val="22"/>
                    <w:szCs w:val="22"/>
                  </w:rPr>
                </w:rPrChange>
              </w:rPr>
              <w:pPrChange w:id="9166" w:author="Nick.Tolimieri" w:date="2022-09-26T12:55:00Z">
                <w:pPr>
                  <w:jc w:val="right"/>
                </w:pPr>
              </w:pPrChange>
            </w:pPr>
            <w:ins w:id="9167" w:author="Nick.Tolimieri" w:date="2022-09-26T12:55:00Z">
              <w:del w:id="9168" w:author="Nick.Tolimieri [2]" w:date="2022-09-27T11:46:00Z">
                <w:r w:rsidRPr="007654F7" w:rsidDel="00B41F3D">
                  <w:rPr>
                    <w:rFonts w:asciiTheme="minorHAnsi" w:eastAsiaTheme="minorHAnsi" w:hAnsiTheme="minorHAnsi" w:cstheme="minorBidi"/>
                    <w:sz w:val="22"/>
                    <w:szCs w:val="22"/>
                    <w:rPrChange w:id="9169" w:author="Nick.Tolimieri" w:date="2022-09-26T12:55:00Z">
                      <w:rPr>
                        <w:rFonts w:ascii="Calibri" w:hAnsi="Calibri" w:cs="Calibri"/>
                        <w:color w:val="000000"/>
                        <w:sz w:val="22"/>
                        <w:szCs w:val="22"/>
                      </w:rPr>
                    </w:rPrChange>
                  </w:rPr>
                  <w:delText>2002</w:delText>
                </w:r>
              </w:del>
            </w:ins>
          </w:p>
        </w:tc>
        <w:tc>
          <w:tcPr>
            <w:tcW w:w="960" w:type="dxa"/>
            <w:noWrap/>
            <w:hideMark/>
            <w:tcPrChange w:id="91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71" w:author="Nick.Tolimieri" w:date="2022-09-26T12:55:00Z"/>
                <w:del w:id="9172" w:author="Nick.Tolimieri [2]" w:date="2022-09-27T11:46:00Z"/>
                <w:rFonts w:asciiTheme="minorHAnsi" w:eastAsiaTheme="minorHAnsi" w:hAnsiTheme="minorHAnsi" w:cstheme="minorBidi"/>
                <w:sz w:val="22"/>
                <w:szCs w:val="22"/>
                <w:rPrChange w:id="9173" w:author="Nick.Tolimieri" w:date="2022-09-26T12:55:00Z">
                  <w:rPr>
                    <w:ins w:id="9174" w:author="Nick.Tolimieri" w:date="2022-09-26T12:55:00Z"/>
                    <w:del w:id="9175" w:author="Nick.Tolimieri [2]" w:date="2022-09-27T11:46:00Z"/>
                    <w:rFonts w:ascii="Calibri" w:hAnsi="Calibri" w:cs="Calibri"/>
                    <w:color w:val="000000"/>
                    <w:sz w:val="22"/>
                    <w:szCs w:val="22"/>
                  </w:rPr>
                </w:rPrChange>
              </w:rPr>
              <w:pPrChange w:id="9176" w:author="Nick.Tolimieri" w:date="2022-09-26T12:55:00Z">
                <w:pPr>
                  <w:jc w:val="right"/>
                </w:pPr>
              </w:pPrChange>
            </w:pPr>
            <w:ins w:id="9177" w:author="Nick.Tolimieri" w:date="2022-09-26T12:55:00Z">
              <w:del w:id="9178" w:author="Nick.Tolimieri [2]" w:date="2022-09-27T11:46:00Z">
                <w:r w:rsidRPr="007654F7" w:rsidDel="00B41F3D">
                  <w:rPr>
                    <w:rFonts w:asciiTheme="minorHAnsi" w:eastAsiaTheme="minorHAnsi" w:hAnsiTheme="minorHAnsi" w:cstheme="minorBidi"/>
                    <w:sz w:val="22"/>
                    <w:szCs w:val="22"/>
                    <w:rPrChange w:id="9179" w:author="Nick.Tolimieri" w:date="2022-09-26T12:55:00Z">
                      <w:rPr>
                        <w:rFonts w:ascii="Calibri" w:hAnsi="Calibri" w:cs="Calibri"/>
                        <w:color w:val="000000"/>
                        <w:sz w:val="22"/>
                        <w:szCs w:val="22"/>
                      </w:rPr>
                    </w:rPrChange>
                  </w:rPr>
                  <w:delText>0</w:delText>
                </w:r>
              </w:del>
            </w:ins>
          </w:p>
        </w:tc>
        <w:tc>
          <w:tcPr>
            <w:tcW w:w="960" w:type="dxa"/>
            <w:noWrap/>
            <w:hideMark/>
            <w:tcPrChange w:id="91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81" w:author="Nick.Tolimieri" w:date="2022-09-26T12:55:00Z"/>
                <w:del w:id="9182" w:author="Nick.Tolimieri [2]" w:date="2022-09-27T11:46:00Z"/>
                <w:rFonts w:asciiTheme="minorHAnsi" w:eastAsiaTheme="minorHAnsi" w:hAnsiTheme="minorHAnsi" w:cstheme="minorBidi"/>
                <w:sz w:val="22"/>
                <w:szCs w:val="22"/>
                <w:rPrChange w:id="9183" w:author="Nick.Tolimieri" w:date="2022-09-26T12:55:00Z">
                  <w:rPr>
                    <w:ins w:id="9184" w:author="Nick.Tolimieri" w:date="2022-09-26T12:55:00Z"/>
                    <w:del w:id="9185" w:author="Nick.Tolimieri [2]" w:date="2022-09-27T11:46:00Z"/>
                    <w:rFonts w:ascii="Calibri" w:hAnsi="Calibri" w:cs="Calibri"/>
                    <w:color w:val="000000"/>
                    <w:sz w:val="22"/>
                    <w:szCs w:val="22"/>
                  </w:rPr>
                </w:rPrChange>
              </w:rPr>
              <w:pPrChange w:id="9186" w:author="Nick.Tolimieri" w:date="2022-09-26T12:55:00Z">
                <w:pPr>
                  <w:jc w:val="right"/>
                </w:pPr>
              </w:pPrChange>
            </w:pPr>
            <w:ins w:id="9187" w:author="Nick.Tolimieri" w:date="2022-09-26T12:55:00Z">
              <w:del w:id="9188" w:author="Nick.Tolimieri [2]" w:date="2022-09-27T11:46:00Z">
                <w:r w:rsidRPr="007654F7" w:rsidDel="00B41F3D">
                  <w:rPr>
                    <w:rFonts w:asciiTheme="minorHAnsi" w:eastAsiaTheme="minorHAnsi" w:hAnsiTheme="minorHAnsi" w:cstheme="minorBidi"/>
                    <w:sz w:val="22"/>
                    <w:szCs w:val="22"/>
                    <w:rPrChange w:id="9189" w:author="Nick.Tolimieri" w:date="2022-09-26T12:55:00Z">
                      <w:rPr>
                        <w:rFonts w:ascii="Calibri" w:hAnsi="Calibri" w:cs="Calibri"/>
                        <w:color w:val="000000"/>
                        <w:sz w:val="22"/>
                        <w:szCs w:val="22"/>
                      </w:rPr>
                    </w:rPrChange>
                  </w:rPr>
                  <w:delText>12</w:delText>
                </w:r>
              </w:del>
            </w:ins>
          </w:p>
        </w:tc>
        <w:tc>
          <w:tcPr>
            <w:tcW w:w="960" w:type="dxa"/>
            <w:noWrap/>
            <w:hideMark/>
            <w:tcPrChange w:id="91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191" w:author="Nick.Tolimieri" w:date="2022-09-26T12:55:00Z"/>
                <w:del w:id="9192" w:author="Nick.Tolimieri [2]" w:date="2022-09-27T11:46:00Z"/>
                <w:rFonts w:asciiTheme="minorHAnsi" w:eastAsiaTheme="minorHAnsi" w:hAnsiTheme="minorHAnsi" w:cstheme="minorBidi"/>
                <w:sz w:val="22"/>
                <w:szCs w:val="22"/>
                <w:rPrChange w:id="9193" w:author="Nick.Tolimieri" w:date="2022-09-26T12:55:00Z">
                  <w:rPr>
                    <w:ins w:id="9194" w:author="Nick.Tolimieri" w:date="2022-09-26T12:55:00Z"/>
                    <w:del w:id="9195" w:author="Nick.Tolimieri [2]" w:date="2022-09-27T11:46:00Z"/>
                    <w:rFonts w:ascii="Calibri" w:hAnsi="Calibri" w:cs="Calibri"/>
                    <w:color w:val="000000"/>
                    <w:sz w:val="22"/>
                    <w:szCs w:val="22"/>
                  </w:rPr>
                </w:rPrChange>
              </w:rPr>
              <w:pPrChange w:id="9196" w:author="Nick.Tolimieri" w:date="2022-09-26T12:55:00Z">
                <w:pPr>
                  <w:jc w:val="right"/>
                </w:pPr>
              </w:pPrChange>
            </w:pPr>
            <w:ins w:id="9197" w:author="Nick.Tolimieri" w:date="2022-09-26T12:55:00Z">
              <w:del w:id="9198" w:author="Nick.Tolimieri [2]" w:date="2022-09-27T11:46:00Z">
                <w:r w:rsidRPr="007654F7" w:rsidDel="00B41F3D">
                  <w:rPr>
                    <w:rFonts w:asciiTheme="minorHAnsi" w:eastAsiaTheme="minorHAnsi" w:hAnsiTheme="minorHAnsi" w:cstheme="minorBidi"/>
                    <w:sz w:val="22"/>
                    <w:szCs w:val="22"/>
                    <w:rPrChange w:id="9199" w:author="Nick.Tolimieri" w:date="2022-09-26T12:55:00Z">
                      <w:rPr>
                        <w:rFonts w:ascii="Calibri" w:hAnsi="Calibri" w:cs="Calibri"/>
                        <w:color w:val="000000"/>
                        <w:sz w:val="22"/>
                        <w:szCs w:val="22"/>
                      </w:rPr>
                    </w:rPrChange>
                  </w:rPr>
                  <w:delText>1</w:delText>
                </w:r>
              </w:del>
            </w:ins>
          </w:p>
        </w:tc>
        <w:tc>
          <w:tcPr>
            <w:tcW w:w="960" w:type="dxa"/>
            <w:noWrap/>
            <w:hideMark/>
            <w:tcPrChange w:id="92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01" w:author="Nick.Tolimieri" w:date="2022-09-26T12:55:00Z"/>
                <w:del w:id="9202" w:author="Nick.Tolimieri [2]" w:date="2022-09-27T11:46:00Z"/>
                <w:rFonts w:asciiTheme="minorHAnsi" w:eastAsiaTheme="minorHAnsi" w:hAnsiTheme="minorHAnsi" w:cstheme="minorBidi"/>
                <w:sz w:val="22"/>
                <w:szCs w:val="22"/>
                <w:rPrChange w:id="9203" w:author="Nick.Tolimieri" w:date="2022-09-26T12:55:00Z">
                  <w:rPr>
                    <w:ins w:id="9204" w:author="Nick.Tolimieri" w:date="2022-09-26T12:55:00Z"/>
                    <w:del w:id="9205" w:author="Nick.Tolimieri [2]" w:date="2022-09-27T11:46:00Z"/>
                    <w:rFonts w:ascii="Calibri" w:hAnsi="Calibri" w:cs="Calibri"/>
                    <w:color w:val="000000"/>
                    <w:sz w:val="22"/>
                    <w:szCs w:val="22"/>
                  </w:rPr>
                </w:rPrChange>
              </w:rPr>
              <w:pPrChange w:id="9206" w:author="Nick.Tolimieri" w:date="2022-09-26T12:55:00Z">
                <w:pPr>
                  <w:jc w:val="right"/>
                </w:pPr>
              </w:pPrChange>
            </w:pPr>
            <w:ins w:id="9207" w:author="Nick.Tolimieri" w:date="2022-09-26T12:55:00Z">
              <w:del w:id="9208" w:author="Nick.Tolimieri [2]" w:date="2022-09-27T11:46:00Z">
                <w:r w:rsidRPr="007654F7" w:rsidDel="00B41F3D">
                  <w:rPr>
                    <w:rFonts w:asciiTheme="minorHAnsi" w:eastAsiaTheme="minorHAnsi" w:hAnsiTheme="minorHAnsi" w:cstheme="minorBidi"/>
                    <w:sz w:val="22"/>
                    <w:szCs w:val="22"/>
                    <w:rPrChange w:id="9209" w:author="Nick.Tolimieri" w:date="2022-09-26T12:55:00Z">
                      <w:rPr>
                        <w:rFonts w:ascii="Calibri" w:hAnsi="Calibri" w:cs="Calibri"/>
                        <w:color w:val="000000"/>
                        <w:sz w:val="22"/>
                        <w:szCs w:val="22"/>
                      </w:rPr>
                    </w:rPrChange>
                  </w:rPr>
                  <w:delText>13</w:delText>
                </w:r>
              </w:del>
            </w:ins>
          </w:p>
        </w:tc>
        <w:tc>
          <w:tcPr>
            <w:tcW w:w="960" w:type="dxa"/>
            <w:noWrap/>
            <w:hideMark/>
            <w:tcPrChange w:id="92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11" w:author="Nick.Tolimieri" w:date="2022-09-26T12:55:00Z"/>
                <w:del w:id="9212" w:author="Nick.Tolimieri [2]" w:date="2022-09-27T11:46:00Z"/>
                <w:rFonts w:asciiTheme="minorHAnsi" w:eastAsiaTheme="minorHAnsi" w:hAnsiTheme="minorHAnsi" w:cstheme="minorBidi"/>
                <w:sz w:val="22"/>
                <w:szCs w:val="22"/>
                <w:rPrChange w:id="9213" w:author="Nick.Tolimieri" w:date="2022-09-26T12:55:00Z">
                  <w:rPr>
                    <w:ins w:id="9214" w:author="Nick.Tolimieri" w:date="2022-09-26T12:55:00Z"/>
                    <w:del w:id="9215" w:author="Nick.Tolimieri [2]" w:date="2022-09-27T11:46:00Z"/>
                    <w:rFonts w:ascii="Calibri" w:hAnsi="Calibri" w:cs="Calibri"/>
                    <w:color w:val="000000"/>
                    <w:sz w:val="22"/>
                    <w:szCs w:val="22"/>
                  </w:rPr>
                </w:rPrChange>
              </w:rPr>
              <w:pPrChange w:id="9216" w:author="Nick.Tolimieri" w:date="2022-09-26T12:55:00Z">
                <w:pPr>
                  <w:jc w:val="right"/>
                </w:pPr>
              </w:pPrChange>
            </w:pPr>
            <w:ins w:id="9217" w:author="Nick.Tolimieri" w:date="2022-09-26T12:55:00Z">
              <w:del w:id="9218" w:author="Nick.Tolimieri [2]" w:date="2022-09-27T11:46:00Z">
                <w:r w:rsidRPr="007654F7" w:rsidDel="00B41F3D">
                  <w:rPr>
                    <w:rFonts w:asciiTheme="minorHAnsi" w:eastAsiaTheme="minorHAnsi" w:hAnsiTheme="minorHAnsi" w:cstheme="minorBidi"/>
                    <w:sz w:val="22"/>
                    <w:szCs w:val="22"/>
                    <w:rPrChange w:id="9219" w:author="Nick.Tolimieri" w:date="2022-09-26T12:55:00Z">
                      <w:rPr>
                        <w:rFonts w:ascii="Calibri" w:hAnsi="Calibri" w:cs="Calibri"/>
                        <w:color w:val="000000"/>
                        <w:sz w:val="22"/>
                        <w:szCs w:val="22"/>
                      </w:rPr>
                    </w:rPrChange>
                  </w:rPr>
                  <w:delText>13</w:delText>
                </w:r>
              </w:del>
            </w:ins>
          </w:p>
        </w:tc>
        <w:tc>
          <w:tcPr>
            <w:tcW w:w="960" w:type="dxa"/>
            <w:noWrap/>
            <w:hideMark/>
            <w:tcPrChange w:id="92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21" w:author="Nick.Tolimieri" w:date="2022-09-26T12:55:00Z"/>
                <w:del w:id="9222" w:author="Nick.Tolimieri [2]" w:date="2022-09-27T11:46:00Z"/>
                <w:rFonts w:asciiTheme="minorHAnsi" w:eastAsiaTheme="minorHAnsi" w:hAnsiTheme="minorHAnsi" w:cstheme="minorBidi"/>
                <w:sz w:val="22"/>
                <w:szCs w:val="22"/>
                <w:rPrChange w:id="9223" w:author="Nick.Tolimieri" w:date="2022-09-26T12:55:00Z">
                  <w:rPr>
                    <w:ins w:id="9224" w:author="Nick.Tolimieri" w:date="2022-09-26T12:55:00Z"/>
                    <w:del w:id="9225" w:author="Nick.Tolimieri [2]" w:date="2022-09-27T11:46:00Z"/>
                    <w:rFonts w:ascii="Calibri" w:hAnsi="Calibri" w:cs="Calibri"/>
                    <w:color w:val="000000"/>
                    <w:sz w:val="22"/>
                    <w:szCs w:val="22"/>
                  </w:rPr>
                </w:rPrChange>
              </w:rPr>
              <w:pPrChange w:id="9226" w:author="Nick.Tolimieri" w:date="2022-09-26T12:55:00Z">
                <w:pPr>
                  <w:jc w:val="right"/>
                </w:pPr>
              </w:pPrChange>
            </w:pPr>
            <w:ins w:id="9227" w:author="Nick.Tolimieri" w:date="2022-09-26T12:55:00Z">
              <w:del w:id="9228" w:author="Nick.Tolimieri [2]" w:date="2022-09-27T11:46:00Z">
                <w:r w:rsidRPr="007654F7" w:rsidDel="00B41F3D">
                  <w:rPr>
                    <w:rFonts w:asciiTheme="minorHAnsi" w:eastAsiaTheme="minorHAnsi" w:hAnsiTheme="minorHAnsi" w:cstheme="minorBidi"/>
                    <w:sz w:val="22"/>
                    <w:szCs w:val="22"/>
                    <w:rPrChange w:id="9229" w:author="Nick.Tolimieri" w:date="2022-09-26T12:55:00Z">
                      <w:rPr>
                        <w:rFonts w:ascii="Calibri" w:hAnsi="Calibri" w:cs="Calibri"/>
                        <w:color w:val="000000"/>
                        <w:sz w:val="22"/>
                        <w:szCs w:val="22"/>
                      </w:rPr>
                    </w:rPrChange>
                  </w:rPr>
                  <w:delText>13</w:delText>
                </w:r>
              </w:del>
            </w:ins>
          </w:p>
        </w:tc>
        <w:tc>
          <w:tcPr>
            <w:tcW w:w="960" w:type="dxa"/>
            <w:noWrap/>
            <w:hideMark/>
            <w:tcPrChange w:id="92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31" w:author="Nick.Tolimieri" w:date="2022-09-26T12:55:00Z"/>
                <w:del w:id="9232" w:author="Nick.Tolimieri [2]" w:date="2022-09-27T11:46:00Z"/>
                <w:rFonts w:asciiTheme="minorHAnsi" w:eastAsiaTheme="minorHAnsi" w:hAnsiTheme="minorHAnsi" w:cstheme="minorBidi"/>
                <w:sz w:val="22"/>
                <w:szCs w:val="22"/>
                <w:rPrChange w:id="9233" w:author="Nick.Tolimieri" w:date="2022-09-26T12:55:00Z">
                  <w:rPr>
                    <w:ins w:id="9234" w:author="Nick.Tolimieri" w:date="2022-09-26T12:55:00Z"/>
                    <w:del w:id="9235" w:author="Nick.Tolimieri [2]" w:date="2022-09-27T11:46:00Z"/>
                    <w:rFonts w:ascii="Calibri" w:hAnsi="Calibri" w:cs="Calibri"/>
                    <w:color w:val="000000"/>
                    <w:sz w:val="22"/>
                    <w:szCs w:val="22"/>
                  </w:rPr>
                </w:rPrChange>
              </w:rPr>
              <w:pPrChange w:id="9236" w:author="Nick.Tolimieri" w:date="2022-09-26T12:55:00Z">
                <w:pPr>
                  <w:jc w:val="right"/>
                </w:pPr>
              </w:pPrChange>
            </w:pPr>
            <w:ins w:id="9237" w:author="Nick.Tolimieri" w:date="2022-09-26T12:55:00Z">
              <w:del w:id="9238" w:author="Nick.Tolimieri [2]" w:date="2022-09-27T11:46:00Z">
                <w:r w:rsidRPr="007654F7" w:rsidDel="00B41F3D">
                  <w:rPr>
                    <w:rFonts w:asciiTheme="minorHAnsi" w:eastAsiaTheme="minorHAnsi" w:hAnsiTheme="minorHAnsi" w:cstheme="minorBidi"/>
                    <w:sz w:val="22"/>
                    <w:szCs w:val="22"/>
                    <w:rPrChange w:id="9239" w:author="Nick.Tolimieri" w:date="2022-09-26T12:55:00Z">
                      <w:rPr>
                        <w:rFonts w:ascii="Calibri" w:hAnsi="Calibri" w:cs="Calibri"/>
                        <w:color w:val="000000"/>
                        <w:sz w:val="22"/>
                        <w:szCs w:val="22"/>
                      </w:rPr>
                    </w:rPrChange>
                  </w:rPr>
                  <w:delText>1.55</w:delText>
                </w:r>
              </w:del>
            </w:ins>
          </w:p>
        </w:tc>
        <w:tc>
          <w:tcPr>
            <w:tcW w:w="960" w:type="dxa"/>
            <w:noWrap/>
            <w:hideMark/>
            <w:tcPrChange w:id="92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41" w:author="Nick.Tolimieri" w:date="2022-09-26T12:55:00Z"/>
                <w:del w:id="9242" w:author="Nick.Tolimieri [2]" w:date="2022-09-27T11:46:00Z"/>
                <w:rFonts w:asciiTheme="minorHAnsi" w:eastAsiaTheme="minorHAnsi" w:hAnsiTheme="minorHAnsi" w:cstheme="minorBidi"/>
                <w:sz w:val="22"/>
                <w:szCs w:val="22"/>
                <w:rPrChange w:id="9243" w:author="Nick.Tolimieri" w:date="2022-09-26T12:55:00Z">
                  <w:rPr>
                    <w:ins w:id="9244" w:author="Nick.Tolimieri" w:date="2022-09-26T12:55:00Z"/>
                    <w:del w:id="9245" w:author="Nick.Tolimieri [2]" w:date="2022-09-27T11:46:00Z"/>
                    <w:rFonts w:ascii="Calibri" w:hAnsi="Calibri" w:cs="Calibri"/>
                    <w:color w:val="000000"/>
                    <w:sz w:val="22"/>
                    <w:szCs w:val="22"/>
                  </w:rPr>
                </w:rPrChange>
              </w:rPr>
              <w:pPrChange w:id="9246" w:author="Nick.Tolimieri" w:date="2022-09-26T12:55:00Z">
                <w:pPr>
                  <w:jc w:val="right"/>
                </w:pPr>
              </w:pPrChange>
            </w:pPr>
            <w:ins w:id="9247" w:author="Nick.Tolimieri" w:date="2022-09-26T12:55:00Z">
              <w:del w:id="9248" w:author="Nick.Tolimieri [2]" w:date="2022-09-27T11:46:00Z">
                <w:r w:rsidRPr="007654F7" w:rsidDel="00B41F3D">
                  <w:rPr>
                    <w:rFonts w:asciiTheme="minorHAnsi" w:eastAsiaTheme="minorHAnsi" w:hAnsiTheme="minorHAnsi" w:cstheme="minorBidi"/>
                    <w:sz w:val="22"/>
                    <w:szCs w:val="22"/>
                    <w:rPrChange w:id="9249" w:author="Nick.Tolimieri" w:date="2022-09-26T12:55:00Z">
                      <w:rPr>
                        <w:rFonts w:ascii="Calibri" w:hAnsi="Calibri" w:cs="Calibri"/>
                        <w:color w:val="000000"/>
                        <w:sz w:val="22"/>
                        <w:szCs w:val="22"/>
                      </w:rPr>
                    </w:rPrChange>
                  </w:rPr>
                  <w:delText>0.24</w:delText>
                </w:r>
              </w:del>
            </w:ins>
          </w:p>
        </w:tc>
      </w:tr>
      <w:tr w:rsidR="007654F7" w:rsidRPr="007654F7" w:rsidDel="00B41F3D" w:rsidTr="007654F7">
        <w:trPr>
          <w:divId w:val="1027564193"/>
          <w:trHeight w:val="300"/>
          <w:ins w:id="9250" w:author="Nick.Tolimieri" w:date="2022-09-26T12:55:00Z"/>
          <w:del w:id="9251" w:author="Nick.Tolimieri [2]" w:date="2022-09-27T11:46:00Z"/>
          <w:trPrChange w:id="9252" w:author="Nick.Tolimieri" w:date="2022-09-26T12:55:00Z">
            <w:trPr>
              <w:divId w:val="1027564193"/>
              <w:trHeight w:val="300"/>
            </w:trPr>
          </w:trPrChange>
        </w:trPr>
        <w:tc>
          <w:tcPr>
            <w:tcW w:w="960" w:type="dxa"/>
            <w:noWrap/>
            <w:hideMark/>
            <w:tcPrChange w:id="92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54" w:author="Nick.Tolimieri" w:date="2022-09-26T12:55:00Z"/>
                <w:del w:id="9255" w:author="Nick.Tolimieri [2]" w:date="2022-09-27T11:46:00Z"/>
                <w:rFonts w:asciiTheme="minorHAnsi" w:eastAsiaTheme="minorHAnsi" w:hAnsiTheme="minorHAnsi" w:cstheme="minorBidi"/>
                <w:sz w:val="22"/>
                <w:szCs w:val="22"/>
                <w:rPrChange w:id="9256" w:author="Nick.Tolimieri" w:date="2022-09-26T12:55:00Z">
                  <w:rPr>
                    <w:ins w:id="9257" w:author="Nick.Tolimieri" w:date="2022-09-26T12:55:00Z"/>
                    <w:del w:id="9258" w:author="Nick.Tolimieri [2]" w:date="2022-09-27T11:46:00Z"/>
                    <w:rFonts w:ascii="Calibri" w:hAnsi="Calibri" w:cs="Calibri"/>
                    <w:color w:val="000000"/>
                    <w:sz w:val="22"/>
                    <w:szCs w:val="22"/>
                  </w:rPr>
                </w:rPrChange>
              </w:rPr>
              <w:pPrChange w:id="9259" w:author="Nick.Tolimieri" w:date="2022-09-26T12:55:00Z">
                <w:pPr/>
              </w:pPrChange>
            </w:pPr>
            <w:ins w:id="9260" w:author="Nick.Tolimieri" w:date="2022-09-26T12:55:00Z">
              <w:del w:id="9261" w:author="Nick.Tolimieri [2]" w:date="2022-09-27T11:46:00Z">
                <w:r w:rsidRPr="007654F7" w:rsidDel="00B41F3D">
                  <w:rPr>
                    <w:rFonts w:asciiTheme="minorHAnsi" w:eastAsiaTheme="minorHAnsi" w:hAnsiTheme="minorHAnsi" w:cstheme="minorBidi"/>
                    <w:sz w:val="22"/>
                    <w:szCs w:val="22"/>
                    <w:rPrChange w:id="9262"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2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64" w:author="Nick.Tolimieri" w:date="2022-09-26T12:55:00Z"/>
                <w:del w:id="9265" w:author="Nick.Tolimieri [2]" w:date="2022-09-27T11:46:00Z"/>
                <w:rFonts w:asciiTheme="minorHAnsi" w:eastAsiaTheme="minorHAnsi" w:hAnsiTheme="minorHAnsi" w:cstheme="minorBidi"/>
                <w:sz w:val="22"/>
                <w:szCs w:val="22"/>
                <w:rPrChange w:id="9266" w:author="Nick.Tolimieri" w:date="2022-09-26T12:55:00Z">
                  <w:rPr>
                    <w:ins w:id="9267" w:author="Nick.Tolimieri" w:date="2022-09-26T12:55:00Z"/>
                    <w:del w:id="9268" w:author="Nick.Tolimieri [2]" w:date="2022-09-27T11:46:00Z"/>
                    <w:rFonts w:ascii="Calibri" w:hAnsi="Calibri" w:cs="Calibri"/>
                    <w:color w:val="000000"/>
                    <w:sz w:val="22"/>
                    <w:szCs w:val="22"/>
                  </w:rPr>
                </w:rPrChange>
              </w:rPr>
              <w:pPrChange w:id="9269" w:author="Nick.Tolimieri" w:date="2022-09-26T12:55:00Z">
                <w:pPr>
                  <w:jc w:val="right"/>
                </w:pPr>
              </w:pPrChange>
            </w:pPr>
            <w:ins w:id="9270" w:author="Nick.Tolimieri" w:date="2022-09-26T12:55:00Z">
              <w:del w:id="9271" w:author="Nick.Tolimieri [2]" w:date="2022-09-27T11:46:00Z">
                <w:r w:rsidRPr="007654F7" w:rsidDel="00B41F3D">
                  <w:rPr>
                    <w:rFonts w:asciiTheme="minorHAnsi" w:eastAsiaTheme="minorHAnsi" w:hAnsiTheme="minorHAnsi" w:cstheme="minorBidi"/>
                    <w:sz w:val="22"/>
                    <w:szCs w:val="22"/>
                    <w:rPrChange w:id="9272" w:author="Nick.Tolimieri" w:date="2022-09-26T12:55:00Z">
                      <w:rPr>
                        <w:rFonts w:ascii="Calibri" w:hAnsi="Calibri" w:cs="Calibri"/>
                        <w:color w:val="000000"/>
                        <w:sz w:val="22"/>
                        <w:szCs w:val="22"/>
                      </w:rPr>
                    </w:rPrChange>
                  </w:rPr>
                  <w:delText>2003</w:delText>
                </w:r>
              </w:del>
            </w:ins>
          </w:p>
        </w:tc>
        <w:tc>
          <w:tcPr>
            <w:tcW w:w="960" w:type="dxa"/>
            <w:noWrap/>
            <w:hideMark/>
            <w:tcPrChange w:id="92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74" w:author="Nick.Tolimieri" w:date="2022-09-26T12:55:00Z"/>
                <w:del w:id="9275" w:author="Nick.Tolimieri [2]" w:date="2022-09-27T11:46:00Z"/>
                <w:rFonts w:asciiTheme="minorHAnsi" w:eastAsiaTheme="minorHAnsi" w:hAnsiTheme="minorHAnsi" w:cstheme="minorBidi"/>
                <w:sz w:val="22"/>
                <w:szCs w:val="22"/>
                <w:rPrChange w:id="9276" w:author="Nick.Tolimieri" w:date="2022-09-26T12:55:00Z">
                  <w:rPr>
                    <w:ins w:id="9277" w:author="Nick.Tolimieri" w:date="2022-09-26T12:55:00Z"/>
                    <w:del w:id="9278" w:author="Nick.Tolimieri [2]" w:date="2022-09-27T11:46:00Z"/>
                    <w:rFonts w:ascii="Calibri" w:hAnsi="Calibri" w:cs="Calibri"/>
                    <w:color w:val="000000"/>
                    <w:sz w:val="22"/>
                    <w:szCs w:val="22"/>
                  </w:rPr>
                </w:rPrChange>
              </w:rPr>
              <w:pPrChange w:id="9279" w:author="Nick.Tolimieri" w:date="2022-09-26T12:55:00Z">
                <w:pPr>
                  <w:jc w:val="right"/>
                </w:pPr>
              </w:pPrChange>
            </w:pPr>
            <w:ins w:id="9280" w:author="Nick.Tolimieri" w:date="2022-09-26T12:55:00Z">
              <w:del w:id="9281" w:author="Nick.Tolimieri [2]" w:date="2022-09-27T11:46:00Z">
                <w:r w:rsidRPr="007654F7" w:rsidDel="00B41F3D">
                  <w:rPr>
                    <w:rFonts w:asciiTheme="minorHAnsi" w:eastAsiaTheme="minorHAnsi" w:hAnsiTheme="minorHAnsi" w:cstheme="minorBidi"/>
                    <w:sz w:val="22"/>
                    <w:szCs w:val="22"/>
                    <w:rPrChange w:id="9282" w:author="Nick.Tolimieri" w:date="2022-09-26T12:55:00Z">
                      <w:rPr>
                        <w:rFonts w:ascii="Calibri" w:hAnsi="Calibri" w:cs="Calibri"/>
                        <w:color w:val="000000"/>
                        <w:sz w:val="22"/>
                        <w:szCs w:val="22"/>
                      </w:rPr>
                    </w:rPrChange>
                  </w:rPr>
                  <w:delText>0</w:delText>
                </w:r>
              </w:del>
            </w:ins>
          </w:p>
        </w:tc>
        <w:tc>
          <w:tcPr>
            <w:tcW w:w="960" w:type="dxa"/>
            <w:noWrap/>
            <w:hideMark/>
            <w:tcPrChange w:id="92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84" w:author="Nick.Tolimieri" w:date="2022-09-26T12:55:00Z"/>
                <w:del w:id="9285" w:author="Nick.Tolimieri [2]" w:date="2022-09-27T11:46:00Z"/>
                <w:rFonts w:asciiTheme="minorHAnsi" w:eastAsiaTheme="minorHAnsi" w:hAnsiTheme="minorHAnsi" w:cstheme="minorBidi"/>
                <w:sz w:val="22"/>
                <w:szCs w:val="22"/>
                <w:rPrChange w:id="9286" w:author="Nick.Tolimieri" w:date="2022-09-26T12:55:00Z">
                  <w:rPr>
                    <w:ins w:id="9287" w:author="Nick.Tolimieri" w:date="2022-09-26T12:55:00Z"/>
                    <w:del w:id="9288" w:author="Nick.Tolimieri [2]" w:date="2022-09-27T11:46:00Z"/>
                    <w:rFonts w:ascii="Calibri" w:hAnsi="Calibri" w:cs="Calibri"/>
                    <w:color w:val="000000"/>
                    <w:sz w:val="22"/>
                    <w:szCs w:val="22"/>
                  </w:rPr>
                </w:rPrChange>
              </w:rPr>
              <w:pPrChange w:id="9289" w:author="Nick.Tolimieri" w:date="2022-09-26T12:55:00Z">
                <w:pPr>
                  <w:jc w:val="right"/>
                </w:pPr>
              </w:pPrChange>
            </w:pPr>
            <w:ins w:id="9290" w:author="Nick.Tolimieri" w:date="2022-09-26T12:55:00Z">
              <w:del w:id="9291" w:author="Nick.Tolimieri [2]" w:date="2022-09-27T11:46:00Z">
                <w:r w:rsidRPr="007654F7" w:rsidDel="00B41F3D">
                  <w:rPr>
                    <w:rFonts w:asciiTheme="minorHAnsi" w:eastAsiaTheme="minorHAnsi" w:hAnsiTheme="minorHAnsi" w:cstheme="minorBidi"/>
                    <w:sz w:val="22"/>
                    <w:szCs w:val="22"/>
                    <w:rPrChange w:id="9292" w:author="Nick.Tolimieri" w:date="2022-09-26T12:55:00Z">
                      <w:rPr>
                        <w:rFonts w:ascii="Calibri" w:hAnsi="Calibri" w:cs="Calibri"/>
                        <w:color w:val="000000"/>
                        <w:sz w:val="22"/>
                        <w:szCs w:val="22"/>
                      </w:rPr>
                    </w:rPrChange>
                  </w:rPr>
                  <w:delText>31</w:delText>
                </w:r>
              </w:del>
            </w:ins>
          </w:p>
        </w:tc>
        <w:tc>
          <w:tcPr>
            <w:tcW w:w="960" w:type="dxa"/>
            <w:noWrap/>
            <w:hideMark/>
            <w:tcPrChange w:id="92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294" w:author="Nick.Tolimieri" w:date="2022-09-26T12:55:00Z"/>
                <w:del w:id="9295" w:author="Nick.Tolimieri [2]" w:date="2022-09-27T11:46:00Z"/>
                <w:rFonts w:asciiTheme="minorHAnsi" w:eastAsiaTheme="minorHAnsi" w:hAnsiTheme="minorHAnsi" w:cstheme="minorBidi"/>
                <w:sz w:val="22"/>
                <w:szCs w:val="22"/>
                <w:rPrChange w:id="9296" w:author="Nick.Tolimieri" w:date="2022-09-26T12:55:00Z">
                  <w:rPr>
                    <w:ins w:id="9297" w:author="Nick.Tolimieri" w:date="2022-09-26T12:55:00Z"/>
                    <w:del w:id="9298" w:author="Nick.Tolimieri [2]" w:date="2022-09-27T11:46:00Z"/>
                    <w:rFonts w:ascii="Calibri" w:hAnsi="Calibri" w:cs="Calibri"/>
                    <w:color w:val="000000"/>
                    <w:sz w:val="22"/>
                    <w:szCs w:val="22"/>
                  </w:rPr>
                </w:rPrChange>
              </w:rPr>
              <w:pPrChange w:id="9299" w:author="Nick.Tolimieri" w:date="2022-09-26T12:55:00Z">
                <w:pPr>
                  <w:jc w:val="right"/>
                </w:pPr>
              </w:pPrChange>
            </w:pPr>
            <w:ins w:id="9300" w:author="Nick.Tolimieri" w:date="2022-09-26T12:55:00Z">
              <w:del w:id="9301" w:author="Nick.Tolimieri [2]" w:date="2022-09-27T11:46:00Z">
                <w:r w:rsidRPr="007654F7" w:rsidDel="00B41F3D">
                  <w:rPr>
                    <w:rFonts w:asciiTheme="minorHAnsi" w:eastAsiaTheme="minorHAnsi" w:hAnsiTheme="minorHAnsi" w:cstheme="minorBidi"/>
                    <w:sz w:val="22"/>
                    <w:szCs w:val="22"/>
                    <w:rPrChange w:id="9302" w:author="Nick.Tolimieri" w:date="2022-09-26T12:55:00Z">
                      <w:rPr>
                        <w:rFonts w:ascii="Calibri" w:hAnsi="Calibri" w:cs="Calibri"/>
                        <w:color w:val="000000"/>
                        <w:sz w:val="22"/>
                        <w:szCs w:val="22"/>
                      </w:rPr>
                    </w:rPrChange>
                  </w:rPr>
                  <w:delText>3</w:delText>
                </w:r>
              </w:del>
            </w:ins>
          </w:p>
        </w:tc>
        <w:tc>
          <w:tcPr>
            <w:tcW w:w="960" w:type="dxa"/>
            <w:noWrap/>
            <w:hideMark/>
            <w:tcPrChange w:id="93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04" w:author="Nick.Tolimieri" w:date="2022-09-26T12:55:00Z"/>
                <w:del w:id="9305" w:author="Nick.Tolimieri [2]" w:date="2022-09-27T11:46:00Z"/>
                <w:rFonts w:asciiTheme="minorHAnsi" w:eastAsiaTheme="minorHAnsi" w:hAnsiTheme="minorHAnsi" w:cstheme="minorBidi"/>
                <w:sz w:val="22"/>
                <w:szCs w:val="22"/>
                <w:rPrChange w:id="9306" w:author="Nick.Tolimieri" w:date="2022-09-26T12:55:00Z">
                  <w:rPr>
                    <w:ins w:id="9307" w:author="Nick.Tolimieri" w:date="2022-09-26T12:55:00Z"/>
                    <w:del w:id="9308" w:author="Nick.Tolimieri [2]" w:date="2022-09-27T11:46:00Z"/>
                    <w:rFonts w:ascii="Calibri" w:hAnsi="Calibri" w:cs="Calibri"/>
                    <w:color w:val="000000"/>
                    <w:sz w:val="22"/>
                    <w:szCs w:val="22"/>
                  </w:rPr>
                </w:rPrChange>
              </w:rPr>
              <w:pPrChange w:id="9309" w:author="Nick.Tolimieri" w:date="2022-09-26T12:55:00Z">
                <w:pPr>
                  <w:jc w:val="right"/>
                </w:pPr>
              </w:pPrChange>
            </w:pPr>
            <w:ins w:id="9310" w:author="Nick.Tolimieri" w:date="2022-09-26T12:55:00Z">
              <w:del w:id="9311" w:author="Nick.Tolimieri [2]" w:date="2022-09-27T11:46:00Z">
                <w:r w:rsidRPr="007654F7" w:rsidDel="00B41F3D">
                  <w:rPr>
                    <w:rFonts w:asciiTheme="minorHAnsi" w:eastAsiaTheme="minorHAnsi" w:hAnsiTheme="minorHAnsi" w:cstheme="minorBidi"/>
                    <w:sz w:val="22"/>
                    <w:szCs w:val="22"/>
                    <w:rPrChange w:id="9312" w:author="Nick.Tolimieri" w:date="2022-09-26T12:55:00Z">
                      <w:rPr>
                        <w:rFonts w:ascii="Calibri" w:hAnsi="Calibri" w:cs="Calibri"/>
                        <w:color w:val="000000"/>
                        <w:sz w:val="22"/>
                        <w:szCs w:val="22"/>
                      </w:rPr>
                    </w:rPrChange>
                  </w:rPr>
                  <w:delText>23</w:delText>
                </w:r>
              </w:del>
            </w:ins>
          </w:p>
        </w:tc>
        <w:tc>
          <w:tcPr>
            <w:tcW w:w="960" w:type="dxa"/>
            <w:noWrap/>
            <w:hideMark/>
            <w:tcPrChange w:id="93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14" w:author="Nick.Tolimieri" w:date="2022-09-26T12:55:00Z"/>
                <w:del w:id="9315" w:author="Nick.Tolimieri [2]" w:date="2022-09-27T11:46:00Z"/>
                <w:rFonts w:asciiTheme="minorHAnsi" w:eastAsiaTheme="minorHAnsi" w:hAnsiTheme="minorHAnsi" w:cstheme="minorBidi"/>
                <w:sz w:val="22"/>
                <w:szCs w:val="22"/>
                <w:rPrChange w:id="9316" w:author="Nick.Tolimieri" w:date="2022-09-26T12:55:00Z">
                  <w:rPr>
                    <w:ins w:id="9317" w:author="Nick.Tolimieri" w:date="2022-09-26T12:55:00Z"/>
                    <w:del w:id="9318" w:author="Nick.Tolimieri [2]" w:date="2022-09-27T11:46:00Z"/>
                    <w:rFonts w:ascii="Calibri" w:hAnsi="Calibri" w:cs="Calibri"/>
                    <w:color w:val="000000"/>
                    <w:sz w:val="22"/>
                    <w:szCs w:val="22"/>
                  </w:rPr>
                </w:rPrChange>
              </w:rPr>
              <w:pPrChange w:id="9319" w:author="Nick.Tolimieri" w:date="2022-09-26T12:55:00Z">
                <w:pPr>
                  <w:jc w:val="right"/>
                </w:pPr>
              </w:pPrChange>
            </w:pPr>
            <w:ins w:id="9320" w:author="Nick.Tolimieri" w:date="2022-09-26T12:55:00Z">
              <w:del w:id="9321" w:author="Nick.Tolimieri [2]" w:date="2022-09-27T11:46:00Z">
                <w:r w:rsidRPr="007654F7" w:rsidDel="00B41F3D">
                  <w:rPr>
                    <w:rFonts w:asciiTheme="minorHAnsi" w:eastAsiaTheme="minorHAnsi" w:hAnsiTheme="minorHAnsi" w:cstheme="minorBidi"/>
                    <w:sz w:val="22"/>
                    <w:szCs w:val="22"/>
                    <w:rPrChange w:id="9322" w:author="Nick.Tolimieri" w:date="2022-09-26T12:55:00Z">
                      <w:rPr>
                        <w:rFonts w:ascii="Calibri" w:hAnsi="Calibri" w:cs="Calibri"/>
                        <w:color w:val="000000"/>
                        <w:sz w:val="22"/>
                        <w:szCs w:val="22"/>
                      </w:rPr>
                    </w:rPrChange>
                  </w:rPr>
                  <w:delText>5</w:delText>
                </w:r>
              </w:del>
            </w:ins>
          </w:p>
        </w:tc>
        <w:tc>
          <w:tcPr>
            <w:tcW w:w="960" w:type="dxa"/>
            <w:noWrap/>
            <w:hideMark/>
            <w:tcPrChange w:id="93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24" w:author="Nick.Tolimieri" w:date="2022-09-26T12:55:00Z"/>
                <w:del w:id="9325" w:author="Nick.Tolimieri [2]" w:date="2022-09-27T11:46:00Z"/>
                <w:rFonts w:asciiTheme="minorHAnsi" w:eastAsiaTheme="minorHAnsi" w:hAnsiTheme="minorHAnsi" w:cstheme="minorBidi"/>
                <w:sz w:val="22"/>
                <w:szCs w:val="22"/>
                <w:rPrChange w:id="9326" w:author="Nick.Tolimieri" w:date="2022-09-26T12:55:00Z">
                  <w:rPr>
                    <w:ins w:id="9327" w:author="Nick.Tolimieri" w:date="2022-09-26T12:55:00Z"/>
                    <w:del w:id="9328" w:author="Nick.Tolimieri [2]" w:date="2022-09-27T11:46:00Z"/>
                    <w:rFonts w:ascii="Calibri" w:hAnsi="Calibri" w:cs="Calibri"/>
                    <w:color w:val="000000"/>
                    <w:sz w:val="22"/>
                    <w:szCs w:val="22"/>
                  </w:rPr>
                </w:rPrChange>
              </w:rPr>
              <w:pPrChange w:id="9329" w:author="Nick.Tolimieri" w:date="2022-09-26T12:55:00Z">
                <w:pPr>
                  <w:jc w:val="right"/>
                </w:pPr>
              </w:pPrChange>
            </w:pPr>
            <w:ins w:id="9330" w:author="Nick.Tolimieri" w:date="2022-09-26T12:55:00Z">
              <w:del w:id="9331" w:author="Nick.Tolimieri [2]" w:date="2022-09-27T11:46:00Z">
                <w:r w:rsidRPr="007654F7" w:rsidDel="00B41F3D">
                  <w:rPr>
                    <w:rFonts w:asciiTheme="minorHAnsi" w:eastAsiaTheme="minorHAnsi" w:hAnsiTheme="minorHAnsi" w:cstheme="minorBidi"/>
                    <w:sz w:val="22"/>
                    <w:szCs w:val="22"/>
                    <w:rPrChange w:id="9332" w:author="Nick.Tolimieri" w:date="2022-09-26T12:55:00Z">
                      <w:rPr>
                        <w:rFonts w:ascii="Calibri" w:hAnsi="Calibri" w:cs="Calibri"/>
                        <w:color w:val="000000"/>
                        <w:sz w:val="22"/>
                        <w:szCs w:val="22"/>
                      </w:rPr>
                    </w:rPrChange>
                  </w:rPr>
                  <w:delText>10</w:delText>
                </w:r>
              </w:del>
            </w:ins>
          </w:p>
        </w:tc>
        <w:tc>
          <w:tcPr>
            <w:tcW w:w="960" w:type="dxa"/>
            <w:noWrap/>
            <w:hideMark/>
            <w:tcPrChange w:id="93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34" w:author="Nick.Tolimieri" w:date="2022-09-26T12:55:00Z"/>
                <w:del w:id="9335" w:author="Nick.Tolimieri [2]" w:date="2022-09-27T11:46:00Z"/>
                <w:rFonts w:asciiTheme="minorHAnsi" w:eastAsiaTheme="minorHAnsi" w:hAnsiTheme="minorHAnsi" w:cstheme="minorBidi"/>
                <w:sz w:val="22"/>
                <w:szCs w:val="22"/>
                <w:rPrChange w:id="9336" w:author="Nick.Tolimieri" w:date="2022-09-26T12:55:00Z">
                  <w:rPr>
                    <w:ins w:id="9337" w:author="Nick.Tolimieri" w:date="2022-09-26T12:55:00Z"/>
                    <w:del w:id="9338" w:author="Nick.Tolimieri [2]" w:date="2022-09-27T11:46:00Z"/>
                    <w:rFonts w:ascii="Calibri" w:hAnsi="Calibri" w:cs="Calibri"/>
                    <w:color w:val="000000"/>
                    <w:sz w:val="22"/>
                    <w:szCs w:val="22"/>
                  </w:rPr>
                </w:rPrChange>
              </w:rPr>
              <w:pPrChange w:id="9339" w:author="Nick.Tolimieri" w:date="2022-09-26T12:55:00Z">
                <w:pPr>
                  <w:jc w:val="right"/>
                </w:pPr>
              </w:pPrChange>
            </w:pPr>
            <w:ins w:id="9340" w:author="Nick.Tolimieri" w:date="2022-09-26T12:55:00Z">
              <w:del w:id="9341" w:author="Nick.Tolimieri [2]" w:date="2022-09-27T11:46:00Z">
                <w:r w:rsidRPr="007654F7" w:rsidDel="00B41F3D">
                  <w:rPr>
                    <w:rFonts w:asciiTheme="minorHAnsi" w:eastAsiaTheme="minorHAnsi" w:hAnsiTheme="minorHAnsi" w:cstheme="minorBidi"/>
                    <w:sz w:val="22"/>
                    <w:szCs w:val="22"/>
                    <w:rPrChange w:id="9342" w:author="Nick.Tolimieri" w:date="2022-09-26T12:55:00Z">
                      <w:rPr>
                        <w:rFonts w:ascii="Calibri" w:hAnsi="Calibri" w:cs="Calibri"/>
                        <w:color w:val="000000"/>
                        <w:sz w:val="22"/>
                        <w:szCs w:val="22"/>
                      </w:rPr>
                    </w:rPrChange>
                  </w:rPr>
                  <w:delText>1.67</w:delText>
                </w:r>
              </w:del>
            </w:ins>
          </w:p>
        </w:tc>
        <w:tc>
          <w:tcPr>
            <w:tcW w:w="960" w:type="dxa"/>
            <w:noWrap/>
            <w:hideMark/>
            <w:tcPrChange w:id="93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44" w:author="Nick.Tolimieri" w:date="2022-09-26T12:55:00Z"/>
                <w:del w:id="9345" w:author="Nick.Tolimieri [2]" w:date="2022-09-27T11:46:00Z"/>
                <w:rFonts w:asciiTheme="minorHAnsi" w:eastAsiaTheme="minorHAnsi" w:hAnsiTheme="minorHAnsi" w:cstheme="minorBidi"/>
                <w:sz w:val="22"/>
                <w:szCs w:val="22"/>
                <w:rPrChange w:id="9346" w:author="Nick.Tolimieri" w:date="2022-09-26T12:55:00Z">
                  <w:rPr>
                    <w:ins w:id="9347" w:author="Nick.Tolimieri" w:date="2022-09-26T12:55:00Z"/>
                    <w:del w:id="9348" w:author="Nick.Tolimieri [2]" w:date="2022-09-27T11:46:00Z"/>
                    <w:rFonts w:ascii="Calibri" w:hAnsi="Calibri" w:cs="Calibri"/>
                    <w:color w:val="000000"/>
                    <w:sz w:val="22"/>
                    <w:szCs w:val="22"/>
                  </w:rPr>
                </w:rPrChange>
              </w:rPr>
              <w:pPrChange w:id="9349" w:author="Nick.Tolimieri" w:date="2022-09-26T12:55:00Z">
                <w:pPr>
                  <w:jc w:val="right"/>
                </w:pPr>
              </w:pPrChange>
            </w:pPr>
            <w:ins w:id="9350" w:author="Nick.Tolimieri" w:date="2022-09-26T12:55:00Z">
              <w:del w:id="9351" w:author="Nick.Tolimieri [2]" w:date="2022-09-27T11:46:00Z">
                <w:r w:rsidRPr="007654F7" w:rsidDel="00B41F3D">
                  <w:rPr>
                    <w:rFonts w:asciiTheme="minorHAnsi" w:eastAsiaTheme="minorHAnsi" w:hAnsiTheme="minorHAnsi" w:cstheme="minorBidi"/>
                    <w:sz w:val="22"/>
                    <w:szCs w:val="22"/>
                    <w:rPrChange w:id="9352" w:author="Nick.Tolimieri" w:date="2022-09-26T12:55:00Z">
                      <w:rPr>
                        <w:rFonts w:ascii="Calibri" w:hAnsi="Calibri" w:cs="Calibri"/>
                        <w:color w:val="000000"/>
                        <w:sz w:val="22"/>
                        <w:szCs w:val="22"/>
                      </w:rPr>
                    </w:rPrChange>
                  </w:rPr>
                  <w:delText>0.27</w:delText>
                </w:r>
              </w:del>
            </w:ins>
          </w:p>
        </w:tc>
      </w:tr>
      <w:tr w:rsidR="007654F7" w:rsidRPr="007654F7" w:rsidDel="00B41F3D" w:rsidTr="007654F7">
        <w:trPr>
          <w:divId w:val="1027564193"/>
          <w:trHeight w:val="300"/>
          <w:ins w:id="9353" w:author="Nick.Tolimieri" w:date="2022-09-26T12:55:00Z"/>
          <w:del w:id="9354" w:author="Nick.Tolimieri [2]" w:date="2022-09-27T11:46:00Z"/>
          <w:trPrChange w:id="9355" w:author="Nick.Tolimieri" w:date="2022-09-26T12:55:00Z">
            <w:trPr>
              <w:divId w:val="1027564193"/>
              <w:trHeight w:val="300"/>
            </w:trPr>
          </w:trPrChange>
        </w:trPr>
        <w:tc>
          <w:tcPr>
            <w:tcW w:w="960" w:type="dxa"/>
            <w:noWrap/>
            <w:hideMark/>
            <w:tcPrChange w:id="93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57" w:author="Nick.Tolimieri" w:date="2022-09-26T12:55:00Z"/>
                <w:del w:id="9358" w:author="Nick.Tolimieri [2]" w:date="2022-09-27T11:46:00Z"/>
                <w:rFonts w:asciiTheme="minorHAnsi" w:eastAsiaTheme="minorHAnsi" w:hAnsiTheme="minorHAnsi" w:cstheme="minorBidi"/>
                <w:sz w:val="22"/>
                <w:szCs w:val="22"/>
                <w:rPrChange w:id="9359" w:author="Nick.Tolimieri" w:date="2022-09-26T12:55:00Z">
                  <w:rPr>
                    <w:ins w:id="9360" w:author="Nick.Tolimieri" w:date="2022-09-26T12:55:00Z"/>
                    <w:del w:id="9361" w:author="Nick.Tolimieri [2]" w:date="2022-09-27T11:46:00Z"/>
                    <w:rFonts w:ascii="Calibri" w:hAnsi="Calibri" w:cs="Calibri"/>
                    <w:color w:val="000000"/>
                    <w:sz w:val="22"/>
                    <w:szCs w:val="22"/>
                  </w:rPr>
                </w:rPrChange>
              </w:rPr>
              <w:pPrChange w:id="9362" w:author="Nick.Tolimieri" w:date="2022-09-26T12:55:00Z">
                <w:pPr/>
              </w:pPrChange>
            </w:pPr>
            <w:ins w:id="9363" w:author="Nick.Tolimieri" w:date="2022-09-26T12:55:00Z">
              <w:del w:id="9364" w:author="Nick.Tolimieri [2]" w:date="2022-09-27T11:46:00Z">
                <w:r w:rsidRPr="007654F7" w:rsidDel="00B41F3D">
                  <w:rPr>
                    <w:rFonts w:asciiTheme="minorHAnsi" w:eastAsiaTheme="minorHAnsi" w:hAnsiTheme="minorHAnsi" w:cstheme="minorBidi"/>
                    <w:sz w:val="22"/>
                    <w:szCs w:val="22"/>
                    <w:rPrChange w:id="9365"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3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67" w:author="Nick.Tolimieri" w:date="2022-09-26T12:55:00Z"/>
                <w:del w:id="9368" w:author="Nick.Tolimieri [2]" w:date="2022-09-27T11:46:00Z"/>
                <w:rFonts w:asciiTheme="minorHAnsi" w:eastAsiaTheme="minorHAnsi" w:hAnsiTheme="minorHAnsi" w:cstheme="minorBidi"/>
                <w:sz w:val="22"/>
                <w:szCs w:val="22"/>
                <w:rPrChange w:id="9369" w:author="Nick.Tolimieri" w:date="2022-09-26T12:55:00Z">
                  <w:rPr>
                    <w:ins w:id="9370" w:author="Nick.Tolimieri" w:date="2022-09-26T12:55:00Z"/>
                    <w:del w:id="9371" w:author="Nick.Tolimieri [2]" w:date="2022-09-27T11:46:00Z"/>
                    <w:rFonts w:ascii="Calibri" w:hAnsi="Calibri" w:cs="Calibri"/>
                    <w:color w:val="000000"/>
                    <w:sz w:val="22"/>
                    <w:szCs w:val="22"/>
                  </w:rPr>
                </w:rPrChange>
              </w:rPr>
              <w:pPrChange w:id="9372" w:author="Nick.Tolimieri" w:date="2022-09-26T12:55:00Z">
                <w:pPr>
                  <w:jc w:val="right"/>
                </w:pPr>
              </w:pPrChange>
            </w:pPr>
            <w:ins w:id="9373" w:author="Nick.Tolimieri" w:date="2022-09-26T12:55:00Z">
              <w:del w:id="9374" w:author="Nick.Tolimieri [2]" w:date="2022-09-27T11:46:00Z">
                <w:r w:rsidRPr="007654F7" w:rsidDel="00B41F3D">
                  <w:rPr>
                    <w:rFonts w:asciiTheme="minorHAnsi" w:eastAsiaTheme="minorHAnsi" w:hAnsiTheme="minorHAnsi" w:cstheme="minorBidi"/>
                    <w:sz w:val="22"/>
                    <w:szCs w:val="22"/>
                    <w:rPrChange w:id="9375" w:author="Nick.Tolimieri" w:date="2022-09-26T12:55:00Z">
                      <w:rPr>
                        <w:rFonts w:ascii="Calibri" w:hAnsi="Calibri" w:cs="Calibri"/>
                        <w:color w:val="000000"/>
                        <w:sz w:val="22"/>
                        <w:szCs w:val="22"/>
                      </w:rPr>
                    </w:rPrChange>
                  </w:rPr>
                  <w:delText>2004</w:delText>
                </w:r>
              </w:del>
            </w:ins>
          </w:p>
        </w:tc>
        <w:tc>
          <w:tcPr>
            <w:tcW w:w="960" w:type="dxa"/>
            <w:noWrap/>
            <w:hideMark/>
            <w:tcPrChange w:id="93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77" w:author="Nick.Tolimieri" w:date="2022-09-26T12:55:00Z"/>
                <w:del w:id="9378" w:author="Nick.Tolimieri [2]" w:date="2022-09-27T11:46:00Z"/>
                <w:rFonts w:asciiTheme="minorHAnsi" w:eastAsiaTheme="minorHAnsi" w:hAnsiTheme="minorHAnsi" w:cstheme="minorBidi"/>
                <w:sz w:val="22"/>
                <w:szCs w:val="22"/>
                <w:rPrChange w:id="9379" w:author="Nick.Tolimieri" w:date="2022-09-26T12:55:00Z">
                  <w:rPr>
                    <w:ins w:id="9380" w:author="Nick.Tolimieri" w:date="2022-09-26T12:55:00Z"/>
                    <w:del w:id="9381" w:author="Nick.Tolimieri [2]" w:date="2022-09-27T11:46:00Z"/>
                    <w:rFonts w:ascii="Calibri" w:hAnsi="Calibri" w:cs="Calibri"/>
                    <w:color w:val="000000"/>
                    <w:sz w:val="22"/>
                    <w:szCs w:val="22"/>
                  </w:rPr>
                </w:rPrChange>
              </w:rPr>
              <w:pPrChange w:id="9382" w:author="Nick.Tolimieri" w:date="2022-09-26T12:55:00Z">
                <w:pPr>
                  <w:jc w:val="right"/>
                </w:pPr>
              </w:pPrChange>
            </w:pPr>
            <w:ins w:id="9383" w:author="Nick.Tolimieri" w:date="2022-09-26T12:55:00Z">
              <w:del w:id="9384" w:author="Nick.Tolimieri [2]" w:date="2022-09-27T11:46:00Z">
                <w:r w:rsidRPr="007654F7" w:rsidDel="00B41F3D">
                  <w:rPr>
                    <w:rFonts w:asciiTheme="minorHAnsi" w:eastAsiaTheme="minorHAnsi" w:hAnsiTheme="minorHAnsi" w:cstheme="minorBidi"/>
                    <w:sz w:val="22"/>
                    <w:szCs w:val="22"/>
                    <w:rPrChange w:id="9385" w:author="Nick.Tolimieri" w:date="2022-09-26T12:55:00Z">
                      <w:rPr>
                        <w:rFonts w:ascii="Calibri" w:hAnsi="Calibri" w:cs="Calibri"/>
                        <w:color w:val="000000"/>
                        <w:sz w:val="22"/>
                        <w:szCs w:val="22"/>
                      </w:rPr>
                    </w:rPrChange>
                  </w:rPr>
                  <w:delText>0</w:delText>
                </w:r>
              </w:del>
            </w:ins>
          </w:p>
        </w:tc>
        <w:tc>
          <w:tcPr>
            <w:tcW w:w="960" w:type="dxa"/>
            <w:noWrap/>
            <w:hideMark/>
            <w:tcPrChange w:id="93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87" w:author="Nick.Tolimieri" w:date="2022-09-26T12:55:00Z"/>
                <w:del w:id="9388" w:author="Nick.Tolimieri [2]" w:date="2022-09-27T11:46:00Z"/>
                <w:rFonts w:asciiTheme="minorHAnsi" w:eastAsiaTheme="minorHAnsi" w:hAnsiTheme="minorHAnsi" w:cstheme="minorBidi"/>
                <w:sz w:val="22"/>
                <w:szCs w:val="22"/>
                <w:rPrChange w:id="9389" w:author="Nick.Tolimieri" w:date="2022-09-26T12:55:00Z">
                  <w:rPr>
                    <w:ins w:id="9390" w:author="Nick.Tolimieri" w:date="2022-09-26T12:55:00Z"/>
                    <w:del w:id="9391" w:author="Nick.Tolimieri [2]" w:date="2022-09-27T11:46:00Z"/>
                    <w:rFonts w:ascii="Calibri" w:hAnsi="Calibri" w:cs="Calibri"/>
                    <w:color w:val="000000"/>
                    <w:sz w:val="22"/>
                    <w:szCs w:val="22"/>
                  </w:rPr>
                </w:rPrChange>
              </w:rPr>
              <w:pPrChange w:id="9392" w:author="Nick.Tolimieri" w:date="2022-09-26T12:55:00Z">
                <w:pPr>
                  <w:jc w:val="right"/>
                </w:pPr>
              </w:pPrChange>
            </w:pPr>
            <w:ins w:id="9393" w:author="Nick.Tolimieri" w:date="2022-09-26T12:55:00Z">
              <w:del w:id="9394" w:author="Nick.Tolimieri [2]" w:date="2022-09-27T11:46:00Z">
                <w:r w:rsidRPr="007654F7" w:rsidDel="00B41F3D">
                  <w:rPr>
                    <w:rFonts w:asciiTheme="minorHAnsi" w:eastAsiaTheme="minorHAnsi" w:hAnsiTheme="minorHAnsi" w:cstheme="minorBidi"/>
                    <w:sz w:val="22"/>
                    <w:szCs w:val="22"/>
                    <w:rPrChange w:id="9395" w:author="Nick.Tolimieri" w:date="2022-09-26T12:55:00Z">
                      <w:rPr>
                        <w:rFonts w:ascii="Calibri" w:hAnsi="Calibri" w:cs="Calibri"/>
                        <w:color w:val="000000"/>
                        <w:sz w:val="22"/>
                        <w:szCs w:val="22"/>
                      </w:rPr>
                    </w:rPrChange>
                  </w:rPr>
                  <w:delText>0</w:delText>
                </w:r>
              </w:del>
            </w:ins>
          </w:p>
        </w:tc>
        <w:tc>
          <w:tcPr>
            <w:tcW w:w="960" w:type="dxa"/>
            <w:noWrap/>
            <w:hideMark/>
            <w:tcPrChange w:id="93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397" w:author="Nick.Tolimieri" w:date="2022-09-26T12:55:00Z"/>
                <w:del w:id="9398" w:author="Nick.Tolimieri [2]" w:date="2022-09-27T11:46:00Z"/>
                <w:rFonts w:asciiTheme="minorHAnsi" w:eastAsiaTheme="minorHAnsi" w:hAnsiTheme="minorHAnsi" w:cstheme="minorBidi"/>
                <w:sz w:val="22"/>
                <w:szCs w:val="22"/>
                <w:rPrChange w:id="9399" w:author="Nick.Tolimieri" w:date="2022-09-26T12:55:00Z">
                  <w:rPr>
                    <w:ins w:id="9400" w:author="Nick.Tolimieri" w:date="2022-09-26T12:55:00Z"/>
                    <w:del w:id="9401" w:author="Nick.Tolimieri [2]" w:date="2022-09-27T11:46:00Z"/>
                    <w:rFonts w:ascii="Calibri" w:hAnsi="Calibri" w:cs="Calibri"/>
                    <w:color w:val="000000"/>
                    <w:sz w:val="22"/>
                    <w:szCs w:val="22"/>
                  </w:rPr>
                </w:rPrChange>
              </w:rPr>
              <w:pPrChange w:id="9402" w:author="Nick.Tolimieri" w:date="2022-09-26T12:55:00Z">
                <w:pPr>
                  <w:jc w:val="right"/>
                </w:pPr>
              </w:pPrChange>
            </w:pPr>
            <w:ins w:id="9403" w:author="Nick.Tolimieri" w:date="2022-09-26T12:55:00Z">
              <w:del w:id="9404" w:author="Nick.Tolimieri [2]" w:date="2022-09-27T11:46:00Z">
                <w:r w:rsidRPr="007654F7" w:rsidDel="00B41F3D">
                  <w:rPr>
                    <w:rFonts w:asciiTheme="minorHAnsi" w:eastAsiaTheme="minorHAnsi" w:hAnsiTheme="minorHAnsi" w:cstheme="minorBidi"/>
                    <w:sz w:val="22"/>
                    <w:szCs w:val="22"/>
                    <w:rPrChange w:id="9405" w:author="Nick.Tolimieri" w:date="2022-09-26T12:55:00Z">
                      <w:rPr>
                        <w:rFonts w:ascii="Calibri" w:hAnsi="Calibri" w:cs="Calibri"/>
                        <w:color w:val="000000"/>
                        <w:sz w:val="22"/>
                        <w:szCs w:val="22"/>
                      </w:rPr>
                    </w:rPrChange>
                  </w:rPr>
                  <w:delText>0</w:delText>
                </w:r>
              </w:del>
            </w:ins>
          </w:p>
        </w:tc>
        <w:tc>
          <w:tcPr>
            <w:tcW w:w="960" w:type="dxa"/>
            <w:noWrap/>
            <w:hideMark/>
            <w:tcPrChange w:id="94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07" w:author="Nick.Tolimieri" w:date="2022-09-26T12:55:00Z"/>
                <w:del w:id="9408" w:author="Nick.Tolimieri [2]" w:date="2022-09-27T11:46:00Z"/>
                <w:rFonts w:asciiTheme="minorHAnsi" w:eastAsiaTheme="minorHAnsi" w:hAnsiTheme="minorHAnsi" w:cstheme="minorBidi"/>
                <w:sz w:val="22"/>
                <w:szCs w:val="22"/>
                <w:rPrChange w:id="9409" w:author="Nick.Tolimieri" w:date="2022-09-26T12:55:00Z">
                  <w:rPr>
                    <w:ins w:id="9410" w:author="Nick.Tolimieri" w:date="2022-09-26T12:55:00Z"/>
                    <w:del w:id="9411" w:author="Nick.Tolimieri [2]" w:date="2022-09-27T11:46:00Z"/>
                    <w:rFonts w:ascii="Calibri" w:hAnsi="Calibri" w:cs="Calibri"/>
                    <w:color w:val="000000"/>
                    <w:sz w:val="22"/>
                    <w:szCs w:val="22"/>
                  </w:rPr>
                </w:rPrChange>
              </w:rPr>
              <w:pPrChange w:id="9412" w:author="Nick.Tolimieri" w:date="2022-09-26T12:55:00Z">
                <w:pPr>
                  <w:jc w:val="right"/>
                </w:pPr>
              </w:pPrChange>
            </w:pPr>
            <w:ins w:id="9413" w:author="Nick.Tolimieri" w:date="2022-09-26T12:55:00Z">
              <w:del w:id="9414" w:author="Nick.Tolimieri [2]" w:date="2022-09-27T11:46:00Z">
                <w:r w:rsidRPr="007654F7" w:rsidDel="00B41F3D">
                  <w:rPr>
                    <w:rFonts w:asciiTheme="minorHAnsi" w:eastAsiaTheme="minorHAnsi" w:hAnsiTheme="minorHAnsi" w:cstheme="minorBidi"/>
                    <w:sz w:val="22"/>
                    <w:szCs w:val="22"/>
                    <w:rPrChange w:id="9415" w:author="Nick.Tolimieri" w:date="2022-09-26T12:55:00Z">
                      <w:rPr>
                        <w:rFonts w:ascii="Calibri" w:hAnsi="Calibri" w:cs="Calibri"/>
                        <w:color w:val="000000"/>
                        <w:sz w:val="22"/>
                        <w:szCs w:val="22"/>
                      </w:rPr>
                    </w:rPrChange>
                  </w:rPr>
                  <w:delText>0</w:delText>
                </w:r>
              </w:del>
            </w:ins>
          </w:p>
        </w:tc>
        <w:tc>
          <w:tcPr>
            <w:tcW w:w="960" w:type="dxa"/>
            <w:noWrap/>
            <w:hideMark/>
            <w:tcPrChange w:id="94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17" w:author="Nick.Tolimieri" w:date="2022-09-26T12:55:00Z"/>
                <w:del w:id="9418" w:author="Nick.Tolimieri [2]" w:date="2022-09-27T11:46:00Z"/>
                <w:rFonts w:asciiTheme="minorHAnsi" w:eastAsiaTheme="minorHAnsi" w:hAnsiTheme="minorHAnsi" w:cstheme="minorBidi"/>
                <w:sz w:val="22"/>
                <w:szCs w:val="22"/>
                <w:rPrChange w:id="9419" w:author="Nick.Tolimieri" w:date="2022-09-26T12:55:00Z">
                  <w:rPr>
                    <w:ins w:id="9420" w:author="Nick.Tolimieri" w:date="2022-09-26T12:55:00Z"/>
                    <w:del w:id="9421" w:author="Nick.Tolimieri [2]" w:date="2022-09-27T11:46:00Z"/>
                    <w:rFonts w:ascii="Calibri" w:hAnsi="Calibri" w:cs="Calibri"/>
                    <w:color w:val="000000"/>
                    <w:sz w:val="22"/>
                    <w:szCs w:val="22"/>
                  </w:rPr>
                </w:rPrChange>
              </w:rPr>
              <w:pPrChange w:id="9422" w:author="Nick.Tolimieri" w:date="2022-09-26T12:55:00Z">
                <w:pPr/>
              </w:pPrChange>
            </w:pPr>
            <w:ins w:id="9423" w:author="Nick.Tolimieri" w:date="2022-09-26T12:55:00Z">
              <w:del w:id="9424" w:author="Nick.Tolimieri [2]" w:date="2022-09-27T11:46:00Z">
                <w:r w:rsidRPr="007654F7" w:rsidDel="00B41F3D">
                  <w:rPr>
                    <w:rFonts w:asciiTheme="minorHAnsi" w:eastAsiaTheme="minorHAnsi" w:hAnsiTheme="minorHAnsi" w:cstheme="minorBidi"/>
                    <w:sz w:val="22"/>
                    <w:szCs w:val="22"/>
                    <w:rPrChange w:id="9425" w:author="Nick.Tolimieri" w:date="2022-09-26T12:55:00Z">
                      <w:rPr>
                        <w:rFonts w:ascii="Calibri" w:hAnsi="Calibri" w:cs="Calibri"/>
                        <w:color w:val="000000"/>
                        <w:sz w:val="22"/>
                        <w:szCs w:val="22"/>
                      </w:rPr>
                    </w:rPrChange>
                  </w:rPr>
                  <w:delText>NA</w:delText>
                </w:r>
              </w:del>
            </w:ins>
          </w:p>
        </w:tc>
        <w:tc>
          <w:tcPr>
            <w:tcW w:w="960" w:type="dxa"/>
            <w:noWrap/>
            <w:hideMark/>
            <w:tcPrChange w:id="94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27" w:author="Nick.Tolimieri" w:date="2022-09-26T12:55:00Z"/>
                <w:del w:id="9428" w:author="Nick.Tolimieri [2]" w:date="2022-09-27T11:46:00Z"/>
                <w:rFonts w:asciiTheme="minorHAnsi" w:eastAsiaTheme="minorHAnsi" w:hAnsiTheme="minorHAnsi" w:cstheme="minorBidi"/>
                <w:sz w:val="22"/>
                <w:szCs w:val="22"/>
                <w:rPrChange w:id="9429" w:author="Nick.Tolimieri" w:date="2022-09-26T12:55:00Z">
                  <w:rPr>
                    <w:ins w:id="9430" w:author="Nick.Tolimieri" w:date="2022-09-26T12:55:00Z"/>
                    <w:del w:id="9431" w:author="Nick.Tolimieri [2]" w:date="2022-09-27T11:46:00Z"/>
                    <w:rFonts w:ascii="Calibri" w:hAnsi="Calibri" w:cs="Calibri"/>
                    <w:color w:val="000000"/>
                    <w:sz w:val="22"/>
                    <w:szCs w:val="22"/>
                  </w:rPr>
                </w:rPrChange>
              </w:rPr>
              <w:pPrChange w:id="9432" w:author="Nick.Tolimieri" w:date="2022-09-26T12:55:00Z">
                <w:pPr/>
              </w:pPrChange>
            </w:pPr>
            <w:ins w:id="9433" w:author="Nick.Tolimieri" w:date="2022-09-26T12:55:00Z">
              <w:del w:id="9434" w:author="Nick.Tolimieri [2]" w:date="2022-09-27T11:46:00Z">
                <w:r w:rsidRPr="007654F7" w:rsidDel="00B41F3D">
                  <w:rPr>
                    <w:rFonts w:asciiTheme="minorHAnsi" w:eastAsiaTheme="minorHAnsi" w:hAnsiTheme="minorHAnsi" w:cstheme="minorBidi"/>
                    <w:sz w:val="22"/>
                    <w:szCs w:val="22"/>
                    <w:rPrChange w:id="9435" w:author="Nick.Tolimieri" w:date="2022-09-26T12:55:00Z">
                      <w:rPr>
                        <w:rFonts w:ascii="Calibri" w:hAnsi="Calibri" w:cs="Calibri"/>
                        <w:color w:val="000000"/>
                        <w:sz w:val="22"/>
                        <w:szCs w:val="22"/>
                      </w:rPr>
                    </w:rPrChange>
                  </w:rPr>
                  <w:delText>NA</w:delText>
                </w:r>
              </w:del>
            </w:ins>
          </w:p>
        </w:tc>
        <w:tc>
          <w:tcPr>
            <w:tcW w:w="960" w:type="dxa"/>
            <w:noWrap/>
            <w:hideMark/>
            <w:tcPrChange w:id="94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37" w:author="Nick.Tolimieri" w:date="2022-09-26T12:55:00Z"/>
                <w:del w:id="9438" w:author="Nick.Tolimieri [2]" w:date="2022-09-27T11:46:00Z"/>
                <w:rFonts w:asciiTheme="minorHAnsi" w:eastAsiaTheme="minorHAnsi" w:hAnsiTheme="minorHAnsi" w:cstheme="minorBidi"/>
                <w:sz w:val="22"/>
                <w:szCs w:val="22"/>
                <w:rPrChange w:id="9439" w:author="Nick.Tolimieri" w:date="2022-09-26T12:55:00Z">
                  <w:rPr>
                    <w:ins w:id="9440" w:author="Nick.Tolimieri" w:date="2022-09-26T12:55:00Z"/>
                    <w:del w:id="9441" w:author="Nick.Tolimieri [2]" w:date="2022-09-27T11:46:00Z"/>
                    <w:rFonts w:ascii="Calibri" w:hAnsi="Calibri" w:cs="Calibri"/>
                    <w:color w:val="000000"/>
                    <w:sz w:val="22"/>
                    <w:szCs w:val="22"/>
                  </w:rPr>
                </w:rPrChange>
              </w:rPr>
              <w:pPrChange w:id="9442" w:author="Nick.Tolimieri" w:date="2022-09-26T12:55:00Z">
                <w:pPr/>
              </w:pPrChange>
            </w:pPr>
            <w:ins w:id="9443" w:author="Nick.Tolimieri" w:date="2022-09-26T12:55:00Z">
              <w:del w:id="9444" w:author="Nick.Tolimieri [2]" w:date="2022-09-27T11:46:00Z">
                <w:r w:rsidRPr="007654F7" w:rsidDel="00B41F3D">
                  <w:rPr>
                    <w:rFonts w:asciiTheme="minorHAnsi" w:eastAsiaTheme="minorHAnsi" w:hAnsiTheme="minorHAnsi" w:cstheme="minorBidi"/>
                    <w:sz w:val="22"/>
                    <w:szCs w:val="22"/>
                    <w:rPrChange w:id="9445" w:author="Nick.Tolimieri" w:date="2022-09-26T12:55:00Z">
                      <w:rPr>
                        <w:rFonts w:ascii="Calibri" w:hAnsi="Calibri" w:cs="Calibri"/>
                        <w:color w:val="000000"/>
                        <w:sz w:val="22"/>
                        <w:szCs w:val="22"/>
                      </w:rPr>
                    </w:rPrChange>
                  </w:rPr>
                  <w:delText>NA</w:delText>
                </w:r>
              </w:del>
            </w:ins>
          </w:p>
        </w:tc>
        <w:tc>
          <w:tcPr>
            <w:tcW w:w="960" w:type="dxa"/>
            <w:noWrap/>
            <w:hideMark/>
            <w:tcPrChange w:id="94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47" w:author="Nick.Tolimieri" w:date="2022-09-26T12:55:00Z"/>
                <w:del w:id="9448" w:author="Nick.Tolimieri [2]" w:date="2022-09-27T11:46:00Z"/>
                <w:rFonts w:asciiTheme="minorHAnsi" w:eastAsiaTheme="minorHAnsi" w:hAnsiTheme="minorHAnsi" w:cstheme="minorBidi"/>
                <w:sz w:val="22"/>
                <w:szCs w:val="22"/>
                <w:rPrChange w:id="9449" w:author="Nick.Tolimieri" w:date="2022-09-26T12:55:00Z">
                  <w:rPr>
                    <w:ins w:id="9450" w:author="Nick.Tolimieri" w:date="2022-09-26T12:55:00Z"/>
                    <w:del w:id="9451" w:author="Nick.Tolimieri [2]" w:date="2022-09-27T11:46:00Z"/>
                    <w:rFonts w:ascii="Calibri" w:hAnsi="Calibri" w:cs="Calibri"/>
                    <w:color w:val="000000"/>
                    <w:sz w:val="22"/>
                    <w:szCs w:val="22"/>
                  </w:rPr>
                </w:rPrChange>
              </w:rPr>
              <w:pPrChange w:id="9452" w:author="Nick.Tolimieri" w:date="2022-09-26T12:55:00Z">
                <w:pPr/>
              </w:pPrChange>
            </w:pPr>
            <w:ins w:id="9453" w:author="Nick.Tolimieri" w:date="2022-09-26T12:55:00Z">
              <w:del w:id="9454" w:author="Nick.Tolimieri [2]" w:date="2022-09-27T11:46:00Z">
                <w:r w:rsidRPr="007654F7" w:rsidDel="00B41F3D">
                  <w:rPr>
                    <w:rFonts w:asciiTheme="minorHAnsi" w:eastAsiaTheme="minorHAnsi" w:hAnsiTheme="minorHAnsi" w:cstheme="minorBidi"/>
                    <w:sz w:val="22"/>
                    <w:szCs w:val="22"/>
                    <w:rPrChange w:id="9455"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9456" w:author="Nick.Tolimieri" w:date="2022-09-26T12:55:00Z"/>
          <w:del w:id="9457" w:author="Nick.Tolimieri [2]" w:date="2022-09-27T11:46:00Z"/>
          <w:trPrChange w:id="9458" w:author="Nick.Tolimieri" w:date="2022-09-26T12:55:00Z">
            <w:trPr>
              <w:divId w:val="1027564193"/>
              <w:trHeight w:val="300"/>
            </w:trPr>
          </w:trPrChange>
        </w:trPr>
        <w:tc>
          <w:tcPr>
            <w:tcW w:w="960" w:type="dxa"/>
            <w:noWrap/>
            <w:hideMark/>
            <w:tcPrChange w:id="94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60" w:author="Nick.Tolimieri" w:date="2022-09-26T12:55:00Z"/>
                <w:del w:id="9461" w:author="Nick.Tolimieri [2]" w:date="2022-09-27T11:46:00Z"/>
                <w:rFonts w:asciiTheme="minorHAnsi" w:eastAsiaTheme="minorHAnsi" w:hAnsiTheme="minorHAnsi" w:cstheme="minorBidi"/>
                <w:sz w:val="22"/>
                <w:szCs w:val="22"/>
                <w:rPrChange w:id="9462" w:author="Nick.Tolimieri" w:date="2022-09-26T12:55:00Z">
                  <w:rPr>
                    <w:ins w:id="9463" w:author="Nick.Tolimieri" w:date="2022-09-26T12:55:00Z"/>
                    <w:del w:id="9464" w:author="Nick.Tolimieri [2]" w:date="2022-09-27T11:46:00Z"/>
                    <w:rFonts w:ascii="Calibri" w:hAnsi="Calibri" w:cs="Calibri"/>
                    <w:color w:val="000000"/>
                    <w:sz w:val="22"/>
                    <w:szCs w:val="22"/>
                  </w:rPr>
                </w:rPrChange>
              </w:rPr>
              <w:pPrChange w:id="9465" w:author="Nick.Tolimieri" w:date="2022-09-26T12:55:00Z">
                <w:pPr/>
              </w:pPrChange>
            </w:pPr>
            <w:ins w:id="9466" w:author="Nick.Tolimieri" w:date="2022-09-26T12:55:00Z">
              <w:del w:id="9467" w:author="Nick.Tolimieri [2]" w:date="2022-09-27T11:46:00Z">
                <w:r w:rsidRPr="007654F7" w:rsidDel="00B41F3D">
                  <w:rPr>
                    <w:rFonts w:asciiTheme="minorHAnsi" w:eastAsiaTheme="minorHAnsi" w:hAnsiTheme="minorHAnsi" w:cstheme="minorBidi"/>
                    <w:sz w:val="22"/>
                    <w:szCs w:val="22"/>
                    <w:rPrChange w:id="9468"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4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70" w:author="Nick.Tolimieri" w:date="2022-09-26T12:55:00Z"/>
                <w:del w:id="9471" w:author="Nick.Tolimieri [2]" w:date="2022-09-27T11:46:00Z"/>
                <w:rFonts w:asciiTheme="minorHAnsi" w:eastAsiaTheme="minorHAnsi" w:hAnsiTheme="minorHAnsi" w:cstheme="minorBidi"/>
                <w:sz w:val="22"/>
                <w:szCs w:val="22"/>
                <w:rPrChange w:id="9472" w:author="Nick.Tolimieri" w:date="2022-09-26T12:55:00Z">
                  <w:rPr>
                    <w:ins w:id="9473" w:author="Nick.Tolimieri" w:date="2022-09-26T12:55:00Z"/>
                    <w:del w:id="9474" w:author="Nick.Tolimieri [2]" w:date="2022-09-27T11:46:00Z"/>
                    <w:rFonts w:ascii="Calibri" w:hAnsi="Calibri" w:cs="Calibri"/>
                    <w:color w:val="000000"/>
                    <w:sz w:val="22"/>
                    <w:szCs w:val="22"/>
                  </w:rPr>
                </w:rPrChange>
              </w:rPr>
              <w:pPrChange w:id="9475" w:author="Nick.Tolimieri" w:date="2022-09-26T12:55:00Z">
                <w:pPr>
                  <w:jc w:val="right"/>
                </w:pPr>
              </w:pPrChange>
            </w:pPr>
            <w:ins w:id="9476" w:author="Nick.Tolimieri" w:date="2022-09-26T12:55:00Z">
              <w:del w:id="9477" w:author="Nick.Tolimieri [2]" w:date="2022-09-27T11:46:00Z">
                <w:r w:rsidRPr="007654F7" w:rsidDel="00B41F3D">
                  <w:rPr>
                    <w:rFonts w:asciiTheme="minorHAnsi" w:eastAsiaTheme="minorHAnsi" w:hAnsiTheme="minorHAnsi" w:cstheme="minorBidi"/>
                    <w:sz w:val="22"/>
                    <w:szCs w:val="22"/>
                    <w:rPrChange w:id="9478" w:author="Nick.Tolimieri" w:date="2022-09-26T12:55:00Z">
                      <w:rPr>
                        <w:rFonts w:ascii="Calibri" w:hAnsi="Calibri" w:cs="Calibri"/>
                        <w:color w:val="000000"/>
                        <w:sz w:val="22"/>
                        <w:szCs w:val="22"/>
                      </w:rPr>
                    </w:rPrChange>
                  </w:rPr>
                  <w:delText>2005</w:delText>
                </w:r>
              </w:del>
            </w:ins>
          </w:p>
        </w:tc>
        <w:tc>
          <w:tcPr>
            <w:tcW w:w="960" w:type="dxa"/>
            <w:noWrap/>
            <w:hideMark/>
            <w:tcPrChange w:id="94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80" w:author="Nick.Tolimieri" w:date="2022-09-26T12:55:00Z"/>
                <w:del w:id="9481" w:author="Nick.Tolimieri [2]" w:date="2022-09-27T11:46:00Z"/>
                <w:rFonts w:asciiTheme="minorHAnsi" w:eastAsiaTheme="minorHAnsi" w:hAnsiTheme="minorHAnsi" w:cstheme="minorBidi"/>
                <w:sz w:val="22"/>
                <w:szCs w:val="22"/>
                <w:rPrChange w:id="9482" w:author="Nick.Tolimieri" w:date="2022-09-26T12:55:00Z">
                  <w:rPr>
                    <w:ins w:id="9483" w:author="Nick.Tolimieri" w:date="2022-09-26T12:55:00Z"/>
                    <w:del w:id="9484" w:author="Nick.Tolimieri [2]" w:date="2022-09-27T11:46:00Z"/>
                    <w:rFonts w:ascii="Calibri" w:hAnsi="Calibri" w:cs="Calibri"/>
                    <w:color w:val="000000"/>
                    <w:sz w:val="22"/>
                    <w:szCs w:val="22"/>
                  </w:rPr>
                </w:rPrChange>
              </w:rPr>
              <w:pPrChange w:id="9485" w:author="Nick.Tolimieri" w:date="2022-09-26T12:55:00Z">
                <w:pPr>
                  <w:jc w:val="right"/>
                </w:pPr>
              </w:pPrChange>
            </w:pPr>
            <w:ins w:id="9486" w:author="Nick.Tolimieri" w:date="2022-09-26T12:55:00Z">
              <w:del w:id="9487" w:author="Nick.Tolimieri [2]" w:date="2022-09-27T11:46:00Z">
                <w:r w:rsidRPr="007654F7" w:rsidDel="00B41F3D">
                  <w:rPr>
                    <w:rFonts w:asciiTheme="minorHAnsi" w:eastAsiaTheme="minorHAnsi" w:hAnsiTheme="minorHAnsi" w:cstheme="minorBidi"/>
                    <w:sz w:val="22"/>
                    <w:szCs w:val="22"/>
                    <w:rPrChange w:id="9488" w:author="Nick.Tolimieri" w:date="2022-09-26T12:55:00Z">
                      <w:rPr>
                        <w:rFonts w:ascii="Calibri" w:hAnsi="Calibri" w:cs="Calibri"/>
                        <w:color w:val="000000"/>
                        <w:sz w:val="22"/>
                        <w:szCs w:val="22"/>
                      </w:rPr>
                    </w:rPrChange>
                  </w:rPr>
                  <w:delText>0</w:delText>
                </w:r>
              </w:del>
            </w:ins>
          </w:p>
        </w:tc>
        <w:tc>
          <w:tcPr>
            <w:tcW w:w="960" w:type="dxa"/>
            <w:noWrap/>
            <w:hideMark/>
            <w:tcPrChange w:id="94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490" w:author="Nick.Tolimieri" w:date="2022-09-26T12:55:00Z"/>
                <w:del w:id="9491" w:author="Nick.Tolimieri [2]" w:date="2022-09-27T11:46:00Z"/>
                <w:rFonts w:asciiTheme="minorHAnsi" w:eastAsiaTheme="minorHAnsi" w:hAnsiTheme="minorHAnsi" w:cstheme="minorBidi"/>
                <w:sz w:val="22"/>
                <w:szCs w:val="22"/>
                <w:rPrChange w:id="9492" w:author="Nick.Tolimieri" w:date="2022-09-26T12:55:00Z">
                  <w:rPr>
                    <w:ins w:id="9493" w:author="Nick.Tolimieri" w:date="2022-09-26T12:55:00Z"/>
                    <w:del w:id="9494" w:author="Nick.Tolimieri [2]" w:date="2022-09-27T11:46:00Z"/>
                    <w:rFonts w:ascii="Calibri" w:hAnsi="Calibri" w:cs="Calibri"/>
                    <w:color w:val="000000"/>
                    <w:sz w:val="22"/>
                    <w:szCs w:val="22"/>
                  </w:rPr>
                </w:rPrChange>
              </w:rPr>
              <w:pPrChange w:id="9495" w:author="Nick.Tolimieri" w:date="2022-09-26T12:55:00Z">
                <w:pPr>
                  <w:jc w:val="right"/>
                </w:pPr>
              </w:pPrChange>
            </w:pPr>
            <w:ins w:id="9496" w:author="Nick.Tolimieri" w:date="2022-09-26T12:55:00Z">
              <w:del w:id="9497" w:author="Nick.Tolimieri [2]" w:date="2022-09-27T11:46:00Z">
                <w:r w:rsidRPr="007654F7" w:rsidDel="00B41F3D">
                  <w:rPr>
                    <w:rFonts w:asciiTheme="minorHAnsi" w:eastAsiaTheme="minorHAnsi" w:hAnsiTheme="minorHAnsi" w:cstheme="minorBidi"/>
                    <w:sz w:val="22"/>
                    <w:szCs w:val="22"/>
                    <w:rPrChange w:id="9498" w:author="Nick.Tolimieri" w:date="2022-09-26T12:55:00Z">
                      <w:rPr>
                        <w:rFonts w:ascii="Calibri" w:hAnsi="Calibri" w:cs="Calibri"/>
                        <w:color w:val="000000"/>
                        <w:sz w:val="22"/>
                        <w:szCs w:val="22"/>
                      </w:rPr>
                    </w:rPrChange>
                  </w:rPr>
                  <w:delText>39</w:delText>
                </w:r>
              </w:del>
            </w:ins>
          </w:p>
        </w:tc>
        <w:tc>
          <w:tcPr>
            <w:tcW w:w="960" w:type="dxa"/>
            <w:noWrap/>
            <w:hideMark/>
            <w:tcPrChange w:id="94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00" w:author="Nick.Tolimieri" w:date="2022-09-26T12:55:00Z"/>
                <w:del w:id="9501" w:author="Nick.Tolimieri [2]" w:date="2022-09-27T11:46:00Z"/>
                <w:rFonts w:asciiTheme="minorHAnsi" w:eastAsiaTheme="minorHAnsi" w:hAnsiTheme="minorHAnsi" w:cstheme="minorBidi"/>
                <w:sz w:val="22"/>
                <w:szCs w:val="22"/>
                <w:rPrChange w:id="9502" w:author="Nick.Tolimieri" w:date="2022-09-26T12:55:00Z">
                  <w:rPr>
                    <w:ins w:id="9503" w:author="Nick.Tolimieri" w:date="2022-09-26T12:55:00Z"/>
                    <w:del w:id="9504" w:author="Nick.Tolimieri [2]" w:date="2022-09-27T11:46:00Z"/>
                    <w:rFonts w:ascii="Calibri" w:hAnsi="Calibri" w:cs="Calibri"/>
                    <w:color w:val="000000"/>
                    <w:sz w:val="22"/>
                    <w:szCs w:val="22"/>
                  </w:rPr>
                </w:rPrChange>
              </w:rPr>
              <w:pPrChange w:id="9505" w:author="Nick.Tolimieri" w:date="2022-09-26T12:55:00Z">
                <w:pPr>
                  <w:jc w:val="right"/>
                </w:pPr>
              </w:pPrChange>
            </w:pPr>
            <w:ins w:id="9506" w:author="Nick.Tolimieri" w:date="2022-09-26T12:55:00Z">
              <w:del w:id="9507" w:author="Nick.Tolimieri [2]" w:date="2022-09-27T11:46:00Z">
                <w:r w:rsidRPr="007654F7" w:rsidDel="00B41F3D">
                  <w:rPr>
                    <w:rFonts w:asciiTheme="minorHAnsi" w:eastAsiaTheme="minorHAnsi" w:hAnsiTheme="minorHAnsi" w:cstheme="minorBidi"/>
                    <w:sz w:val="22"/>
                    <w:szCs w:val="22"/>
                    <w:rPrChange w:id="9508" w:author="Nick.Tolimieri" w:date="2022-09-26T12:55:00Z">
                      <w:rPr>
                        <w:rFonts w:ascii="Calibri" w:hAnsi="Calibri" w:cs="Calibri"/>
                        <w:color w:val="000000"/>
                        <w:sz w:val="22"/>
                        <w:szCs w:val="22"/>
                      </w:rPr>
                    </w:rPrChange>
                  </w:rPr>
                  <w:delText>1</w:delText>
                </w:r>
              </w:del>
            </w:ins>
          </w:p>
        </w:tc>
        <w:tc>
          <w:tcPr>
            <w:tcW w:w="960" w:type="dxa"/>
            <w:noWrap/>
            <w:hideMark/>
            <w:tcPrChange w:id="95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10" w:author="Nick.Tolimieri" w:date="2022-09-26T12:55:00Z"/>
                <w:del w:id="9511" w:author="Nick.Tolimieri [2]" w:date="2022-09-27T11:46:00Z"/>
                <w:rFonts w:asciiTheme="minorHAnsi" w:eastAsiaTheme="minorHAnsi" w:hAnsiTheme="minorHAnsi" w:cstheme="minorBidi"/>
                <w:sz w:val="22"/>
                <w:szCs w:val="22"/>
                <w:rPrChange w:id="9512" w:author="Nick.Tolimieri" w:date="2022-09-26T12:55:00Z">
                  <w:rPr>
                    <w:ins w:id="9513" w:author="Nick.Tolimieri" w:date="2022-09-26T12:55:00Z"/>
                    <w:del w:id="9514" w:author="Nick.Tolimieri [2]" w:date="2022-09-27T11:46:00Z"/>
                    <w:rFonts w:ascii="Calibri" w:hAnsi="Calibri" w:cs="Calibri"/>
                    <w:color w:val="000000"/>
                    <w:sz w:val="22"/>
                    <w:szCs w:val="22"/>
                  </w:rPr>
                </w:rPrChange>
              </w:rPr>
              <w:pPrChange w:id="9515" w:author="Nick.Tolimieri" w:date="2022-09-26T12:55:00Z">
                <w:pPr>
                  <w:jc w:val="right"/>
                </w:pPr>
              </w:pPrChange>
            </w:pPr>
            <w:ins w:id="9516" w:author="Nick.Tolimieri" w:date="2022-09-26T12:55:00Z">
              <w:del w:id="9517" w:author="Nick.Tolimieri [2]" w:date="2022-09-27T11:46:00Z">
                <w:r w:rsidRPr="007654F7" w:rsidDel="00B41F3D">
                  <w:rPr>
                    <w:rFonts w:asciiTheme="minorHAnsi" w:eastAsiaTheme="minorHAnsi" w:hAnsiTheme="minorHAnsi" w:cstheme="minorBidi"/>
                    <w:sz w:val="22"/>
                    <w:szCs w:val="22"/>
                    <w:rPrChange w:id="9518" w:author="Nick.Tolimieri" w:date="2022-09-26T12:55:00Z">
                      <w:rPr>
                        <w:rFonts w:ascii="Calibri" w:hAnsi="Calibri" w:cs="Calibri"/>
                        <w:color w:val="000000"/>
                        <w:sz w:val="22"/>
                        <w:szCs w:val="22"/>
                      </w:rPr>
                    </w:rPrChange>
                  </w:rPr>
                  <w:delText>15</w:delText>
                </w:r>
              </w:del>
            </w:ins>
          </w:p>
        </w:tc>
        <w:tc>
          <w:tcPr>
            <w:tcW w:w="960" w:type="dxa"/>
            <w:noWrap/>
            <w:hideMark/>
            <w:tcPrChange w:id="95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20" w:author="Nick.Tolimieri" w:date="2022-09-26T12:55:00Z"/>
                <w:del w:id="9521" w:author="Nick.Tolimieri [2]" w:date="2022-09-27T11:46:00Z"/>
                <w:rFonts w:asciiTheme="minorHAnsi" w:eastAsiaTheme="minorHAnsi" w:hAnsiTheme="minorHAnsi" w:cstheme="minorBidi"/>
                <w:sz w:val="22"/>
                <w:szCs w:val="22"/>
                <w:rPrChange w:id="9522" w:author="Nick.Tolimieri" w:date="2022-09-26T12:55:00Z">
                  <w:rPr>
                    <w:ins w:id="9523" w:author="Nick.Tolimieri" w:date="2022-09-26T12:55:00Z"/>
                    <w:del w:id="9524" w:author="Nick.Tolimieri [2]" w:date="2022-09-27T11:46:00Z"/>
                    <w:rFonts w:ascii="Calibri" w:hAnsi="Calibri" w:cs="Calibri"/>
                    <w:color w:val="000000"/>
                    <w:sz w:val="22"/>
                    <w:szCs w:val="22"/>
                  </w:rPr>
                </w:rPrChange>
              </w:rPr>
              <w:pPrChange w:id="9525" w:author="Nick.Tolimieri" w:date="2022-09-26T12:55:00Z">
                <w:pPr>
                  <w:jc w:val="right"/>
                </w:pPr>
              </w:pPrChange>
            </w:pPr>
            <w:ins w:id="9526" w:author="Nick.Tolimieri" w:date="2022-09-26T12:55:00Z">
              <w:del w:id="9527" w:author="Nick.Tolimieri [2]" w:date="2022-09-27T11:46:00Z">
                <w:r w:rsidRPr="007654F7" w:rsidDel="00B41F3D">
                  <w:rPr>
                    <w:rFonts w:asciiTheme="minorHAnsi" w:eastAsiaTheme="minorHAnsi" w:hAnsiTheme="minorHAnsi" w:cstheme="minorBidi"/>
                    <w:sz w:val="22"/>
                    <w:szCs w:val="22"/>
                    <w:rPrChange w:id="9528" w:author="Nick.Tolimieri" w:date="2022-09-26T12:55:00Z">
                      <w:rPr>
                        <w:rFonts w:ascii="Calibri" w:hAnsi="Calibri" w:cs="Calibri"/>
                        <w:color w:val="000000"/>
                        <w:sz w:val="22"/>
                        <w:szCs w:val="22"/>
                      </w:rPr>
                    </w:rPrChange>
                  </w:rPr>
                  <w:delText>15</w:delText>
                </w:r>
              </w:del>
            </w:ins>
          </w:p>
        </w:tc>
        <w:tc>
          <w:tcPr>
            <w:tcW w:w="960" w:type="dxa"/>
            <w:noWrap/>
            <w:hideMark/>
            <w:tcPrChange w:id="95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30" w:author="Nick.Tolimieri" w:date="2022-09-26T12:55:00Z"/>
                <w:del w:id="9531" w:author="Nick.Tolimieri [2]" w:date="2022-09-27T11:46:00Z"/>
                <w:rFonts w:asciiTheme="minorHAnsi" w:eastAsiaTheme="minorHAnsi" w:hAnsiTheme="minorHAnsi" w:cstheme="minorBidi"/>
                <w:sz w:val="22"/>
                <w:szCs w:val="22"/>
                <w:rPrChange w:id="9532" w:author="Nick.Tolimieri" w:date="2022-09-26T12:55:00Z">
                  <w:rPr>
                    <w:ins w:id="9533" w:author="Nick.Tolimieri" w:date="2022-09-26T12:55:00Z"/>
                    <w:del w:id="9534" w:author="Nick.Tolimieri [2]" w:date="2022-09-27T11:46:00Z"/>
                    <w:rFonts w:ascii="Calibri" w:hAnsi="Calibri" w:cs="Calibri"/>
                    <w:color w:val="000000"/>
                    <w:sz w:val="22"/>
                    <w:szCs w:val="22"/>
                  </w:rPr>
                </w:rPrChange>
              </w:rPr>
              <w:pPrChange w:id="9535" w:author="Nick.Tolimieri" w:date="2022-09-26T12:55:00Z">
                <w:pPr>
                  <w:jc w:val="right"/>
                </w:pPr>
              </w:pPrChange>
            </w:pPr>
            <w:ins w:id="9536" w:author="Nick.Tolimieri" w:date="2022-09-26T12:55:00Z">
              <w:del w:id="9537" w:author="Nick.Tolimieri [2]" w:date="2022-09-27T11:46:00Z">
                <w:r w:rsidRPr="007654F7" w:rsidDel="00B41F3D">
                  <w:rPr>
                    <w:rFonts w:asciiTheme="minorHAnsi" w:eastAsiaTheme="minorHAnsi" w:hAnsiTheme="minorHAnsi" w:cstheme="minorBidi"/>
                    <w:sz w:val="22"/>
                    <w:szCs w:val="22"/>
                    <w:rPrChange w:id="9538" w:author="Nick.Tolimieri" w:date="2022-09-26T12:55:00Z">
                      <w:rPr>
                        <w:rFonts w:ascii="Calibri" w:hAnsi="Calibri" w:cs="Calibri"/>
                        <w:color w:val="000000"/>
                        <w:sz w:val="22"/>
                        <w:szCs w:val="22"/>
                      </w:rPr>
                    </w:rPrChange>
                  </w:rPr>
                  <w:delText>15</w:delText>
                </w:r>
              </w:del>
            </w:ins>
          </w:p>
        </w:tc>
        <w:tc>
          <w:tcPr>
            <w:tcW w:w="960" w:type="dxa"/>
            <w:noWrap/>
            <w:hideMark/>
            <w:tcPrChange w:id="95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40" w:author="Nick.Tolimieri" w:date="2022-09-26T12:55:00Z"/>
                <w:del w:id="9541" w:author="Nick.Tolimieri [2]" w:date="2022-09-27T11:46:00Z"/>
                <w:rFonts w:asciiTheme="minorHAnsi" w:eastAsiaTheme="minorHAnsi" w:hAnsiTheme="minorHAnsi" w:cstheme="minorBidi"/>
                <w:sz w:val="22"/>
                <w:szCs w:val="22"/>
                <w:rPrChange w:id="9542" w:author="Nick.Tolimieri" w:date="2022-09-26T12:55:00Z">
                  <w:rPr>
                    <w:ins w:id="9543" w:author="Nick.Tolimieri" w:date="2022-09-26T12:55:00Z"/>
                    <w:del w:id="9544" w:author="Nick.Tolimieri [2]" w:date="2022-09-27T11:46:00Z"/>
                    <w:rFonts w:ascii="Calibri" w:hAnsi="Calibri" w:cs="Calibri"/>
                    <w:color w:val="000000"/>
                    <w:sz w:val="22"/>
                    <w:szCs w:val="22"/>
                  </w:rPr>
                </w:rPrChange>
              </w:rPr>
              <w:pPrChange w:id="9545" w:author="Nick.Tolimieri" w:date="2022-09-26T12:55:00Z">
                <w:pPr>
                  <w:jc w:val="right"/>
                </w:pPr>
              </w:pPrChange>
            </w:pPr>
            <w:ins w:id="9546" w:author="Nick.Tolimieri" w:date="2022-09-26T12:55:00Z">
              <w:del w:id="9547" w:author="Nick.Tolimieri [2]" w:date="2022-09-27T11:46:00Z">
                <w:r w:rsidRPr="007654F7" w:rsidDel="00B41F3D">
                  <w:rPr>
                    <w:rFonts w:asciiTheme="minorHAnsi" w:eastAsiaTheme="minorHAnsi" w:hAnsiTheme="minorHAnsi" w:cstheme="minorBidi"/>
                    <w:sz w:val="22"/>
                    <w:szCs w:val="22"/>
                    <w:rPrChange w:id="9548" w:author="Nick.Tolimieri" w:date="2022-09-26T12:55:00Z">
                      <w:rPr>
                        <w:rFonts w:ascii="Calibri" w:hAnsi="Calibri" w:cs="Calibri"/>
                        <w:color w:val="000000"/>
                        <w:sz w:val="22"/>
                        <w:szCs w:val="22"/>
                      </w:rPr>
                    </w:rPrChange>
                  </w:rPr>
                  <w:delText>1.96</w:delText>
                </w:r>
              </w:del>
            </w:ins>
          </w:p>
        </w:tc>
        <w:tc>
          <w:tcPr>
            <w:tcW w:w="960" w:type="dxa"/>
            <w:noWrap/>
            <w:hideMark/>
            <w:tcPrChange w:id="95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50" w:author="Nick.Tolimieri" w:date="2022-09-26T12:55:00Z"/>
                <w:del w:id="9551" w:author="Nick.Tolimieri [2]" w:date="2022-09-27T11:46:00Z"/>
                <w:rFonts w:asciiTheme="minorHAnsi" w:eastAsiaTheme="minorHAnsi" w:hAnsiTheme="minorHAnsi" w:cstheme="minorBidi"/>
                <w:sz w:val="22"/>
                <w:szCs w:val="22"/>
                <w:rPrChange w:id="9552" w:author="Nick.Tolimieri" w:date="2022-09-26T12:55:00Z">
                  <w:rPr>
                    <w:ins w:id="9553" w:author="Nick.Tolimieri" w:date="2022-09-26T12:55:00Z"/>
                    <w:del w:id="9554" w:author="Nick.Tolimieri [2]" w:date="2022-09-27T11:46:00Z"/>
                    <w:rFonts w:ascii="Calibri" w:hAnsi="Calibri" w:cs="Calibri"/>
                    <w:color w:val="000000"/>
                    <w:sz w:val="22"/>
                    <w:szCs w:val="22"/>
                  </w:rPr>
                </w:rPrChange>
              </w:rPr>
              <w:pPrChange w:id="9555" w:author="Nick.Tolimieri" w:date="2022-09-26T12:55:00Z">
                <w:pPr>
                  <w:jc w:val="right"/>
                </w:pPr>
              </w:pPrChange>
            </w:pPr>
            <w:ins w:id="9556" w:author="Nick.Tolimieri" w:date="2022-09-26T12:55:00Z">
              <w:del w:id="9557" w:author="Nick.Tolimieri [2]" w:date="2022-09-27T11:46:00Z">
                <w:r w:rsidRPr="007654F7" w:rsidDel="00B41F3D">
                  <w:rPr>
                    <w:rFonts w:asciiTheme="minorHAnsi" w:eastAsiaTheme="minorHAnsi" w:hAnsiTheme="minorHAnsi" w:cstheme="minorBidi"/>
                    <w:sz w:val="22"/>
                    <w:szCs w:val="22"/>
                    <w:rPrChange w:id="9558" w:author="Nick.Tolimieri" w:date="2022-09-26T12:55:00Z">
                      <w:rPr>
                        <w:rFonts w:ascii="Calibri" w:hAnsi="Calibri" w:cs="Calibri"/>
                        <w:color w:val="000000"/>
                        <w:sz w:val="22"/>
                        <w:szCs w:val="22"/>
                      </w:rPr>
                    </w:rPrChange>
                  </w:rPr>
                  <w:delText>0.32</w:delText>
                </w:r>
              </w:del>
            </w:ins>
          </w:p>
        </w:tc>
      </w:tr>
      <w:tr w:rsidR="007654F7" w:rsidRPr="007654F7" w:rsidDel="00B41F3D" w:rsidTr="007654F7">
        <w:trPr>
          <w:divId w:val="1027564193"/>
          <w:trHeight w:val="300"/>
          <w:ins w:id="9559" w:author="Nick.Tolimieri" w:date="2022-09-26T12:55:00Z"/>
          <w:del w:id="9560" w:author="Nick.Tolimieri [2]" w:date="2022-09-27T11:46:00Z"/>
          <w:trPrChange w:id="9561" w:author="Nick.Tolimieri" w:date="2022-09-26T12:55:00Z">
            <w:trPr>
              <w:divId w:val="1027564193"/>
              <w:trHeight w:val="300"/>
            </w:trPr>
          </w:trPrChange>
        </w:trPr>
        <w:tc>
          <w:tcPr>
            <w:tcW w:w="960" w:type="dxa"/>
            <w:noWrap/>
            <w:hideMark/>
            <w:tcPrChange w:id="95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63" w:author="Nick.Tolimieri" w:date="2022-09-26T12:55:00Z"/>
                <w:del w:id="9564" w:author="Nick.Tolimieri [2]" w:date="2022-09-27T11:46:00Z"/>
                <w:rFonts w:asciiTheme="minorHAnsi" w:eastAsiaTheme="minorHAnsi" w:hAnsiTheme="minorHAnsi" w:cstheme="minorBidi"/>
                <w:sz w:val="22"/>
                <w:szCs w:val="22"/>
                <w:rPrChange w:id="9565" w:author="Nick.Tolimieri" w:date="2022-09-26T12:55:00Z">
                  <w:rPr>
                    <w:ins w:id="9566" w:author="Nick.Tolimieri" w:date="2022-09-26T12:55:00Z"/>
                    <w:del w:id="9567" w:author="Nick.Tolimieri [2]" w:date="2022-09-27T11:46:00Z"/>
                    <w:rFonts w:ascii="Calibri" w:hAnsi="Calibri" w:cs="Calibri"/>
                    <w:color w:val="000000"/>
                    <w:sz w:val="22"/>
                    <w:szCs w:val="22"/>
                  </w:rPr>
                </w:rPrChange>
              </w:rPr>
              <w:pPrChange w:id="9568" w:author="Nick.Tolimieri" w:date="2022-09-26T12:55:00Z">
                <w:pPr/>
              </w:pPrChange>
            </w:pPr>
            <w:ins w:id="9569" w:author="Nick.Tolimieri" w:date="2022-09-26T12:55:00Z">
              <w:del w:id="9570" w:author="Nick.Tolimieri [2]" w:date="2022-09-27T11:46:00Z">
                <w:r w:rsidRPr="007654F7" w:rsidDel="00B41F3D">
                  <w:rPr>
                    <w:rFonts w:asciiTheme="minorHAnsi" w:eastAsiaTheme="minorHAnsi" w:hAnsiTheme="minorHAnsi" w:cstheme="minorBidi"/>
                    <w:sz w:val="22"/>
                    <w:szCs w:val="22"/>
                    <w:rPrChange w:id="9571"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5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73" w:author="Nick.Tolimieri" w:date="2022-09-26T12:55:00Z"/>
                <w:del w:id="9574" w:author="Nick.Tolimieri [2]" w:date="2022-09-27T11:46:00Z"/>
                <w:rFonts w:asciiTheme="minorHAnsi" w:eastAsiaTheme="minorHAnsi" w:hAnsiTheme="minorHAnsi" w:cstheme="minorBidi"/>
                <w:sz w:val="22"/>
                <w:szCs w:val="22"/>
                <w:rPrChange w:id="9575" w:author="Nick.Tolimieri" w:date="2022-09-26T12:55:00Z">
                  <w:rPr>
                    <w:ins w:id="9576" w:author="Nick.Tolimieri" w:date="2022-09-26T12:55:00Z"/>
                    <w:del w:id="9577" w:author="Nick.Tolimieri [2]" w:date="2022-09-27T11:46:00Z"/>
                    <w:rFonts w:ascii="Calibri" w:hAnsi="Calibri" w:cs="Calibri"/>
                    <w:color w:val="000000"/>
                    <w:sz w:val="22"/>
                    <w:szCs w:val="22"/>
                  </w:rPr>
                </w:rPrChange>
              </w:rPr>
              <w:pPrChange w:id="9578" w:author="Nick.Tolimieri" w:date="2022-09-26T12:55:00Z">
                <w:pPr>
                  <w:jc w:val="right"/>
                </w:pPr>
              </w:pPrChange>
            </w:pPr>
            <w:ins w:id="9579" w:author="Nick.Tolimieri" w:date="2022-09-26T12:55:00Z">
              <w:del w:id="9580" w:author="Nick.Tolimieri [2]" w:date="2022-09-27T11:46:00Z">
                <w:r w:rsidRPr="007654F7" w:rsidDel="00B41F3D">
                  <w:rPr>
                    <w:rFonts w:asciiTheme="minorHAnsi" w:eastAsiaTheme="minorHAnsi" w:hAnsiTheme="minorHAnsi" w:cstheme="minorBidi"/>
                    <w:sz w:val="22"/>
                    <w:szCs w:val="22"/>
                    <w:rPrChange w:id="9581" w:author="Nick.Tolimieri" w:date="2022-09-26T12:55:00Z">
                      <w:rPr>
                        <w:rFonts w:ascii="Calibri" w:hAnsi="Calibri" w:cs="Calibri"/>
                        <w:color w:val="000000"/>
                        <w:sz w:val="22"/>
                        <w:szCs w:val="22"/>
                      </w:rPr>
                    </w:rPrChange>
                  </w:rPr>
                  <w:delText>2006</w:delText>
                </w:r>
              </w:del>
            </w:ins>
          </w:p>
        </w:tc>
        <w:tc>
          <w:tcPr>
            <w:tcW w:w="960" w:type="dxa"/>
            <w:noWrap/>
            <w:hideMark/>
            <w:tcPrChange w:id="95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83" w:author="Nick.Tolimieri" w:date="2022-09-26T12:55:00Z"/>
                <w:del w:id="9584" w:author="Nick.Tolimieri [2]" w:date="2022-09-27T11:46:00Z"/>
                <w:rFonts w:asciiTheme="minorHAnsi" w:eastAsiaTheme="minorHAnsi" w:hAnsiTheme="minorHAnsi" w:cstheme="minorBidi"/>
                <w:sz w:val="22"/>
                <w:szCs w:val="22"/>
                <w:rPrChange w:id="9585" w:author="Nick.Tolimieri" w:date="2022-09-26T12:55:00Z">
                  <w:rPr>
                    <w:ins w:id="9586" w:author="Nick.Tolimieri" w:date="2022-09-26T12:55:00Z"/>
                    <w:del w:id="9587" w:author="Nick.Tolimieri [2]" w:date="2022-09-27T11:46:00Z"/>
                    <w:rFonts w:ascii="Calibri" w:hAnsi="Calibri" w:cs="Calibri"/>
                    <w:color w:val="000000"/>
                    <w:sz w:val="22"/>
                    <w:szCs w:val="22"/>
                  </w:rPr>
                </w:rPrChange>
              </w:rPr>
              <w:pPrChange w:id="9588" w:author="Nick.Tolimieri" w:date="2022-09-26T12:55:00Z">
                <w:pPr>
                  <w:jc w:val="right"/>
                </w:pPr>
              </w:pPrChange>
            </w:pPr>
            <w:ins w:id="9589" w:author="Nick.Tolimieri" w:date="2022-09-26T12:55:00Z">
              <w:del w:id="9590" w:author="Nick.Tolimieri [2]" w:date="2022-09-27T11:46:00Z">
                <w:r w:rsidRPr="007654F7" w:rsidDel="00B41F3D">
                  <w:rPr>
                    <w:rFonts w:asciiTheme="minorHAnsi" w:eastAsiaTheme="minorHAnsi" w:hAnsiTheme="minorHAnsi" w:cstheme="minorBidi"/>
                    <w:sz w:val="22"/>
                    <w:szCs w:val="22"/>
                    <w:rPrChange w:id="9591" w:author="Nick.Tolimieri" w:date="2022-09-26T12:55:00Z">
                      <w:rPr>
                        <w:rFonts w:ascii="Calibri" w:hAnsi="Calibri" w:cs="Calibri"/>
                        <w:color w:val="000000"/>
                        <w:sz w:val="22"/>
                        <w:szCs w:val="22"/>
                      </w:rPr>
                    </w:rPrChange>
                  </w:rPr>
                  <w:delText>0</w:delText>
                </w:r>
              </w:del>
            </w:ins>
          </w:p>
        </w:tc>
        <w:tc>
          <w:tcPr>
            <w:tcW w:w="960" w:type="dxa"/>
            <w:noWrap/>
            <w:hideMark/>
            <w:tcPrChange w:id="95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593" w:author="Nick.Tolimieri" w:date="2022-09-26T12:55:00Z"/>
                <w:del w:id="9594" w:author="Nick.Tolimieri [2]" w:date="2022-09-27T11:46:00Z"/>
                <w:rFonts w:asciiTheme="minorHAnsi" w:eastAsiaTheme="minorHAnsi" w:hAnsiTheme="minorHAnsi" w:cstheme="minorBidi"/>
                <w:sz w:val="22"/>
                <w:szCs w:val="22"/>
                <w:rPrChange w:id="9595" w:author="Nick.Tolimieri" w:date="2022-09-26T12:55:00Z">
                  <w:rPr>
                    <w:ins w:id="9596" w:author="Nick.Tolimieri" w:date="2022-09-26T12:55:00Z"/>
                    <w:del w:id="9597" w:author="Nick.Tolimieri [2]" w:date="2022-09-27T11:46:00Z"/>
                    <w:rFonts w:ascii="Calibri" w:hAnsi="Calibri" w:cs="Calibri"/>
                    <w:color w:val="000000"/>
                    <w:sz w:val="22"/>
                    <w:szCs w:val="22"/>
                  </w:rPr>
                </w:rPrChange>
              </w:rPr>
              <w:pPrChange w:id="9598" w:author="Nick.Tolimieri" w:date="2022-09-26T12:55:00Z">
                <w:pPr>
                  <w:jc w:val="right"/>
                </w:pPr>
              </w:pPrChange>
            </w:pPr>
            <w:ins w:id="9599" w:author="Nick.Tolimieri" w:date="2022-09-26T12:55:00Z">
              <w:del w:id="9600" w:author="Nick.Tolimieri [2]" w:date="2022-09-27T11:46:00Z">
                <w:r w:rsidRPr="007654F7" w:rsidDel="00B41F3D">
                  <w:rPr>
                    <w:rFonts w:asciiTheme="minorHAnsi" w:eastAsiaTheme="minorHAnsi" w:hAnsiTheme="minorHAnsi" w:cstheme="minorBidi"/>
                    <w:sz w:val="22"/>
                    <w:szCs w:val="22"/>
                    <w:rPrChange w:id="9601" w:author="Nick.Tolimieri" w:date="2022-09-26T12:55:00Z">
                      <w:rPr>
                        <w:rFonts w:ascii="Calibri" w:hAnsi="Calibri" w:cs="Calibri"/>
                        <w:color w:val="000000"/>
                        <w:sz w:val="22"/>
                        <w:szCs w:val="22"/>
                      </w:rPr>
                    </w:rPrChange>
                  </w:rPr>
                  <w:delText>22</w:delText>
                </w:r>
              </w:del>
            </w:ins>
          </w:p>
        </w:tc>
        <w:tc>
          <w:tcPr>
            <w:tcW w:w="960" w:type="dxa"/>
            <w:noWrap/>
            <w:hideMark/>
            <w:tcPrChange w:id="96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03" w:author="Nick.Tolimieri" w:date="2022-09-26T12:55:00Z"/>
                <w:del w:id="9604" w:author="Nick.Tolimieri [2]" w:date="2022-09-27T11:46:00Z"/>
                <w:rFonts w:asciiTheme="minorHAnsi" w:eastAsiaTheme="minorHAnsi" w:hAnsiTheme="minorHAnsi" w:cstheme="minorBidi"/>
                <w:sz w:val="22"/>
                <w:szCs w:val="22"/>
                <w:rPrChange w:id="9605" w:author="Nick.Tolimieri" w:date="2022-09-26T12:55:00Z">
                  <w:rPr>
                    <w:ins w:id="9606" w:author="Nick.Tolimieri" w:date="2022-09-26T12:55:00Z"/>
                    <w:del w:id="9607" w:author="Nick.Tolimieri [2]" w:date="2022-09-27T11:46:00Z"/>
                    <w:rFonts w:ascii="Calibri" w:hAnsi="Calibri" w:cs="Calibri"/>
                    <w:color w:val="000000"/>
                    <w:sz w:val="22"/>
                    <w:szCs w:val="22"/>
                  </w:rPr>
                </w:rPrChange>
              </w:rPr>
              <w:pPrChange w:id="9608" w:author="Nick.Tolimieri" w:date="2022-09-26T12:55:00Z">
                <w:pPr>
                  <w:jc w:val="right"/>
                </w:pPr>
              </w:pPrChange>
            </w:pPr>
            <w:ins w:id="9609" w:author="Nick.Tolimieri" w:date="2022-09-26T12:55:00Z">
              <w:del w:id="9610" w:author="Nick.Tolimieri [2]" w:date="2022-09-27T11:46:00Z">
                <w:r w:rsidRPr="007654F7" w:rsidDel="00B41F3D">
                  <w:rPr>
                    <w:rFonts w:asciiTheme="minorHAnsi" w:eastAsiaTheme="minorHAnsi" w:hAnsiTheme="minorHAnsi" w:cstheme="minorBidi"/>
                    <w:sz w:val="22"/>
                    <w:szCs w:val="22"/>
                    <w:rPrChange w:id="9611" w:author="Nick.Tolimieri" w:date="2022-09-26T12:55:00Z">
                      <w:rPr>
                        <w:rFonts w:ascii="Calibri" w:hAnsi="Calibri" w:cs="Calibri"/>
                        <w:color w:val="000000"/>
                        <w:sz w:val="22"/>
                        <w:szCs w:val="22"/>
                      </w:rPr>
                    </w:rPrChange>
                  </w:rPr>
                  <w:delText>1</w:delText>
                </w:r>
              </w:del>
            </w:ins>
          </w:p>
        </w:tc>
        <w:tc>
          <w:tcPr>
            <w:tcW w:w="960" w:type="dxa"/>
            <w:noWrap/>
            <w:hideMark/>
            <w:tcPrChange w:id="96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13" w:author="Nick.Tolimieri" w:date="2022-09-26T12:55:00Z"/>
                <w:del w:id="9614" w:author="Nick.Tolimieri [2]" w:date="2022-09-27T11:46:00Z"/>
                <w:rFonts w:asciiTheme="minorHAnsi" w:eastAsiaTheme="minorHAnsi" w:hAnsiTheme="minorHAnsi" w:cstheme="minorBidi"/>
                <w:sz w:val="22"/>
                <w:szCs w:val="22"/>
                <w:rPrChange w:id="9615" w:author="Nick.Tolimieri" w:date="2022-09-26T12:55:00Z">
                  <w:rPr>
                    <w:ins w:id="9616" w:author="Nick.Tolimieri" w:date="2022-09-26T12:55:00Z"/>
                    <w:del w:id="9617" w:author="Nick.Tolimieri [2]" w:date="2022-09-27T11:46:00Z"/>
                    <w:rFonts w:ascii="Calibri" w:hAnsi="Calibri" w:cs="Calibri"/>
                    <w:color w:val="000000"/>
                    <w:sz w:val="22"/>
                    <w:szCs w:val="22"/>
                  </w:rPr>
                </w:rPrChange>
              </w:rPr>
              <w:pPrChange w:id="9618" w:author="Nick.Tolimieri" w:date="2022-09-26T12:55:00Z">
                <w:pPr>
                  <w:jc w:val="right"/>
                </w:pPr>
              </w:pPrChange>
            </w:pPr>
            <w:ins w:id="9619" w:author="Nick.Tolimieri" w:date="2022-09-26T12:55:00Z">
              <w:del w:id="9620" w:author="Nick.Tolimieri [2]" w:date="2022-09-27T11:46:00Z">
                <w:r w:rsidRPr="007654F7" w:rsidDel="00B41F3D">
                  <w:rPr>
                    <w:rFonts w:asciiTheme="minorHAnsi" w:eastAsiaTheme="minorHAnsi" w:hAnsiTheme="minorHAnsi" w:cstheme="minorBidi"/>
                    <w:sz w:val="22"/>
                    <w:szCs w:val="22"/>
                    <w:rPrChange w:id="9621" w:author="Nick.Tolimieri" w:date="2022-09-26T12:55:00Z">
                      <w:rPr>
                        <w:rFonts w:ascii="Calibri" w:hAnsi="Calibri" w:cs="Calibri"/>
                        <w:color w:val="000000"/>
                        <w:sz w:val="22"/>
                        <w:szCs w:val="22"/>
                      </w:rPr>
                    </w:rPrChange>
                  </w:rPr>
                  <w:delText>6</w:delText>
                </w:r>
              </w:del>
            </w:ins>
          </w:p>
        </w:tc>
        <w:tc>
          <w:tcPr>
            <w:tcW w:w="960" w:type="dxa"/>
            <w:noWrap/>
            <w:hideMark/>
            <w:tcPrChange w:id="96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23" w:author="Nick.Tolimieri" w:date="2022-09-26T12:55:00Z"/>
                <w:del w:id="9624" w:author="Nick.Tolimieri [2]" w:date="2022-09-27T11:46:00Z"/>
                <w:rFonts w:asciiTheme="minorHAnsi" w:eastAsiaTheme="minorHAnsi" w:hAnsiTheme="minorHAnsi" w:cstheme="minorBidi"/>
                <w:sz w:val="22"/>
                <w:szCs w:val="22"/>
                <w:rPrChange w:id="9625" w:author="Nick.Tolimieri" w:date="2022-09-26T12:55:00Z">
                  <w:rPr>
                    <w:ins w:id="9626" w:author="Nick.Tolimieri" w:date="2022-09-26T12:55:00Z"/>
                    <w:del w:id="9627" w:author="Nick.Tolimieri [2]" w:date="2022-09-27T11:46:00Z"/>
                    <w:rFonts w:ascii="Calibri" w:hAnsi="Calibri" w:cs="Calibri"/>
                    <w:color w:val="000000"/>
                    <w:sz w:val="22"/>
                    <w:szCs w:val="22"/>
                  </w:rPr>
                </w:rPrChange>
              </w:rPr>
              <w:pPrChange w:id="9628" w:author="Nick.Tolimieri" w:date="2022-09-26T12:55:00Z">
                <w:pPr>
                  <w:jc w:val="right"/>
                </w:pPr>
              </w:pPrChange>
            </w:pPr>
            <w:ins w:id="9629" w:author="Nick.Tolimieri" w:date="2022-09-26T12:55:00Z">
              <w:del w:id="9630" w:author="Nick.Tolimieri [2]" w:date="2022-09-27T11:46:00Z">
                <w:r w:rsidRPr="007654F7" w:rsidDel="00B41F3D">
                  <w:rPr>
                    <w:rFonts w:asciiTheme="minorHAnsi" w:eastAsiaTheme="minorHAnsi" w:hAnsiTheme="minorHAnsi" w:cstheme="minorBidi"/>
                    <w:sz w:val="22"/>
                    <w:szCs w:val="22"/>
                    <w:rPrChange w:id="9631" w:author="Nick.Tolimieri" w:date="2022-09-26T12:55:00Z">
                      <w:rPr>
                        <w:rFonts w:ascii="Calibri" w:hAnsi="Calibri" w:cs="Calibri"/>
                        <w:color w:val="000000"/>
                        <w:sz w:val="22"/>
                        <w:szCs w:val="22"/>
                      </w:rPr>
                    </w:rPrChange>
                  </w:rPr>
                  <w:delText>6</w:delText>
                </w:r>
              </w:del>
            </w:ins>
          </w:p>
        </w:tc>
        <w:tc>
          <w:tcPr>
            <w:tcW w:w="960" w:type="dxa"/>
            <w:noWrap/>
            <w:hideMark/>
            <w:tcPrChange w:id="96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33" w:author="Nick.Tolimieri" w:date="2022-09-26T12:55:00Z"/>
                <w:del w:id="9634" w:author="Nick.Tolimieri [2]" w:date="2022-09-27T11:46:00Z"/>
                <w:rFonts w:asciiTheme="minorHAnsi" w:eastAsiaTheme="minorHAnsi" w:hAnsiTheme="minorHAnsi" w:cstheme="minorBidi"/>
                <w:sz w:val="22"/>
                <w:szCs w:val="22"/>
                <w:rPrChange w:id="9635" w:author="Nick.Tolimieri" w:date="2022-09-26T12:55:00Z">
                  <w:rPr>
                    <w:ins w:id="9636" w:author="Nick.Tolimieri" w:date="2022-09-26T12:55:00Z"/>
                    <w:del w:id="9637" w:author="Nick.Tolimieri [2]" w:date="2022-09-27T11:46:00Z"/>
                    <w:rFonts w:ascii="Calibri" w:hAnsi="Calibri" w:cs="Calibri"/>
                    <w:color w:val="000000"/>
                    <w:sz w:val="22"/>
                    <w:szCs w:val="22"/>
                  </w:rPr>
                </w:rPrChange>
              </w:rPr>
              <w:pPrChange w:id="9638" w:author="Nick.Tolimieri" w:date="2022-09-26T12:55:00Z">
                <w:pPr>
                  <w:jc w:val="right"/>
                </w:pPr>
              </w:pPrChange>
            </w:pPr>
            <w:ins w:id="9639" w:author="Nick.Tolimieri" w:date="2022-09-26T12:55:00Z">
              <w:del w:id="9640" w:author="Nick.Tolimieri [2]" w:date="2022-09-27T11:46:00Z">
                <w:r w:rsidRPr="007654F7" w:rsidDel="00B41F3D">
                  <w:rPr>
                    <w:rFonts w:asciiTheme="minorHAnsi" w:eastAsiaTheme="minorHAnsi" w:hAnsiTheme="minorHAnsi" w:cstheme="minorBidi"/>
                    <w:sz w:val="22"/>
                    <w:szCs w:val="22"/>
                    <w:rPrChange w:id="9641" w:author="Nick.Tolimieri" w:date="2022-09-26T12:55:00Z">
                      <w:rPr>
                        <w:rFonts w:ascii="Calibri" w:hAnsi="Calibri" w:cs="Calibri"/>
                        <w:color w:val="000000"/>
                        <w:sz w:val="22"/>
                        <w:szCs w:val="22"/>
                      </w:rPr>
                    </w:rPrChange>
                  </w:rPr>
                  <w:delText>6</w:delText>
                </w:r>
              </w:del>
            </w:ins>
          </w:p>
        </w:tc>
        <w:tc>
          <w:tcPr>
            <w:tcW w:w="960" w:type="dxa"/>
            <w:noWrap/>
            <w:hideMark/>
            <w:tcPrChange w:id="96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43" w:author="Nick.Tolimieri" w:date="2022-09-26T12:55:00Z"/>
                <w:del w:id="9644" w:author="Nick.Tolimieri [2]" w:date="2022-09-27T11:46:00Z"/>
                <w:rFonts w:asciiTheme="minorHAnsi" w:eastAsiaTheme="minorHAnsi" w:hAnsiTheme="minorHAnsi" w:cstheme="minorBidi"/>
                <w:sz w:val="22"/>
                <w:szCs w:val="22"/>
                <w:rPrChange w:id="9645" w:author="Nick.Tolimieri" w:date="2022-09-26T12:55:00Z">
                  <w:rPr>
                    <w:ins w:id="9646" w:author="Nick.Tolimieri" w:date="2022-09-26T12:55:00Z"/>
                    <w:del w:id="9647" w:author="Nick.Tolimieri [2]" w:date="2022-09-27T11:46:00Z"/>
                    <w:rFonts w:ascii="Calibri" w:hAnsi="Calibri" w:cs="Calibri"/>
                    <w:color w:val="000000"/>
                    <w:sz w:val="22"/>
                    <w:szCs w:val="22"/>
                  </w:rPr>
                </w:rPrChange>
              </w:rPr>
              <w:pPrChange w:id="9648" w:author="Nick.Tolimieri" w:date="2022-09-26T12:55:00Z">
                <w:pPr>
                  <w:jc w:val="right"/>
                </w:pPr>
              </w:pPrChange>
            </w:pPr>
            <w:ins w:id="9649" w:author="Nick.Tolimieri" w:date="2022-09-26T12:55:00Z">
              <w:del w:id="9650" w:author="Nick.Tolimieri [2]" w:date="2022-09-27T11:46:00Z">
                <w:r w:rsidRPr="007654F7" w:rsidDel="00B41F3D">
                  <w:rPr>
                    <w:rFonts w:asciiTheme="minorHAnsi" w:eastAsiaTheme="minorHAnsi" w:hAnsiTheme="minorHAnsi" w:cstheme="minorBidi"/>
                    <w:sz w:val="22"/>
                    <w:szCs w:val="22"/>
                    <w:rPrChange w:id="9651" w:author="Nick.Tolimieri" w:date="2022-09-26T12:55:00Z">
                      <w:rPr>
                        <w:rFonts w:ascii="Calibri" w:hAnsi="Calibri" w:cs="Calibri"/>
                        <w:color w:val="000000"/>
                        <w:sz w:val="22"/>
                        <w:szCs w:val="22"/>
                      </w:rPr>
                    </w:rPrChange>
                  </w:rPr>
                  <w:delText>1.9</w:delText>
                </w:r>
              </w:del>
            </w:ins>
          </w:p>
        </w:tc>
        <w:tc>
          <w:tcPr>
            <w:tcW w:w="960" w:type="dxa"/>
            <w:noWrap/>
            <w:hideMark/>
            <w:tcPrChange w:id="96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53" w:author="Nick.Tolimieri" w:date="2022-09-26T12:55:00Z"/>
                <w:del w:id="9654" w:author="Nick.Tolimieri [2]" w:date="2022-09-27T11:46:00Z"/>
                <w:rFonts w:asciiTheme="minorHAnsi" w:eastAsiaTheme="minorHAnsi" w:hAnsiTheme="minorHAnsi" w:cstheme="minorBidi"/>
                <w:sz w:val="22"/>
                <w:szCs w:val="22"/>
                <w:rPrChange w:id="9655" w:author="Nick.Tolimieri" w:date="2022-09-26T12:55:00Z">
                  <w:rPr>
                    <w:ins w:id="9656" w:author="Nick.Tolimieri" w:date="2022-09-26T12:55:00Z"/>
                    <w:del w:id="9657" w:author="Nick.Tolimieri [2]" w:date="2022-09-27T11:46:00Z"/>
                    <w:rFonts w:ascii="Calibri" w:hAnsi="Calibri" w:cs="Calibri"/>
                    <w:color w:val="000000"/>
                    <w:sz w:val="22"/>
                    <w:szCs w:val="22"/>
                  </w:rPr>
                </w:rPrChange>
              </w:rPr>
              <w:pPrChange w:id="9658" w:author="Nick.Tolimieri" w:date="2022-09-26T12:55:00Z">
                <w:pPr>
                  <w:jc w:val="right"/>
                </w:pPr>
              </w:pPrChange>
            </w:pPr>
            <w:ins w:id="9659" w:author="Nick.Tolimieri" w:date="2022-09-26T12:55:00Z">
              <w:del w:id="9660" w:author="Nick.Tolimieri [2]" w:date="2022-09-27T11:46:00Z">
                <w:r w:rsidRPr="007654F7" w:rsidDel="00B41F3D">
                  <w:rPr>
                    <w:rFonts w:asciiTheme="minorHAnsi" w:eastAsiaTheme="minorHAnsi" w:hAnsiTheme="minorHAnsi" w:cstheme="minorBidi"/>
                    <w:sz w:val="22"/>
                    <w:szCs w:val="22"/>
                    <w:rPrChange w:id="9661" w:author="Nick.Tolimieri" w:date="2022-09-26T12:55:00Z">
                      <w:rPr>
                        <w:rFonts w:ascii="Calibri" w:hAnsi="Calibri" w:cs="Calibri"/>
                        <w:color w:val="000000"/>
                        <w:sz w:val="22"/>
                        <w:szCs w:val="22"/>
                      </w:rPr>
                    </w:rPrChange>
                  </w:rPr>
                  <w:delText>0.29</w:delText>
                </w:r>
              </w:del>
            </w:ins>
          </w:p>
        </w:tc>
      </w:tr>
      <w:tr w:rsidR="007654F7" w:rsidRPr="007654F7" w:rsidDel="00B41F3D" w:rsidTr="007654F7">
        <w:trPr>
          <w:divId w:val="1027564193"/>
          <w:trHeight w:val="300"/>
          <w:ins w:id="9662" w:author="Nick.Tolimieri" w:date="2022-09-26T12:55:00Z"/>
          <w:del w:id="9663" w:author="Nick.Tolimieri [2]" w:date="2022-09-27T11:46:00Z"/>
          <w:trPrChange w:id="9664" w:author="Nick.Tolimieri" w:date="2022-09-26T12:55:00Z">
            <w:trPr>
              <w:divId w:val="1027564193"/>
              <w:trHeight w:val="300"/>
            </w:trPr>
          </w:trPrChange>
        </w:trPr>
        <w:tc>
          <w:tcPr>
            <w:tcW w:w="960" w:type="dxa"/>
            <w:noWrap/>
            <w:hideMark/>
            <w:tcPrChange w:id="96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66" w:author="Nick.Tolimieri" w:date="2022-09-26T12:55:00Z"/>
                <w:del w:id="9667" w:author="Nick.Tolimieri [2]" w:date="2022-09-27T11:46:00Z"/>
                <w:rFonts w:asciiTheme="minorHAnsi" w:eastAsiaTheme="minorHAnsi" w:hAnsiTheme="minorHAnsi" w:cstheme="minorBidi"/>
                <w:sz w:val="22"/>
                <w:szCs w:val="22"/>
                <w:rPrChange w:id="9668" w:author="Nick.Tolimieri" w:date="2022-09-26T12:55:00Z">
                  <w:rPr>
                    <w:ins w:id="9669" w:author="Nick.Tolimieri" w:date="2022-09-26T12:55:00Z"/>
                    <w:del w:id="9670" w:author="Nick.Tolimieri [2]" w:date="2022-09-27T11:46:00Z"/>
                    <w:rFonts w:ascii="Calibri" w:hAnsi="Calibri" w:cs="Calibri"/>
                    <w:color w:val="000000"/>
                    <w:sz w:val="22"/>
                    <w:szCs w:val="22"/>
                  </w:rPr>
                </w:rPrChange>
              </w:rPr>
              <w:pPrChange w:id="9671" w:author="Nick.Tolimieri" w:date="2022-09-26T12:55:00Z">
                <w:pPr/>
              </w:pPrChange>
            </w:pPr>
            <w:ins w:id="9672" w:author="Nick.Tolimieri" w:date="2022-09-26T12:55:00Z">
              <w:del w:id="9673" w:author="Nick.Tolimieri [2]" w:date="2022-09-27T11:46:00Z">
                <w:r w:rsidRPr="007654F7" w:rsidDel="00B41F3D">
                  <w:rPr>
                    <w:rFonts w:asciiTheme="minorHAnsi" w:eastAsiaTheme="minorHAnsi" w:hAnsiTheme="minorHAnsi" w:cstheme="minorBidi"/>
                    <w:sz w:val="22"/>
                    <w:szCs w:val="22"/>
                    <w:rPrChange w:id="9674"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6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76" w:author="Nick.Tolimieri" w:date="2022-09-26T12:55:00Z"/>
                <w:del w:id="9677" w:author="Nick.Tolimieri [2]" w:date="2022-09-27T11:46:00Z"/>
                <w:rFonts w:asciiTheme="minorHAnsi" w:eastAsiaTheme="minorHAnsi" w:hAnsiTheme="minorHAnsi" w:cstheme="minorBidi"/>
                <w:sz w:val="22"/>
                <w:szCs w:val="22"/>
                <w:rPrChange w:id="9678" w:author="Nick.Tolimieri" w:date="2022-09-26T12:55:00Z">
                  <w:rPr>
                    <w:ins w:id="9679" w:author="Nick.Tolimieri" w:date="2022-09-26T12:55:00Z"/>
                    <w:del w:id="9680" w:author="Nick.Tolimieri [2]" w:date="2022-09-27T11:46:00Z"/>
                    <w:rFonts w:ascii="Calibri" w:hAnsi="Calibri" w:cs="Calibri"/>
                    <w:color w:val="000000"/>
                    <w:sz w:val="22"/>
                    <w:szCs w:val="22"/>
                  </w:rPr>
                </w:rPrChange>
              </w:rPr>
              <w:pPrChange w:id="9681" w:author="Nick.Tolimieri" w:date="2022-09-26T12:55:00Z">
                <w:pPr>
                  <w:jc w:val="right"/>
                </w:pPr>
              </w:pPrChange>
            </w:pPr>
            <w:ins w:id="9682" w:author="Nick.Tolimieri" w:date="2022-09-26T12:55:00Z">
              <w:del w:id="9683" w:author="Nick.Tolimieri [2]" w:date="2022-09-27T11:46:00Z">
                <w:r w:rsidRPr="007654F7" w:rsidDel="00B41F3D">
                  <w:rPr>
                    <w:rFonts w:asciiTheme="minorHAnsi" w:eastAsiaTheme="minorHAnsi" w:hAnsiTheme="minorHAnsi" w:cstheme="minorBidi"/>
                    <w:sz w:val="22"/>
                    <w:szCs w:val="22"/>
                    <w:rPrChange w:id="9684" w:author="Nick.Tolimieri" w:date="2022-09-26T12:55:00Z">
                      <w:rPr>
                        <w:rFonts w:ascii="Calibri" w:hAnsi="Calibri" w:cs="Calibri"/>
                        <w:color w:val="000000"/>
                        <w:sz w:val="22"/>
                        <w:szCs w:val="22"/>
                      </w:rPr>
                    </w:rPrChange>
                  </w:rPr>
                  <w:delText>2007</w:delText>
                </w:r>
              </w:del>
            </w:ins>
          </w:p>
        </w:tc>
        <w:tc>
          <w:tcPr>
            <w:tcW w:w="960" w:type="dxa"/>
            <w:noWrap/>
            <w:hideMark/>
            <w:tcPrChange w:id="96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86" w:author="Nick.Tolimieri" w:date="2022-09-26T12:55:00Z"/>
                <w:del w:id="9687" w:author="Nick.Tolimieri [2]" w:date="2022-09-27T11:46:00Z"/>
                <w:rFonts w:asciiTheme="minorHAnsi" w:eastAsiaTheme="minorHAnsi" w:hAnsiTheme="minorHAnsi" w:cstheme="minorBidi"/>
                <w:sz w:val="22"/>
                <w:szCs w:val="22"/>
                <w:rPrChange w:id="9688" w:author="Nick.Tolimieri" w:date="2022-09-26T12:55:00Z">
                  <w:rPr>
                    <w:ins w:id="9689" w:author="Nick.Tolimieri" w:date="2022-09-26T12:55:00Z"/>
                    <w:del w:id="9690" w:author="Nick.Tolimieri [2]" w:date="2022-09-27T11:46:00Z"/>
                    <w:rFonts w:ascii="Calibri" w:hAnsi="Calibri" w:cs="Calibri"/>
                    <w:color w:val="000000"/>
                    <w:sz w:val="22"/>
                    <w:szCs w:val="22"/>
                  </w:rPr>
                </w:rPrChange>
              </w:rPr>
              <w:pPrChange w:id="9691" w:author="Nick.Tolimieri" w:date="2022-09-26T12:55:00Z">
                <w:pPr>
                  <w:jc w:val="right"/>
                </w:pPr>
              </w:pPrChange>
            </w:pPr>
            <w:ins w:id="9692" w:author="Nick.Tolimieri" w:date="2022-09-26T12:55:00Z">
              <w:del w:id="9693" w:author="Nick.Tolimieri [2]" w:date="2022-09-27T11:46:00Z">
                <w:r w:rsidRPr="007654F7" w:rsidDel="00B41F3D">
                  <w:rPr>
                    <w:rFonts w:asciiTheme="minorHAnsi" w:eastAsiaTheme="minorHAnsi" w:hAnsiTheme="minorHAnsi" w:cstheme="minorBidi"/>
                    <w:sz w:val="22"/>
                    <w:szCs w:val="22"/>
                    <w:rPrChange w:id="9694" w:author="Nick.Tolimieri" w:date="2022-09-26T12:55:00Z">
                      <w:rPr>
                        <w:rFonts w:ascii="Calibri" w:hAnsi="Calibri" w:cs="Calibri"/>
                        <w:color w:val="000000"/>
                        <w:sz w:val="22"/>
                        <w:szCs w:val="22"/>
                      </w:rPr>
                    </w:rPrChange>
                  </w:rPr>
                  <w:delText>5</w:delText>
                </w:r>
              </w:del>
            </w:ins>
          </w:p>
        </w:tc>
        <w:tc>
          <w:tcPr>
            <w:tcW w:w="960" w:type="dxa"/>
            <w:noWrap/>
            <w:hideMark/>
            <w:tcPrChange w:id="96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696" w:author="Nick.Tolimieri" w:date="2022-09-26T12:55:00Z"/>
                <w:del w:id="9697" w:author="Nick.Tolimieri [2]" w:date="2022-09-27T11:46:00Z"/>
                <w:rFonts w:asciiTheme="minorHAnsi" w:eastAsiaTheme="minorHAnsi" w:hAnsiTheme="minorHAnsi" w:cstheme="minorBidi"/>
                <w:sz w:val="22"/>
                <w:szCs w:val="22"/>
                <w:rPrChange w:id="9698" w:author="Nick.Tolimieri" w:date="2022-09-26T12:55:00Z">
                  <w:rPr>
                    <w:ins w:id="9699" w:author="Nick.Tolimieri" w:date="2022-09-26T12:55:00Z"/>
                    <w:del w:id="9700" w:author="Nick.Tolimieri [2]" w:date="2022-09-27T11:46:00Z"/>
                    <w:rFonts w:ascii="Calibri" w:hAnsi="Calibri" w:cs="Calibri"/>
                    <w:color w:val="000000"/>
                    <w:sz w:val="22"/>
                    <w:szCs w:val="22"/>
                  </w:rPr>
                </w:rPrChange>
              </w:rPr>
              <w:pPrChange w:id="9701" w:author="Nick.Tolimieri" w:date="2022-09-26T12:55:00Z">
                <w:pPr>
                  <w:jc w:val="right"/>
                </w:pPr>
              </w:pPrChange>
            </w:pPr>
            <w:ins w:id="9702" w:author="Nick.Tolimieri" w:date="2022-09-26T12:55:00Z">
              <w:del w:id="9703" w:author="Nick.Tolimieri [2]" w:date="2022-09-27T11:46:00Z">
                <w:r w:rsidRPr="007654F7" w:rsidDel="00B41F3D">
                  <w:rPr>
                    <w:rFonts w:asciiTheme="minorHAnsi" w:eastAsiaTheme="minorHAnsi" w:hAnsiTheme="minorHAnsi" w:cstheme="minorBidi"/>
                    <w:sz w:val="22"/>
                    <w:szCs w:val="22"/>
                    <w:rPrChange w:id="9704" w:author="Nick.Tolimieri" w:date="2022-09-26T12:55:00Z">
                      <w:rPr>
                        <w:rFonts w:ascii="Calibri" w:hAnsi="Calibri" w:cs="Calibri"/>
                        <w:color w:val="000000"/>
                        <w:sz w:val="22"/>
                        <w:szCs w:val="22"/>
                      </w:rPr>
                    </w:rPrChange>
                  </w:rPr>
                  <w:delText>8</w:delText>
                </w:r>
              </w:del>
            </w:ins>
          </w:p>
        </w:tc>
        <w:tc>
          <w:tcPr>
            <w:tcW w:w="960" w:type="dxa"/>
            <w:noWrap/>
            <w:hideMark/>
            <w:tcPrChange w:id="97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06" w:author="Nick.Tolimieri" w:date="2022-09-26T12:55:00Z"/>
                <w:del w:id="9707" w:author="Nick.Tolimieri [2]" w:date="2022-09-27T11:46:00Z"/>
                <w:rFonts w:asciiTheme="minorHAnsi" w:eastAsiaTheme="minorHAnsi" w:hAnsiTheme="minorHAnsi" w:cstheme="minorBidi"/>
                <w:sz w:val="22"/>
                <w:szCs w:val="22"/>
                <w:rPrChange w:id="9708" w:author="Nick.Tolimieri" w:date="2022-09-26T12:55:00Z">
                  <w:rPr>
                    <w:ins w:id="9709" w:author="Nick.Tolimieri" w:date="2022-09-26T12:55:00Z"/>
                    <w:del w:id="9710" w:author="Nick.Tolimieri [2]" w:date="2022-09-27T11:46:00Z"/>
                    <w:rFonts w:ascii="Calibri" w:hAnsi="Calibri" w:cs="Calibri"/>
                    <w:color w:val="000000"/>
                    <w:sz w:val="22"/>
                    <w:szCs w:val="22"/>
                  </w:rPr>
                </w:rPrChange>
              </w:rPr>
              <w:pPrChange w:id="9711" w:author="Nick.Tolimieri" w:date="2022-09-26T12:55:00Z">
                <w:pPr>
                  <w:jc w:val="right"/>
                </w:pPr>
              </w:pPrChange>
            </w:pPr>
            <w:ins w:id="9712" w:author="Nick.Tolimieri" w:date="2022-09-26T12:55:00Z">
              <w:del w:id="9713" w:author="Nick.Tolimieri [2]" w:date="2022-09-27T11:46:00Z">
                <w:r w:rsidRPr="007654F7" w:rsidDel="00B41F3D">
                  <w:rPr>
                    <w:rFonts w:asciiTheme="minorHAnsi" w:eastAsiaTheme="minorHAnsi" w:hAnsiTheme="minorHAnsi" w:cstheme="minorBidi"/>
                    <w:sz w:val="22"/>
                    <w:szCs w:val="22"/>
                    <w:rPrChange w:id="9714" w:author="Nick.Tolimieri" w:date="2022-09-26T12:55:00Z">
                      <w:rPr>
                        <w:rFonts w:ascii="Calibri" w:hAnsi="Calibri" w:cs="Calibri"/>
                        <w:color w:val="000000"/>
                        <w:sz w:val="22"/>
                        <w:szCs w:val="22"/>
                      </w:rPr>
                    </w:rPrChange>
                  </w:rPr>
                  <w:delText>1</w:delText>
                </w:r>
              </w:del>
            </w:ins>
          </w:p>
        </w:tc>
        <w:tc>
          <w:tcPr>
            <w:tcW w:w="960" w:type="dxa"/>
            <w:noWrap/>
            <w:hideMark/>
            <w:tcPrChange w:id="97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16" w:author="Nick.Tolimieri" w:date="2022-09-26T12:55:00Z"/>
                <w:del w:id="9717" w:author="Nick.Tolimieri [2]" w:date="2022-09-27T11:46:00Z"/>
                <w:rFonts w:asciiTheme="minorHAnsi" w:eastAsiaTheme="minorHAnsi" w:hAnsiTheme="minorHAnsi" w:cstheme="minorBidi"/>
                <w:sz w:val="22"/>
                <w:szCs w:val="22"/>
                <w:rPrChange w:id="9718" w:author="Nick.Tolimieri" w:date="2022-09-26T12:55:00Z">
                  <w:rPr>
                    <w:ins w:id="9719" w:author="Nick.Tolimieri" w:date="2022-09-26T12:55:00Z"/>
                    <w:del w:id="9720" w:author="Nick.Tolimieri [2]" w:date="2022-09-27T11:46:00Z"/>
                    <w:rFonts w:ascii="Calibri" w:hAnsi="Calibri" w:cs="Calibri"/>
                    <w:color w:val="000000"/>
                    <w:sz w:val="22"/>
                    <w:szCs w:val="22"/>
                  </w:rPr>
                </w:rPrChange>
              </w:rPr>
              <w:pPrChange w:id="9721" w:author="Nick.Tolimieri" w:date="2022-09-26T12:55:00Z">
                <w:pPr>
                  <w:jc w:val="right"/>
                </w:pPr>
              </w:pPrChange>
            </w:pPr>
            <w:ins w:id="9722" w:author="Nick.Tolimieri" w:date="2022-09-26T12:55:00Z">
              <w:del w:id="9723" w:author="Nick.Tolimieri [2]" w:date="2022-09-27T11:46:00Z">
                <w:r w:rsidRPr="007654F7" w:rsidDel="00B41F3D">
                  <w:rPr>
                    <w:rFonts w:asciiTheme="minorHAnsi" w:eastAsiaTheme="minorHAnsi" w:hAnsiTheme="minorHAnsi" w:cstheme="minorBidi"/>
                    <w:sz w:val="22"/>
                    <w:szCs w:val="22"/>
                    <w:rPrChange w:id="9724" w:author="Nick.Tolimieri" w:date="2022-09-26T12:55:00Z">
                      <w:rPr>
                        <w:rFonts w:ascii="Calibri" w:hAnsi="Calibri" w:cs="Calibri"/>
                        <w:color w:val="000000"/>
                        <w:sz w:val="22"/>
                        <w:szCs w:val="22"/>
                      </w:rPr>
                    </w:rPrChange>
                  </w:rPr>
                  <w:delText>8</w:delText>
                </w:r>
              </w:del>
            </w:ins>
          </w:p>
        </w:tc>
        <w:tc>
          <w:tcPr>
            <w:tcW w:w="960" w:type="dxa"/>
            <w:noWrap/>
            <w:hideMark/>
            <w:tcPrChange w:id="97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26" w:author="Nick.Tolimieri" w:date="2022-09-26T12:55:00Z"/>
                <w:del w:id="9727" w:author="Nick.Tolimieri [2]" w:date="2022-09-27T11:46:00Z"/>
                <w:rFonts w:asciiTheme="minorHAnsi" w:eastAsiaTheme="minorHAnsi" w:hAnsiTheme="minorHAnsi" w:cstheme="minorBidi"/>
                <w:sz w:val="22"/>
                <w:szCs w:val="22"/>
                <w:rPrChange w:id="9728" w:author="Nick.Tolimieri" w:date="2022-09-26T12:55:00Z">
                  <w:rPr>
                    <w:ins w:id="9729" w:author="Nick.Tolimieri" w:date="2022-09-26T12:55:00Z"/>
                    <w:del w:id="9730" w:author="Nick.Tolimieri [2]" w:date="2022-09-27T11:46:00Z"/>
                    <w:rFonts w:ascii="Calibri" w:hAnsi="Calibri" w:cs="Calibri"/>
                    <w:color w:val="000000"/>
                    <w:sz w:val="22"/>
                    <w:szCs w:val="22"/>
                  </w:rPr>
                </w:rPrChange>
              </w:rPr>
              <w:pPrChange w:id="9731" w:author="Nick.Tolimieri" w:date="2022-09-26T12:55:00Z">
                <w:pPr>
                  <w:jc w:val="right"/>
                </w:pPr>
              </w:pPrChange>
            </w:pPr>
            <w:ins w:id="9732" w:author="Nick.Tolimieri" w:date="2022-09-26T12:55:00Z">
              <w:del w:id="9733" w:author="Nick.Tolimieri [2]" w:date="2022-09-27T11:46:00Z">
                <w:r w:rsidRPr="007654F7" w:rsidDel="00B41F3D">
                  <w:rPr>
                    <w:rFonts w:asciiTheme="minorHAnsi" w:eastAsiaTheme="minorHAnsi" w:hAnsiTheme="minorHAnsi" w:cstheme="minorBidi"/>
                    <w:sz w:val="22"/>
                    <w:szCs w:val="22"/>
                    <w:rPrChange w:id="9734" w:author="Nick.Tolimieri" w:date="2022-09-26T12:55:00Z">
                      <w:rPr>
                        <w:rFonts w:ascii="Calibri" w:hAnsi="Calibri" w:cs="Calibri"/>
                        <w:color w:val="000000"/>
                        <w:sz w:val="22"/>
                        <w:szCs w:val="22"/>
                      </w:rPr>
                    </w:rPrChange>
                  </w:rPr>
                  <w:delText>8</w:delText>
                </w:r>
              </w:del>
            </w:ins>
          </w:p>
        </w:tc>
        <w:tc>
          <w:tcPr>
            <w:tcW w:w="960" w:type="dxa"/>
            <w:noWrap/>
            <w:hideMark/>
            <w:tcPrChange w:id="97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36" w:author="Nick.Tolimieri" w:date="2022-09-26T12:55:00Z"/>
                <w:del w:id="9737" w:author="Nick.Tolimieri [2]" w:date="2022-09-27T11:46:00Z"/>
                <w:rFonts w:asciiTheme="minorHAnsi" w:eastAsiaTheme="minorHAnsi" w:hAnsiTheme="minorHAnsi" w:cstheme="minorBidi"/>
                <w:sz w:val="22"/>
                <w:szCs w:val="22"/>
                <w:rPrChange w:id="9738" w:author="Nick.Tolimieri" w:date="2022-09-26T12:55:00Z">
                  <w:rPr>
                    <w:ins w:id="9739" w:author="Nick.Tolimieri" w:date="2022-09-26T12:55:00Z"/>
                    <w:del w:id="9740" w:author="Nick.Tolimieri [2]" w:date="2022-09-27T11:46:00Z"/>
                    <w:rFonts w:ascii="Calibri" w:hAnsi="Calibri" w:cs="Calibri"/>
                    <w:color w:val="000000"/>
                    <w:sz w:val="22"/>
                    <w:szCs w:val="22"/>
                  </w:rPr>
                </w:rPrChange>
              </w:rPr>
              <w:pPrChange w:id="9741" w:author="Nick.Tolimieri" w:date="2022-09-26T12:55:00Z">
                <w:pPr>
                  <w:jc w:val="right"/>
                </w:pPr>
              </w:pPrChange>
            </w:pPr>
            <w:ins w:id="9742" w:author="Nick.Tolimieri" w:date="2022-09-26T12:55:00Z">
              <w:del w:id="9743" w:author="Nick.Tolimieri [2]" w:date="2022-09-27T11:46:00Z">
                <w:r w:rsidRPr="007654F7" w:rsidDel="00B41F3D">
                  <w:rPr>
                    <w:rFonts w:asciiTheme="minorHAnsi" w:eastAsiaTheme="minorHAnsi" w:hAnsiTheme="minorHAnsi" w:cstheme="minorBidi"/>
                    <w:sz w:val="22"/>
                    <w:szCs w:val="22"/>
                    <w:rPrChange w:id="9744" w:author="Nick.Tolimieri" w:date="2022-09-26T12:55:00Z">
                      <w:rPr>
                        <w:rFonts w:ascii="Calibri" w:hAnsi="Calibri" w:cs="Calibri"/>
                        <w:color w:val="000000"/>
                        <w:sz w:val="22"/>
                        <w:szCs w:val="22"/>
                      </w:rPr>
                    </w:rPrChange>
                  </w:rPr>
                  <w:delText>8</w:delText>
                </w:r>
              </w:del>
            </w:ins>
          </w:p>
        </w:tc>
        <w:tc>
          <w:tcPr>
            <w:tcW w:w="960" w:type="dxa"/>
            <w:noWrap/>
            <w:hideMark/>
            <w:tcPrChange w:id="97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46" w:author="Nick.Tolimieri" w:date="2022-09-26T12:55:00Z"/>
                <w:del w:id="9747" w:author="Nick.Tolimieri [2]" w:date="2022-09-27T11:46:00Z"/>
                <w:rFonts w:asciiTheme="minorHAnsi" w:eastAsiaTheme="minorHAnsi" w:hAnsiTheme="minorHAnsi" w:cstheme="minorBidi"/>
                <w:sz w:val="22"/>
                <w:szCs w:val="22"/>
                <w:rPrChange w:id="9748" w:author="Nick.Tolimieri" w:date="2022-09-26T12:55:00Z">
                  <w:rPr>
                    <w:ins w:id="9749" w:author="Nick.Tolimieri" w:date="2022-09-26T12:55:00Z"/>
                    <w:del w:id="9750" w:author="Nick.Tolimieri [2]" w:date="2022-09-27T11:46:00Z"/>
                    <w:rFonts w:ascii="Calibri" w:hAnsi="Calibri" w:cs="Calibri"/>
                    <w:color w:val="000000"/>
                    <w:sz w:val="22"/>
                    <w:szCs w:val="22"/>
                  </w:rPr>
                </w:rPrChange>
              </w:rPr>
              <w:pPrChange w:id="9751" w:author="Nick.Tolimieri" w:date="2022-09-26T12:55:00Z">
                <w:pPr>
                  <w:jc w:val="right"/>
                </w:pPr>
              </w:pPrChange>
            </w:pPr>
            <w:ins w:id="9752" w:author="Nick.Tolimieri" w:date="2022-09-26T12:55:00Z">
              <w:del w:id="9753" w:author="Nick.Tolimieri [2]" w:date="2022-09-27T11:46:00Z">
                <w:r w:rsidRPr="007654F7" w:rsidDel="00B41F3D">
                  <w:rPr>
                    <w:rFonts w:asciiTheme="minorHAnsi" w:eastAsiaTheme="minorHAnsi" w:hAnsiTheme="minorHAnsi" w:cstheme="minorBidi"/>
                    <w:sz w:val="22"/>
                    <w:szCs w:val="22"/>
                    <w:rPrChange w:id="9754" w:author="Nick.Tolimieri" w:date="2022-09-26T12:55:00Z">
                      <w:rPr>
                        <w:rFonts w:ascii="Calibri" w:hAnsi="Calibri" w:cs="Calibri"/>
                        <w:color w:val="000000"/>
                        <w:sz w:val="22"/>
                        <w:szCs w:val="22"/>
                      </w:rPr>
                    </w:rPrChange>
                  </w:rPr>
                  <w:delText>2.58</w:delText>
                </w:r>
              </w:del>
            </w:ins>
          </w:p>
        </w:tc>
        <w:tc>
          <w:tcPr>
            <w:tcW w:w="960" w:type="dxa"/>
            <w:noWrap/>
            <w:hideMark/>
            <w:tcPrChange w:id="97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56" w:author="Nick.Tolimieri" w:date="2022-09-26T12:55:00Z"/>
                <w:del w:id="9757" w:author="Nick.Tolimieri [2]" w:date="2022-09-27T11:46:00Z"/>
                <w:rFonts w:asciiTheme="minorHAnsi" w:eastAsiaTheme="minorHAnsi" w:hAnsiTheme="minorHAnsi" w:cstheme="minorBidi"/>
                <w:sz w:val="22"/>
                <w:szCs w:val="22"/>
                <w:rPrChange w:id="9758" w:author="Nick.Tolimieri" w:date="2022-09-26T12:55:00Z">
                  <w:rPr>
                    <w:ins w:id="9759" w:author="Nick.Tolimieri" w:date="2022-09-26T12:55:00Z"/>
                    <w:del w:id="9760" w:author="Nick.Tolimieri [2]" w:date="2022-09-27T11:46:00Z"/>
                    <w:rFonts w:ascii="Calibri" w:hAnsi="Calibri" w:cs="Calibri"/>
                    <w:color w:val="000000"/>
                    <w:sz w:val="22"/>
                    <w:szCs w:val="22"/>
                  </w:rPr>
                </w:rPrChange>
              </w:rPr>
              <w:pPrChange w:id="9761" w:author="Nick.Tolimieri" w:date="2022-09-26T12:55:00Z">
                <w:pPr>
                  <w:jc w:val="right"/>
                </w:pPr>
              </w:pPrChange>
            </w:pPr>
            <w:ins w:id="9762" w:author="Nick.Tolimieri" w:date="2022-09-26T12:55:00Z">
              <w:del w:id="9763" w:author="Nick.Tolimieri [2]" w:date="2022-09-27T11:46:00Z">
                <w:r w:rsidRPr="007654F7" w:rsidDel="00B41F3D">
                  <w:rPr>
                    <w:rFonts w:asciiTheme="minorHAnsi" w:eastAsiaTheme="minorHAnsi" w:hAnsiTheme="minorHAnsi" w:cstheme="minorBidi"/>
                    <w:sz w:val="22"/>
                    <w:szCs w:val="22"/>
                    <w:rPrChange w:id="9764" w:author="Nick.Tolimieri" w:date="2022-09-26T12:55:00Z">
                      <w:rPr>
                        <w:rFonts w:ascii="Calibri" w:hAnsi="Calibri" w:cs="Calibri"/>
                        <w:color w:val="000000"/>
                        <w:sz w:val="22"/>
                        <w:szCs w:val="22"/>
                      </w:rPr>
                    </w:rPrChange>
                  </w:rPr>
                  <w:delText>0.67</w:delText>
                </w:r>
              </w:del>
            </w:ins>
          </w:p>
        </w:tc>
      </w:tr>
      <w:tr w:rsidR="007654F7" w:rsidRPr="007654F7" w:rsidDel="00B41F3D" w:rsidTr="007654F7">
        <w:trPr>
          <w:divId w:val="1027564193"/>
          <w:trHeight w:val="300"/>
          <w:ins w:id="9765" w:author="Nick.Tolimieri" w:date="2022-09-26T12:55:00Z"/>
          <w:del w:id="9766" w:author="Nick.Tolimieri [2]" w:date="2022-09-27T11:46:00Z"/>
          <w:trPrChange w:id="9767" w:author="Nick.Tolimieri" w:date="2022-09-26T12:55:00Z">
            <w:trPr>
              <w:divId w:val="1027564193"/>
              <w:trHeight w:val="300"/>
            </w:trPr>
          </w:trPrChange>
        </w:trPr>
        <w:tc>
          <w:tcPr>
            <w:tcW w:w="960" w:type="dxa"/>
            <w:noWrap/>
            <w:hideMark/>
            <w:tcPrChange w:id="97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69" w:author="Nick.Tolimieri" w:date="2022-09-26T12:55:00Z"/>
                <w:del w:id="9770" w:author="Nick.Tolimieri [2]" w:date="2022-09-27T11:46:00Z"/>
                <w:rFonts w:asciiTheme="minorHAnsi" w:eastAsiaTheme="minorHAnsi" w:hAnsiTheme="minorHAnsi" w:cstheme="minorBidi"/>
                <w:sz w:val="22"/>
                <w:szCs w:val="22"/>
                <w:rPrChange w:id="9771" w:author="Nick.Tolimieri" w:date="2022-09-26T12:55:00Z">
                  <w:rPr>
                    <w:ins w:id="9772" w:author="Nick.Tolimieri" w:date="2022-09-26T12:55:00Z"/>
                    <w:del w:id="9773" w:author="Nick.Tolimieri [2]" w:date="2022-09-27T11:46:00Z"/>
                    <w:rFonts w:ascii="Calibri" w:hAnsi="Calibri" w:cs="Calibri"/>
                    <w:color w:val="000000"/>
                    <w:sz w:val="22"/>
                    <w:szCs w:val="22"/>
                  </w:rPr>
                </w:rPrChange>
              </w:rPr>
              <w:pPrChange w:id="9774" w:author="Nick.Tolimieri" w:date="2022-09-26T12:55:00Z">
                <w:pPr/>
              </w:pPrChange>
            </w:pPr>
            <w:ins w:id="9775" w:author="Nick.Tolimieri" w:date="2022-09-26T12:55:00Z">
              <w:del w:id="9776" w:author="Nick.Tolimieri [2]" w:date="2022-09-27T11:46:00Z">
                <w:r w:rsidRPr="007654F7" w:rsidDel="00B41F3D">
                  <w:rPr>
                    <w:rFonts w:asciiTheme="minorHAnsi" w:eastAsiaTheme="minorHAnsi" w:hAnsiTheme="minorHAnsi" w:cstheme="minorBidi"/>
                    <w:sz w:val="22"/>
                    <w:szCs w:val="22"/>
                    <w:rPrChange w:id="9777"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7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79" w:author="Nick.Tolimieri" w:date="2022-09-26T12:55:00Z"/>
                <w:del w:id="9780" w:author="Nick.Tolimieri [2]" w:date="2022-09-27T11:46:00Z"/>
                <w:rFonts w:asciiTheme="minorHAnsi" w:eastAsiaTheme="minorHAnsi" w:hAnsiTheme="minorHAnsi" w:cstheme="minorBidi"/>
                <w:sz w:val="22"/>
                <w:szCs w:val="22"/>
                <w:rPrChange w:id="9781" w:author="Nick.Tolimieri" w:date="2022-09-26T12:55:00Z">
                  <w:rPr>
                    <w:ins w:id="9782" w:author="Nick.Tolimieri" w:date="2022-09-26T12:55:00Z"/>
                    <w:del w:id="9783" w:author="Nick.Tolimieri [2]" w:date="2022-09-27T11:46:00Z"/>
                    <w:rFonts w:ascii="Calibri" w:hAnsi="Calibri" w:cs="Calibri"/>
                    <w:color w:val="000000"/>
                    <w:sz w:val="22"/>
                    <w:szCs w:val="22"/>
                  </w:rPr>
                </w:rPrChange>
              </w:rPr>
              <w:pPrChange w:id="9784" w:author="Nick.Tolimieri" w:date="2022-09-26T12:55:00Z">
                <w:pPr>
                  <w:jc w:val="right"/>
                </w:pPr>
              </w:pPrChange>
            </w:pPr>
            <w:ins w:id="9785" w:author="Nick.Tolimieri" w:date="2022-09-26T12:55:00Z">
              <w:del w:id="9786" w:author="Nick.Tolimieri [2]" w:date="2022-09-27T11:46:00Z">
                <w:r w:rsidRPr="007654F7" w:rsidDel="00B41F3D">
                  <w:rPr>
                    <w:rFonts w:asciiTheme="minorHAnsi" w:eastAsiaTheme="minorHAnsi" w:hAnsiTheme="minorHAnsi" w:cstheme="minorBidi"/>
                    <w:sz w:val="22"/>
                    <w:szCs w:val="22"/>
                    <w:rPrChange w:id="9787" w:author="Nick.Tolimieri" w:date="2022-09-26T12:55:00Z">
                      <w:rPr>
                        <w:rFonts w:ascii="Calibri" w:hAnsi="Calibri" w:cs="Calibri"/>
                        <w:color w:val="000000"/>
                        <w:sz w:val="22"/>
                        <w:szCs w:val="22"/>
                      </w:rPr>
                    </w:rPrChange>
                  </w:rPr>
                  <w:delText>2008</w:delText>
                </w:r>
              </w:del>
            </w:ins>
          </w:p>
        </w:tc>
        <w:tc>
          <w:tcPr>
            <w:tcW w:w="960" w:type="dxa"/>
            <w:noWrap/>
            <w:hideMark/>
            <w:tcPrChange w:id="97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89" w:author="Nick.Tolimieri" w:date="2022-09-26T12:55:00Z"/>
                <w:del w:id="9790" w:author="Nick.Tolimieri [2]" w:date="2022-09-27T11:46:00Z"/>
                <w:rFonts w:asciiTheme="minorHAnsi" w:eastAsiaTheme="minorHAnsi" w:hAnsiTheme="minorHAnsi" w:cstheme="minorBidi"/>
                <w:sz w:val="22"/>
                <w:szCs w:val="22"/>
                <w:rPrChange w:id="9791" w:author="Nick.Tolimieri" w:date="2022-09-26T12:55:00Z">
                  <w:rPr>
                    <w:ins w:id="9792" w:author="Nick.Tolimieri" w:date="2022-09-26T12:55:00Z"/>
                    <w:del w:id="9793" w:author="Nick.Tolimieri [2]" w:date="2022-09-27T11:46:00Z"/>
                    <w:rFonts w:ascii="Calibri" w:hAnsi="Calibri" w:cs="Calibri"/>
                    <w:color w:val="000000"/>
                    <w:sz w:val="22"/>
                    <w:szCs w:val="22"/>
                  </w:rPr>
                </w:rPrChange>
              </w:rPr>
              <w:pPrChange w:id="9794" w:author="Nick.Tolimieri" w:date="2022-09-26T12:55:00Z">
                <w:pPr>
                  <w:jc w:val="right"/>
                </w:pPr>
              </w:pPrChange>
            </w:pPr>
            <w:ins w:id="9795" w:author="Nick.Tolimieri" w:date="2022-09-26T12:55:00Z">
              <w:del w:id="9796" w:author="Nick.Tolimieri [2]" w:date="2022-09-27T11:46:00Z">
                <w:r w:rsidRPr="007654F7" w:rsidDel="00B41F3D">
                  <w:rPr>
                    <w:rFonts w:asciiTheme="minorHAnsi" w:eastAsiaTheme="minorHAnsi" w:hAnsiTheme="minorHAnsi" w:cstheme="minorBidi"/>
                    <w:sz w:val="22"/>
                    <w:szCs w:val="22"/>
                    <w:rPrChange w:id="9797" w:author="Nick.Tolimieri" w:date="2022-09-26T12:55:00Z">
                      <w:rPr>
                        <w:rFonts w:ascii="Calibri" w:hAnsi="Calibri" w:cs="Calibri"/>
                        <w:color w:val="000000"/>
                        <w:sz w:val="22"/>
                        <w:szCs w:val="22"/>
                      </w:rPr>
                    </w:rPrChange>
                  </w:rPr>
                  <w:delText>0</w:delText>
                </w:r>
              </w:del>
            </w:ins>
          </w:p>
        </w:tc>
        <w:tc>
          <w:tcPr>
            <w:tcW w:w="960" w:type="dxa"/>
            <w:noWrap/>
            <w:hideMark/>
            <w:tcPrChange w:id="97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799" w:author="Nick.Tolimieri" w:date="2022-09-26T12:55:00Z"/>
                <w:del w:id="9800" w:author="Nick.Tolimieri [2]" w:date="2022-09-27T11:46:00Z"/>
                <w:rFonts w:asciiTheme="minorHAnsi" w:eastAsiaTheme="minorHAnsi" w:hAnsiTheme="minorHAnsi" w:cstheme="minorBidi"/>
                <w:sz w:val="22"/>
                <w:szCs w:val="22"/>
                <w:rPrChange w:id="9801" w:author="Nick.Tolimieri" w:date="2022-09-26T12:55:00Z">
                  <w:rPr>
                    <w:ins w:id="9802" w:author="Nick.Tolimieri" w:date="2022-09-26T12:55:00Z"/>
                    <w:del w:id="9803" w:author="Nick.Tolimieri [2]" w:date="2022-09-27T11:46:00Z"/>
                    <w:rFonts w:ascii="Calibri" w:hAnsi="Calibri" w:cs="Calibri"/>
                    <w:color w:val="000000"/>
                    <w:sz w:val="22"/>
                    <w:szCs w:val="22"/>
                  </w:rPr>
                </w:rPrChange>
              </w:rPr>
              <w:pPrChange w:id="9804" w:author="Nick.Tolimieri" w:date="2022-09-26T12:55:00Z">
                <w:pPr>
                  <w:jc w:val="right"/>
                </w:pPr>
              </w:pPrChange>
            </w:pPr>
            <w:ins w:id="9805" w:author="Nick.Tolimieri" w:date="2022-09-26T12:55:00Z">
              <w:del w:id="9806" w:author="Nick.Tolimieri [2]" w:date="2022-09-27T11:46:00Z">
                <w:r w:rsidRPr="007654F7" w:rsidDel="00B41F3D">
                  <w:rPr>
                    <w:rFonts w:asciiTheme="minorHAnsi" w:eastAsiaTheme="minorHAnsi" w:hAnsiTheme="minorHAnsi" w:cstheme="minorBidi"/>
                    <w:sz w:val="22"/>
                    <w:szCs w:val="22"/>
                    <w:rPrChange w:id="9807" w:author="Nick.Tolimieri" w:date="2022-09-26T12:55:00Z">
                      <w:rPr>
                        <w:rFonts w:ascii="Calibri" w:hAnsi="Calibri" w:cs="Calibri"/>
                        <w:color w:val="000000"/>
                        <w:sz w:val="22"/>
                        <w:szCs w:val="22"/>
                      </w:rPr>
                    </w:rPrChange>
                  </w:rPr>
                  <w:delText>0</w:delText>
                </w:r>
              </w:del>
            </w:ins>
          </w:p>
        </w:tc>
        <w:tc>
          <w:tcPr>
            <w:tcW w:w="960" w:type="dxa"/>
            <w:noWrap/>
            <w:hideMark/>
            <w:tcPrChange w:id="98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09" w:author="Nick.Tolimieri" w:date="2022-09-26T12:55:00Z"/>
                <w:del w:id="9810" w:author="Nick.Tolimieri [2]" w:date="2022-09-27T11:46:00Z"/>
                <w:rFonts w:asciiTheme="minorHAnsi" w:eastAsiaTheme="minorHAnsi" w:hAnsiTheme="minorHAnsi" w:cstheme="minorBidi"/>
                <w:sz w:val="22"/>
                <w:szCs w:val="22"/>
                <w:rPrChange w:id="9811" w:author="Nick.Tolimieri" w:date="2022-09-26T12:55:00Z">
                  <w:rPr>
                    <w:ins w:id="9812" w:author="Nick.Tolimieri" w:date="2022-09-26T12:55:00Z"/>
                    <w:del w:id="9813" w:author="Nick.Tolimieri [2]" w:date="2022-09-27T11:46:00Z"/>
                    <w:rFonts w:ascii="Calibri" w:hAnsi="Calibri" w:cs="Calibri"/>
                    <w:color w:val="000000"/>
                    <w:sz w:val="22"/>
                    <w:szCs w:val="22"/>
                  </w:rPr>
                </w:rPrChange>
              </w:rPr>
              <w:pPrChange w:id="9814" w:author="Nick.Tolimieri" w:date="2022-09-26T12:55:00Z">
                <w:pPr>
                  <w:jc w:val="right"/>
                </w:pPr>
              </w:pPrChange>
            </w:pPr>
            <w:ins w:id="9815" w:author="Nick.Tolimieri" w:date="2022-09-26T12:55:00Z">
              <w:del w:id="9816" w:author="Nick.Tolimieri [2]" w:date="2022-09-27T11:46:00Z">
                <w:r w:rsidRPr="007654F7" w:rsidDel="00B41F3D">
                  <w:rPr>
                    <w:rFonts w:asciiTheme="minorHAnsi" w:eastAsiaTheme="minorHAnsi" w:hAnsiTheme="minorHAnsi" w:cstheme="minorBidi"/>
                    <w:sz w:val="22"/>
                    <w:szCs w:val="22"/>
                    <w:rPrChange w:id="9817" w:author="Nick.Tolimieri" w:date="2022-09-26T12:55:00Z">
                      <w:rPr>
                        <w:rFonts w:ascii="Calibri" w:hAnsi="Calibri" w:cs="Calibri"/>
                        <w:color w:val="000000"/>
                        <w:sz w:val="22"/>
                        <w:szCs w:val="22"/>
                      </w:rPr>
                    </w:rPrChange>
                  </w:rPr>
                  <w:delText>0</w:delText>
                </w:r>
              </w:del>
            </w:ins>
          </w:p>
        </w:tc>
        <w:tc>
          <w:tcPr>
            <w:tcW w:w="960" w:type="dxa"/>
            <w:noWrap/>
            <w:hideMark/>
            <w:tcPrChange w:id="98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19" w:author="Nick.Tolimieri" w:date="2022-09-26T12:55:00Z"/>
                <w:del w:id="9820" w:author="Nick.Tolimieri [2]" w:date="2022-09-27T11:46:00Z"/>
                <w:rFonts w:asciiTheme="minorHAnsi" w:eastAsiaTheme="minorHAnsi" w:hAnsiTheme="minorHAnsi" w:cstheme="minorBidi"/>
                <w:sz w:val="22"/>
                <w:szCs w:val="22"/>
                <w:rPrChange w:id="9821" w:author="Nick.Tolimieri" w:date="2022-09-26T12:55:00Z">
                  <w:rPr>
                    <w:ins w:id="9822" w:author="Nick.Tolimieri" w:date="2022-09-26T12:55:00Z"/>
                    <w:del w:id="9823" w:author="Nick.Tolimieri [2]" w:date="2022-09-27T11:46:00Z"/>
                    <w:rFonts w:ascii="Calibri" w:hAnsi="Calibri" w:cs="Calibri"/>
                    <w:color w:val="000000"/>
                    <w:sz w:val="22"/>
                    <w:szCs w:val="22"/>
                  </w:rPr>
                </w:rPrChange>
              </w:rPr>
              <w:pPrChange w:id="9824" w:author="Nick.Tolimieri" w:date="2022-09-26T12:55:00Z">
                <w:pPr>
                  <w:jc w:val="right"/>
                </w:pPr>
              </w:pPrChange>
            </w:pPr>
            <w:ins w:id="9825" w:author="Nick.Tolimieri" w:date="2022-09-26T12:55:00Z">
              <w:del w:id="9826" w:author="Nick.Tolimieri [2]" w:date="2022-09-27T11:46:00Z">
                <w:r w:rsidRPr="007654F7" w:rsidDel="00B41F3D">
                  <w:rPr>
                    <w:rFonts w:asciiTheme="minorHAnsi" w:eastAsiaTheme="minorHAnsi" w:hAnsiTheme="minorHAnsi" w:cstheme="minorBidi"/>
                    <w:sz w:val="22"/>
                    <w:szCs w:val="22"/>
                    <w:rPrChange w:id="9827" w:author="Nick.Tolimieri" w:date="2022-09-26T12:55:00Z">
                      <w:rPr>
                        <w:rFonts w:ascii="Calibri" w:hAnsi="Calibri" w:cs="Calibri"/>
                        <w:color w:val="000000"/>
                        <w:sz w:val="22"/>
                        <w:szCs w:val="22"/>
                      </w:rPr>
                    </w:rPrChange>
                  </w:rPr>
                  <w:delText>0</w:delText>
                </w:r>
              </w:del>
            </w:ins>
          </w:p>
        </w:tc>
        <w:tc>
          <w:tcPr>
            <w:tcW w:w="960" w:type="dxa"/>
            <w:noWrap/>
            <w:hideMark/>
            <w:tcPrChange w:id="98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29" w:author="Nick.Tolimieri" w:date="2022-09-26T12:55:00Z"/>
                <w:del w:id="9830" w:author="Nick.Tolimieri [2]" w:date="2022-09-27T11:46:00Z"/>
                <w:rFonts w:asciiTheme="minorHAnsi" w:eastAsiaTheme="minorHAnsi" w:hAnsiTheme="minorHAnsi" w:cstheme="minorBidi"/>
                <w:sz w:val="22"/>
                <w:szCs w:val="22"/>
                <w:rPrChange w:id="9831" w:author="Nick.Tolimieri" w:date="2022-09-26T12:55:00Z">
                  <w:rPr>
                    <w:ins w:id="9832" w:author="Nick.Tolimieri" w:date="2022-09-26T12:55:00Z"/>
                    <w:del w:id="9833" w:author="Nick.Tolimieri [2]" w:date="2022-09-27T11:46:00Z"/>
                    <w:rFonts w:ascii="Calibri" w:hAnsi="Calibri" w:cs="Calibri"/>
                    <w:color w:val="000000"/>
                    <w:sz w:val="22"/>
                    <w:szCs w:val="22"/>
                  </w:rPr>
                </w:rPrChange>
              </w:rPr>
              <w:pPrChange w:id="9834" w:author="Nick.Tolimieri" w:date="2022-09-26T12:55:00Z">
                <w:pPr/>
              </w:pPrChange>
            </w:pPr>
            <w:ins w:id="9835" w:author="Nick.Tolimieri" w:date="2022-09-26T12:55:00Z">
              <w:del w:id="9836" w:author="Nick.Tolimieri [2]" w:date="2022-09-27T11:46:00Z">
                <w:r w:rsidRPr="007654F7" w:rsidDel="00B41F3D">
                  <w:rPr>
                    <w:rFonts w:asciiTheme="minorHAnsi" w:eastAsiaTheme="minorHAnsi" w:hAnsiTheme="minorHAnsi" w:cstheme="minorBidi"/>
                    <w:sz w:val="22"/>
                    <w:szCs w:val="22"/>
                    <w:rPrChange w:id="9837" w:author="Nick.Tolimieri" w:date="2022-09-26T12:55:00Z">
                      <w:rPr>
                        <w:rFonts w:ascii="Calibri" w:hAnsi="Calibri" w:cs="Calibri"/>
                        <w:color w:val="000000"/>
                        <w:sz w:val="22"/>
                        <w:szCs w:val="22"/>
                      </w:rPr>
                    </w:rPrChange>
                  </w:rPr>
                  <w:delText>NA</w:delText>
                </w:r>
              </w:del>
            </w:ins>
          </w:p>
        </w:tc>
        <w:tc>
          <w:tcPr>
            <w:tcW w:w="960" w:type="dxa"/>
            <w:noWrap/>
            <w:hideMark/>
            <w:tcPrChange w:id="98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39" w:author="Nick.Tolimieri" w:date="2022-09-26T12:55:00Z"/>
                <w:del w:id="9840" w:author="Nick.Tolimieri [2]" w:date="2022-09-27T11:46:00Z"/>
                <w:rFonts w:asciiTheme="minorHAnsi" w:eastAsiaTheme="minorHAnsi" w:hAnsiTheme="minorHAnsi" w:cstheme="minorBidi"/>
                <w:sz w:val="22"/>
                <w:szCs w:val="22"/>
                <w:rPrChange w:id="9841" w:author="Nick.Tolimieri" w:date="2022-09-26T12:55:00Z">
                  <w:rPr>
                    <w:ins w:id="9842" w:author="Nick.Tolimieri" w:date="2022-09-26T12:55:00Z"/>
                    <w:del w:id="9843" w:author="Nick.Tolimieri [2]" w:date="2022-09-27T11:46:00Z"/>
                    <w:rFonts w:ascii="Calibri" w:hAnsi="Calibri" w:cs="Calibri"/>
                    <w:color w:val="000000"/>
                    <w:sz w:val="22"/>
                    <w:szCs w:val="22"/>
                  </w:rPr>
                </w:rPrChange>
              </w:rPr>
              <w:pPrChange w:id="9844" w:author="Nick.Tolimieri" w:date="2022-09-26T12:55:00Z">
                <w:pPr/>
              </w:pPrChange>
            </w:pPr>
            <w:ins w:id="9845" w:author="Nick.Tolimieri" w:date="2022-09-26T12:55:00Z">
              <w:del w:id="9846" w:author="Nick.Tolimieri [2]" w:date="2022-09-27T11:46:00Z">
                <w:r w:rsidRPr="007654F7" w:rsidDel="00B41F3D">
                  <w:rPr>
                    <w:rFonts w:asciiTheme="minorHAnsi" w:eastAsiaTheme="minorHAnsi" w:hAnsiTheme="minorHAnsi" w:cstheme="minorBidi"/>
                    <w:sz w:val="22"/>
                    <w:szCs w:val="22"/>
                    <w:rPrChange w:id="9847" w:author="Nick.Tolimieri" w:date="2022-09-26T12:55:00Z">
                      <w:rPr>
                        <w:rFonts w:ascii="Calibri" w:hAnsi="Calibri" w:cs="Calibri"/>
                        <w:color w:val="000000"/>
                        <w:sz w:val="22"/>
                        <w:szCs w:val="22"/>
                      </w:rPr>
                    </w:rPrChange>
                  </w:rPr>
                  <w:delText>NA</w:delText>
                </w:r>
              </w:del>
            </w:ins>
          </w:p>
        </w:tc>
        <w:tc>
          <w:tcPr>
            <w:tcW w:w="960" w:type="dxa"/>
            <w:noWrap/>
            <w:hideMark/>
            <w:tcPrChange w:id="98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49" w:author="Nick.Tolimieri" w:date="2022-09-26T12:55:00Z"/>
                <w:del w:id="9850" w:author="Nick.Tolimieri [2]" w:date="2022-09-27T11:46:00Z"/>
                <w:rFonts w:asciiTheme="minorHAnsi" w:eastAsiaTheme="minorHAnsi" w:hAnsiTheme="minorHAnsi" w:cstheme="minorBidi"/>
                <w:sz w:val="22"/>
                <w:szCs w:val="22"/>
                <w:rPrChange w:id="9851" w:author="Nick.Tolimieri" w:date="2022-09-26T12:55:00Z">
                  <w:rPr>
                    <w:ins w:id="9852" w:author="Nick.Tolimieri" w:date="2022-09-26T12:55:00Z"/>
                    <w:del w:id="9853" w:author="Nick.Tolimieri [2]" w:date="2022-09-27T11:46:00Z"/>
                    <w:rFonts w:ascii="Calibri" w:hAnsi="Calibri" w:cs="Calibri"/>
                    <w:color w:val="000000"/>
                    <w:sz w:val="22"/>
                    <w:szCs w:val="22"/>
                  </w:rPr>
                </w:rPrChange>
              </w:rPr>
              <w:pPrChange w:id="9854" w:author="Nick.Tolimieri" w:date="2022-09-26T12:55:00Z">
                <w:pPr/>
              </w:pPrChange>
            </w:pPr>
            <w:ins w:id="9855" w:author="Nick.Tolimieri" w:date="2022-09-26T12:55:00Z">
              <w:del w:id="9856" w:author="Nick.Tolimieri [2]" w:date="2022-09-27T11:46:00Z">
                <w:r w:rsidRPr="007654F7" w:rsidDel="00B41F3D">
                  <w:rPr>
                    <w:rFonts w:asciiTheme="minorHAnsi" w:eastAsiaTheme="minorHAnsi" w:hAnsiTheme="minorHAnsi" w:cstheme="minorBidi"/>
                    <w:sz w:val="22"/>
                    <w:szCs w:val="22"/>
                    <w:rPrChange w:id="9857" w:author="Nick.Tolimieri" w:date="2022-09-26T12:55:00Z">
                      <w:rPr>
                        <w:rFonts w:ascii="Calibri" w:hAnsi="Calibri" w:cs="Calibri"/>
                        <w:color w:val="000000"/>
                        <w:sz w:val="22"/>
                        <w:szCs w:val="22"/>
                      </w:rPr>
                    </w:rPrChange>
                  </w:rPr>
                  <w:delText>NA</w:delText>
                </w:r>
              </w:del>
            </w:ins>
          </w:p>
        </w:tc>
        <w:tc>
          <w:tcPr>
            <w:tcW w:w="960" w:type="dxa"/>
            <w:noWrap/>
            <w:hideMark/>
            <w:tcPrChange w:id="98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59" w:author="Nick.Tolimieri" w:date="2022-09-26T12:55:00Z"/>
                <w:del w:id="9860" w:author="Nick.Tolimieri [2]" w:date="2022-09-27T11:46:00Z"/>
                <w:rFonts w:asciiTheme="minorHAnsi" w:eastAsiaTheme="minorHAnsi" w:hAnsiTheme="minorHAnsi" w:cstheme="minorBidi"/>
                <w:sz w:val="22"/>
                <w:szCs w:val="22"/>
                <w:rPrChange w:id="9861" w:author="Nick.Tolimieri" w:date="2022-09-26T12:55:00Z">
                  <w:rPr>
                    <w:ins w:id="9862" w:author="Nick.Tolimieri" w:date="2022-09-26T12:55:00Z"/>
                    <w:del w:id="9863" w:author="Nick.Tolimieri [2]" w:date="2022-09-27T11:46:00Z"/>
                    <w:rFonts w:ascii="Calibri" w:hAnsi="Calibri" w:cs="Calibri"/>
                    <w:color w:val="000000"/>
                    <w:sz w:val="22"/>
                    <w:szCs w:val="22"/>
                  </w:rPr>
                </w:rPrChange>
              </w:rPr>
              <w:pPrChange w:id="9864" w:author="Nick.Tolimieri" w:date="2022-09-26T12:55:00Z">
                <w:pPr/>
              </w:pPrChange>
            </w:pPr>
            <w:ins w:id="9865" w:author="Nick.Tolimieri" w:date="2022-09-26T12:55:00Z">
              <w:del w:id="9866" w:author="Nick.Tolimieri [2]" w:date="2022-09-27T11:46:00Z">
                <w:r w:rsidRPr="007654F7" w:rsidDel="00B41F3D">
                  <w:rPr>
                    <w:rFonts w:asciiTheme="minorHAnsi" w:eastAsiaTheme="minorHAnsi" w:hAnsiTheme="minorHAnsi" w:cstheme="minorBidi"/>
                    <w:sz w:val="22"/>
                    <w:szCs w:val="22"/>
                    <w:rPrChange w:id="9867"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9868" w:author="Nick.Tolimieri" w:date="2022-09-26T12:55:00Z"/>
          <w:del w:id="9869" w:author="Nick.Tolimieri [2]" w:date="2022-09-27T11:46:00Z"/>
          <w:trPrChange w:id="9870" w:author="Nick.Tolimieri" w:date="2022-09-26T12:55:00Z">
            <w:trPr>
              <w:divId w:val="1027564193"/>
              <w:trHeight w:val="300"/>
            </w:trPr>
          </w:trPrChange>
        </w:trPr>
        <w:tc>
          <w:tcPr>
            <w:tcW w:w="960" w:type="dxa"/>
            <w:noWrap/>
            <w:hideMark/>
            <w:tcPrChange w:id="98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72" w:author="Nick.Tolimieri" w:date="2022-09-26T12:55:00Z"/>
                <w:del w:id="9873" w:author="Nick.Tolimieri [2]" w:date="2022-09-27T11:46:00Z"/>
                <w:rFonts w:asciiTheme="minorHAnsi" w:eastAsiaTheme="minorHAnsi" w:hAnsiTheme="minorHAnsi" w:cstheme="minorBidi"/>
                <w:sz w:val="22"/>
                <w:szCs w:val="22"/>
                <w:rPrChange w:id="9874" w:author="Nick.Tolimieri" w:date="2022-09-26T12:55:00Z">
                  <w:rPr>
                    <w:ins w:id="9875" w:author="Nick.Tolimieri" w:date="2022-09-26T12:55:00Z"/>
                    <w:del w:id="9876" w:author="Nick.Tolimieri [2]" w:date="2022-09-27T11:46:00Z"/>
                    <w:rFonts w:ascii="Calibri" w:hAnsi="Calibri" w:cs="Calibri"/>
                    <w:color w:val="000000"/>
                    <w:sz w:val="22"/>
                    <w:szCs w:val="22"/>
                  </w:rPr>
                </w:rPrChange>
              </w:rPr>
              <w:pPrChange w:id="9877" w:author="Nick.Tolimieri" w:date="2022-09-26T12:55:00Z">
                <w:pPr/>
              </w:pPrChange>
            </w:pPr>
            <w:ins w:id="9878" w:author="Nick.Tolimieri" w:date="2022-09-26T12:55:00Z">
              <w:del w:id="9879" w:author="Nick.Tolimieri [2]" w:date="2022-09-27T11:46:00Z">
                <w:r w:rsidRPr="007654F7" w:rsidDel="00B41F3D">
                  <w:rPr>
                    <w:rFonts w:asciiTheme="minorHAnsi" w:eastAsiaTheme="minorHAnsi" w:hAnsiTheme="minorHAnsi" w:cstheme="minorBidi"/>
                    <w:sz w:val="22"/>
                    <w:szCs w:val="22"/>
                    <w:rPrChange w:id="9880"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8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82" w:author="Nick.Tolimieri" w:date="2022-09-26T12:55:00Z"/>
                <w:del w:id="9883" w:author="Nick.Tolimieri [2]" w:date="2022-09-27T11:46:00Z"/>
                <w:rFonts w:asciiTheme="minorHAnsi" w:eastAsiaTheme="minorHAnsi" w:hAnsiTheme="minorHAnsi" w:cstheme="minorBidi"/>
                <w:sz w:val="22"/>
                <w:szCs w:val="22"/>
                <w:rPrChange w:id="9884" w:author="Nick.Tolimieri" w:date="2022-09-26T12:55:00Z">
                  <w:rPr>
                    <w:ins w:id="9885" w:author="Nick.Tolimieri" w:date="2022-09-26T12:55:00Z"/>
                    <w:del w:id="9886" w:author="Nick.Tolimieri [2]" w:date="2022-09-27T11:46:00Z"/>
                    <w:rFonts w:ascii="Calibri" w:hAnsi="Calibri" w:cs="Calibri"/>
                    <w:color w:val="000000"/>
                    <w:sz w:val="22"/>
                    <w:szCs w:val="22"/>
                  </w:rPr>
                </w:rPrChange>
              </w:rPr>
              <w:pPrChange w:id="9887" w:author="Nick.Tolimieri" w:date="2022-09-26T12:55:00Z">
                <w:pPr>
                  <w:jc w:val="right"/>
                </w:pPr>
              </w:pPrChange>
            </w:pPr>
            <w:ins w:id="9888" w:author="Nick.Tolimieri" w:date="2022-09-26T12:55:00Z">
              <w:del w:id="9889" w:author="Nick.Tolimieri [2]" w:date="2022-09-27T11:46:00Z">
                <w:r w:rsidRPr="007654F7" w:rsidDel="00B41F3D">
                  <w:rPr>
                    <w:rFonts w:asciiTheme="minorHAnsi" w:eastAsiaTheme="minorHAnsi" w:hAnsiTheme="minorHAnsi" w:cstheme="minorBidi"/>
                    <w:sz w:val="22"/>
                    <w:szCs w:val="22"/>
                    <w:rPrChange w:id="9890" w:author="Nick.Tolimieri" w:date="2022-09-26T12:55:00Z">
                      <w:rPr>
                        <w:rFonts w:ascii="Calibri" w:hAnsi="Calibri" w:cs="Calibri"/>
                        <w:color w:val="000000"/>
                        <w:sz w:val="22"/>
                        <w:szCs w:val="22"/>
                      </w:rPr>
                    </w:rPrChange>
                  </w:rPr>
                  <w:delText>2009</w:delText>
                </w:r>
              </w:del>
            </w:ins>
          </w:p>
        </w:tc>
        <w:tc>
          <w:tcPr>
            <w:tcW w:w="960" w:type="dxa"/>
            <w:noWrap/>
            <w:hideMark/>
            <w:tcPrChange w:id="98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892" w:author="Nick.Tolimieri" w:date="2022-09-26T12:55:00Z"/>
                <w:del w:id="9893" w:author="Nick.Tolimieri [2]" w:date="2022-09-27T11:46:00Z"/>
                <w:rFonts w:asciiTheme="minorHAnsi" w:eastAsiaTheme="minorHAnsi" w:hAnsiTheme="minorHAnsi" w:cstheme="minorBidi"/>
                <w:sz w:val="22"/>
                <w:szCs w:val="22"/>
                <w:rPrChange w:id="9894" w:author="Nick.Tolimieri" w:date="2022-09-26T12:55:00Z">
                  <w:rPr>
                    <w:ins w:id="9895" w:author="Nick.Tolimieri" w:date="2022-09-26T12:55:00Z"/>
                    <w:del w:id="9896" w:author="Nick.Tolimieri [2]" w:date="2022-09-27T11:46:00Z"/>
                    <w:rFonts w:ascii="Calibri" w:hAnsi="Calibri" w:cs="Calibri"/>
                    <w:color w:val="000000"/>
                    <w:sz w:val="22"/>
                    <w:szCs w:val="22"/>
                  </w:rPr>
                </w:rPrChange>
              </w:rPr>
              <w:pPrChange w:id="9897" w:author="Nick.Tolimieri" w:date="2022-09-26T12:55:00Z">
                <w:pPr>
                  <w:jc w:val="right"/>
                </w:pPr>
              </w:pPrChange>
            </w:pPr>
            <w:ins w:id="9898" w:author="Nick.Tolimieri" w:date="2022-09-26T12:55:00Z">
              <w:del w:id="9899" w:author="Nick.Tolimieri [2]" w:date="2022-09-27T11:46:00Z">
                <w:r w:rsidRPr="007654F7" w:rsidDel="00B41F3D">
                  <w:rPr>
                    <w:rFonts w:asciiTheme="minorHAnsi" w:eastAsiaTheme="minorHAnsi" w:hAnsiTheme="minorHAnsi" w:cstheme="minorBidi"/>
                    <w:sz w:val="22"/>
                    <w:szCs w:val="22"/>
                    <w:rPrChange w:id="9900" w:author="Nick.Tolimieri" w:date="2022-09-26T12:55:00Z">
                      <w:rPr>
                        <w:rFonts w:ascii="Calibri" w:hAnsi="Calibri" w:cs="Calibri"/>
                        <w:color w:val="000000"/>
                        <w:sz w:val="22"/>
                        <w:szCs w:val="22"/>
                      </w:rPr>
                    </w:rPrChange>
                  </w:rPr>
                  <w:delText>0</w:delText>
                </w:r>
              </w:del>
            </w:ins>
          </w:p>
        </w:tc>
        <w:tc>
          <w:tcPr>
            <w:tcW w:w="960" w:type="dxa"/>
            <w:noWrap/>
            <w:hideMark/>
            <w:tcPrChange w:id="99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02" w:author="Nick.Tolimieri" w:date="2022-09-26T12:55:00Z"/>
                <w:del w:id="9903" w:author="Nick.Tolimieri [2]" w:date="2022-09-27T11:46:00Z"/>
                <w:rFonts w:asciiTheme="minorHAnsi" w:eastAsiaTheme="minorHAnsi" w:hAnsiTheme="minorHAnsi" w:cstheme="minorBidi"/>
                <w:sz w:val="22"/>
                <w:szCs w:val="22"/>
                <w:rPrChange w:id="9904" w:author="Nick.Tolimieri" w:date="2022-09-26T12:55:00Z">
                  <w:rPr>
                    <w:ins w:id="9905" w:author="Nick.Tolimieri" w:date="2022-09-26T12:55:00Z"/>
                    <w:del w:id="9906" w:author="Nick.Tolimieri [2]" w:date="2022-09-27T11:46:00Z"/>
                    <w:rFonts w:ascii="Calibri" w:hAnsi="Calibri" w:cs="Calibri"/>
                    <w:color w:val="000000"/>
                    <w:sz w:val="22"/>
                    <w:szCs w:val="22"/>
                  </w:rPr>
                </w:rPrChange>
              </w:rPr>
              <w:pPrChange w:id="9907" w:author="Nick.Tolimieri" w:date="2022-09-26T12:55:00Z">
                <w:pPr>
                  <w:jc w:val="right"/>
                </w:pPr>
              </w:pPrChange>
            </w:pPr>
            <w:ins w:id="9908" w:author="Nick.Tolimieri" w:date="2022-09-26T12:55:00Z">
              <w:del w:id="9909" w:author="Nick.Tolimieri [2]" w:date="2022-09-27T11:46:00Z">
                <w:r w:rsidRPr="007654F7" w:rsidDel="00B41F3D">
                  <w:rPr>
                    <w:rFonts w:asciiTheme="minorHAnsi" w:eastAsiaTheme="minorHAnsi" w:hAnsiTheme="minorHAnsi" w:cstheme="minorBidi"/>
                    <w:sz w:val="22"/>
                    <w:szCs w:val="22"/>
                    <w:rPrChange w:id="9910" w:author="Nick.Tolimieri" w:date="2022-09-26T12:55:00Z">
                      <w:rPr>
                        <w:rFonts w:ascii="Calibri" w:hAnsi="Calibri" w:cs="Calibri"/>
                        <w:color w:val="000000"/>
                        <w:sz w:val="22"/>
                        <w:szCs w:val="22"/>
                      </w:rPr>
                    </w:rPrChange>
                  </w:rPr>
                  <w:delText>0</w:delText>
                </w:r>
              </w:del>
            </w:ins>
          </w:p>
        </w:tc>
        <w:tc>
          <w:tcPr>
            <w:tcW w:w="960" w:type="dxa"/>
            <w:noWrap/>
            <w:hideMark/>
            <w:tcPrChange w:id="99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12" w:author="Nick.Tolimieri" w:date="2022-09-26T12:55:00Z"/>
                <w:del w:id="9913" w:author="Nick.Tolimieri [2]" w:date="2022-09-27T11:46:00Z"/>
                <w:rFonts w:asciiTheme="minorHAnsi" w:eastAsiaTheme="minorHAnsi" w:hAnsiTheme="minorHAnsi" w:cstheme="minorBidi"/>
                <w:sz w:val="22"/>
                <w:szCs w:val="22"/>
                <w:rPrChange w:id="9914" w:author="Nick.Tolimieri" w:date="2022-09-26T12:55:00Z">
                  <w:rPr>
                    <w:ins w:id="9915" w:author="Nick.Tolimieri" w:date="2022-09-26T12:55:00Z"/>
                    <w:del w:id="9916" w:author="Nick.Tolimieri [2]" w:date="2022-09-27T11:46:00Z"/>
                    <w:rFonts w:ascii="Calibri" w:hAnsi="Calibri" w:cs="Calibri"/>
                    <w:color w:val="000000"/>
                    <w:sz w:val="22"/>
                    <w:szCs w:val="22"/>
                  </w:rPr>
                </w:rPrChange>
              </w:rPr>
              <w:pPrChange w:id="9917" w:author="Nick.Tolimieri" w:date="2022-09-26T12:55:00Z">
                <w:pPr>
                  <w:jc w:val="right"/>
                </w:pPr>
              </w:pPrChange>
            </w:pPr>
            <w:ins w:id="9918" w:author="Nick.Tolimieri" w:date="2022-09-26T12:55:00Z">
              <w:del w:id="9919" w:author="Nick.Tolimieri [2]" w:date="2022-09-27T11:46:00Z">
                <w:r w:rsidRPr="007654F7" w:rsidDel="00B41F3D">
                  <w:rPr>
                    <w:rFonts w:asciiTheme="minorHAnsi" w:eastAsiaTheme="minorHAnsi" w:hAnsiTheme="minorHAnsi" w:cstheme="minorBidi"/>
                    <w:sz w:val="22"/>
                    <w:szCs w:val="22"/>
                    <w:rPrChange w:id="9920" w:author="Nick.Tolimieri" w:date="2022-09-26T12:55:00Z">
                      <w:rPr>
                        <w:rFonts w:ascii="Calibri" w:hAnsi="Calibri" w:cs="Calibri"/>
                        <w:color w:val="000000"/>
                        <w:sz w:val="22"/>
                        <w:szCs w:val="22"/>
                      </w:rPr>
                    </w:rPrChange>
                  </w:rPr>
                  <w:delText>0</w:delText>
                </w:r>
              </w:del>
            </w:ins>
          </w:p>
        </w:tc>
        <w:tc>
          <w:tcPr>
            <w:tcW w:w="960" w:type="dxa"/>
            <w:noWrap/>
            <w:hideMark/>
            <w:tcPrChange w:id="99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22" w:author="Nick.Tolimieri" w:date="2022-09-26T12:55:00Z"/>
                <w:del w:id="9923" w:author="Nick.Tolimieri [2]" w:date="2022-09-27T11:46:00Z"/>
                <w:rFonts w:asciiTheme="minorHAnsi" w:eastAsiaTheme="minorHAnsi" w:hAnsiTheme="minorHAnsi" w:cstheme="minorBidi"/>
                <w:sz w:val="22"/>
                <w:szCs w:val="22"/>
                <w:rPrChange w:id="9924" w:author="Nick.Tolimieri" w:date="2022-09-26T12:55:00Z">
                  <w:rPr>
                    <w:ins w:id="9925" w:author="Nick.Tolimieri" w:date="2022-09-26T12:55:00Z"/>
                    <w:del w:id="9926" w:author="Nick.Tolimieri [2]" w:date="2022-09-27T11:46:00Z"/>
                    <w:rFonts w:ascii="Calibri" w:hAnsi="Calibri" w:cs="Calibri"/>
                    <w:color w:val="000000"/>
                    <w:sz w:val="22"/>
                    <w:szCs w:val="22"/>
                  </w:rPr>
                </w:rPrChange>
              </w:rPr>
              <w:pPrChange w:id="9927" w:author="Nick.Tolimieri" w:date="2022-09-26T12:55:00Z">
                <w:pPr>
                  <w:jc w:val="right"/>
                </w:pPr>
              </w:pPrChange>
            </w:pPr>
            <w:ins w:id="9928" w:author="Nick.Tolimieri" w:date="2022-09-26T12:55:00Z">
              <w:del w:id="9929" w:author="Nick.Tolimieri [2]" w:date="2022-09-27T11:46:00Z">
                <w:r w:rsidRPr="007654F7" w:rsidDel="00B41F3D">
                  <w:rPr>
                    <w:rFonts w:asciiTheme="minorHAnsi" w:eastAsiaTheme="minorHAnsi" w:hAnsiTheme="minorHAnsi" w:cstheme="minorBidi"/>
                    <w:sz w:val="22"/>
                    <w:szCs w:val="22"/>
                    <w:rPrChange w:id="9930" w:author="Nick.Tolimieri" w:date="2022-09-26T12:55:00Z">
                      <w:rPr>
                        <w:rFonts w:ascii="Calibri" w:hAnsi="Calibri" w:cs="Calibri"/>
                        <w:color w:val="000000"/>
                        <w:sz w:val="22"/>
                        <w:szCs w:val="22"/>
                      </w:rPr>
                    </w:rPrChange>
                  </w:rPr>
                  <w:delText>0</w:delText>
                </w:r>
              </w:del>
            </w:ins>
          </w:p>
        </w:tc>
        <w:tc>
          <w:tcPr>
            <w:tcW w:w="960" w:type="dxa"/>
            <w:noWrap/>
            <w:hideMark/>
            <w:tcPrChange w:id="99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32" w:author="Nick.Tolimieri" w:date="2022-09-26T12:55:00Z"/>
                <w:del w:id="9933" w:author="Nick.Tolimieri [2]" w:date="2022-09-27T11:46:00Z"/>
                <w:rFonts w:asciiTheme="minorHAnsi" w:eastAsiaTheme="minorHAnsi" w:hAnsiTheme="minorHAnsi" w:cstheme="minorBidi"/>
                <w:sz w:val="22"/>
                <w:szCs w:val="22"/>
                <w:rPrChange w:id="9934" w:author="Nick.Tolimieri" w:date="2022-09-26T12:55:00Z">
                  <w:rPr>
                    <w:ins w:id="9935" w:author="Nick.Tolimieri" w:date="2022-09-26T12:55:00Z"/>
                    <w:del w:id="9936" w:author="Nick.Tolimieri [2]" w:date="2022-09-27T11:46:00Z"/>
                    <w:rFonts w:ascii="Calibri" w:hAnsi="Calibri" w:cs="Calibri"/>
                    <w:color w:val="000000"/>
                    <w:sz w:val="22"/>
                    <w:szCs w:val="22"/>
                  </w:rPr>
                </w:rPrChange>
              </w:rPr>
              <w:pPrChange w:id="9937" w:author="Nick.Tolimieri" w:date="2022-09-26T12:55:00Z">
                <w:pPr/>
              </w:pPrChange>
            </w:pPr>
            <w:ins w:id="9938" w:author="Nick.Tolimieri" w:date="2022-09-26T12:55:00Z">
              <w:del w:id="9939" w:author="Nick.Tolimieri [2]" w:date="2022-09-27T11:46:00Z">
                <w:r w:rsidRPr="007654F7" w:rsidDel="00B41F3D">
                  <w:rPr>
                    <w:rFonts w:asciiTheme="minorHAnsi" w:eastAsiaTheme="minorHAnsi" w:hAnsiTheme="minorHAnsi" w:cstheme="minorBidi"/>
                    <w:sz w:val="22"/>
                    <w:szCs w:val="22"/>
                    <w:rPrChange w:id="9940" w:author="Nick.Tolimieri" w:date="2022-09-26T12:55:00Z">
                      <w:rPr>
                        <w:rFonts w:ascii="Calibri" w:hAnsi="Calibri" w:cs="Calibri"/>
                        <w:color w:val="000000"/>
                        <w:sz w:val="22"/>
                        <w:szCs w:val="22"/>
                      </w:rPr>
                    </w:rPrChange>
                  </w:rPr>
                  <w:delText>NA</w:delText>
                </w:r>
              </w:del>
            </w:ins>
          </w:p>
        </w:tc>
        <w:tc>
          <w:tcPr>
            <w:tcW w:w="960" w:type="dxa"/>
            <w:noWrap/>
            <w:hideMark/>
            <w:tcPrChange w:id="99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42" w:author="Nick.Tolimieri" w:date="2022-09-26T12:55:00Z"/>
                <w:del w:id="9943" w:author="Nick.Tolimieri [2]" w:date="2022-09-27T11:46:00Z"/>
                <w:rFonts w:asciiTheme="minorHAnsi" w:eastAsiaTheme="minorHAnsi" w:hAnsiTheme="minorHAnsi" w:cstheme="minorBidi"/>
                <w:sz w:val="22"/>
                <w:szCs w:val="22"/>
                <w:rPrChange w:id="9944" w:author="Nick.Tolimieri" w:date="2022-09-26T12:55:00Z">
                  <w:rPr>
                    <w:ins w:id="9945" w:author="Nick.Tolimieri" w:date="2022-09-26T12:55:00Z"/>
                    <w:del w:id="9946" w:author="Nick.Tolimieri [2]" w:date="2022-09-27T11:46:00Z"/>
                    <w:rFonts w:ascii="Calibri" w:hAnsi="Calibri" w:cs="Calibri"/>
                    <w:color w:val="000000"/>
                    <w:sz w:val="22"/>
                    <w:szCs w:val="22"/>
                  </w:rPr>
                </w:rPrChange>
              </w:rPr>
              <w:pPrChange w:id="9947" w:author="Nick.Tolimieri" w:date="2022-09-26T12:55:00Z">
                <w:pPr/>
              </w:pPrChange>
            </w:pPr>
            <w:ins w:id="9948" w:author="Nick.Tolimieri" w:date="2022-09-26T12:55:00Z">
              <w:del w:id="9949" w:author="Nick.Tolimieri [2]" w:date="2022-09-27T11:46:00Z">
                <w:r w:rsidRPr="007654F7" w:rsidDel="00B41F3D">
                  <w:rPr>
                    <w:rFonts w:asciiTheme="minorHAnsi" w:eastAsiaTheme="minorHAnsi" w:hAnsiTheme="minorHAnsi" w:cstheme="minorBidi"/>
                    <w:sz w:val="22"/>
                    <w:szCs w:val="22"/>
                    <w:rPrChange w:id="9950" w:author="Nick.Tolimieri" w:date="2022-09-26T12:55:00Z">
                      <w:rPr>
                        <w:rFonts w:ascii="Calibri" w:hAnsi="Calibri" w:cs="Calibri"/>
                        <w:color w:val="000000"/>
                        <w:sz w:val="22"/>
                        <w:szCs w:val="22"/>
                      </w:rPr>
                    </w:rPrChange>
                  </w:rPr>
                  <w:delText>NA</w:delText>
                </w:r>
              </w:del>
            </w:ins>
          </w:p>
        </w:tc>
        <w:tc>
          <w:tcPr>
            <w:tcW w:w="960" w:type="dxa"/>
            <w:noWrap/>
            <w:hideMark/>
            <w:tcPrChange w:id="99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52" w:author="Nick.Tolimieri" w:date="2022-09-26T12:55:00Z"/>
                <w:del w:id="9953" w:author="Nick.Tolimieri [2]" w:date="2022-09-27T11:46:00Z"/>
                <w:rFonts w:asciiTheme="minorHAnsi" w:eastAsiaTheme="minorHAnsi" w:hAnsiTheme="minorHAnsi" w:cstheme="minorBidi"/>
                <w:sz w:val="22"/>
                <w:szCs w:val="22"/>
                <w:rPrChange w:id="9954" w:author="Nick.Tolimieri" w:date="2022-09-26T12:55:00Z">
                  <w:rPr>
                    <w:ins w:id="9955" w:author="Nick.Tolimieri" w:date="2022-09-26T12:55:00Z"/>
                    <w:del w:id="9956" w:author="Nick.Tolimieri [2]" w:date="2022-09-27T11:46:00Z"/>
                    <w:rFonts w:ascii="Calibri" w:hAnsi="Calibri" w:cs="Calibri"/>
                    <w:color w:val="000000"/>
                    <w:sz w:val="22"/>
                    <w:szCs w:val="22"/>
                  </w:rPr>
                </w:rPrChange>
              </w:rPr>
              <w:pPrChange w:id="9957" w:author="Nick.Tolimieri" w:date="2022-09-26T12:55:00Z">
                <w:pPr/>
              </w:pPrChange>
            </w:pPr>
            <w:ins w:id="9958" w:author="Nick.Tolimieri" w:date="2022-09-26T12:55:00Z">
              <w:del w:id="9959" w:author="Nick.Tolimieri [2]" w:date="2022-09-27T11:46:00Z">
                <w:r w:rsidRPr="007654F7" w:rsidDel="00B41F3D">
                  <w:rPr>
                    <w:rFonts w:asciiTheme="minorHAnsi" w:eastAsiaTheme="minorHAnsi" w:hAnsiTheme="minorHAnsi" w:cstheme="minorBidi"/>
                    <w:sz w:val="22"/>
                    <w:szCs w:val="22"/>
                    <w:rPrChange w:id="9960" w:author="Nick.Tolimieri" w:date="2022-09-26T12:55:00Z">
                      <w:rPr>
                        <w:rFonts w:ascii="Calibri" w:hAnsi="Calibri" w:cs="Calibri"/>
                        <w:color w:val="000000"/>
                        <w:sz w:val="22"/>
                        <w:szCs w:val="22"/>
                      </w:rPr>
                    </w:rPrChange>
                  </w:rPr>
                  <w:delText>NA</w:delText>
                </w:r>
              </w:del>
            </w:ins>
          </w:p>
        </w:tc>
        <w:tc>
          <w:tcPr>
            <w:tcW w:w="960" w:type="dxa"/>
            <w:noWrap/>
            <w:hideMark/>
            <w:tcPrChange w:id="99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62" w:author="Nick.Tolimieri" w:date="2022-09-26T12:55:00Z"/>
                <w:del w:id="9963" w:author="Nick.Tolimieri [2]" w:date="2022-09-27T11:46:00Z"/>
                <w:rFonts w:asciiTheme="minorHAnsi" w:eastAsiaTheme="minorHAnsi" w:hAnsiTheme="minorHAnsi" w:cstheme="minorBidi"/>
                <w:sz w:val="22"/>
                <w:szCs w:val="22"/>
                <w:rPrChange w:id="9964" w:author="Nick.Tolimieri" w:date="2022-09-26T12:55:00Z">
                  <w:rPr>
                    <w:ins w:id="9965" w:author="Nick.Tolimieri" w:date="2022-09-26T12:55:00Z"/>
                    <w:del w:id="9966" w:author="Nick.Tolimieri [2]" w:date="2022-09-27T11:46:00Z"/>
                    <w:rFonts w:ascii="Calibri" w:hAnsi="Calibri" w:cs="Calibri"/>
                    <w:color w:val="000000"/>
                    <w:sz w:val="22"/>
                    <w:szCs w:val="22"/>
                  </w:rPr>
                </w:rPrChange>
              </w:rPr>
              <w:pPrChange w:id="9967" w:author="Nick.Tolimieri" w:date="2022-09-26T12:55:00Z">
                <w:pPr/>
              </w:pPrChange>
            </w:pPr>
            <w:ins w:id="9968" w:author="Nick.Tolimieri" w:date="2022-09-26T12:55:00Z">
              <w:del w:id="9969" w:author="Nick.Tolimieri [2]" w:date="2022-09-27T11:46:00Z">
                <w:r w:rsidRPr="007654F7" w:rsidDel="00B41F3D">
                  <w:rPr>
                    <w:rFonts w:asciiTheme="minorHAnsi" w:eastAsiaTheme="minorHAnsi" w:hAnsiTheme="minorHAnsi" w:cstheme="minorBidi"/>
                    <w:sz w:val="22"/>
                    <w:szCs w:val="22"/>
                    <w:rPrChange w:id="9970"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9971" w:author="Nick.Tolimieri" w:date="2022-09-26T12:55:00Z"/>
          <w:del w:id="9972" w:author="Nick.Tolimieri [2]" w:date="2022-09-27T11:46:00Z"/>
          <w:trPrChange w:id="9973" w:author="Nick.Tolimieri" w:date="2022-09-26T12:55:00Z">
            <w:trPr>
              <w:divId w:val="1027564193"/>
              <w:trHeight w:val="300"/>
            </w:trPr>
          </w:trPrChange>
        </w:trPr>
        <w:tc>
          <w:tcPr>
            <w:tcW w:w="960" w:type="dxa"/>
            <w:noWrap/>
            <w:hideMark/>
            <w:tcPrChange w:id="99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75" w:author="Nick.Tolimieri" w:date="2022-09-26T12:55:00Z"/>
                <w:del w:id="9976" w:author="Nick.Tolimieri [2]" w:date="2022-09-27T11:46:00Z"/>
                <w:rFonts w:asciiTheme="minorHAnsi" w:eastAsiaTheme="minorHAnsi" w:hAnsiTheme="minorHAnsi" w:cstheme="minorBidi"/>
                <w:sz w:val="22"/>
                <w:szCs w:val="22"/>
                <w:rPrChange w:id="9977" w:author="Nick.Tolimieri" w:date="2022-09-26T12:55:00Z">
                  <w:rPr>
                    <w:ins w:id="9978" w:author="Nick.Tolimieri" w:date="2022-09-26T12:55:00Z"/>
                    <w:del w:id="9979" w:author="Nick.Tolimieri [2]" w:date="2022-09-27T11:46:00Z"/>
                    <w:rFonts w:ascii="Calibri" w:hAnsi="Calibri" w:cs="Calibri"/>
                    <w:color w:val="000000"/>
                    <w:sz w:val="22"/>
                    <w:szCs w:val="22"/>
                  </w:rPr>
                </w:rPrChange>
              </w:rPr>
              <w:pPrChange w:id="9980" w:author="Nick.Tolimieri" w:date="2022-09-26T12:55:00Z">
                <w:pPr/>
              </w:pPrChange>
            </w:pPr>
            <w:ins w:id="9981" w:author="Nick.Tolimieri" w:date="2022-09-26T12:55:00Z">
              <w:del w:id="9982" w:author="Nick.Tolimieri [2]" w:date="2022-09-27T11:46:00Z">
                <w:r w:rsidRPr="007654F7" w:rsidDel="00B41F3D">
                  <w:rPr>
                    <w:rFonts w:asciiTheme="minorHAnsi" w:eastAsiaTheme="minorHAnsi" w:hAnsiTheme="minorHAnsi" w:cstheme="minorBidi"/>
                    <w:sz w:val="22"/>
                    <w:szCs w:val="22"/>
                    <w:rPrChange w:id="9983"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99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85" w:author="Nick.Tolimieri" w:date="2022-09-26T12:55:00Z"/>
                <w:del w:id="9986" w:author="Nick.Tolimieri [2]" w:date="2022-09-27T11:46:00Z"/>
                <w:rFonts w:asciiTheme="minorHAnsi" w:eastAsiaTheme="minorHAnsi" w:hAnsiTheme="minorHAnsi" w:cstheme="minorBidi"/>
                <w:sz w:val="22"/>
                <w:szCs w:val="22"/>
                <w:rPrChange w:id="9987" w:author="Nick.Tolimieri" w:date="2022-09-26T12:55:00Z">
                  <w:rPr>
                    <w:ins w:id="9988" w:author="Nick.Tolimieri" w:date="2022-09-26T12:55:00Z"/>
                    <w:del w:id="9989" w:author="Nick.Tolimieri [2]" w:date="2022-09-27T11:46:00Z"/>
                    <w:rFonts w:ascii="Calibri" w:hAnsi="Calibri" w:cs="Calibri"/>
                    <w:color w:val="000000"/>
                    <w:sz w:val="22"/>
                    <w:szCs w:val="22"/>
                  </w:rPr>
                </w:rPrChange>
              </w:rPr>
              <w:pPrChange w:id="9990" w:author="Nick.Tolimieri" w:date="2022-09-26T12:55:00Z">
                <w:pPr>
                  <w:jc w:val="right"/>
                </w:pPr>
              </w:pPrChange>
            </w:pPr>
            <w:ins w:id="9991" w:author="Nick.Tolimieri" w:date="2022-09-26T12:55:00Z">
              <w:del w:id="9992" w:author="Nick.Tolimieri [2]" w:date="2022-09-27T11:46:00Z">
                <w:r w:rsidRPr="007654F7" w:rsidDel="00B41F3D">
                  <w:rPr>
                    <w:rFonts w:asciiTheme="minorHAnsi" w:eastAsiaTheme="minorHAnsi" w:hAnsiTheme="minorHAnsi" w:cstheme="minorBidi"/>
                    <w:sz w:val="22"/>
                    <w:szCs w:val="22"/>
                    <w:rPrChange w:id="9993" w:author="Nick.Tolimieri" w:date="2022-09-26T12:55:00Z">
                      <w:rPr>
                        <w:rFonts w:ascii="Calibri" w:hAnsi="Calibri" w:cs="Calibri"/>
                        <w:color w:val="000000"/>
                        <w:sz w:val="22"/>
                        <w:szCs w:val="22"/>
                      </w:rPr>
                    </w:rPrChange>
                  </w:rPr>
                  <w:delText>2010</w:delText>
                </w:r>
              </w:del>
            </w:ins>
          </w:p>
        </w:tc>
        <w:tc>
          <w:tcPr>
            <w:tcW w:w="960" w:type="dxa"/>
            <w:noWrap/>
            <w:hideMark/>
            <w:tcPrChange w:id="99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9995" w:author="Nick.Tolimieri" w:date="2022-09-26T12:55:00Z"/>
                <w:del w:id="9996" w:author="Nick.Tolimieri [2]" w:date="2022-09-27T11:46:00Z"/>
                <w:rFonts w:asciiTheme="minorHAnsi" w:eastAsiaTheme="minorHAnsi" w:hAnsiTheme="minorHAnsi" w:cstheme="minorBidi"/>
                <w:sz w:val="22"/>
                <w:szCs w:val="22"/>
                <w:rPrChange w:id="9997" w:author="Nick.Tolimieri" w:date="2022-09-26T12:55:00Z">
                  <w:rPr>
                    <w:ins w:id="9998" w:author="Nick.Tolimieri" w:date="2022-09-26T12:55:00Z"/>
                    <w:del w:id="9999" w:author="Nick.Tolimieri [2]" w:date="2022-09-27T11:46:00Z"/>
                    <w:rFonts w:ascii="Calibri" w:hAnsi="Calibri" w:cs="Calibri"/>
                    <w:color w:val="000000"/>
                    <w:sz w:val="22"/>
                    <w:szCs w:val="22"/>
                  </w:rPr>
                </w:rPrChange>
              </w:rPr>
              <w:pPrChange w:id="10000" w:author="Nick.Tolimieri" w:date="2022-09-26T12:55:00Z">
                <w:pPr>
                  <w:jc w:val="right"/>
                </w:pPr>
              </w:pPrChange>
            </w:pPr>
            <w:ins w:id="10001" w:author="Nick.Tolimieri" w:date="2022-09-26T12:55:00Z">
              <w:del w:id="10002" w:author="Nick.Tolimieri [2]" w:date="2022-09-27T11:46:00Z">
                <w:r w:rsidRPr="007654F7" w:rsidDel="00B41F3D">
                  <w:rPr>
                    <w:rFonts w:asciiTheme="minorHAnsi" w:eastAsiaTheme="minorHAnsi" w:hAnsiTheme="minorHAnsi" w:cstheme="minorBidi"/>
                    <w:sz w:val="22"/>
                    <w:szCs w:val="22"/>
                    <w:rPrChange w:id="10003" w:author="Nick.Tolimieri" w:date="2022-09-26T12:55:00Z">
                      <w:rPr>
                        <w:rFonts w:ascii="Calibri" w:hAnsi="Calibri" w:cs="Calibri"/>
                        <w:color w:val="000000"/>
                        <w:sz w:val="22"/>
                        <w:szCs w:val="22"/>
                      </w:rPr>
                    </w:rPrChange>
                  </w:rPr>
                  <w:delText>0</w:delText>
                </w:r>
              </w:del>
            </w:ins>
          </w:p>
        </w:tc>
        <w:tc>
          <w:tcPr>
            <w:tcW w:w="960" w:type="dxa"/>
            <w:noWrap/>
            <w:hideMark/>
            <w:tcPrChange w:id="100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05" w:author="Nick.Tolimieri" w:date="2022-09-26T12:55:00Z"/>
                <w:del w:id="10006" w:author="Nick.Tolimieri [2]" w:date="2022-09-27T11:46:00Z"/>
                <w:rFonts w:asciiTheme="minorHAnsi" w:eastAsiaTheme="minorHAnsi" w:hAnsiTheme="minorHAnsi" w:cstheme="minorBidi"/>
                <w:sz w:val="22"/>
                <w:szCs w:val="22"/>
                <w:rPrChange w:id="10007" w:author="Nick.Tolimieri" w:date="2022-09-26T12:55:00Z">
                  <w:rPr>
                    <w:ins w:id="10008" w:author="Nick.Tolimieri" w:date="2022-09-26T12:55:00Z"/>
                    <w:del w:id="10009" w:author="Nick.Tolimieri [2]" w:date="2022-09-27T11:46:00Z"/>
                    <w:rFonts w:ascii="Calibri" w:hAnsi="Calibri" w:cs="Calibri"/>
                    <w:color w:val="000000"/>
                    <w:sz w:val="22"/>
                    <w:szCs w:val="22"/>
                  </w:rPr>
                </w:rPrChange>
              </w:rPr>
              <w:pPrChange w:id="10010" w:author="Nick.Tolimieri" w:date="2022-09-26T12:55:00Z">
                <w:pPr>
                  <w:jc w:val="right"/>
                </w:pPr>
              </w:pPrChange>
            </w:pPr>
            <w:ins w:id="10011" w:author="Nick.Tolimieri" w:date="2022-09-26T12:55:00Z">
              <w:del w:id="10012" w:author="Nick.Tolimieri [2]" w:date="2022-09-27T11:46:00Z">
                <w:r w:rsidRPr="007654F7" w:rsidDel="00B41F3D">
                  <w:rPr>
                    <w:rFonts w:asciiTheme="minorHAnsi" w:eastAsiaTheme="minorHAnsi" w:hAnsiTheme="minorHAnsi" w:cstheme="minorBidi"/>
                    <w:sz w:val="22"/>
                    <w:szCs w:val="22"/>
                    <w:rPrChange w:id="10013" w:author="Nick.Tolimieri" w:date="2022-09-26T12:55:00Z">
                      <w:rPr>
                        <w:rFonts w:ascii="Calibri" w:hAnsi="Calibri" w:cs="Calibri"/>
                        <w:color w:val="000000"/>
                        <w:sz w:val="22"/>
                        <w:szCs w:val="22"/>
                      </w:rPr>
                    </w:rPrChange>
                  </w:rPr>
                  <w:delText>29</w:delText>
                </w:r>
              </w:del>
            </w:ins>
          </w:p>
        </w:tc>
        <w:tc>
          <w:tcPr>
            <w:tcW w:w="960" w:type="dxa"/>
            <w:noWrap/>
            <w:hideMark/>
            <w:tcPrChange w:id="100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15" w:author="Nick.Tolimieri" w:date="2022-09-26T12:55:00Z"/>
                <w:del w:id="10016" w:author="Nick.Tolimieri [2]" w:date="2022-09-27T11:46:00Z"/>
                <w:rFonts w:asciiTheme="minorHAnsi" w:eastAsiaTheme="minorHAnsi" w:hAnsiTheme="minorHAnsi" w:cstheme="minorBidi"/>
                <w:sz w:val="22"/>
                <w:szCs w:val="22"/>
                <w:rPrChange w:id="10017" w:author="Nick.Tolimieri" w:date="2022-09-26T12:55:00Z">
                  <w:rPr>
                    <w:ins w:id="10018" w:author="Nick.Tolimieri" w:date="2022-09-26T12:55:00Z"/>
                    <w:del w:id="10019" w:author="Nick.Tolimieri [2]" w:date="2022-09-27T11:46:00Z"/>
                    <w:rFonts w:ascii="Calibri" w:hAnsi="Calibri" w:cs="Calibri"/>
                    <w:color w:val="000000"/>
                    <w:sz w:val="22"/>
                    <w:szCs w:val="22"/>
                  </w:rPr>
                </w:rPrChange>
              </w:rPr>
              <w:pPrChange w:id="10020" w:author="Nick.Tolimieri" w:date="2022-09-26T12:55:00Z">
                <w:pPr>
                  <w:jc w:val="right"/>
                </w:pPr>
              </w:pPrChange>
            </w:pPr>
            <w:ins w:id="10021" w:author="Nick.Tolimieri" w:date="2022-09-26T12:55:00Z">
              <w:del w:id="10022" w:author="Nick.Tolimieri [2]" w:date="2022-09-27T11:46:00Z">
                <w:r w:rsidRPr="007654F7" w:rsidDel="00B41F3D">
                  <w:rPr>
                    <w:rFonts w:asciiTheme="minorHAnsi" w:eastAsiaTheme="minorHAnsi" w:hAnsiTheme="minorHAnsi" w:cstheme="minorBidi"/>
                    <w:sz w:val="22"/>
                    <w:szCs w:val="22"/>
                    <w:rPrChange w:id="10023" w:author="Nick.Tolimieri" w:date="2022-09-26T12:55:00Z">
                      <w:rPr>
                        <w:rFonts w:ascii="Calibri" w:hAnsi="Calibri" w:cs="Calibri"/>
                        <w:color w:val="000000"/>
                        <w:sz w:val="22"/>
                        <w:szCs w:val="22"/>
                      </w:rPr>
                    </w:rPrChange>
                  </w:rPr>
                  <w:delText>2</w:delText>
                </w:r>
              </w:del>
            </w:ins>
          </w:p>
        </w:tc>
        <w:tc>
          <w:tcPr>
            <w:tcW w:w="960" w:type="dxa"/>
            <w:noWrap/>
            <w:hideMark/>
            <w:tcPrChange w:id="100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25" w:author="Nick.Tolimieri" w:date="2022-09-26T12:55:00Z"/>
                <w:del w:id="10026" w:author="Nick.Tolimieri [2]" w:date="2022-09-27T11:46:00Z"/>
                <w:rFonts w:asciiTheme="minorHAnsi" w:eastAsiaTheme="minorHAnsi" w:hAnsiTheme="minorHAnsi" w:cstheme="minorBidi"/>
                <w:sz w:val="22"/>
                <w:szCs w:val="22"/>
                <w:rPrChange w:id="10027" w:author="Nick.Tolimieri" w:date="2022-09-26T12:55:00Z">
                  <w:rPr>
                    <w:ins w:id="10028" w:author="Nick.Tolimieri" w:date="2022-09-26T12:55:00Z"/>
                    <w:del w:id="10029" w:author="Nick.Tolimieri [2]" w:date="2022-09-27T11:46:00Z"/>
                    <w:rFonts w:ascii="Calibri" w:hAnsi="Calibri" w:cs="Calibri"/>
                    <w:color w:val="000000"/>
                    <w:sz w:val="22"/>
                    <w:szCs w:val="22"/>
                  </w:rPr>
                </w:rPrChange>
              </w:rPr>
              <w:pPrChange w:id="10030" w:author="Nick.Tolimieri" w:date="2022-09-26T12:55:00Z">
                <w:pPr>
                  <w:jc w:val="right"/>
                </w:pPr>
              </w:pPrChange>
            </w:pPr>
            <w:ins w:id="10031" w:author="Nick.Tolimieri" w:date="2022-09-26T12:55:00Z">
              <w:del w:id="10032" w:author="Nick.Tolimieri [2]" w:date="2022-09-27T11:46:00Z">
                <w:r w:rsidRPr="007654F7" w:rsidDel="00B41F3D">
                  <w:rPr>
                    <w:rFonts w:asciiTheme="minorHAnsi" w:eastAsiaTheme="minorHAnsi" w:hAnsiTheme="minorHAnsi" w:cstheme="minorBidi"/>
                    <w:sz w:val="22"/>
                    <w:szCs w:val="22"/>
                    <w:rPrChange w:id="10033" w:author="Nick.Tolimieri" w:date="2022-09-26T12:55:00Z">
                      <w:rPr>
                        <w:rFonts w:ascii="Calibri" w:hAnsi="Calibri" w:cs="Calibri"/>
                        <w:color w:val="000000"/>
                        <w:sz w:val="22"/>
                        <w:szCs w:val="22"/>
                      </w:rPr>
                    </w:rPrChange>
                  </w:rPr>
                  <w:delText>15</w:delText>
                </w:r>
              </w:del>
            </w:ins>
          </w:p>
        </w:tc>
        <w:tc>
          <w:tcPr>
            <w:tcW w:w="960" w:type="dxa"/>
            <w:noWrap/>
            <w:hideMark/>
            <w:tcPrChange w:id="100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35" w:author="Nick.Tolimieri" w:date="2022-09-26T12:55:00Z"/>
                <w:del w:id="10036" w:author="Nick.Tolimieri [2]" w:date="2022-09-27T11:46:00Z"/>
                <w:rFonts w:asciiTheme="minorHAnsi" w:eastAsiaTheme="minorHAnsi" w:hAnsiTheme="minorHAnsi" w:cstheme="minorBidi"/>
                <w:sz w:val="22"/>
                <w:szCs w:val="22"/>
                <w:rPrChange w:id="10037" w:author="Nick.Tolimieri" w:date="2022-09-26T12:55:00Z">
                  <w:rPr>
                    <w:ins w:id="10038" w:author="Nick.Tolimieri" w:date="2022-09-26T12:55:00Z"/>
                    <w:del w:id="10039" w:author="Nick.Tolimieri [2]" w:date="2022-09-27T11:46:00Z"/>
                    <w:rFonts w:ascii="Calibri" w:hAnsi="Calibri" w:cs="Calibri"/>
                    <w:color w:val="000000"/>
                    <w:sz w:val="22"/>
                    <w:szCs w:val="22"/>
                  </w:rPr>
                </w:rPrChange>
              </w:rPr>
              <w:pPrChange w:id="10040" w:author="Nick.Tolimieri" w:date="2022-09-26T12:55:00Z">
                <w:pPr>
                  <w:jc w:val="right"/>
                </w:pPr>
              </w:pPrChange>
            </w:pPr>
            <w:ins w:id="10041" w:author="Nick.Tolimieri" w:date="2022-09-26T12:55:00Z">
              <w:del w:id="10042" w:author="Nick.Tolimieri [2]" w:date="2022-09-27T11:46:00Z">
                <w:r w:rsidRPr="007654F7" w:rsidDel="00B41F3D">
                  <w:rPr>
                    <w:rFonts w:asciiTheme="minorHAnsi" w:eastAsiaTheme="minorHAnsi" w:hAnsiTheme="minorHAnsi" w:cstheme="minorBidi"/>
                    <w:sz w:val="22"/>
                    <w:szCs w:val="22"/>
                    <w:rPrChange w:id="10043" w:author="Nick.Tolimieri" w:date="2022-09-26T12:55:00Z">
                      <w:rPr>
                        <w:rFonts w:ascii="Calibri" w:hAnsi="Calibri" w:cs="Calibri"/>
                        <w:color w:val="000000"/>
                        <w:sz w:val="22"/>
                        <w:szCs w:val="22"/>
                      </w:rPr>
                    </w:rPrChange>
                  </w:rPr>
                  <w:delText>7</w:delText>
                </w:r>
              </w:del>
            </w:ins>
          </w:p>
        </w:tc>
        <w:tc>
          <w:tcPr>
            <w:tcW w:w="960" w:type="dxa"/>
            <w:noWrap/>
            <w:hideMark/>
            <w:tcPrChange w:id="100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45" w:author="Nick.Tolimieri" w:date="2022-09-26T12:55:00Z"/>
                <w:del w:id="10046" w:author="Nick.Tolimieri [2]" w:date="2022-09-27T11:46:00Z"/>
                <w:rFonts w:asciiTheme="minorHAnsi" w:eastAsiaTheme="minorHAnsi" w:hAnsiTheme="minorHAnsi" w:cstheme="minorBidi"/>
                <w:sz w:val="22"/>
                <w:szCs w:val="22"/>
                <w:rPrChange w:id="10047" w:author="Nick.Tolimieri" w:date="2022-09-26T12:55:00Z">
                  <w:rPr>
                    <w:ins w:id="10048" w:author="Nick.Tolimieri" w:date="2022-09-26T12:55:00Z"/>
                    <w:del w:id="10049" w:author="Nick.Tolimieri [2]" w:date="2022-09-27T11:46:00Z"/>
                    <w:rFonts w:ascii="Calibri" w:hAnsi="Calibri" w:cs="Calibri"/>
                    <w:color w:val="000000"/>
                    <w:sz w:val="22"/>
                    <w:szCs w:val="22"/>
                  </w:rPr>
                </w:rPrChange>
              </w:rPr>
              <w:pPrChange w:id="10050" w:author="Nick.Tolimieri" w:date="2022-09-26T12:55:00Z">
                <w:pPr>
                  <w:jc w:val="right"/>
                </w:pPr>
              </w:pPrChange>
            </w:pPr>
            <w:ins w:id="10051" w:author="Nick.Tolimieri" w:date="2022-09-26T12:55:00Z">
              <w:del w:id="10052" w:author="Nick.Tolimieri [2]" w:date="2022-09-27T11:46:00Z">
                <w:r w:rsidRPr="007654F7" w:rsidDel="00B41F3D">
                  <w:rPr>
                    <w:rFonts w:asciiTheme="minorHAnsi" w:eastAsiaTheme="minorHAnsi" w:hAnsiTheme="minorHAnsi" w:cstheme="minorBidi"/>
                    <w:sz w:val="22"/>
                    <w:szCs w:val="22"/>
                    <w:rPrChange w:id="10053" w:author="Nick.Tolimieri" w:date="2022-09-26T12:55:00Z">
                      <w:rPr>
                        <w:rFonts w:ascii="Calibri" w:hAnsi="Calibri" w:cs="Calibri"/>
                        <w:color w:val="000000"/>
                        <w:sz w:val="22"/>
                        <w:szCs w:val="22"/>
                      </w:rPr>
                    </w:rPrChange>
                  </w:rPr>
                  <w:delText>8</w:delText>
                </w:r>
              </w:del>
            </w:ins>
          </w:p>
        </w:tc>
        <w:tc>
          <w:tcPr>
            <w:tcW w:w="960" w:type="dxa"/>
            <w:noWrap/>
            <w:hideMark/>
            <w:tcPrChange w:id="100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55" w:author="Nick.Tolimieri" w:date="2022-09-26T12:55:00Z"/>
                <w:del w:id="10056" w:author="Nick.Tolimieri [2]" w:date="2022-09-27T11:46:00Z"/>
                <w:rFonts w:asciiTheme="minorHAnsi" w:eastAsiaTheme="minorHAnsi" w:hAnsiTheme="minorHAnsi" w:cstheme="minorBidi"/>
                <w:sz w:val="22"/>
                <w:szCs w:val="22"/>
                <w:rPrChange w:id="10057" w:author="Nick.Tolimieri" w:date="2022-09-26T12:55:00Z">
                  <w:rPr>
                    <w:ins w:id="10058" w:author="Nick.Tolimieri" w:date="2022-09-26T12:55:00Z"/>
                    <w:del w:id="10059" w:author="Nick.Tolimieri [2]" w:date="2022-09-27T11:46:00Z"/>
                    <w:rFonts w:ascii="Calibri" w:hAnsi="Calibri" w:cs="Calibri"/>
                    <w:color w:val="000000"/>
                    <w:sz w:val="22"/>
                    <w:szCs w:val="22"/>
                  </w:rPr>
                </w:rPrChange>
              </w:rPr>
              <w:pPrChange w:id="10060" w:author="Nick.Tolimieri" w:date="2022-09-26T12:55:00Z">
                <w:pPr>
                  <w:jc w:val="right"/>
                </w:pPr>
              </w:pPrChange>
            </w:pPr>
            <w:ins w:id="10061" w:author="Nick.Tolimieri" w:date="2022-09-26T12:55:00Z">
              <w:del w:id="10062" w:author="Nick.Tolimieri [2]" w:date="2022-09-27T11:46:00Z">
                <w:r w:rsidRPr="007654F7" w:rsidDel="00B41F3D">
                  <w:rPr>
                    <w:rFonts w:asciiTheme="minorHAnsi" w:eastAsiaTheme="minorHAnsi" w:hAnsiTheme="minorHAnsi" w:cstheme="minorBidi"/>
                    <w:sz w:val="22"/>
                    <w:szCs w:val="22"/>
                    <w:rPrChange w:id="10063" w:author="Nick.Tolimieri" w:date="2022-09-26T12:55:00Z">
                      <w:rPr>
                        <w:rFonts w:ascii="Calibri" w:hAnsi="Calibri" w:cs="Calibri"/>
                        <w:color w:val="000000"/>
                        <w:sz w:val="22"/>
                        <w:szCs w:val="22"/>
                      </w:rPr>
                    </w:rPrChange>
                  </w:rPr>
                  <w:delText>1.51</w:delText>
                </w:r>
              </w:del>
            </w:ins>
          </w:p>
        </w:tc>
        <w:tc>
          <w:tcPr>
            <w:tcW w:w="960" w:type="dxa"/>
            <w:noWrap/>
            <w:hideMark/>
            <w:tcPrChange w:id="100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65" w:author="Nick.Tolimieri" w:date="2022-09-26T12:55:00Z"/>
                <w:del w:id="10066" w:author="Nick.Tolimieri [2]" w:date="2022-09-27T11:46:00Z"/>
                <w:rFonts w:asciiTheme="minorHAnsi" w:eastAsiaTheme="minorHAnsi" w:hAnsiTheme="minorHAnsi" w:cstheme="minorBidi"/>
                <w:sz w:val="22"/>
                <w:szCs w:val="22"/>
                <w:rPrChange w:id="10067" w:author="Nick.Tolimieri" w:date="2022-09-26T12:55:00Z">
                  <w:rPr>
                    <w:ins w:id="10068" w:author="Nick.Tolimieri" w:date="2022-09-26T12:55:00Z"/>
                    <w:del w:id="10069" w:author="Nick.Tolimieri [2]" w:date="2022-09-27T11:46:00Z"/>
                    <w:rFonts w:ascii="Calibri" w:hAnsi="Calibri" w:cs="Calibri"/>
                    <w:color w:val="000000"/>
                    <w:sz w:val="22"/>
                    <w:szCs w:val="22"/>
                  </w:rPr>
                </w:rPrChange>
              </w:rPr>
              <w:pPrChange w:id="10070" w:author="Nick.Tolimieri" w:date="2022-09-26T12:55:00Z">
                <w:pPr>
                  <w:jc w:val="right"/>
                </w:pPr>
              </w:pPrChange>
            </w:pPr>
            <w:ins w:id="10071" w:author="Nick.Tolimieri" w:date="2022-09-26T12:55:00Z">
              <w:del w:id="10072" w:author="Nick.Tolimieri [2]" w:date="2022-09-27T11:46:00Z">
                <w:r w:rsidRPr="007654F7" w:rsidDel="00B41F3D">
                  <w:rPr>
                    <w:rFonts w:asciiTheme="minorHAnsi" w:eastAsiaTheme="minorHAnsi" w:hAnsiTheme="minorHAnsi" w:cstheme="minorBidi"/>
                    <w:sz w:val="22"/>
                    <w:szCs w:val="22"/>
                    <w:rPrChange w:id="10073" w:author="Nick.Tolimieri" w:date="2022-09-26T12:55:00Z">
                      <w:rPr>
                        <w:rFonts w:ascii="Calibri" w:hAnsi="Calibri" w:cs="Calibri"/>
                        <w:color w:val="000000"/>
                        <w:sz w:val="22"/>
                        <w:szCs w:val="22"/>
                      </w:rPr>
                    </w:rPrChange>
                  </w:rPr>
                  <w:delText>0.09</w:delText>
                </w:r>
              </w:del>
            </w:ins>
          </w:p>
        </w:tc>
      </w:tr>
      <w:tr w:rsidR="007654F7" w:rsidRPr="007654F7" w:rsidDel="00B41F3D" w:rsidTr="007654F7">
        <w:trPr>
          <w:divId w:val="1027564193"/>
          <w:trHeight w:val="300"/>
          <w:ins w:id="10074" w:author="Nick.Tolimieri" w:date="2022-09-26T12:55:00Z"/>
          <w:del w:id="10075" w:author="Nick.Tolimieri [2]" w:date="2022-09-27T11:46:00Z"/>
          <w:trPrChange w:id="10076" w:author="Nick.Tolimieri" w:date="2022-09-26T12:55:00Z">
            <w:trPr>
              <w:divId w:val="1027564193"/>
              <w:trHeight w:val="300"/>
            </w:trPr>
          </w:trPrChange>
        </w:trPr>
        <w:tc>
          <w:tcPr>
            <w:tcW w:w="960" w:type="dxa"/>
            <w:noWrap/>
            <w:hideMark/>
            <w:tcPrChange w:id="100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78" w:author="Nick.Tolimieri" w:date="2022-09-26T12:55:00Z"/>
                <w:del w:id="10079" w:author="Nick.Tolimieri [2]" w:date="2022-09-27T11:46:00Z"/>
                <w:rFonts w:asciiTheme="minorHAnsi" w:eastAsiaTheme="minorHAnsi" w:hAnsiTheme="minorHAnsi" w:cstheme="minorBidi"/>
                <w:sz w:val="22"/>
                <w:szCs w:val="22"/>
                <w:rPrChange w:id="10080" w:author="Nick.Tolimieri" w:date="2022-09-26T12:55:00Z">
                  <w:rPr>
                    <w:ins w:id="10081" w:author="Nick.Tolimieri" w:date="2022-09-26T12:55:00Z"/>
                    <w:del w:id="10082" w:author="Nick.Tolimieri [2]" w:date="2022-09-27T11:46:00Z"/>
                    <w:rFonts w:ascii="Calibri" w:hAnsi="Calibri" w:cs="Calibri"/>
                    <w:color w:val="000000"/>
                    <w:sz w:val="22"/>
                    <w:szCs w:val="22"/>
                  </w:rPr>
                </w:rPrChange>
              </w:rPr>
              <w:pPrChange w:id="10083" w:author="Nick.Tolimieri" w:date="2022-09-26T12:55:00Z">
                <w:pPr/>
              </w:pPrChange>
            </w:pPr>
            <w:ins w:id="10084" w:author="Nick.Tolimieri" w:date="2022-09-26T12:55:00Z">
              <w:del w:id="10085" w:author="Nick.Tolimieri [2]" w:date="2022-09-27T11:46:00Z">
                <w:r w:rsidRPr="007654F7" w:rsidDel="00B41F3D">
                  <w:rPr>
                    <w:rFonts w:asciiTheme="minorHAnsi" w:eastAsiaTheme="minorHAnsi" w:hAnsiTheme="minorHAnsi" w:cstheme="minorBidi"/>
                    <w:sz w:val="22"/>
                    <w:szCs w:val="22"/>
                    <w:rPrChange w:id="10086"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0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88" w:author="Nick.Tolimieri" w:date="2022-09-26T12:55:00Z"/>
                <w:del w:id="10089" w:author="Nick.Tolimieri [2]" w:date="2022-09-27T11:46:00Z"/>
                <w:rFonts w:asciiTheme="minorHAnsi" w:eastAsiaTheme="minorHAnsi" w:hAnsiTheme="minorHAnsi" w:cstheme="minorBidi"/>
                <w:sz w:val="22"/>
                <w:szCs w:val="22"/>
                <w:rPrChange w:id="10090" w:author="Nick.Tolimieri" w:date="2022-09-26T12:55:00Z">
                  <w:rPr>
                    <w:ins w:id="10091" w:author="Nick.Tolimieri" w:date="2022-09-26T12:55:00Z"/>
                    <w:del w:id="10092" w:author="Nick.Tolimieri [2]" w:date="2022-09-27T11:46:00Z"/>
                    <w:rFonts w:ascii="Calibri" w:hAnsi="Calibri" w:cs="Calibri"/>
                    <w:color w:val="000000"/>
                    <w:sz w:val="22"/>
                    <w:szCs w:val="22"/>
                  </w:rPr>
                </w:rPrChange>
              </w:rPr>
              <w:pPrChange w:id="10093" w:author="Nick.Tolimieri" w:date="2022-09-26T12:55:00Z">
                <w:pPr>
                  <w:jc w:val="right"/>
                </w:pPr>
              </w:pPrChange>
            </w:pPr>
            <w:ins w:id="10094" w:author="Nick.Tolimieri" w:date="2022-09-26T12:55:00Z">
              <w:del w:id="10095" w:author="Nick.Tolimieri [2]" w:date="2022-09-27T11:46:00Z">
                <w:r w:rsidRPr="007654F7" w:rsidDel="00B41F3D">
                  <w:rPr>
                    <w:rFonts w:asciiTheme="minorHAnsi" w:eastAsiaTheme="minorHAnsi" w:hAnsiTheme="minorHAnsi" w:cstheme="minorBidi"/>
                    <w:sz w:val="22"/>
                    <w:szCs w:val="22"/>
                    <w:rPrChange w:id="10096" w:author="Nick.Tolimieri" w:date="2022-09-26T12:55:00Z">
                      <w:rPr>
                        <w:rFonts w:ascii="Calibri" w:hAnsi="Calibri" w:cs="Calibri"/>
                        <w:color w:val="000000"/>
                        <w:sz w:val="22"/>
                        <w:szCs w:val="22"/>
                      </w:rPr>
                    </w:rPrChange>
                  </w:rPr>
                  <w:delText>2011</w:delText>
                </w:r>
              </w:del>
            </w:ins>
          </w:p>
        </w:tc>
        <w:tc>
          <w:tcPr>
            <w:tcW w:w="960" w:type="dxa"/>
            <w:noWrap/>
            <w:hideMark/>
            <w:tcPrChange w:id="100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098" w:author="Nick.Tolimieri" w:date="2022-09-26T12:55:00Z"/>
                <w:del w:id="10099" w:author="Nick.Tolimieri [2]" w:date="2022-09-27T11:46:00Z"/>
                <w:rFonts w:asciiTheme="minorHAnsi" w:eastAsiaTheme="minorHAnsi" w:hAnsiTheme="minorHAnsi" w:cstheme="minorBidi"/>
                <w:sz w:val="22"/>
                <w:szCs w:val="22"/>
                <w:rPrChange w:id="10100" w:author="Nick.Tolimieri" w:date="2022-09-26T12:55:00Z">
                  <w:rPr>
                    <w:ins w:id="10101" w:author="Nick.Tolimieri" w:date="2022-09-26T12:55:00Z"/>
                    <w:del w:id="10102" w:author="Nick.Tolimieri [2]" w:date="2022-09-27T11:46:00Z"/>
                    <w:rFonts w:ascii="Calibri" w:hAnsi="Calibri" w:cs="Calibri"/>
                    <w:color w:val="000000"/>
                    <w:sz w:val="22"/>
                    <w:szCs w:val="22"/>
                  </w:rPr>
                </w:rPrChange>
              </w:rPr>
              <w:pPrChange w:id="10103" w:author="Nick.Tolimieri" w:date="2022-09-26T12:55:00Z">
                <w:pPr>
                  <w:jc w:val="right"/>
                </w:pPr>
              </w:pPrChange>
            </w:pPr>
            <w:ins w:id="10104" w:author="Nick.Tolimieri" w:date="2022-09-26T12:55:00Z">
              <w:del w:id="10105" w:author="Nick.Tolimieri [2]" w:date="2022-09-27T11:46:00Z">
                <w:r w:rsidRPr="007654F7" w:rsidDel="00B41F3D">
                  <w:rPr>
                    <w:rFonts w:asciiTheme="minorHAnsi" w:eastAsiaTheme="minorHAnsi" w:hAnsiTheme="minorHAnsi" w:cstheme="minorBidi"/>
                    <w:sz w:val="22"/>
                    <w:szCs w:val="22"/>
                    <w:rPrChange w:id="10106" w:author="Nick.Tolimieri" w:date="2022-09-26T12:55:00Z">
                      <w:rPr>
                        <w:rFonts w:ascii="Calibri" w:hAnsi="Calibri" w:cs="Calibri"/>
                        <w:color w:val="000000"/>
                        <w:sz w:val="22"/>
                        <w:szCs w:val="22"/>
                      </w:rPr>
                    </w:rPrChange>
                  </w:rPr>
                  <w:delText>0</w:delText>
                </w:r>
              </w:del>
            </w:ins>
          </w:p>
        </w:tc>
        <w:tc>
          <w:tcPr>
            <w:tcW w:w="960" w:type="dxa"/>
            <w:noWrap/>
            <w:hideMark/>
            <w:tcPrChange w:id="101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08" w:author="Nick.Tolimieri" w:date="2022-09-26T12:55:00Z"/>
                <w:del w:id="10109" w:author="Nick.Tolimieri [2]" w:date="2022-09-27T11:46:00Z"/>
                <w:rFonts w:asciiTheme="minorHAnsi" w:eastAsiaTheme="minorHAnsi" w:hAnsiTheme="minorHAnsi" w:cstheme="minorBidi"/>
                <w:sz w:val="22"/>
                <w:szCs w:val="22"/>
                <w:rPrChange w:id="10110" w:author="Nick.Tolimieri" w:date="2022-09-26T12:55:00Z">
                  <w:rPr>
                    <w:ins w:id="10111" w:author="Nick.Tolimieri" w:date="2022-09-26T12:55:00Z"/>
                    <w:del w:id="10112" w:author="Nick.Tolimieri [2]" w:date="2022-09-27T11:46:00Z"/>
                    <w:rFonts w:ascii="Calibri" w:hAnsi="Calibri" w:cs="Calibri"/>
                    <w:color w:val="000000"/>
                    <w:sz w:val="22"/>
                    <w:szCs w:val="22"/>
                  </w:rPr>
                </w:rPrChange>
              </w:rPr>
              <w:pPrChange w:id="10113" w:author="Nick.Tolimieri" w:date="2022-09-26T12:55:00Z">
                <w:pPr>
                  <w:jc w:val="right"/>
                </w:pPr>
              </w:pPrChange>
            </w:pPr>
            <w:ins w:id="10114" w:author="Nick.Tolimieri" w:date="2022-09-26T12:55:00Z">
              <w:del w:id="10115" w:author="Nick.Tolimieri [2]" w:date="2022-09-27T11:46:00Z">
                <w:r w:rsidRPr="007654F7" w:rsidDel="00B41F3D">
                  <w:rPr>
                    <w:rFonts w:asciiTheme="minorHAnsi" w:eastAsiaTheme="minorHAnsi" w:hAnsiTheme="minorHAnsi" w:cstheme="minorBidi"/>
                    <w:sz w:val="22"/>
                    <w:szCs w:val="22"/>
                    <w:rPrChange w:id="10116" w:author="Nick.Tolimieri" w:date="2022-09-26T12:55:00Z">
                      <w:rPr>
                        <w:rFonts w:ascii="Calibri" w:hAnsi="Calibri" w:cs="Calibri"/>
                        <w:color w:val="000000"/>
                        <w:sz w:val="22"/>
                        <w:szCs w:val="22"/>
                      </w:rPr>
                    </w:rPrChange>
                  </w:rPr>
                  <w:delText>7</w:delText>
                </w:r>
              </w:del>
            </w:ins>
          </w:p>
        </w:tc>
        <w:tc>
          <w:tcPr>
            <w:tcW w:w="960" w:type="dxa"/>
            <w:noWrap/>
            <w:hideMark/>
            <w:tcPrChange w:id="101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18" w:author="Nick.Tolimieri" w:date="2022-09-26T12:55:00Z"/>
                <w:del w:id="10119" w:author="Nick.Tolimieri [2]" w:date="2022-09-27T11:46:00Z"/>
                <w:rFonts w:asciiTheme="minorHAnsi" w:eastAsiaTheme="minorHAnsi" w:hAnsiTheme="minorHAnsi" w:cstheme="minorBidi"/>
                <w:sz w:val="22"/>
                <w:szCs w:val="22"/>
                <w:rPrChange w:id="10120" w:author="Nick.Tolimieri" w:date="2022-09-26T12:55:00Z">
                  <w:rPr>
                    <w:ins w:id="10121" w:author="Nick.Tolimieri" w:date="2022-09-26T12:55:00Z"/>
                    <w:del w:id="10122" w:author="Nick.Tolimieri [2]" w:date="2022-09-27T11:46:00Z"/>
                    <w:rFonts w:ascii="Calibri" w:hAnsi="Calibri" w:cs="Calibri"/>
                    <w:color w:val="000000"/>
                    <w:sz w:val="22"/>
                    <w:szCs w:val="22"/>
                  </w:rPr>
                </w:rPrChange>
              </w:rPr>
              <w:pPrChange w:id="10123" w:author="Nick.Tolimieri" w:date="2022-09-26T12:55:00Z">
                <w:pPr>
                  <w:jc w:val="right"/>
                </w:pPr>
              </w:pPrChange>
            </w:pPr>
            <w:ins w:id="10124" w:author="Nick.Tolimieri" w:date="2022-09-26T12:55:00Z">
              <w:del w:id="10125" w:author="Nick.Tolimieri [2]" w:date="2022-09-27T11:46:00Z">
                <w:r w:rsidRPr="007654F7" w:rsidDel="00B41F3D">
                  <w:rPr>
                    <w:rFonts w:asciiTheme="minorHAnsi" w:eastAsiaTheme="minorHAnsi" w:hAnsiTheme="minorHAnsi" w:cstheme="minorBidi"/>
                    <w:sz w:val="22"/>
                    <w:szCs w:val="22"/>
                    <w:rPrChange w:id="10126" w:author="Nick.Tolimieri" w:date="2022-09-26T12:55:00Z">
                      <w:rPr>
                        <w:rFonts w:ascii="Calibri" w:hAnsi="Calibri" w:cs="Calibri"/>
                        <w:color w:val="000000"/>
                        <w:sz w:val="22"/>
                        <w:szCs w:val="22"/>
                      </w:rPr>
                    </w:rPrChange>
                  </w:rPr>
                  <w:delText>1</w:delText>
                </w:r>
              </w:del>
            </w:ins>
          </w:p>
        </w:tc>
        <w:tc>
          <w:tcPr>
            <w:tcW w:w="960" w:type="dxa"/>
            <w:noWrap/>
            <w:hideMark/>
            <w:tcPrChange w:id="101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28" w:author="Nick.Tolimieri" w:date="2022-09-26T12:55:00Z"/>
                <w:del w:id="10129" w:author="Nick.Tolimieri [2]" w:date="2022-09-27T11:46:00Z"/>
                <w:rFonts w:asciiTheme="minorHAnsi" w:eastAsiaTheme="minorHAnsi" w:hAnsiTheme="minorHAnsi" w:cstheme="minorBidi"/>
                <w:sz w:val="22"/>
                <w:szCs w:val="22"/>
                <w:rPrChange w:id="10130" w:author="Nick.Tolimieri" w:date="2022-09-26T12:55:00Z">
                  <w:rPr>
                    <w:ins w:id="10131" w:author="Nick.Tolimieri" w:date="2022-09-26T12:55:00Z"/>
                    <w:del w:id="10132" w:author="Nick.Tolimieri [2]" w:date="2022-09-27T11:46:00Z"/>
                    <w:rFonts w:ascii="Calibri" w:hAnsi="Calibri" w:cs="Calibri"/>
                    <w:color w:val="000000"/>
                    <w:sz w:val="22"/>
                    <w:szCs w:val="22"/>
                  </w:rPr>
                </w:rPrChange>
              </w:rPr>
              <w:pPrChange w:id="10133" w:author="Nick.Tolimieri" w:date="2022-09-26T12:55:00Z">
                <w:pPr>
                  <w:jc w:val="right"/>
                </w:pPr>
              </w:pPrChange>
            </w:pPr>
            <w:ins w:id="10134" w:author="Nick.Tolimieri" w:date="2022-09-26T12:55:00Z">
              <w:del w:id="10135" w:author="Nick.Tolimieri [2]" w:date="2022-09-27T11:46:00Z">
                <w:r w:rsidRPr="007654F7" w:rsidDel="00B41F3D">
                  <w:rPr>
                    <w:rFonts w:asciiTheme="minorHAnsi" w:eastAsiaTheme="minorHAnsi" w:hAnsiTheme="minorHAnsi" w:cstheme="minorBidi"/>
                    <w:sz w:val="22"/>
                    <w:szCs w:val="22"/>
                    <w:rPrChange w:id="10136" w:author="Nick.Tolimieri" w:date="2022-09-26T12:55:00Z">
                      <w:rPr>
                        <w:rFonts w:ascii="Calibri" w:hAnsi="Calibri" w:cs="Calibri"/>
                        <w:color w:val="000000"/>
                        <w:sz w:val="22"/>
                        <w:szCs w:val="22"/>
                      </w:rPr>
                    </w:rPrChange>
                  </w:rPr>
                  <w:delText>7</w:delText>
                </w:r>
              </w:del>
            </w:ins>
          </w:p>
        </w:tc>
        <w:tc>
          <w:tcPr>
            <w:tcW w:w="960" w:type="dxa"/>
            <w:noWrap/>
            <w:hideMark/>
            <w:tcPrChange w:id="101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38" w:author="Nick.Tolimieri" w:date="2022-09-26T12:55:00Z"/>
                <w:del w:id="10139" w:author="Nick.Tolimieri [2]" w:date="2022-09-27T11:46:00Z"/>
                <w:rFonts w:asciiTheme="minorHAnsi" w:eastAsiaTheme="minorHAnsi" w:hAnsiTheme="minorHAnsi" w:cstheme="minorBidi"/>
                <w:sz w:val="22"/>
                <w:szCs w:val="22"/>
                <w:rPrChange w:id="10140" w:author="Nick.Tolimieri" w:date="2022-09-26T12:55:00Z">
                  <w:rPr>
                    <w:ins w:id="10141" w:author="Nick.Tolimieri" w:date="2022-09-26T12:55:00Z"/>
                    <w:del w:id="10142" w:author="Nick.Tolimieri [2]" w:date="2022-09-27T11:46:00Z"/>
                    <w:rFonts w:ascii="Calibri" w:hAnsi="Calibri" w:cs="Calibri"/>
                    <w:color w:val="000000"/>
                    <w:sz w:val="22"/>
                    <w:szCs w:val="22"/>
                  </w:rPr>
                </w:rPrChange>
              </w:rPr>
              <w:pPrChange w:id="10143" w:author="Nick.Tolimieri" w:date="2022-09-26T12:55:00Z">
                <w:pPr>
                  <w:jc w:val="right"/>
                </w:pPr>
              </w:pPrChange>
            </w:pPr>
            <w:ins w:id="10144" w:author="Nick.Tolimieri" w:date="2022-09-26T12:55:00Z">
              <w:del w:id="10145" w:author="Nick.Tolimieri [2]" w:date="2022-09-27T11:46:00Z">
                <w:r w:rsidRPr="007654F7" w:rsidDel="00B41F3D">
                  <w:rPr>
                    <w:rFonts w:asciiTheme="minorHAnsi" w:eastAsiaTheme="minorHAnsi" w:hAnsiTheme="minorHAnsi" w:cstheme="minorBidi"/>
                    <w:sz w:val="22"/>
                    <w:szCs w:val="22"/>
                    <w:rPrChange w:id="10146" w:author="Nick.Tolimieri" w:date="2022-09-26T12:55:00Z">
                      <w:rPr>
                        <w:rFonts w:ascii="Calibri" w:hAnsi="Calibri" w:cs="Calibri"/>
                        <w:color w:val="000000"/>
                        <w:sz w:val="22"/>
                        <w:szCs w:val="22"/>
                      </w:rPr>
                    </w:rPrChange>
                  </w:rPr>
                  <w:delText>7</w:delText>
                </w:r>
              </w:del>
            </w:ins>
          </w:p>
        </w:tc>
        <w:tc>
          <w:tcPr>
            <w:tcW w:w="960" w:type="dxa"/>
            <w:noWrap/>
            <w:hideMark/>
            <w:tcPrChange w:id="101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48" w:author="Nick.Tolimieri" w:date="2022-09-26T12:55:00Z"/>
                <w:del w:id="10149" w:author="Nick.Tolimieri [2]" w:date="2022-09-27T11:46:00Z"/>
                <w:rFonts w:asciiTheme="minorHAnsi" w:eastAsiaTheme="minorHAnsi" w:hAnsiTheme="minorHAnsi" w:cstheme="minorBidi"/>
                <w:sz w:val="22"/>
                <w:szCs w:val="22"/>
                <w:rPrChange w:id="10150" w:author="Nick.Tolimieri" w:date="2022-09-26T12:55:00Z">
                  <w:rPr>
                    <w:ins w:id="10151" w:author="Nick.Tolimieri" w:date="2022-09-26T12:55:00Z"/>
                    <w:del w:id="10152" w:author="Nick.Tolimieri [2]" w:date="2022-09-27T11:46:00Z"/>
                    <w:rFonts w:ascii="Calibri" w:hAnsi="Calibri" w:cs="Calibri"/>
                    <w:color w:val="000000"/>
                    <w:sz w:val="22"/>
                    <w:szCs w:val="22"/>
                  </w:rPr>
                </w:rPrChange>
              </w:rPr>
              <w:pPrChange w:id="10153" w:author="Nick.Tolimieri" w:date="2022-09-26T12:55:00Z">
                <w:pPr>
                  <w:jc w:val="right"/>
                </w:pPr>
              </w:pPrChange>
            </w:pPr>
            <w:ins w:id="10154" w:author="Nick.Tolimieri" w:date="2022-09-26T12:55:00Z">
              <w:del w:id="10155" w:author="Nick.Tolimieri [2]" w:date="2022-09-27T11:46:00Z">
                <w:r w:rsidRPr="007654F7" w:rsidDel="00B41F3D">
                  <w:rPr>
                    <w:rFonts w:asciiTheme="minorHAnsi" w:eastAsiaTheme="minorHAnsi" w:hAnsiTheme="minorHAnsi" w:cstheme="minorBidi"/>
                    <w:sz w:val="22"/>
                    <w:szCs w:val="22"/>
                    <w:rPrChange w:id="10156" w:author="Nick.Tolimieri" w:date="2022-09-26T12:55:00Z">
                      <w:rPr>
                        <w:rFonts w:ascii="Calibri" w:hAnsi="Calibri" w:cs="Calibri"/>
                        <w:color w:val="000000"/>
                        <w:sz w:val="22"/>
                        <w:szCs w:val="22"/>
                      </w:rPr>
                    </w:rPrChange>
                  </w:rPr>
                  <w:delText>7</w:delText>
                </w:r>
              </w:del>
            </w:ins>
          </w:p>
        </w:tc>
        <w:tc>
          <w:tcPr>
            <w:tcW w:w="960" w:type="dxa"/>
            <w:noWrap/>
            <w:hideMark/>
            <w:tcPrChange w:id="101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58" w:author="Nick.Tolimieri" w:date="2022-09-26T12:55:00Z"/>
                <w:del w:id="10159" w:author="Nick.Tolimieri [2]" w:date="2022-09-27T11:46:00Z"/>
                <w:rFonts w:asciiTheme="minorHAnsi" w:eastAsiaTheme="minorHAnsi" w:hAnsiTheme="minorHAnsi" w:cstheme="minorBidi"/>
                <w:sz w:val="22"/>
                <w:szCs w:val="22"/>
                <w:rPrChange w:id="10160" w:author="Nick.Tolimieri" w:date="2022-09-26T12:55:00Z">
                  <w:rPr>
                    <w:ins w:id="10161" w:author="Nick.Tolimieri" w:date="2022-09-26T12:55:00Z"/>
                    <w:del w:id="10162" w:author="Nick.Tolimieri [2]" w:date="2022-09-27T11:46:00Z"/>
                    <w:rFonts w:ascii="Calibri" w:hAnsi="Calibri" w:cs="Calibri"/>
                    <w:color w:val="000000"/>
                    <w:sz w:val="22"/>
                    <w:szCs w:val="22"/>
                  </w:rPr>
                </w:rPrChange>
              </w:rPr>
              <w:pPrChange w:id="10163" w:author="Nick.Tolimieri" w:date="2022-09-26T12:55:00Z">
                <w:pPr>
                  <w:jc w:val="right"/>
                </w:pPr>
              </w:pPrChange>
            </w:pPr>
            <w:ins w:id="10164" w:author="Nick.Tolimieri" w:date="2022-09-26T12:55:00Z">
              <w:del w:id="10165" w:author="Nick.Tolimieri [2]" w:date="2022-09-27T11:46:00Z">
                <w:r w:rsidRPr="007654F7" w:rsidDel="00B41F3D">
                  <w:rPr>
                    <w:rFonts w:asciiTheme="minorHAnsi" w:eastAsiaTheme="minorHAnsi" w:hAnsiTheme="minorHAnsi" w:cstheme="minorBidi"/>
                    <w:sz w:val="22"/>
                    <w:szCs w:val="22"/>
                    <w:rPrChange w:id="10166" w:author="Nick.Tolimieri" w:date="2022-09-26T12:55:00Z">
                      <w:rPr>
                        <w:rFonts w:ascii="Calibri" w:hAnsi="Calibri" w:cs="Calibri"/>
                        <w:color w:val="000000"/>
                        <w:sz w:val="22"/>
                        <w:szCs w:val="22"/>
                      </w:rPr>
                    </w:rPrChange>
                  </w:rPr>
                  <w:delText>1.9</w:delText>
                </w:r>
              </w:del>
            </w:ins>
          </w:p>
        </w:tc>
        <w:tc>
          <w:tcPr>
            <w:tcW w:w="960" w:type="dxa"/>
            <w:noWrap/>
            <w:hideMark/>
            <w:tcPrChange w:id="101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68" w:author="Nick.Tolimieri" w:date="2022-09-26T12:55:00Z"/>
                <w:del w:id="10169" w:author="Nick.Tolimieri [2]" w:date="2022-09-27T11:46:00Z"/>
                <w:rFonts w:asciiTheme="minorHAnsi" w:eastAsiaTheme="minorHAnsi" w:hAnsiTheme="minorHAnsi" w:cstheme="minorBidi"/>
                <w:sz w:val="22"/>
                <w:szCs w:val="22"/>
                <w:rPrChange w:id="10170" w:author="Nick.Tolimieri" w:date="2022-09-26T12:55:00Z">
                  <w:rPr>
                    <w:ins w:id="10171" w:author="Nick.Tolimieri" w:date="2022-09-26T12:55:00Z"/>
                    <w:del w:id="10172" w:author="Nick.Tolimieri [2]" w:date="2022-09-27T11:46:00Z"/>
                    <w:rFonts w:ascii="Calibri" w:hAnsi="Calibri" w:cs="Calibri"/>
                    <w:color w:val="000000"/>
                    <w:sz w:val="22"/>
                    <w:szCs w:val="22"/>
                  </w:rPr>
                </w:rPrChange>
              </w:rPr>
              <w:pPrChange w:id="10173" w:author="Nick.Tolimieri" w:date="2022-09-26T12:55:00Z">
                <w:pPr>
                  <w:jc w:val="right"/>
                </w:pPr>
              </w:pPrChange>
            </w:pPr>
            <w:ins w:id="10174" w:author="Nick.Tolimieri" w:date="2022-09-26T12:55:00Z">
              <w:del w:id="10175" w:author="Nick.Tolimieri [2]" w:date="2022-09-27T11:46:00Z">
                <w:r w:rsidRPr="007654F7" w:rsidDel="00B41F3D">
                  <w:rPr>
                    <w:rFonts w:asciiTheme="minorHAnsi" w:eastAsiaTheme="minorHAnsi" w:hAnsiTheme="minorHAnsi" w:cstheme="minorBidi"/>
                    <w:sz w:val="22"/>
                    <w:szCs w:val="22"/>
                    <w:rPrChange w:id="10176" w:author="Nick.Tolimieri" w:date="2022-09-26T12:55:00Z">
                      <w:rPr>
                        <w:rFonts w:ascii="Calibri" w:hAnsi="Calibri" w:cs="Calibri"/>
                        <w:color w:val="000000"/>
                        <w:sz w:val="22"/>
                        <w:szCs w:val="22"/>
                      </w:rPr>
                    </w:rPrChange>
                  </w:rPr>
                  <w:delText>0.13</w:delText>
                </w:r>
              </w:del>
            </w:ins>
          </w:p>
        </w:tc>
      </w:tr>
      <w:tr w:rsidR="007654F7" w:rsidRPr="007654F7" w:rsidDel="00B41F3D" w:rsidTr="007654F7">
        <w:trPr>
          <w:divId w:val="1027564193"/>
          <w:trHeight w:val="300"/>
          <w:ins w:id="10177" w:author="Nick.Tolimieri" w:date="2022-09-26T12:55:00Z"/>
          <w:del w:id="10178" w:author="Nick.Tolimieri [2]" w:date="2022-09-27T11:46:00Z"/>
          <w:trPrChange w:id="10179" w:author="Nick.Tolimieri" w:date="2022-09-26T12:55:00Z">
            <w:trPr>
              <w:divId w:val="1027564193"/>
              <w:trHeight w:val="300"/>
            </w:trPr>
          </w:trPrChange>
        </w:trPr>
        <w:tc>
          <w:tcPr>
            <w:tcW w:w="960" w:type="dxa"/>
            <w:noWrap/>
            <w:hideMark/>
            <w:tcPrChange w:id="101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81" w:author="Nick.Tolimieri" w:date="2022-09-26T12:55:00Z"/>
                <w:del w:id="10182" w:author="Nick.Tolimieri [2]" w:date="2022-09-27T11:46:00Z"/>
                <w:rFonts w:asciiTheme="minorHAnsi" w:eastAsiaTheme="minorHAnsi" w:hAnsiTheme="minorHAnsi" w:cstheme="minorBidi"/>
                <w:sz w:val="22"/>
                <w:szCs w:val="22"/>
                <w:rPrChange w:id="10183" w:author="Nick.Tolimieri" w:date="2022-09-26T12:55:00Z">
                  <w:rPr>
                    <w:ins w:id="10184" w:author="Nick.Tolimieri" w:date="2022-09-26T12:55:00Z"/>
                    <w:del w:id="10185" w:author="Nick.Tolimieri [2]" w:date="2022-09-27T11:46:00Z"/>
                    <w:rFonts w:ascii="Calibri" w:hAnsi="Calibri" w:cs="Calibri"/>
                    <w:color w:val="000000"/>
                    <w:sz w:val="22"/>
                    <w:szCs w:val="22"/>
                  </w:rPr>
                </w:rPrChange>
              </w:rPr>
              <w:pPrChange w:id="10186" w:author="Nick.Tolimieri" w:date="2022-09-26T12:55:00Z">
                <w:pPr/>
              </w:pPrChange>
            </w:pPr>
            <w:ins w:id="10187" w:author="Nick.Tolimieri" w:date="2022-09-26T12:55:00Z">
              <w:del w:id="10188" w:author="Nick.Tolimieri [2]" w:date="2022-09-27T11:46:00Z">
                <w:r w:rsidRPr="007654F7" w:rsidDel="00B41F3D">
                  <w:rPr>
                    <w:rFonts w:asciiTheme="minorHAnsi" w:eastAsiaTheme="minorHAnsi" w:hAnsiTheme="minorHAnsi" w:cstheme="minorBidi"/>
                    <w:sz w:val="22"/>
                    <w:szCs w:val="22"/>
                    <w:rPrChange w:id="10189"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1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191" w:author="Nick.Tolimieri" w:date="2022-09-26T12:55:00Z"/>
                <w:del w:id="10192" w:author="Nick.Tolimieri [2]" w:date="2022-09-27T11:46:00Z"/>
                <w:rFonts w:asciiTheme="minorHAnsi" w:eastAsiaTheme="minorHAnsi" w:hAnsiTheme="minorHAnsi" w:cstheme="minorBidi"/>
                <w:sz w:val="22"/>
                <w:szCs w:val="22"/>
                <w:rPrChange w:id="10193" w:author="Nick.Tolimieri" w:date="2022-09-26T12:55:00Z">
                  <w:rPr>
                    <w:ins w:id="10194" w:author="Nick.Tolimieri" w:date="2022-09-26T12:55:00Z"/>
                    <w:del w:id="10195" w:author="Nick.Tolimieri [2]" w:date="2022-09-27T11:46:00Z"/>
                    <w:rFonts w:ascii="Calibri" w:hAnsi="Calibri" w:cs="Calibri"/>
                    <w:color w:val="000000"/>
                    <w:sz w:val="22"/>
                    <w:szCs w:val="22"/>
                  </w:rPr>
                </w:rPrChange>
              </w:rPr>
              <w:pPrChange w:id="10196" w:author="Nick.Tolimieri" w:date="2022-09-26T12:55:00Z">
                <w:pPr>
                  <w:jc w:val="right"/>
                </w:pPr>
              </w:pPrChange>
            </w:pPr>
            <w:ins w:id="10197" w:author="Nick.Tolimieri" w:date="2022-09-26T12:55:00Z">
              <w:del w:id="10198" w:author="Nick.Tolimieri [2]" w:date="2022-09-27T11:46:00Z">
                <w:r w:rsidRPr="007654F7" w:rsidDel="00B41F3D">
                  <w:rPr>
                    <w:rFonts w:asciiTheme="minorHAnsi" w:eastAsiaTheme="minorHAnsi" w:hAnsiTheme="minorHAnsi" w:cstheme="minorBidi"/>
                    <w:sz w:val="22"/>
                    <w:szCs w:val="22"/>
                    <w:rPrChange w:id="10199" w:author="Nick.Tolimieri" w:date="2022-09-26T12:55:00Z">
                      <w:rPr>
                        <w:rFonts w:ascii="Calibri" w:hAnsi="Calibri" w:cs="Calibri"/>
                        <w:color w:val="000000"/>
                        <w:sz w:val="22"/>
                        <w:szCs w:val="22"/>
                      </w:rPr>
                    </w:rPrChange>
                  </w:rPr>
                  <w:delText>2012</w:delText>
                </w:r>
              </w:del>
            </w:ins>
          </w:p>
        </w:tc>
        <w:tc>
          <w:tcPr>
            <w:tcW w:w="960" w:type="dxa"/>
            <w:noWrap/>
            <w:hideMark/>
            <w:tcPrChange w:id="102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01" w:author="Nick.Tolimieri" w:date="2022-09-26T12:55:00Z"/>
                <w:del w:id="10202" w:author="Nick.Tolimieri [2]" w:date="2022-09-27T11:46:00Z"/>
                <w:rFonts w:asciiTheme="minorHAnsi" w:eastAsiaTheme="minorHAnsi" w:hAnsiTheme="minorHAnsi" w:cstheme="minorBidi"/>
                <w:sz w:val="22"/>
                <w:szCs w:val="22"/>
                <w:rPrChange w:id="10203" w:author="Nick.Tolimieri" w:date="2022-09-26T12:55:00Z">
                  <w:rPr>
                    <w:ins w:id="10204" w:author="Nick.Tolimieri" w:date="2022-09-26T12:55:00Z"/>
                    <w:del w:id="10205" w:author="Nick.Tolimieri [2]" w:date="2022-09-27T11:46:00Z"/>
                    <w:rFonts w:ascii="Calibri" w:hAnsi="Calibri" w:cs="Calibri"/>
                    <w:color w:val="000000"/>
                    <w:sz w:val="22"/>
                    <w:szCs w:val="22"/>
                  </w:rPr>
                </w:rPrChange>
              </w:rPr>
              <w:pPrChange w:id="10206" w:author="Nick.Tolimieri" w:date="2022-09-26T12:55:00Z">
                <w:pPr>
                  <w:jc w:val="right"/>
                </w:pPr>
              </w:pPrChange>
            </w:pPr>
            <w:ins w:id="10207" w:author="Nick.Tolimieri" w:date="2022-09-26T12:55:00Z">
              <w:del w:id="10208" w:author="Nick.Tolimieri [2]" w:date="2022-09-27T11:46:00Z">
                <w:r w:rsidRPr="007654F7" w:rsidDel="00B41F3D">
                  <w:rPr>
                    <w:rFonts w:asciiTheme="minorHAnsi" w:eastAsiaTheme="minorHAnsi" w:hAnsiTheme="minorHAnsi" w:cstheme="minorBidi"/>
                    <w:sz w:val="22"/>
                    <w:szCs w:val="22"/>
                    <w:rPrChange w:id="10209" w:author="Nick.Tolimieri" w:date="2022-09-26T12:55:00Z">
                      <w:rPr>
                        <w:rFonts w:ascii="Calibri" w:hAnsi="Calibri" w:cs="Calibri"/>
                        <w:color w:val="000000"/>
                        <w:sz w:val="22"/>
                        <w:szCs w:val="22"/>
                      </w:rPr>
                    </w:rPrChange>
                  </w:rPr>
                  <w:delText>0</w:delText>
                </w:r>
              </w:del>
            </w:ins>
          </w:p>
        </w:tc>
        <w:tc>
          <w:tcPr>
            <w:tcW w:w="960" w:type="dxa"/>
            <w:noWrap/>
            <w:hideMark/>
            <w:tcPrChange w:id="102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11" w:author="Nick.Tolimieri" w:date="2022-09-26T12:55:00Z"/>
                <w:del w:id="10212" w:author="Nick.Tolimieri [2]" w:date="2022-09-27T11:46:00Z"/>
                <w:rFonts w:asciiTheme="minorHAnsi" w:eastAsiaTheme="minorHAnsi" w:hAnsiTheme="minorHAnsi" w:cstheme="minorBidi"/>
                <w:sz w:val="22"/>
                <w:szCs w:val="22"/>
                <w:rPrChange w:id="10213" w:author="Nick.Tolimieri" w:date="2022-09-26T12:55:00Z">
                  <w:rPr>
                    <w:ins w:id="10214" w:author="Nick.Tolimieri" w:date="2022-09-26T12:55:00Z"/>
                    <w:del w:id="10215" w:author="Nick.Tolimieri [2]" w:date="2022-09-27T11:46:00Z"/>
                    <w:rFonts w:ascii="Calibri" w:hAnsi="Calibri" w:cs="Calibri"/>
                    <w:color w:val="000000"/>
                    <w:sz w:val="22"/>
                    <w:szCs w:val="22"/>
                  </w:rPr>
                </w:rPrChange>
              </w:rPr>
              <w:pPrChange w:id="10216" w:author="Nick.Tolimieri" w:date="2022-09-26T12:55:00Z">
                <w:pPr>
                  <w:jc w:val="right"/>
                </w:pPr>
              </w:pPrChange>
            </w:pPr>
            <w:ins w:id="10217" w:author="Nick.Tolimieri" w:date="2022-09-26T12:55:00Z">
              <w:del w:id="10218" w:author="Nick.Tolimieri [2]" w:date="2022-09-27T11:46:00Z">
                <w:r w:rsidRPr="007654F7" w:rsidDel="00B41F3D">
                  <w:rPr>
                    <w:rFonts w:asciiTheme="minorHAnsi" w:eastAsiaTheme="minorHAnsi" w:hAnsiTheme="minorHAnsi" w:cstheme="minorBidi"/>
                    <w:sz w:val="22"/>
                    <w:szCs w:val="22"/>
                    <w:rPrChange w:id="10219" w:author="Nick.Tolimieri" w:date="2022-09-26T12:55:00Z">
                      <w:rPr>
                        <w:rFonts w:ascii="Calibri" w:hAnsi="Calibri" w:cs="Calibri"/>
                        <w:color w:val="000000"/>
                        <w:sz w:val="22"/>
                        <w:szCs w:val="22"/>
                      </w:rPr>
                    </w:rPrChange>
                  </w:rPr>
                  <w:delText>0</w:delText>
                </w:r>
              </w:del>
            </w:ins>
          </w:p>
        </w:tc>
        <w:tc>
          <w:tcPr>
            <w:tcW w:w="960" w:type="dxa"/>
            <w:noWrap/>
            <w:hideMark/>
            <w:tcPrChange w:id="102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21" w:author="Nick.Tolimieri" w:date="2022-09-26T12:55:00Z"/>
                <w:del w:id="10222" w:author="Nick.Tolimieri [2]" w:date="2022-09-27T11:46:00Z"/>
                <w:rFonts w:asciiTheme="minorHAnsi" w:eastAsiaTheme="minorHAnsi" w:hAnsiTheme="minorHAnsi" w:cstheme="minorBidi"/>
                <w:sz w:val="22"/>
                <w:szCs w:val="22"/>
                <w:rPrChange w:id="10223" w:author="Nick.Tolimieri" w:date="2022-09-26T12:55:00Z">
                  <w:rPr>
                    <w:ins w:id="10224" w:author="Nick.Tolimieri" w:date="2022-09-26T12:55:00Z"/>
                    <w:del w:id="10225" w:author="Nick.Tolimieri [2]" w:date="2022-09-27T11:46:00Z"/>
                    <w:rFonts w:ascii="Calibri" w:hAnsi="Calibri" w:cs="Calibri"/>
                    <w:color w:val="000000"/>
                    <w:sz w:val="22"/>
                    <w:szCs w:val="22"/>
                  </w:rPr>
                </w:rPrChange>
              </w:rPr>
              <w:pPrChange w:id="10226" w:author="Nick.Tolimieri" w:date="2022-09-26T12:55:00Z">
                <w:pPr>
                  <w:jc w:val="right"/>
                </w:pPr>
              </w:pPrChange>
            </w:pPr>
            <w:ins w:id="10227" w:author="Nick.Tolimieri" w:date="2022-09-26T12:55:00Z">
              <w:del w:id="10228" w:author="Nick.Tolimieri [2]" w:date="2022-09-27T11:46:00Z">
                <w:r w:rsidRPr="007654F7" w:rsidDel="00B41F3D">
                  <w:rPr>
                    <w:rFonts w:asciiTheme="minorHAnsi" w:eastAsiaTheme="minorHAnsi" w:hAnsiTheme="minorHAnsi" w:cstheme="minorBidi"/>
                    <w:sz w:val="22"/>
                    <w:szCs w:val="22"/>
                    <w:rPrChange w:id="10229" w:author="Nick.Tolimieri" w:date="2022-09-26T12:55:00Z">
                      <w:rPr>
                        <w:rFonts w:ascii="Calibri" w:hAnsi="Calibri" w:cs="Calibri"/>
                        <w:color w:val="000000"/>
                        <w:sz w:val="22"/>
                        <w:szCs w:val="22"/>
                      </w:rPr>
                    </w:rPrChange>
                  </w:rPr>
                  <w:delText>0</w:delText>
                </w:r>
              </w:del>
            </w:ins>
          </w:p>
        </w:tc>
        <w:tc>
          <w:tcPr>
            <w:tcW w:w="960" w:type="dxa"/>
            <w:noWrap/>
            <w:hideMark/>
            <w:tcPrChange w:id="102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31" w:author="Nick.Tolimieri" w:date="2022-09-26T12:55:00Z"/>
                <w:del w:id="10232" w:author="Nick.Tolimieri [2]" w:date="2022-09-27T11:46:00Z"/>
                <w:rFonts w:asciiTheme="minorHAnsi" w:eastAsiaTheme="minorHAnsi" w:hAnsiTheme="minorHAnsi" w:cstheme="minorBidi"/>
                <w:sz w:val="22"/>
                <w:szCs w:val="22"/>
                <w:rPrChange w:id="10233" w:author="Nick.Tolimieri" w:date="2022-09-26T12:55:00Z">
                  <w:rPr>
                    <w:ins w:id="10234" w:author="Nick.Tolimieri" w:date="2022-09-26T12:55:00Z"/>
                    <w:del w:id="10235" w:author="Nick.Tolimieri [2]" w:date="2022-09-27T11:46:00Z"/>
                    <w:rFonts w:ascii="Calibri" w:hAnsi="Calibri" w:cs="Calibri"/>
                    <w:color w:val="000000"/>
                    <w:sz w:val="22"/>
                    <w:szCs w:val="22"/>
                  </w:rPr>
                </w:rPrChange>
              </w:rPr>
              <w:pPrChange w:id="10236" w:author="Nick.Tolimieri" w:date="2022-09-26T12:55:00Z">
                <w:pPr>
                  <w:jc w:val="right"/>
                </w:pPr>
              </w:pPrChange>
            </w:pPr>
            <w:ins w:id="10237" w:author="Nick.Tolimieri" w:date="2022-09-26T12:55:00Z">
              <w:del w:id="10238" w:author="Nick.Tolimieri [2]" w:date="2022-09-27T11:46:00Z">
                <w:r w:rsidRPr="007654F7" w:rsidDel="00B41F3D">
                  <w:rPr>
                    <w:rFonts w:asciiTheme="minorHAnsi" w:eastAsiaTheme="minorHAnsi" w:hAnsiTheme="minorHAnsi" w:cstheme="minorBidi"/>
                    <w:sz w:val="22"/>
                    <w:szCs w:val="22"/>
                    <w:rPrChange w:id="10239" w:author="Nick.Tolimieri" w:date="2022-09-26T12:55:00Z">
                      <w:rPr>
                        <w:rFonts w:ascii="Calibri" w:hAnsi="Calibri" w:cs="Calibri"/>
                        <w:color w:val="000000"/>
                        <w:sz w:val="22"/>
                        <w:szCs w:val="22"/>
                      </w:rPr>
                    </w:rPrChange>
                  </w:rPr>
                  <w:delText>0</w:delText>
                </w:r>
              </w:del>
            </w:ins>
          </w:p>
        </w:tc>
        <w:tc>
          <w:tcPr>
            <w:tcW w:w="960" w:type="dxa"/>
            <w:noWrap/>
            <w:hideMark/>
            <w:tcPrChange w:id="102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41" w:author="Nick.Tolimieri" w:date="2022-09-26T12:55:00Z"/>
                <w:del w:id="10242" w:author="Nick.Tolimieri [2]" w:date="2022-09-27T11:46:00Z"/>
                <w:rFonts w:asciiTheme="minorHAnsi" w:eastAsiaTheme="minorHAnsi" w:hAnsiTheme="minorHAnsi" w:cstheme="minorBidi"/>
                <w:sz w:val="22"/>
                <w:szCs w:val="22"/>
                <w:rPrChange w:id="10243" w:author="Nick.Tolimieri" w:date="2022-09-26T12:55:00Z">
                  <w:rPr>
                    <w:ins w:id="10244" w:author="Nick.Tolimieri" w:date="2022-09-26T12:55:00Z"/>
                    <w:del w:id="10245" w:author="Nick.Tolimieri [2]" w:date="2022-09-27T11:46:00Z"/>
                    <w:rFonts w:ascii="Calibri" w:hAnsi="Calibri" w:cs="Calibri"/>
                    <w:color w:val="000000"/>
                    <w:sz w:val="22"/>
                    <w:szCs w:val="22"/>
                  </w:rPr>
                </w:rPrChange>
              </w:rPr>
              <w:pPrChange w:id="10246" w:author="Nick.Tolimieri" w:date="2022-09-26T12:55:00Z">
                <w:pPr/>
              </w:pPrChange>
            </w:pPr>
            <w:ins w:id="10247" w:author="Nick.Tolimieri" w:date="2022-09-26T12:55:00Z">
              <w:del w:id="10248" w:author="Nick.Tolimieri [2]" w:date="2022-09-27T11:46:00Z">
                <w:r w:rsidRPr="007654F7" w:rsidDel="00B41F3D">
                  <w:rPr>
                    <w:rFonts w:asciiTheme="minorHAnsi" w:eastAsiaTheme="minorHAnsi" w:hAnsiTheme="minorHAnsi" w:cstheme="minorBidi"/>
                    <w:sz w:val="22"/>
                    <w:szCs w:val="22"/>
                    <w:rPrChange w:id="10249" w:author="Nick.Tolimieri" w:date="2022-09-26T12:55:00Z">
                      <w:rPr>
                        <w:rFonts w:ascii="Calibri" w:hAnsi="Calibri" w:cs="Calibri"/>
                        <w:color w:val="000000"/>
                        <w:sz w:val="22"/>
                        <w:szCs w:val="22"/>
                      </w:rPr>
                    </w:rPrChange>
                  </w:rPr>
                  <w:delText>NA</w:delText>
                </w:r>
              </w:del>
            </w:ins>
          </w:p>
        </w:tc>
        <w:tc>
          <w:tcPr>
            <w:tcW w:w="960" w:type="dxa"/>
            <w:noWrap/>
            <w:hideMark/>
            <w:tcPrChange w:id="102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51" w:author="Nick.Tolimieri" w:date="2022-09-26T12:55:00Z"/>
                <w:del w:id="10252" w:author="Nick.Tolimieri [2]" w:date="2022-09-27T11:46:00Z"/>
                <w:rFonts w:asciiTheme="minorHAnsi" w:eastAsiaTheme="minorHAnsi" w:hAnsiTheme="minorHAnsi" w:cstheme="minorBidi"/>
                <w:sz w:val="22"/>
                <w:szCs w:val="22"/>
                <w:rPrChange w:id="10253" w:author="Nick.Tolimieri" w:date="2022-09-26T12:55:00Z">
                  <w:rPr>
                    <w:ins w:id="10254" w:author="Nick.Tolimieri" w:date="2022-09-26T12:55:00Z"/>
                    <w:del w:id="10255" w:author="Nick.Tolimieri [2]" w:date="2022-09-27T11:46:00Z"/>
                    <w:rFonts w:ascii="Calibri" w:hAnsi="Calibri" w:cs="Calibri"/>
                    <w:color w:val="000000"/>
                    <w:sz w:val="22"/>
                    <w:szCs w:val="22"/>
                  </w:rPr>
                </w:rPrChange>
              </w:rPr>
              <w:pPrChange w:id="10256" w:author="Nick.Tolimieri" w:date="2022-09-26T12:55:00Z">
                <w:pPr/>
              </w:pPrChange>
            </w:pPr>
            <w:ins w:id="10257" w:author="Nick.Tolimieri" w:date="2022-09-26T12:55:00Z">
              <w:del w:id="10258" w:author="Nick.Tolimieri [2]" w:date="2022-09-27T11:46:00Z">
                <w:r w:rsidRPr="007654F7" w:rsidDel="00B41F3D">
                  <w:rPr>
                    <w:rFonts w:asciiTheme="minorHAnsi" w:eastAsiaTheme="minorHAnsi" w:hAnsiTheme="minorHAnsi" w:cstheme="minorBidi"/>
                    <w:sz w:val="22"/>
                    <w:szCs w:val="22"/>
                    <w:rPrChange w:id="10259" w:author="Nick.Tolimieri" w:date="2022-09-26T12:55:00Z">
                      <w:rPr>
                        <w:rFonts w:ascii="Calibri" w:hAnsi="Calibri" w:cs="Calibri"/>
                        <w:color w:val="000000"/>
                        <w:sz w:val="22"/>
                        <w:szCs w:val="22"/>
                      </w:rPr>
                    </w:rPrChange>
                  </w:rPr>
                  <w:delText>NA</w:delText>
                </w:r>
              </w:del>
            </w:ins>
          </w:p>
        </w:tc>
        <w:tc>
          <w:tcPr>
            <w:tcW w:w="960" w:type="dxa"/>
            <w:noWrap/>
            <w:hideMark/>
            <w:tcPrChange w:id="102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61" w:author="Nick.Tolimieri" w:date="2022-09-26T12:55:00Z"/>
                <w:del w:id="10262" w:author="Nick.Tolimieri [2]" w:date="2022-09-27T11:46:00Z"/>
                <w:rFonts w:asciiTheme="minorHAnsi" w:eastAsiaTheme="minorHAnsi" w:hAnsiTheme="minorHAnsi" w:cstheme="minorBidi"/>
                <w:sz w:val="22"/>
                <w:szCs w:val="22"/>
                <w:rPrChange w:id="10263" w:author="Nick.Tolimieri" w:date="2022-09-26T12:55:00Z">
                  <w:rPr>
                    <w:ins w:id="10264" w:author="Nick.Tolimieri" w:date="2022-09-26T12:55:00Z"/>
                    <w:del w:id="10265" w:author="Nick.Tolimieri [2]" w:date="2022-09-27T11:46:00Z"/>
                    <w:rFonts w:ascii="Calibri" w:hAnsi="Calibri" w:cs="Calibri"/>
                    <w:color w:val="000000"/>
                    <w:sz w:val="22"/>
                    <w:szCs w:val="22"/>
                  </w:rPr>
                </w:rPrChange>
              </w:rPr>
              <w:pPrChange w:id="10266" w:author="Nick.Tolimieri" w:date="2022-09-26T12:55:00Z">
                <w:pPr/>
              </w:pPrChange>
            </w:pPr>
            <w:ins w:id="10267" w:author="Nick.Tolimieri" w:date="2022-09-26T12:55:00Z">
              <w:del w:id="10268" w:author="Nick.Tolimieri [2]" w:date="2022-09-27T11:46:00Z">
                <w:r w:rsidRPr="007654F7" w:rsidDel="00B41F3D">
                  <w:rPr>
                    <w:rFonts w:asciiTheme="minorHAnsi" w:eastAsiaTheme="minorHAnsi" w:hAnsiTheme="minorHAnsi" w:cstheme="minorBidi"/>
                    <w:sz w:val="22"/>
                    <w:szCs w:val="22"/>
                    <w:rPrChange w:id="10269" w:author="Nick.Tolimieri" w:date="2022-09-26T12:55:00Z">
                      <w:rPr>
                        <w:rFonts w:ascii="Calibri" w:hAnsi="Calibri" w:cs="Calibri"/>
                        <w:color w:val="000000"/>
                        <w:sz w:val="22"/>
                        <w:szCs w:val="22"/>
                      </w:rPr>
                    </w:rPrChange>
                  </w:rPr>
                  <w:delText>NA</w:delText>
                </w:r>
              </w:del>
            </w:ins>
          </w:p>
        </w:tc>
        <w:tc>
          <w:tcPr>
            <w:tcW w:w="960" w:type="dxa"/>
            <w:noWrap/>
            <w:hideMark/>
            <w:tcPrChange w:id="102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71" w:author="Nick.Tolimieri" w:date="2022-09-26T12:55:00Z"/>
                <w:del w:id="10272" w:author="Nick.Tolimieri [2]" w:date="2022-09-27T11:46:00Z"/>
                <w:rFonts w:asciiTheme="minorHAnsi" w:eastAsiaTheme="minorHAnsi" w:hAnsiTheme="minorHAnsi" w:cstheme="minorBidi"/>
                <w:sz w:val="22"/>
                <w:szCs w:val="22"/>
                <w:rPrChange w:id="10273" w:author="Nick.Tolimieri" w:date="2022-09-26T12:55:00Z">
                  <w:rPr>
                    <w:ins w:id="10274" w:author="Nick.Tolimieri" w:date="2022-09-26T12:55:00Z"/>
                    <w:del w:id="10275" w:author="Nick.Tolimieri [2]" w:date="2022-09-27T11:46:00Z"/>
                    <w:rFonts w:ascii="Calibri" w:hAnsi="Calibri" w:cs="Calibri"/>
                    <w:color w:val="000000"/>
                    <w:sz w:val="22"/>
                    <w:szCs w:val="22"/>
                  </w:rPr>
                </w:rPrChange>
              </w:rPr>
              <w:pPrChange w:id="10276" w:author="Nick.Tolimieri" w:date="2022-09-26T12:55:00Z">
                <w:pPr/>
              </w:pPrChange>
            </w:pPr>
            <w:ins w:id="10277" w:author="Nick.Tolimieri" w:date="2022-09-26T12:55:00Z">
              <w:del w:id="10278" w:author="Nick.Tolimieri [2]" w:date="2022-09-27T11:46:00Z">
                <w:r w:rsidRPr="007654F7" w:rsidDel="00B41F3D">
                  <w:rPr>
                    <w:rFonts w:asciiTheme="minorHAnsi" w:eastAsiaTheme="minorHAnsi" w:hAnsiTheme="minorHAnsi" w:cstheme="minorBidi"/>
                    <w:sz w:val="22"/>
                    <w:szCs w:val="22"/>
                    <w:rPrChange w:id="10279"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0280" w:author="Nick.Tolimieri" w:date="2022-09-26T12:55:00Z"/>
          <w:del w:id="10281" w:author="Nick.Tolimieri [2]" w:date="2022-09-27T11:46:00Z"/>
          <w:trPrChange w:id="10282" w:author="Nick.Tolimieri" w:date="2022-09-26T12:55:00Z">
            <w:trPr>
              <w:divId w:val="1027564193"/>
              <w:trHeight w:val="300"/>
            </w:trPr>
          </w:trPrChange>
        </w:trPr>
        <w:tc>
          <w:tcPr>
            <w:tcW w:w="960" w:type="dxa"/>
            <w:noWrap/>
            <w:hideMark/>
            <w:tcPrChange w:id="102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84" w:author="Nick.Tolimieri" w:date="2022-09-26T12:55:00Z"/>
                <w:del w:id="10285" w:author="Nick.Tolimieri [2]" w:date="2022-09-27T11:46:00Z"/>
                <w:rFonts w:asciiTheme="minorHAnsi" w:eastAsiaTheme="minorHAnsi" w:hAnsiTheme="minorHAnsi" w:cstheme="minorBidi"/>
                <w:sz w:val="22"/>
                <w:szCs w:val="22"/>
                <w:rPrChange w:id="10286" w:author="Nick.Tolimieri" w:date="2022-09-26T12:55:00Z">
                  <w:rPr>
                    <w:ins w:id="10287" w:author="Nick.Tolimieri" w:date="2022-09-26T12:55:00Z"/>
                    <w:del w:id="10288" w:author="Nick.Tolimieri [2]" w:date="2022-09-27T11:46:00Z"/>
                    <w:rFonts w:ascii="Calibri" w:hAnsi="Calibri" w:cs="Calibri"/>
                    <w:color w:val="000000"/>
                    <w:sz w:val="22"/>
                    <w:szCs w:val="22"/>
                  </w:rPr>
                </w:rPrChange>
              </w:rPr>
              <w:pPrChange w:id="10289" w:author="Nick.Tolimieri" w:date="2022-09-26T12:55:00Z">
                <w:pPr/>
              </w:pPrChange>
            </w:pPr>
            <w:ins w:id="10290" w:author="Nick.Tolimieri" w:date="2022-09-26T12:55:00Z">
              <w:del w:id="10291" w:author="Nick.Tolimieri [2]" w:date="2022-09-27T11:46:00Z">
                <w:r w:rsidRPr="007654F7" w:rsidDel="00B41F3D">
                  <w:rPr>
                    <w:rFonts w:asciiTheme="minorHAnsi" w:eastAsiaTheme="minorHAnsi" w:hAnsiTheme="minorHAnsi" w:cstheme="minorBidi"/>
                    <w:sz w:val="22"/>
                    <w:szCs w:val="22"/>
                    <w:rPrChange w:id="10292"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2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294" w:author="Nick.Tolimieri" w:date="2022-09-26T12:55:00Z"/>
                <w:del w:id="10295" w:author="Nick.Tolimieri [2]" w:date="2022-09-27T11:46:00Z"/>
                <w:rFonts w:asciiTheme="minorHAnsi" w:eastAsiaTheme="minorHAnsi" w:hAnsiTheme="minorHAnsi" w:cstheme="minorBidi"/>
                <w:sz w:val="22"/>
                <w:szCs w:val="22"/>
                <w:rPrChange w:id="10296" w:author="Nick.Tolimieri" w:date="2022-09-26T12:55:00Z">
                  <w:rPr>
                    <w:ins w:id="10297" w:author="Nick.Tolimieri" w:date="2022-09-26T12:55:00Z"/>
                    <w:del w:id="10298" w:author="Nick.Tolimieri [2]" w:date="2022-09-27T11:46:00Z"/>
                    <w:rFonts w:ascii="Calibri" w:hAnsi="Calibri" w:cs="Calibri"/>
                    <w:color w:val="000000"/>
                    <w:sz w:val="22"/>
                    <w:szCs w:val="22"/>
                  </w:rPr>
                </w:rPrChange>
              </w:rPr>
              <w:pPrChange w:id="10299" w:author="Nick.Tolimieri" w:date="2022-09-26T12:55:00Z">
                <w:pPr>
                  <w:jc w:val="right"/>
                </w:pPr>
              </w:pPrChange>
            </w:pPr>
            <w:ins w:id="10300" w:author="Nick.Tolimieri" w:date="2022-09-26T12:55:00Z">
              <w:del w:id="10301" w:author="Nick.Tolimieri [2]" w:date="2022-09-27T11:46:00Z">
                <w:r w:rsidRPr="007654F7" w:rsidDel="00B41F3D">
                  <w:rPr>
                    <w:rFonts w:asciiTheme="minorHAnsi" w:eastAsiaTheme="minorHAnsi" w:hAnsiTheme="minorHAnsi" w:cstheme="minorBidi"/>
                    <w:sz w:val="22"/>
                    <w:szCs w:val="22"/>
                    <w:rPrChange w:id="10302" w:author="Nick.Tolimieri" w:date="2022-09-26T12:55:00Z">
                      <w:rPr>
                        <w:rFonts w:ascii="Calibri" w:hAnsi="Calibri" w:cs="Calibri"/>
                        <w:color w:val="000000"/>
                        <w:sz w:val="22"/>
                        <w:szCs w:val="22"/>
                      </w:rPr>
                    </w:rPrChange>
                  </w:rPr>
                  <w:delText>2013</w:delText>
                </w:r>
              </w:del>
            </w:ins>
          </w:p>
        </w:tc>
        <w:tc>
          <w:tcPr>
            <w:tcW w:w="960" w:type="dxa"/>
            <w:noWrap/>
            <w:hideMark/>
            <w:tcPrChange w:id="103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04" w:author="Nick.Tolimieri" w:date="2022-09-26T12:55:00Z"/>
                <w:del w:id="10305" w:author="Nick.Tolimieri [2]" w:date="2022-09-27T11:46:00Z"/>
                <w:rFonts w:asciiTheme="minorHAnsi" w:eastAsiaTheme="minorHAnsi" w:hAnsiTheme="minorHAnsi" w:cstheme="minorBidi"/>
                <w:sz w:val="22"/>
                <w:szCs w:val="22"/>
                <w:rPrChange w:id="10306" w:author="Nick.Tolimieri" w:date="2022-09-26T12:55:00Z">
                  <w:rPr>
                    <w:ins w:id="10307" w:author="Nick.Tolimieri" w:date="2022-09-26T12:55:00Z"/>
                    <w:del w:id="10308" w:author="Nick.Tolimieri [2]" w:date="2022-09-27T11:46:00Z"/>
                    <w:rFonts w:ascii="Calibri" w:hAnsi="Calibri" w:cs="Calibri"/>
                    <w:color w:val="000000"/>
                    <w:sz w:val="22"/>
                    <w:szCs w:val="22"/>
                  </w:rPr>
                </w:rPrChange>
              </w:rPr>
              <w:pPrChange w:id="10309" w:author="Nick.Tolimieri" w:date="2022-09-26T12:55:00Z">
                <w:pPr>
                  <w:jc w:val="right"/>
                </w:pPr>
              </w:pPrChange>
            </w:pPr>
            <w:ins w:id="10310" w:author="Nick.Tolimieri" w:date="2022-09-26T12:55:00Z">
              <w:del w:id="10311" w:author="Nick.Tolimieri [2]" w:date="2022-09-27T11:46:00Z">
                <w:r w:rsidRPr="007654F7" w:rsidDel="00B41F3D">
                  <w:rPr>
                    <w:rFonts w:asciiTheme="minorHAnsi" w:eastAsiaTheme="minorHAnsi" w:hAnsiTheme="minorHAnsi" w:cstheme="minorBidi"/>
                    <w:sz w:val="22"/>
                    <w:szCs w:val="22"/>
                    <w:rPrChange w:id="10312" w:author="Nick.Tolimieri" w:date="2022-09-26T12:55:00Z">
                      <w:rPr>
                        <w:rFonts w:ascii="Calibri" w:hAnsi="Calibri" w:cs="Calibri"/>
                        <w:color w:val="000000"/>
                        <w:sz w:val="22"/>
                        <w:szCs w:val="22"/>
                      </w:rPr>
                    </w:rPrChange>
                  </w:rPr>
                  <w:delText>5</w:delText>
                </w:r>
              </w:del>
            </w:ins>
          </w:p>
        </w:tc>
        <w:tc>
          <w:tcPr>
            <w:tcW w:w="960" w:type="dxa"/>
            <w:noWrap/>
            <w:hideMark/>
            <w:tcPrChange w:id="103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14" w:author="Nick.Tolimieri" w:date="2022-09-26T12:55:00Z"/>
                <w:del w:id="10315" w:author="Nick.Tolimieri [2]" w:date="2022-09-27T11:46:00Z"/>
                <w:rFonts w:asciiTheme="minorHAnsi" w:eastAsiaTheme="minorHAnsi" w:hAnsiTheme="minorHAnsi" w:cstheme="minorBidi"/>
                <w:sz w:val="22"/>
                <w:szCs w:val="22"/>
                <w:rPrChange w:id="10316" w:author="Nick.Tolimieri" w:date="2022-09-26T12:55:00Z">
                  <w:rPr>
                    <w:ins w:id="10317" w:author="Nick.Tolimieri" w:date="2022-09-26T12:55:00Z"/>
                    <w:del w:id="10318" w:author="Nick.Tolimieri [2]" w:date="2022-09-27T11:46:00Z"/>
                    <w:rFonts w:ascii="Calibri" w:hAnsi="Calibri" w:cs="Calibri"/>
                    <w:color w:val="000000"/>
                    <w:sz w:val="22"/>
                    <w:szCs w:val="22"/>
                  </w:rPr>
                </w:rPrChange>
              </w:rPr>
              <w:pPrChange w:id="10319" w:author="Nick.Tolimieri" w:date="2022-09-26T12:55:00Z">
                <w:pPr>
                  <w:jc w:val="right"/>
                </w:pPr>
              </w:pPrChange>
            </w:pPr>
            <w:ins w:id="10320" w:author="Nick.Tolimieri" w:date="2022-09-26T12:55:00Z">
              <w:del w:id="10321" w:author="Nick.Tolimieri [2]" w:date="2022-09-27T11:46:00Z">
                <w:r w:rsidRPr="007654F7" w:rsidDel="00B41F3D">
                  <w:rPr>
                    <w:rFonts w:asciiTheme="minorHAnsi" w:eastAsiaTheme="minorHAnsi" w:hAnsiTheme="minorHAnsi" w:cstheme="minorBidi"/>
                    <w:sz w:val="22"/>
                    <w:szCs w:val="22"/>
                    <w:rPrChange w:id="10322" w:author="Nick.Tolimieri" w:date="2022-09-26T12:55:00Z">
                      <w:rPr>
                        <w:rFonts w:ascii="Calibri" w:hAnsi="Calibri" w:cs="Calibri"/>
                        <w:color w:val="000000"/>
                        <w:sz w:val="22"/>
                        <w:szCs w:val="22"/>
                      </w:rPr>
                    </w:rPrChange>
                  </w:rPr>
                  <w:delText>26</w:delText>
                </w:r>
              </w:del>
            </w:ins>
          </w:p>
        </w:tc>
        <w:tc>
          <w:tcPr>
            <w:tcW w:w="960" w:type="dxa"/>
            <w:noWrap/>
            <w:hideMark/>
            <w:tcPrChange w:id="103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24" w:author="Nick.Tolimieri" w:date="2022-09-26T12:55:00Z"/>
                <w:del w:id="10325" w:author="Nick.Tolimieri [2]" w:date="2022-09-27T11:46:00Z"/>
                <w:rFonts w:asciiTheme="minorHAnsi" w:eastAsiaTheme="minorHAnsi" w:hAnsiTheme="minorHAnsi" w:cstheme="minorBidi"/>
                <w:sz w:val="22"/>
                <w:szCs w:val="22"/>
                <w:rPrChange w:id="10326" w:author="Nick.Tolimieri" w:date="2022-09-26T12:55:00Z">
                  <w:rPr>
                    <w:ins w:id="10327" w:author="Nick.Tolimieri" w:date="2022-09-26T12:55:00Z"/>
                    <w:del w:id="10328" w:author="Nick.Tolimieri [2]" w:date="2022-09-27T11:46:00Z"/>
                    <w:rFonts w:ascii="Calibri" w:hAnsi="Calibri" w:cs="Calibri"/>
                    <w:color w:val="000000"/>
                    <w:sz w:val="22"/>
                    <w:szCs w:val="22"/>
                  </w:rPr>
                </w:rPrChange>
              </w:rPr>
              <w:pPrChange w:id="10329" w:author="Nick.Tolimieri" w:date="2022-09-26T12:55:00Z">
                <w:pPr>
                  <w:jc w:val="right"/>
                </w:pPr>
              </w:pPrChange>
            </w:pPr>
            <w:ins w:id="10330" w:author="Nick.Tolimieri" w:date="2022-09-26T12:55:00Z">
              <w:del w:id="10331" w:author="Nick.Tolimieri [2]" w:date="2022-09-27T11:46:00Z">
                <w:r w:rsidRPr="007654F7" w:rsidDel="00B41F3D">
                  <w:rPr>
                    <w:rFonts w:asciiTheme="minorHAnsi" w:eastAsiaTheme="minorHAnsi" w:hAnsiTheme="minorHAnsi" w:cstheme="minorBidi"/>
                    <w:sz w:val="22"/>
                    <w:szCs w:val="22"/>
                    <w:rPrChange w:id="10332" w:author="Nick.Tolimieri" w:date="2022-09-26T12:55:00Z">
                      <w:rPr>
                        <w:rFonts w:ascii="Calibri" w:hAnsi="Calibri" w:cs="Calibri"/>
                        <w:color w:val="000000"/>
                        <w:sz w:val="22"/>
                        <w:szCs w:val="22"/>
                      </w:rPr>
                    </w:rPrChange>
                  </w:rPr>
                  <w:delText>3</w:delText>
                </w:r>
              </w:del>
            </w:ins>
          </w:p>
        </w:tc>
        <w:tc>
          <w:tcPr>
            <w:tcW w:w="960" w:type="dxa"/>
            <w:noWrap/>
            <w:hideMark/>
            <w:tcPrChange w:id="103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34" w:author="Nick.Tolimieri" w:date="2022-09-26T12:55:00Z"/>
                <w:del w:id="10335" w:author="Nick.Tolimieri [2]" w:date="2022-09-27T11:46:00Z"/>
                <w:rFonts w:asciiTheme="minorHAnsi" w:eastAsiaTheme="minorHAnsi" w:hAnsiTheme="minorHAnsi" w:cstheme="minorBidi"/>
                <w:sz w:val="22"/>
                <w:szCs w:val="22"/>
                <w:rPrChange w:id="10336" w:author="Nick.Tolimieri" w:date="2022-09-26T12:55:00Z">
                  <w:rPr>
                    <w:ins w:id="10337" w:author="Nick.Tolimieri" w:date="2022-09-26T12:55:00Z"/>
                    <w:del w:id="10338" w:author="Nick.Tolimieri [2]" w:date="2022-09-27T11:46:00Z"/>
                    <w:rFonts w:ascii="Calibri" w:hAnsi="Calibri" w:cs="Calibri"/>
                    <w:color w:val="000000"/>
                    <w:sz w:val="22"/>
                    <w:szCs w:val="22"/>
                  </w:rPr>
                </w:rPrChange>
              </w:rPr>
              <w:pPrChange w:id="10339" w:author="Nick.Tolimieri" w:date="2022-09-26T12:55:00Z">
                <w:pPr>
                  <w:jc w:val="right"/>
                </w:pPr>
              </w:pPrChange>
            </w:pPr>
            <w:ins w:id="10340" w:author="Nick.Tolimieri" w:date="2022-09-26T12:55:00Z">
              <w:del w:id="10341" w:author="Nick.Tolimieri [2]" w:date="2022-09-27T11:46:00Z">
                <w:r w:rsidRPr="007654F7" w:rsidDel="00B41F3D">
                  <w:rPr>
                    <w:rFonts w:asciiTheme="minorHAnsi" w:eastAsiaTheme="minorHAnsi" w:hAnsiTheme="minorHAnsi" w:cstheme="minorBidi"/>
                    <w:sz w:val="22"/>
                    <w:szCs w:val="22"/>
                    <w:rPrChange w:id="10342" w:author="Nick.Tolimieri" w:date="2022-09-26T12:55:00Z">
                      <w:rPr>
                        <w:rFonts w:ascii="Calibri" w:hAnsi="Calibri" w:cs="Calibri"/>
                        <w:color w:val="000000"/>
                        <w:sz w:val="22"/>
                        <w:szCs w:val="22"/>
                      </w:rPr>
                    </w:rPrChange>
                  </w:rPr>
                  <w:delText>19</w:delText>
                </w:r>
              </w:del>
            </w:ins>
          </w:p>
        </w:tc>
        <w:tc>
          <w:tcPr>
            <w:tcW w:w="960" w:type="dxa"/>
            <w:noWrap/>
            <w:hideMark/>
            <w:tcPrChange w:id="103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44" w:author="Nick.Tolimieri" w:date="2022-09-26T12:55:00Z"/>
                <w:del w:id="10345" w:author="Nick.Tolimieri [2]" w:date="2022-09-27T11:46:00Z"/>
                <w:rFonts w:asciiTheme="minorHAnsi" w:eastAsiaTheme="minorHAnsi" w:hAnsiTheme="minorHAnsi" w:cstheme="minorBidi"/>
                <w:sz w:val="22"/>
                <w:szCs w:val="22"/>
                <w:rPrChange w:id="10346" w:author="Nick.Tolimieri" w:date="2022-09-26T12:55:00Z">
                  <w:rPr>
                    <w:ins w:id="10347" w:author="Nick.Tolimieri" w:date="2022-09-26T12:55:00Z"/>
                    <w:del w:id="10348" w:author="Nick.Tolimieri [2]" w:date="2022-09-27T11:46:00Z"/>
                    <w:rFonts w:ascii="Calibri" w:hAnsi="Calibri" w:cs="Calibri"/>
                    <w:color w:val="000000"/>
                    <w:sz w:val="22"/>
                    <w:szCs w:val="22"/>
                  </w:rPr>
                </w:rPrChange>
              </w:rPr>
              <w:pPrChange w:id="10349" w:author="Nick.Tolimieri" w:date="2022-09-26T12:55:00Z">
                <w:pPr>
                  <w:jc w:val="right"/>
                </w:pPr>
              </w:pPrChange>
            </w:pPr>
            <w:ins w:id="10350" w:author="Nick.Tolimieri" w:date="2022-09-26T12:55:00Z">
              <w:del w:id="10351" w:author="Nick.Tolimieri [2]" w:date="2022-09-27T11:46:00Z">
                <w:r w:rsidRPr="007654F7" w:rsidDel="00B41F3D">
                  <w:rPr>
                    <w:rFonts w:asciiTheme="minorHAnsi" w:eastAsiaTheme="minorHAnsi" w:hAnsiTheme="minorHAnsi" w:cstheme="minorBidi"/>
                    <w:sz w:val="22"/>
                    <w:szCs w:val="22"/>
                    <w:rPrChange w:id="10352" w:author="Nick.Tolimieri" w:date="2022-09-26T12:55:00Z">
                      <w:rPr>
                        <w:rFonts w:ascii="Calibri" w:hAnsi="Calibri" w:cs="Calibri"/>
                        <w:color w:val="000000"/>
                        <w:sz w:val="22"/>
                        <w:szCs w:val="22"/>
                      </w:rPr>
                    </w:rPrChange>
                  </w:rPr>
                  <w:delText>5</w:delText>
                </w:r>
              </w:del>
            </w:ins>
          </w:p>
        </w:tc>
        <w:tc>
          <w:tcPr>
            <w:tcW w:w="960" w:type="dxa"/>
            <w:noWrap/>
            <w:hideMark/>
            <w:tcPrChange w:id="103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54" w:author="Nick.Tolimieri" w:date="2022-09-26T12:55:00Z"/>
                <w:del w:id="10355" w:author="Nick.Tolimieri [2]" w:date="2022-09-27T11:46:00Z"/>
                <w:rFonts w:asciiTheme="minorHAnsi" w:eastAsiaTheme="minorHAnsi" w:hAnsiTheme="minorHAnsi" w:cstheme="minorBidi"/>
                <w:sz w:val="22"/>
                <w:szCs w:val="22"/>
                <w:rPrChange w:id="10356" w:author="Nick.Tolimieri" w:date="2022-09-26T12:55:00Z">
                  <w:rPr>
                    <w:ins w:id="10357" w:author="Nick.Tolimieri" w:date="2022-09-26T12:55:00Z"/>
                    <w:del w:id="10358" w:author="Nick.Tolimieri [2]" w:date="2022-09-27T11:46:00Z"/>
                    <w:rFonts w:ascii="Calibri" w:hAnsi="Calibri" w:cs="Calibri"/>
                    <w:color w:val="000000"/>
                    <w:sz w:val="22"/>
                    <w:szCs w:val="22"/>
                  </w:rPr>
                </w:rPrChange>
              </w:rPr>
              <w:pPrChange w:id="10359" w:author="Nick.Tolimieri" w:date="2022-09-26T12:55:00Z">
                <w:pPr>
                  <w:jc w:val="right"/>
                </w:pPr>
              </w:pPrChange>
            </w:pPr>
            <w:ins w:id="10360" w:author="Nick.Tolimieri" w:date="2022-09-26T12:55:00Z">
              <w:del w:id="10361" w:author="Nick.Tolimieri [2]" w:date="2022-09-27T11:46:00Z">
                <w:r w:rsidRPr="007654F7" w:rsidDel="00B41F3D">
                  <w:rPr>
                    <w:rFonts w:asciiTheme="minorHAnsi" w:eastAsiaTheme="minorHAnsi" w:hAnsiTheme="minorHAnsi" w:cstheme="minorBidi"/>
                    <w:sz w:val="22"/>
                    <w:szCs w:val="22"/>
                    <w:rPrChange w:id="10362" w:author="Nick.Tolimieri" w:date="2022-09-26T12:55:00Z">
                      <w:rPr>
                        <w:rFonts w:ascii="Calibri" w:hAnsi="Calibri" w:cs="Calibri"/>
                        <w:color w:val="000000"/>
                        <w:sz w:val="22"/>
                        <w:szCs w:val="22"/>
                      </w:rPr>
                    </w:rPrChange>
                  </w:rPr>
                  <w:delText>8</w:delText>
                </w:r>
              </w:del>
            </w:ins>
          </w:p>
        </w:tc>
        <w:tc>
          <w:tcPr>
            <w:tcW w:w="960" w:type="dxa"/>
            <w:noWrap/>
            <w:hideMark/>
            <w:tcPrChange w:id="103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64" w:author="Nick.Tolimieri" w:date="2022-09-26T12:55:00Z"/>
                <w:del w:id="10365" w:author="Nick.Tolimieri [2]" w:date="2022-09-27T11:46:00Z"/>
                <w:rFonts w:asciiTheme="minorHAnsi" w:eastAsiaTheme="minorHAnsi" w:hAnsiTheme="minorHAnsi" w:cstheme="minorBidi"/>
                <w:sz w:val="22"/>
                <w:szCs w:val="22"/>
                <w:rPrChange w:id="10366" w:author="Nick.Tolimieri" w:date="2022-09-26T12:55:00Z">
                  <w:rPr>
                    <w:ins w:id="10367" w:author="Nick.Tolimieri" w:date="2022-09-26T12:55:00Z"/>
                    <w:del w:id="10368" w:author="Nick.Tolimieri [2]" w:date="2022-09-27T11:46:00Z"/>
                    <w:rFonts w:ascii="Calibri" w:hAnsi="Calibri" w:cs="Calibri"/>
                    <w:color w:val="000000"/>
                    <w:sz w:val="22"/>
                    <w:szCs w:val="22"/>
                  </w:rPr>
                </w:rPrChange>
              </w:rPr>
              <w:pPrChange w:id="10369" w:author="Nick.Tolimieri" w:date="2022-09-26T12:55:00Z">
                <w:pPr>
                  <w:jc w:val="right"/>
                </w:pPr>
              </w:pPrChange>
            </w:pPr>
            <w:ins w:id="10370" w:author="Nick.Tolimieri" w:date="2022-09-26T12:55:00Z">
              <w:del w:id="10371" w:author="Nick.Tolimieri [2]" w:date="2022-09-27T11:46:00Z">
                <w:r w:rsidRPr="007654F7" w:rsidDel="00B41F3D">
                  <w:rPr>
                    <w:rFonts w:asciiTheme="minorHAnsi" w:eastAsiaTheme="minorHAnsi" w:hAnsiTheme="minorHAnsi" w:cstheme="minorBidi"/>
                    <w:sz w:val="22"/>
                    <w:szCs w:val="22"/>
                    <w:rPrChange w:id="10372" w:author="Nick.Tolimieri" w:date="2022-09-26T12:55:00Z">
                      <w:rPr>
                        <w:rFonts w:ascii="Calibri" w:hAnsi="Calibri" w:cs="Calibri"/>
                        <w:color w:val="000000"/>
                        <w:sz w:val="22"/>
                        <w:szCs w:val="22"/>
                      </w:rPr>
                    </w:rPrChange>
                  </w:rPr>
                  <w:delText>2.49</w:delText>
                </w:r>
              </w:del>
            </w:ins>
          </w:p>
        </w:tc>
        <w:tc>
          <w:tcPr>
            <w:tcW w:w="960" w:type="dxa"/>
            <w:noWrap/>
            <w:hideMark/>
            <w:tcPrChange w:id="103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74" w:author="Nick.Tolimieri" w:date="2022-09-26T12:55:00Z"/>
                <w:del w:id="10375" w:author="Nick.Tolimieri [2]" w:date="2022-09-27T11:46:00Z"/>
                <w:rFonts w:asciiTheme="minorHAnsi" w:eastAsiaTheme="minorHAnsi" w:hAnsiTheme="minorHAnsi" w:cstheme="minorBidi"/>
                <w:sz w:val="22"/>
                <w:szCs w:val="22"/>
                <w:rPrChange w:id="10376" w:author="Nick.Tolimieri" w:date="2022-09-26T12:55:00Z">
                  <w:rPr>
                    <w:ins w:id="10377" w:author="Nick.Tolimieri" w:date="2022-09-26T12:55:00Z"/>
                    <w:del w:id="10378" w:author="Nick.Tolimieri [2]" w:date="2022-09-27T11:46:00Z"/>
                    <w:rFonts w:ascii="Calibri" w:hAnsi="Calibri" w:cs="Calibri"/>
                    <w:color w:val="000000"/>
                    <w:sz w:val="22"/>
                    <w:szCs w:val="22"/>
                  </w:rPr>
                </w:rPrChange>
              </w:rPr>
              <w:pPrChange w:id="10379" w:author="Nick.Tolimieri" w:date="2022-09-26T12:55:00Z">
                <w:pPr>
                  <w:jc w:val="right"/>
                </w:pPr>
              </w:pPrChange>
            </w:pPr>
            <w:ins w:id="10380" w:author="Nick.Tolimieri" w:date="2022-09-26T12:55:00Z">
              <w:del w:id="10381" w:author="Nick.Tolimieri [2]" w:date="2022-09-27T11:46:00Z">
                <w:r w:rsidRPr="007654F7" w:rsidDel="00B41F3D">
                  <w:rPr>
                    <w:rFonts w:asciiTheme="minorHAnsi" w:eastAsiaTheme="minorHAnsi" w:hAnsiTheme="minorHAnsi" w:cstheme="minorBidi"/>
                    <w:sz w:val="22"/>
                    <w:szCs w:val="22"/>
                    <w:rPrChange w:id="10382" w:author="Nick.Tolimieri" w:date="2022-09-26T12:55:00Z">
                      <w:rPr>
                        <w:rFonts w:ascii="Calibri" w:hAnsi="Calibri" w:cs="Calibri"/>
                        <w:color w:val="000000"/>
                        <w:sz w:val="22"/>
                        <w:szCs w:val="22"/>
                      </w:rPr>
                    </w:rPrChange>
                  </w:rPr>
                  <w:delText>0.64</w:delText>
                </w:r>
              </w:del>
            </w:ins>
          </w:p>
        </w:tc>
      </w:tr>
      <w:tr w:rsidR="007654F7" w:rsidRPr="007654F7" w:rsidDel="00B41F3D" w:rsidTr="007654F7">
        <w:trPr>
          <w:divId w:val="1027564193"/>
          <w:trHeight w:val="300"/>
          <w:ins w:id="10383" w:author="Nick.Tolimieri" w:date="2022-09-26T12:55:00Z"/>
          <w:del w:id="10384" w:author="Nick.Tolimieri [2]" w:date="2022-09-27T11:46:00Z"/>
          <w:trPrChange w:id="10385" w:author="Nick.Tolimieri" w:date="2022-09-26T12:55:00Z">
            <w:trPr>
              <w:divId w:val="1027564193"/>
              <w:trHeight w:val="300"/>
            </w:trPr>
          </w:trPrChange>
        </w:trPr>
        <w:tc>
          <w:tcPr>
            <w:tcW w:w="960" w:type="dxa"/>
            <w:noWrap/>
            <w:hideMark/>
            <w:tcPrChange w:id="103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87" w:author="Nick.Tolimieri" w:date="2022-09-26T12:55:00Z"/>
                <w:del w:id="10388" w:author="Nick.Tolimieri [2]" w:date="2022-09-27T11:46:00Z"/>
                <w:rFonts w:asciiTheme="minorHAnsi" w:eastAsiaTheme="minorHAnsi" w:hAnsiTheme="minorHAnsi" w:cstheme="minorBidi"/>
                <w:sz w:val="22"/>
                <w:szCs w:val="22"/>
                <w:rPrChange w:id="10389" w:author="Nick.Tolimieri" w:date="2022-09-26T12:55:00Z">
                  <w:rPr>
                    <w:ins w:id="10390" w:author="Nick.Tolimieri" w:date="2022-09-26T12:55:00Z"/>
                    <w:del w:id="10391" w:author="Nick.Tolimieri [2]" w:date="2022-09-27T11:46:00Z"/>
                    <w:rFonts w:ascii="Calibri" w:hAnsi="Calibri" w:cs="Calibri"/>
                    <w:color w:val="000000"/>
                    <w:sz w:val="22"/>
                    <w:szCs w:val="22"/>
                  </w:rPr>
                </w:rPrChange>
              </w:rPr>
              <w:pPrChange w:id="10392" w:author="Nick.Tolimieri" w:date="2022-09-26T12:55:00Z">
                <w:pPr/>
              </w:pPrChange>
            </w:pPr>
            <w:ins w:id="10393" w:author="Nick.Tolimieri" w:date="2022-09-26T12:55:00Z">
              <w:del w:id="10394" w:author="Nick.Tolimieri [2]" w:date="2022-09-27T11:46:00Z">
                <w:r w:rsidRPr="007654F7" w:rsidDel="00B41F3D">
                  <w:rPr>
                    <w:rFonts w:asciiTheme="minorHAnsi" w:eastAsiaTheme="minorHAnsi" w:hAnsiTheme="minorHAnsi" w:cstheme="minorBidi"/>
                    <w:sz w:val="22"/>
                    <w:szCs w:val="22"/>
                    <w:rPrChange w:id="10395"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3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397" w:author="Nick.Tolimieri" w:date="2022-09-26T12:55:00Z"/>
                <w:del w:id="10398" w:author="Nick.Tolimieri [2]" w:date="2022-09-27T11:46:00Z"/>
                <w:rFonts w:asciiTheme="minorHAnsi" w:eastAsiaTheme="minorHAnsi" w:hAnsiTheme="minorHAnsi" w:cstheme="minorBidi"/>
                <w:sz w:val="22"/>
                <w:szCs w:val="22"/>
                <w:rPrChange w:id="10399" w:author="Nick.Tolimieri" w:date="2022-09-26T12:55:00Z">
                  <w:rPr>
                    <w:ins w:id="10400" w:author="Nick.Tolimieri" w:date="2022-09-26T12:55:00Z"/>
                    <w:del w:id="10401" w:author="Nick.Tolimieri [2]" w:date="2022-09-27T11:46:00Z"/>
                    <w:rFonts w:ascii="Calibri" w:hAnsi="Calibri" w:cs="Calibri"/>
                    <w:color w:val="000000"/>
                    <w:sz w:val="22"/>
                    <w:szCs w:val="22"/>
                  </w:rPr>
                </w:rPrChange>
              </w:rPr>
              <w:pPrChange w:id="10402" w:author="Nick.Tolimieri" w:date="2022-09-26T12:55:00Z">
                <w:pPr>
                  <w:jc w:val="right"/>
                </w:pPr>
              </w:pPrChange>
            </w:pPr>
            <w:ins w:id="10403" w:author="Nick.Tolimieri" w:date="2022-09-26T12:55:00Z">
              <w:del w:id="10404" w:author="Nick.Tolimieri [2]" w:date="2022-09-27T11:46:00Z">
                <w:r w:rsidRPr="007654F7" w:rsidDel="00B41F3D">
                  <w:rPr>
                    <w:rFonts w:asciiTheme="minorHAnsi" w:eastAsiaTheme="minorHAnsi" w:hAnsiTheme="minorHAnsi" w:cstheme="minorBidi"/>
                    <w:sz w:val="22"/>
                    <w:szCs w:val="22"/>
                    <w:rPrChange w:id="10405" w:author="Nick.Tolimieri" w:date="2022-09-26T12:55:00Z">
                      <w:rPr>
                        <w:rFonts w:ascii="Calibri" w:hAnsi="Calibri" w:cs="Calibri"/>
                        <w:color w:val="000000"/>
                        <w:sz w:val="22"/>
                        <w:szCs w:val="22"/>
                      </w:rPr>
                    </w:rPrChange>
                  </w:rPr>
                  <w:delText>2014</w:delText>
                </w:r>
              </w:del>
            </w:ins>
          </w:p>
        </w:tc>
        <w:tc>
          <w:tcPr>
            <w:tcW w:w="960" w:type="dxa"/>
            <w:noWrap/>
            <w:hideMark/>
            <w:tcPrChange w:id="104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07" w:author="Nick.Tolimieri" w:date="2022-09-26T12:55:00Z"/>
                <w:del w:id="10408" w:author="Nick.Tolimieri [2]" w:date="2022-09-27T11:46:00Z"/>
                <w:rFonts w:asciiTheme="minorHAnsi" w:eastAsiaTheme="minorHAnsi" w:hAnsiTheme="minorHAnsi" w:cstheme="minorBidi"/>
                <w:sz w:val="22"/>
                <w:szCs w:val="22"/>
                <w:rPrChange w:id="10409" w:author="Nick.Tolimieri" w:date="2022-09-26T12:55:00Z">
                  <w:rPr>
                    <w:ins w:id="10410" w:author="Nick.Tolimieri" w:date="2022-09-26T12:55:00Z"/>
                    <w:del w:id="10411" w:author="Nick.Tolimieri [2]" w:date="2022-09-27T11:46:00Z"/>
                    <w:rFonts w:ascii="Calibri" w:hAnsi="Calibri" w:cs="Calibri"/>
                    <w:color w:val="000000"/>
                    <w:sz w:val="22"/>
                    <w:szCs w:val="22"/>
                  </w:rPr>
                </w:rPrChange>
              </w:rPr>
              <w:pPrChange w:id="10412" w:author="Nick.Tolimieri" w:date="2022-09-26T12:55:00Z">
                <w:pPr>
                  <w:jc w:val="right"/>
                </w:pPr>
              </w:pPrChange>
            </w:pPr>
            <w:ins w:id="10413" w:author="Nick.Tolimieri" w:date="2022-09-26T12:55:00Z">
              <w:del w:id="10414" w:author="Nick.Tolimieri [2]" w:date="2022-09-27T11:46:00Z">
                <w:r w:rsidRPr="007654F7" w:rsidDel="00B41F3D">
                  <w:rPr>
                    <w:rFonts w:asciiTheme="minorHAnsi" w:eastAsiaTheme="minorHAnsi" w:hAnsiTheme="minorHAnsi" w:cstheme="minorBidi"/>
                    <w:sz w:val="22"/>
                    <w:szCs w:val="22"/>
                    <w:rPrChange w:id="10415" w:author="Nick.Tolimieri" w:date="2022-09-26T12:55:00Z">
                      <w:rPr>
                        <w:rFonts w:ascii="Calibri" w:hAnsi="Calibri" w:cs="Calibri"/>
                        <w:color w:val="000000"/>
                        <w:sz w:val="22"/>
                        <w:szCs w:val="22"/>
                      </w:rPr>
                    </w:rPrChange>
                  </w:rPr>
                  <w:delText>2</w:delText>
                </w:r>
              </w:del>
            </w:ins>
          </w:p>
        </w:tc>
        <w:tc>
          <w:tcPr>
            <w:tcW w:w="960" w:type="dxa"/>
            <w:noWrap/>
            <w:hideMark/>
            <w:tcPrChange w:id="104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17" w:author="Nick.Tolimieri" w:date="2022-09-26T12:55:00Z"/>
                <w:del w:id="10418" w:author="Nick.Tolimieri [2]" w:date="2022-09-27T11:46:00Z"/>
                <w:rFonts w:asciiTheme="minorHAnsi" w:eastAsiaTheme="minorHAnsi" w:hAnsiTheme="minorHAnsi" w:cstheme="minorBidi"/>
                <w:sz w:val="22"/>
                <w:szCs w:val="22"/>
                <w:rPrChange w:id="10419" w:author="Nick.Tolimieri" w:date="2022-09-26T12:55:00Z">
                  <w:rPr>
                    <w:ins w:id="10420" w:author="Nick.Tolimieri" w:date="2022-09-26T12:55:00Z"/>
                    <w:del w:id="10421" w:author="Nick.Tolimieri [2]" w:date="2022-09-27T11:46:00Z"/>
                    <w:rFonts w:ascii="Calibri" w:hAnsi="Calibri" w:cs="Calibri"/>
                    <w:color w:val="000000"/>
                    <w:sz w:val="22"/>
                    <w:szCs w:val="22"/>
                  </w:rPr>
                </w:rPrChange>
              </w:rPr>
              <w:pPrChange w:id="10422" w:author="Nick.Tolimieri" w:date="2022-09-26T12:55:00Z">
                <w:pPr>
                  <w:jc w:val="right"/>
                </w:pPr>
              </w:pPrChange>
            </w:pPr>
            <w:ins w:id="10423" w:author="Nick.Tolimieri" w:date="2022-09-26T12:55:00Z">
              <w:del w:id="10424" w:author="Nick.Tolimieri [2]" w:date="2022-09-27T11:46:00Z">
                <w:r w:rsidRPr="007654F7" w:rsidDel="00B41F3D">
                  <w:rPr>
                    <w:rFonts w:asciiTheme="minorHAnsi" w:eastAsiaTheme="minorHAnsi" w:hAnsiTheme="minorHAnsi" w:cstheme="minorBidi"/>
                    <w:sz w:val="22"/>
                    <w:szCs w:val="22"/>
                    <w:rPrChange w:id="10425" w:author="Nick.Tolimieri" w:date="2022-09-26T12:55:00Z">
                      <w:rPr>
                        <w:rFonts w:ascii="Calibri" w:hAnsi="Calibri" w:cs="Calibri"/>
                        <w:color w:val="000000"/>
                        <w:sz w:val="22"/>
                        <w:szCs w:val="22"/>
                      </w:rPr>
                    </w:rPrChange>
                  </w:rPr>
                  <w:delText>83</w:delText>
                </w:r>
              </w:del>
            </w:ins>
          </w:p>
        </w:tc>
        <w:tc>
          <w:tcPr>
            <w:tcW w:w="960" w:type="dxa"/>
            <w:noWrap/>
            <w:hideMark/>
            <w:tcPrChange w:id="104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27" w:author="Nick.Tolimieri" w:date="2022-09-26T12:55:00Z"/>
                <w:del w:id="10428" w:author="Nick.Tolimieri [2]" w:date="2022-09-27T11:46:00Z"/>
                <w:rFonts w:asciiTheme="minorHAnsi" w:eastAsiaTheme="minorHAnsi" w:hAnsiTheme="minorHAnsi" w:cstheme="minorBidi"/>
                <w:sz w:val="22"/>
                <w:szCs w:val="22"/>
                <w:rPrChange w:id="10429" w:author="Nick.Tolimieri" w:date="2022-09-26T12:55:00Z">
                  <w:rPr>
                    <w:ins w:id="10430" w:author="Nick.Tolimieri" w:date="2022-09-26T12:55:00Z"/>
                    <w:del w:id="10431" w:author="Nick.Tolimieri [2]" w:date="2022-09-27T11:46:00Z"/>
                    <w:rFonts w:ascii="Calibri" w:hAnsi="Calibri" w:cs="Calibri"/>
                    <w:color w:val="000000"/>
                    <w:sz w:val="22"/>
                    <w:szCs w:val="22"/>
                  </w:rPr>
                </w:rPrChange>
              </w:rPr>
              <w:pPrChange w:id="10432" w:author="Nick.Tolimieri" w:date="2022-09-26T12:55:00Z">
                <w:pPr>
                  <w:jc w:val="right"/>
                </w:pPr>
              </w:pPrChange>
            </w:pPr>
            <w:ins w:id="10433" w:author="Nick.Tolimieri" w:date="2022-09-26T12:55:00Z">
              <w:del w:id="10434" w:author="Nick.Tolimieri [2]" w:date="2022-09-27T11:46:00Z">
                <w:r w:rsidRPr="007654F7" w:rsidDel="00B41F3D">
                  <w:rPr>
                    <w:rFonts w:asciiTheme="minorHAnsi" w:eastAsiaTheme="minorHAnsi" w:hAnsiTheme="minorHAnsi" w:cstheme="minorBidi"/>
                    <w:sz w:val="22"/>
                    <w:szCs w:val="22"/>
                    <w:rPrChange w:id="10435" w:author="Nick.Tolimieri" w:date="2022-09-26T12:55:00Z">
                      <w:rPr>
                        <w:rFonts w:ascii="Calibri" w:hAnsi="Calibri" w:cs="Calibri"/>
                        <w:color w:val="000000"/>
                        <w:sz w:val="22"/>
                        <w:szCs w:val="22"/>
                      </w:rPr>
                    </w:rPrChange>
                  </w:rPr>
                  <w:delText>4</w:delText>
                </w:r>
              </w:del>
            </w:ins>
          </w:p>
        </w:tc>
        <w:tc>
          <w:tcPr>
            <w:tcW w:w="960" w:type="dxa"/>
            <w:noWrap/>
            <w:hideMark/>
            <w:tcPrChange w:id="104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37" w:author="Nick.Tolimieri" w:date="2022-09-26T12:55:00Z"/>
                <w:del w:id="10438" w:author="Nick.Tolimieri [2]" w:date="2022-09-27T11:46:00Z"/>
                <w:rFonts w:asciiTheme="minorHAnsi" w:eastAsiaTheme="minorHAnsi" w:hAnsiTheme="minorHAnsi" w:cstheme="minorBidi"/>
                <w:sz w:val="22"/>
                <w:szCs w:val="22"/>
                <w:rPrChange w:id="10439" w:author="Nick.Tolimieri" w:date="2022-09-26T12:55:00Z">
                  <w:rPr>
                    <w:ins w:id="10440" w:author="Nick.Tolimieri" w:date="2022-09-26T12:55:00Z"/>
                    <w:del w:id="10441" w:author="Nick.Tolimieri [2]" w:date="2022-09-27T11:46:00Z"/>
                    <w:rFonts w:ascii="Calibri" w:hAnsi="Calibri" w:cs="Calibri"/>
                    <w:color w:val="000000"/>
                    <w:sz w:val="22"/>
                    <w:szCs w:val="22"/>
                  </w:rPr>
                </w:rPrChange>
              </w:rPr>
              <w:pPrChange w:id="10442" w:author="Nick.Tolimieri" w:date="2022-09-26T12:55:00Z">
                <w:pPr>
                  <w:jc w:val="right"/>
                </w:pPr>
              </w:pPrChange>
            </w:pPr>
            <w:ins w:id="10443" w:author="Nick.Tolimieri" w:date="2022-09-26T12:55:00Z">
              <w:del w:id="10444" w:author="Nick.Tolimieri [2]" w:date="2022-09-27T11:46:00Z">
                <w:r w:rsidRPr="007654F7" w:rsidDel="00B41F3D">
                  <w:rPr>
                    <w:rFonts w:asciiTheme="minorHAnsi" w:eastAsiaTheme="minorHAnsi" w:hAnsiTheme="minorHAnsi" w:cstheme="minorBidi"/>
                    <w:sz w:val="22"/>
                    <w:szCs w:val="22"/>
                    <w:rPrChange w:id="10445" w:author="Nick.Tolimieri" w:date="2022-09-26T12:55:00Z">
                      <w:rPr>
                        <w:rFonts w:ascii="Calibri" w:hAnsi="Calibri" w:cs="Calibri"/>
                        <w:color w:val="000000"/>
                        <w:sz w:val="22"/>
                        <w:szCs w:val="22"/>
                      </w:rPr>
                    </w:rPrChange>
                  </w:rPr>
                  <w:delText>77</w:delText>
                </w:r>
              </w:del>
            </w:ins>
          </w:p>
        </w:tc>
        <w:tc>
          <w:tcPr>
            <w:tcW w:w="960" w:type="dxa"/>
            <w:noWrap/>
            <w:hideMark/>
            <w:tcPrChange w:id="104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47" w:author="Nick.Tolimieri" w:date="2022-09-26T12:55:00Z"/>
                <w:del w:id="10448" w:author="Nick.Tolimieri [2]" w:date="2022-09-27T11:46:00Z"/>
                <w:rFonts w:asciiTheme="minorHAnsi" w:eastAsiaTheme="minorHAnsi" w:hAnsiTheme="minorHAnsi" w:cstheme="minorBidi"/>
                <w:sz w:val="22"/>
                <w:szCs w:val="22"/>
                <w:rPrChange w:id="10449" w:author="Nick.Tolimieri" w:date="2022-09-26T12:55:00Z">
                  <w:rPr>
                    <w:ins w:id="10450" w:author="Nick.Tolimieri" w:date="2022-09-26T12:55:00Z"/>
                    <w:del w:id="10451" w:author="Nick.Tolimieri [2]" w:date="2022-09-27T11:46:00Z"/>
                    <w:rFonts w:ascii="Calibri" w:hAnsi="Calibri" w:cs="Calibri"/>
                    <w:color w:val="000000"/>
                    <w:sz w:val="22"/>
                    <w:szCs w:val="22"/>
                  </w:rPr>
                </w:rPrChange>
              </w:rPr>
              <w:pPrChange w:id="10452" w:author="Nick.Tolimieri" w:date="2022-09-26T12:55:00Z">
                <w:pPr>
                  <w:jc w:val="right"/>
                </w:pPr>
              </w:pPrChange>
            </w:pPr>
            <w:ins w:id="10453" w:author="Nick.Tolimieri" w:date="2022-09-26T12:55:00Z">
              <w:del w:id="10454" w:author="Nick.Tolimieri [2]" w:date="2022-09-27T11:46:00Z">
                <w:r w:rsidRPr="007654F7" w:rsidDel="00B41F3D">
                  <w:rPr>
                    <w:rFonts w:asciiTheme="minorHAnsi" w:eastAsiaTheme="minorHAnsi" w:hAnsiTheme="minorHAnsi" w:cstheme="minorBidi"/>
                    <w:sz w:val="22"/>
                    <w:szCs w:val="22"/>
                    <w:rPrChange w:id="10455" w:author="Nick.Tolimieri" w:date="2022-09-26T12:55:00Z">
                      <w:rPr>
                        <w:rFonts w:ascii="Calibri" w:hAnsi="Calibri" w:cs="Calibri"/>
                        <w:color w:val="000000"/>
                        <w:sz w:val="22"/>
                        <w:szCs w:val="22"/>
                      </w:rPr>
                    </w:rPrChange>
                  </w:rPr>
                  <w:delText>6</w:delText>
                </w:r>
              </w:del>
            </w:ins>
          </w:p>
        </w:tc>
        <w:tc>
          <w:tcPr>
            <w:tcW w:w="960" w:type="dxa"/>
            <w:noWrap/>
            <w:hideMark/>
            <w:tcPrChange w:id="104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57" w:author="Nick.Tolimieri" w:date="2022-09-26T12:55:00Z"/>
                <w:del w:id="10458" w:author="Nick.Tolimieri [2]" w:date="2022-09-27T11:46:00Z"/>
                <w:rFonts w:asciiTheme="minorHAnsi" w:eastAsiaTheme="minorHAnsi" w:hAnsiTheme="minorHAnsi" w:cstheme="minorBidi"/>
                <w:sz w:val="22"/>
                <w:szCs w:val="22"/>
                <w:rPrChange w:id="10459" w:author="Nick.Tolimieri" w:date="2022-09-26T12:55:00Z">
                  <w:rPr>
                    <w:ins w:id="10460" w:author="Nick.Tolimieri" w:date="2022-09-26T12:55:00Z"/>
                    <w:del w:id="10461" w:author="Nick.Tolimieri [2]" w:date="2022-09-27T11:46:00Z"/>
                    <w:rFonts w:ascii="Calibri" w:hAnsi="Calibri" w:cs="Calibri"/>
                    <w:color w:val="000000"/>
                    <w:sz w:val="22"/>
                    <w:szCs w:val="22"/>
                  </w:rPr>
                </w:rPrChange>
              </w:rPr>
              <w:pPrChange w:id="10462" w:author="Nick.Tolimieri" w:date="2022-09-26T12:55:00Z">
                <w:pPr>
                  <w:jc w:val="right"/>
                </w:pPr>
              </w:pPrChange>
            </w:pPr>
            <w:ins w:id="10463" w:author="Nick.Tolimieri" w:date="2022-09-26T12:55:00Z">
              <w:del w:id="10464" w:author="Nick.Tolimieri [2]" w:date="2022-09-27T11:46:00Z">
                <w:r w:rsidRPr="007654F7" w:rsidDel="00B41F3D">
                  <w:rPr>
                    <w:rFonts w:asciiTheme="minorHAnsi" w:eastAsiaTheme="minorHAnsi" w:hAnsiTheme="minorHAnsi" w:cstheme="minorBidi"/>
                    <w:sz w:val="22"/>
                    <w:szCs w:val="22"/>
                    <w:rPrChange w:id="10465" w:author="Nick.Tolimieri" w:date="2022-09-26T12:55:00Z">
                      <w:rPr>
                        <w:rFonts w:ascii="Calibri" w:hAnsi="Calibri" w:cs="Calibri"/>
                        <w:color w:val="000000"/>
                        <w:sz w:val="22"/>
                        <w:szCs w:val="22"/>
                      </w:rPr>
                    </w:rPrChange>
                  </w:rPr>
                  <w:delText>29</w:delText>
                </w:r>
              </w:del>
            </w:ins>
          </w:p>
        </w:tc>
        <w:tc>
          <w:tcPr>
            <w:tcW w:w="960" w:type="dxa"/>
            <w:noWrap/>
            <w:hideMark/>
            <w:tcPrChange w:id="104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67" w:author="Nick.Tolimieri" w:date="2022-09-26T12:55:00Z"/>
                <w:del w:id="10468" w:author="Nick.Tolimieri [2]" w:date="2022-09-27T11:46:00Z"/>
                <w:rFonts w:asciiTheme="minorHAnsi" w:eastAsiaTheme="minorHAnsi" w:hAnsiTheme="minorHAnsi" w:cstheme="minorBidi"/>
                <w:sz w:val="22"/>
                <w:szCs w:val="22"/>
                <w:rPrChange w:id="10469" w:author="Nick.Tolimieri" w:date="2022-09-26T12:55:00Z">
                  <w:rPr>
                    <w:ins w:id="10470" w:author="Nick.Tolimieri" w:date="2022-09-26T12:55:00Z"/>
                    <w:del w:id="10471" w:author="Nick.Tolimieri [2]" w:date="2022-09-27T11:46:00Z"/>
                    <w:rFonts w:ascii="Calibri" w:hAnsi="Calibri" w:cs="Calibri"/>
                    <w:color w:val="000000"/>
                    <w:sz w:val="22"/>
                    <w:szCs w:val="22"/>
                  </w:rPr>
                </w:rPrChange>
              </w:rPr>
              <w:pPrChange w:id="10472" w:author="Nick.Tolimieri" w:date="2022-09-26T12:55:00Z">
                <w:pPr>
                  <w:jc w:val="right"/>
                </w:pPr>
              </w:pPrChange>
            </w:pPr>
            <w:ins w:id="10473" w:author="Nick.Tolimieri" w:date="2022-09-26T12:55:00Z">
              <w:del w:id="10474" w:author="Nick.Tolimieri [2]" w:date="2022-09-27T11:46:00Z">
                <w:r w:rsidRPr="007654F7" w:rsidDel="00B41F3D">
                  <w:rPr>
                    <w:rFonts w:asciiTheme="minorHAnsi" w:eastAsiaTheme="minorHAnsi" w:hAnsiTheme="minorHAnsi" w:cstheme="minorBidi"/>
                    <w:sz w:val="22"/>
                    <w:szCs w:val="22"/>
                    <w:rPrChange w:id="10475" w:author="Nick.Tolimieri" w:date="2022-09-26T12:55:00Z">
                      <w:rPr>
                        <w:rFonts w:ascii="Calibri" w:hAnsi="Calibri" w:cs="Calibri"/>
                        <w:color w:val="000000"/>
                        <w:sz w:val="22"/>
                        <w:szCs w:val="22"/>
                      </w:rPr>
                    </w:rPrChange>
                  </w:rPr>
                  <w:delText>2.59</w:delText>
                </w:r>
              </w:del>
            </w:ins>
          </w:p>
        </w:tc>
        <w:tc>
          <w:tcPr>
            <w:tcW w:w="960" w:type="dxa"/>
            <w:noWrap/>
            <w:hideMark/>
            <w:tcPrChange w:id="104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77" w:author="Nick.Tolimieri" w:date="2022-09-26T12:55:00Z"/>
                <w:del w:id="10478" w:author="Nick.Tolimieri [2]" w:date="2022-09-27T11:46:00Z"/>
                <w:rFonts w:asciiTheme="minorHAnsi" w:eastAsiaTheme="minorHAnsi" w:hAnsiTheme="minorHAnsi" w:cstheme="minorBidi"/>
                <w:sz w:val="22"/>
                <w:szCs w:val="22"/>
                <w:rPrChange w:id="10479" w:author="Nick.Tolimieri" w:date="2022-09-26T12:55:00Z">
                  <w:rPr>
                    <w:ins w:id="10480" w:author="Nick.Tolimieri" w:date="2022-09-26T12:55:00Z"/>
                    <w:del w:id="10481" w:author="Nick.Tolimieri [2]" w:date="2022-09-27T11:46:00Z"/>
                    <w:rFonts w:ascii="Calibri" w:hAnsi="Calibri" w:cs="Calibri"/>
                    <w:color w:val="000000"/>
                    <w:sz w:val="22"/>
                    <w:szCs w:val="22"/>
                  </w:rPr>
                </w:rPrChange>
              </w:rPr>
              <w:pPrChange w:id="10482" w:author="Nick.Tolimieri" w:date="2022-09-26T12:55:00Z">
                <w:pPr>
                  <w:jc w:val="right"/>
                </w:pPr>
              </w:pPrChange>
            </w:pPr>
            <w:ins w:id="10483" w:author="Nick.Tolimieri" w:date="2022-09-26T12:55:00Z">
              <w:del w:id="10484" w:author="Nick.Tolimieri [2]" w:date="2022-09-27T11:46:00Z">
                <w:r w:rsidRPr="007654F7" w:rsidDel="00B41F3D">
                  <w:rPr>
                    <w:rFonts w:asciiTheme="minorHAnsi" w:eastAsiaTheme="minorHAnsi" w:hAnsiTheme="minorHAnsi" w:cstheme="minorBidi"/>
                    <w:sz w:val="22"/>
                    <w:szCs w:val="22"/>
                    <w:rPrChange w:id="10485" w:author="Nick.Tolimieri" w:date="2022-09-26T12:55:00Z">
                      <w:rPr>
                        <w:rFonts w:ascii="Calibri" w:hAnsi="Calibri" w:cs="Calibri"/>
                        <w:color w:val="000000"/>
                        <w:sz w:val="22"/>
                        <w:szCs w:val="22"/>
                      </w:rPr>
                    </w:rPrChange>
                  </w:rPr>
                  <w:delText>0.5</w:delText>
                </w:r>
              </w:del>
            </w:ins>
          </w:p>
        </w:tc>
      </w:tr>
      <w:tr w:rsidR="007654F7" w:rsidRPr="007654F7" w:rsidDel="00B41F3D" w:rsidTr="007654F7">
        <w:trPr>
          <w:divId w:val="1027564193"/>
          <w:trHeight w:val="300"/>
          <w:ins w:id="10486" w:author="Nick.Tolimieri" w:date="2022-09-26T12:55:00Z"/>
          <w:del w:id="10487" w:author="Nick.Tolimieri [2]" w:date="2022-09-27T11:46:00Z"/>
          <w:trPrChange w:id="10488" w:author="Nick.Tolimieri" w:date="2022-09-26T12:55:00Z">
            <w:trPr>
              <w:divId w:val="1027564193"/>
              <w:trHeight w:val="300"/>
            </w:trPr>
          </w:trPrChange>
        </w:trPr>
        <w:tc>
          <w:tcPr>
            <w:tcW w:w="960" w:type="dxa"/>
            <w:noWrap/>
            <w:hideMark/>
            <w:tcPrChange w:id="104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490" w:author="Nick.Tolimieri" w:date="2022-09-26T12:55:00Z"/>
                <w:del w:id="10491" w:author="Nick.Tolimieri [2]" w:date="2022-09-27T11:46:00Z"/>
                <w:rFonts w:asciiTheme="minorHAnsi" w:eastAsiaTheme="minorHAnsi" w:hAnsiTheme="minorHAnsi" w:cstheme="minorBidi"/>
                <w:sz w:val="22"/>
                <w:szCs w:val="22"/>
                <w:rPrChange w:id="10492" w:author="Nick.Tolimieri" w:date="2022-09-26T12:55:00Z">
                  <w:rPr>
                    <w:ins w:id="10493" w:author="Nick.Tolimieri" w:date="2022-09-26T12:55:00Z"/>
                    <w:del w:id="10494" w:author="Nick.Tolimieri [2]" w:date="2022-09-27T11:46:00Z"/>
                    <w:rFonts w:ascii="Calibri" w:hAnsi="Calibri" w:cs="Calibri"/>
                    <w:color w:val="000000"/>
                    <w:sz w:val="22"/>
                    <w:szCs w:val="22"/>
                  </w:rPr>
                </w:rPrChange>
              </w:rPr>
              <w:pPrChange w:id="10495" w:author="Nick.Tolimieri" w:date="2022-09-26T12:55:00Z">
                <w:pPr/>
              </w:pPrChange>
            </w:pPr>
            <w:ins w:id="10496" w:author="Nick.Tolimieri" w:date="2022-09-26T12:55:00Z">
              <w:del w:id="10497" w:author="Nick.Tolimieri [2]" w:date="2022-09-27T11:46:00Z">
                <w:r w:rsidRPr="007654F7" w:rsidDel="00B41F3D">
                  <w:rPr>
                    <w:rFonts w:asciiTheme="minorHAnsi" w:eastAsiaTheme="minorHAnsi" w:hAnsiTheme="minorHAnsi" w:cstheme="minorBidi"/>
                    <w:sz w:val="22"/>
                    <w:szCs w:val="22"/>
                    <w:rPrChange w:id="10498"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4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00" w:author="Nick.Tolimieri" w:date="2022-09-26T12:55:00Z"/>
                <w:del w:id="10501" w:author="Nick.Tolimieri [2]" w:date="2022-09-27T11:46:00Z"/>
                <w:rFonts w:asciiTheme="minorHAnsi" w:eastAsiaTheme="minorHAnsi" w:hAnsiTheme="minorHAnsi" w:cstheme="minorBidi"/>
                <w:sz w:val="22"/>
                <w:szCs w:val="22"/>
                <w:rPrChange w:id="10502" w:author="Nick.Tolimieri" w:date="2022-09-26T12:55:00Z">
                  <w:rPr>
                    <w:ins w:id="10503" w:author="Nick.Tolimieri" w:date="2022-09-26T12:55:00Z"/>
                    <w:del w:id="10504" w:author="Nick.Tolimieri [2]" w:date="2022-09-27T11:46:00Z"/>
                    <w:rFonts w:ascii="Calibri" w:hAnsi="Calibri" w:cs="Calibri"/>
                    <w:color w:val="000000"/>
                    <w:sz w:val="22"/>
                    <w:szCs w:val="22"/>
                  </w:rPr>
                </w:rPrChange>
              </w:rPr>
              <w:pPrChange w:id="10505" w:author="Nick.Tolimieri" w:date="2022-09-26T12:55:00Z">
                <w:pPr>
                  <w:jc w:val="right"/>
                </w:pPr>
              </w:pPrChange>
            </w:pPr>
            <w:ins w:id="10506" w:author="Nick.Tolimieri" w:date="2022-09-26T12:55:00Z">
              <w:del w:id="10507" w:author="Nick.Tolimieri [2]" w:date="2022-09-27T11:46:00Z">
                <w:r w:rsidRPr="007654F7" w:rsidDel="00B41F3D">
                  <w:rPr>
                    <w:rFonts w:asciiTheme="minorHAnsi" w:eastAsiaTheme="minorHAnsi" w:hAnsiTheme="minorHAnsi" w:cstheme="minorBidi"/>
                    <w:sz w:val="22"/>
                    <w:szCs w:val="22"/>
                    <w:rPrChange w:id="10508" w:author="Nick.Tolimieri" w:date="2022-09-26T12:55:00Z">
                      <w:rPr>
                        <w:rFonts w:ascii="Calibri" w:hAnsi="Calibri" w:cs="Calibri"/>
                        <w:color w:val="000000"/>
                        <w:sz w:val="22"/>
                        <w:szCs w:val="22"/>
                      </w:rPr>
                    </w:rPrChange>
                  </w:rPr>
                  <w:delText>2015</w:delText>
                </w:r>
              </w:del>
            </w:ins>
          </w:p>
        </w:tc>
        <w:tc>
          <w:tcPr>
            <w:tcW w:w="960" w:type="dxa"/>
            <w:noWrap/>
            <w:hideMark/>
            <w:tcPrChange w:id="105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10" w:author="Nick.Tolimieri" w:date="2022-09-26T12:55:00Z"/>
                <w:del w:id="10511" w:author="Nick.Tolimieri [2]" w:date="2022-09-27T11:46:00Z"/>
                <w:rFonts w:asciiTheme="minorHAnsi" w:eastAsiaTheme="minorHAnsi" w:hAnsiTheme="minorHAnsi" w:cstheme="minorBidi"/>
                <w:sz w:val="22"/>
                <w:szCs w:val="22"/>
                <w:rPrChange w:id="10512" w:author="Nick.Tolimieri" w:date="2022-09-26T12:55:00Z">
                  <w:rPr>
                    <w:ins w:id="10513" w:author="Nick.Tolimieri" w:date="2022-09-26T12:55:00Z"/>
                    <w:del w:id="10514" w:author="Nick.Tolimieri [2]" w:date="2022-09-27T11:46:00Z"/>
                    <w:rFonts w:ascii="Calibri" w:hAnsi="Calibri" w:cs="Calibri"/>
                    <w:color w:val="000000"/>
                    <w:sz w:val="22"/>
                    <w:szCs w:val="22"/>
                  </w:rPr>
                </w:rPrChange>
              </w:rPr>
              <w:pPrChange w:id="10515" w:author="Nick.Tolimieri" w:date="2022-09-26T12:55:00Z">
                <w:pPr>
                  <w:jc w:val="right"/>
                </w:pPr>
              </w:pPrChange>
            </w:pPr>
            <w:ins w:id="10516" w:author="Nick.Tolimieri" w:date="2022-09-26T12:55:00Z">
              <w:del w:id="10517" w:author="Nick.Tolimieri [2]" w:date="2022-09-27T11:46:00Z">
                <w:r w:rsidRPr="007654F7" w:rsidDel="00B41F3D">
                  <w:rPr>
                    <w:rFonts w:asciiTheme="minorHAnsi" w:eastAsiaTheme="minorHAnsi" w:hAnsiTheme="minorHAnsi" w:cstheme="minorBidi"/>
                    <w:sz w:val="22"/>
                    <w:szCs w:val="22"/>
                    <w:rPrChange w:id="10518" w:author="Nick.Tolimieri" w:date="2022-09-26T12:55:00Z">
                      <w:rPr>
                        <w:rFonts w:ascii="Calibri" w:hAnsi="Calibri" w:cs="Calibri"/>
                        <w:color w:val="000000"/>
                        <w:sz w:val="22"/>
                        <w:szCs w:val="22"/>
                      </w:rPr>
                    </w:rPrChange>
                  </w:rPr>
                  <w:delText>0</w:delText>
                </w:r>
              </w:del>
            </w:ins>
          </w:p>
        </w:tc>
        <w:tc>
          <w:tcPr>
            <w:tcW w:w="960" w:type="dxa"/>
            <w:noWrap/>
            <w:hideMark/>
            <w:tcPrChange w:id="105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20" w:author="Nick.Tolimieri" w:date="2022-09-26T12:55:00Z"/>
                <w:del w:id="10521" w:author="Nick.Tolimieri [2]" w:date="2022-09-27T11:46:00Z"/>
                <w:rFonts w:asciiTheme="minorHAnsi" w:eastAsiaTheme="minorHAnsi" w:hAnsiTheme="minorHAnsi" w:cstheme="minorBidi"/>
                <w:sz w:val="22"/>
                <w:szCs w:val="22"/>
                <w:rPrChange w:id="10522" w:author="Nick.Tolimieri" w:date="2022-09-26T12:55:00Z">
                  <w:rPr>
                    <w:ins w:id="10523" w:author="Nick.Tolimieri" w:date="2022-09-26T12:55:00Z"/>
                    <w:del w:id="10524" w:author="Nick.Tolimieri [2]" w:date="2022-09-27T11:46:00Z"/>
                    <w:rFonts w:ascii="Calibri" w:hAnsi="Calibri" w:cs="Calibri"/>
                    <w:color w:val="000000"/>
                    <w:sz w:val="22"/>
                    <w:szCs w:val="22"/>
                  </w:rPr>
                </w:rPrChange>
              </w:rPr>
              <w:pPrChange w:id="10525" w:author="Nick.Tolimieri" w:date="2022-09-26T12:55:00Z">
                <w:pPr>
                  <w:jc w:val="right"/>
                </w:pPr>
              </w:pPrChange>
            </w:pPr>
            <w:ins w:id="10526" w:author="Nick.Tolimieri" w:date="2022-09-26T12:55:00Z">
              <w:del w:id="10527" w:author="Nick.Tolimieri [2]" w:date="2022-09-27T11:46:00Z">
                <w:r w:rsidRPr="007654F7" w:rsidDel="00B41F3D">
                  <w:rPr>
                    <w:rFonts w:asciiTheme="minorHAnsi" w:eastAsiaTheme="minorHAnsi" w:hAnsiTheme="minorHAnsi" w:cstheme="minorBidi"/>
                    <w:sz w:val="22"/>
                    <w:szCs w:val="22"/>
                    <w:rPrChange w:id="10528" w:author="Nick.Tolimieri" w:date="2022-09-26T12:55:00Z">
                      <w:rPr>
                        <w:rFonts w:ascii="Calibri" w:hAnsi="Calibri" w:cs="Calibri"/>
                        <w:color w:val="000000"/>
                        <w:sz w:val="22"/>
                        <w:szCs w:val="22"/>
                      </w:rPr>
                    </w:rPrChange>
                  </w:rPr>
                  <w:delText>98</w:delText>
                </w:r>
              </w:del>
            </w:ins>
          </w:p>
        </w:tc>
        <w:tc>
          <w:tcPr>
            <w:tcW w:w="960" w:type="dxa"/>
            <w:noWrap/>
            <w:hideMark/>
            <w:tcPrChange w:id="105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30" w:author="Nick.Tolimieri" w:date="2022-09-26T12:55:00Z"/>
                <w:del w:id="10531" w:author="Nick.Tolimieri [2]" w:date="2022-09-27T11:46:00Z"/>
                <w:rFonts w:asciiTheme="minorHAnsi" w:eastAsiaTheme="minorHAnsi" w:hAnsiTheme="minorHAnsi" w:cstheme="minorBidi"/>
                <w:sz w:val="22"/>
                <w:szCs w:val="22"/>
                <w:rPrChange w:id="10532" w:author="Nick.Tolimieri" w:date="2022-09-26T12:55:00Z">
                  <w:rPr>
                    <w:ins w:id="10533" w:author="Nick.Tolimieri" w:date="2022-09-26T12:55:00Z"/>
                    <w:del w:id="10534" w:author="Nick.Tolimieri [2]" w:date="2022-09-27T11:46:00Z"/>
                    <w:rFonts w:ascii="Calibri" w:hAnsi="Calibri" w:cs="Calibri"/>
                    <w:color w:val="000000"/>
                    <w:sz w:val="22"/>
                    <w:szCs w:val="22"/>
                  </w:rPr>
                </w:rPrChange>
              </w:rPr>
              <w:pPrChange w:id="10535" w:author="Nick.Tolimieri" w:date="2022-09-26T12:55:00Z">
                <w:pPr>
                  <w:jc w:val="right"/>
                </w:pPr>
              </w:pPrChange>
            </w:pPr>
            <w:ins w:id="10536" w:author="Nick.Tolimieri" w:date="2022-09-26T12:55:00Z">
              <w:del w:id="10537" w:author="Nick.Tolimieri [2]" w:date="2022-09-27T11:46:00Z">
                <w:r w:rsidRPr="007654F7" w:rsidDel="00B41F3D">
                  <w:rPr>
                    <w:rFonts w:asciiTheme="minorHAnsi" w:eastAsiaTheme="minorHAnsi" w:hAnsiTheme="minorHAnsi" w:cstheme="minorBidi"/>
                    <w:sz w:val="22"/>
                    <w:szCs w:val="22"/>
                    <w:rPrChange w:id="10538" w:author="Nick.Tolimieri" w:date="2022-09-26T12:55:00Z">
                      <w:rPr>
                        <w:rFonts w:ascii="Calibri" w:hAnsi="Calibri" w:cs="Calibri"/>
                        <w:color w:val="000000"/>
                        <w:sz w:val="22"/>
                        <w:szCs w:val="22"/>
                      </w:rPr>
                    </w:rPrChange>
                  </w:rPr>
                  <w:delText>6</w:delText>
                </w:r>
              </w:del>
            </w:ins>
          </w:p>
        </w:tc>
        <w:tc>
          <w:tcPr>
            <w:tcW w:w="960" w:type="dxa"/>
            <w:noWrap/>
            <w:hideMark/>
            <w:tcPrChange w:id="105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40" w:author="Nick.Tolimieri" w:date="2022-09-26T12:55:00Z"/>
                <w:del w:id="10541" w:author="Nick.Tolimieri [2]" w:date="2022-09-27T11:46:00Z"/>
                <w:rFonts w:asciiTheme="minorHAnsi" w:eastAsiaTheme="minorHAnsi" w:hAnsiTheme="minorHAnsi" w:cstheme="minorBidi"/>
                <w:sz w:val="22"/>
                <w:szCs w:val="22"/>
                <w:rPrChange w:id="10542" w:author="Nick.Tolimieri" w:date="2022-09-26T12:55:00Z">
                  <w:rPr>
                    <w:ins w:id="10543" w:author="Nick.Tolimieri" w:date="2022-09-26T12:55:00Z"/>
                    <w:del w:id="10544" w:author="Nick.Tolimieri [2]" w:date="2022-09-27T11:46:00Z"/>
                    <w:rFonts w:ascii="Calibri" w:hAnsi="Calibri" w:cs="Calibri"/>
                    <w:color w:val="000000"/>
                    <w:sz w:val="22"/>
                    <w:szCs w:val="22"/>
                  </w:rPr>
                </w:rPrChange>
              </w:rPr>
              <w:pPrChange w:id="10545" w:author="Nick.Tolimieri" w:date="2022-09-26T12:55:00Z">
                <w:pPr>
                  <w:jc w:val="right"/>
                </w:pPr>
              </w:pPrChange>
            </w:pPr>
            <w:ins w:id="10546" w:author="Nick.Tolimieri" w:date="2022-09-26T12:55:00Z">
              <w:del w:id="10547" w:author="Nick.Tolimieri [2]" w:date="2022-09-27T11:46:00Z">
                <w:r w:rsidRPr="007654F7" w:rsidDel="00B41F3D">
                  <w:rPr>
                    <w:rFonts w:asciiTheme="minorHAnsi" w:eastAsiaTheme="minorHAnsi" w:hAnsiTheme="minorHAnsi" w:cstheme="minorBidi"/>
                    <w:sz w:val="22"/>
                    <w:szCs w:val="22"/>
                    <w:rPrChange w:id="10548" w:author="Nick.Tolimieri" w:date="2022-09-26T12:55:00Z">
                      <w:rPr>
                        <w:rFonts w:ascii="Calibri" w:hAnsi="Calibri" w:cs="Calibri"/>
                        <w:color w:val="000000"/>
                        <w:sz w:val="22"/>
                        <w:szCs w:val="22"/>
                      </w:rPr>
                    </w:rPrChange>
                  </w:rPr>
                  <w:delText>77</w:delText>
                </w:r>
              </w:del>
            </w:ins>
          </w:p>
        </w:tc>
        <w:tc>
          <w:tcPr>
            <w:tcW w:w="960" w:type="dxa"/>
            <w:noWrap/>
            <w:hideMark/>
            <w:tcPrChange w:id="105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50" w:author="Nick.Tolimieri" w:date="2022-09-26T12:55:00Z"/>
                <w:del w:id="10551" w:author="Nick.Tolimieri [2]" w:date="2022-09-27T11:46:00Z"/>
                <w:rFonts w:asciiTheme="minorHAnsi" w:eastAsiaTheme="minorHAnsi" w:hAnsiTheme="minorHAnsi" w:cstheme="minorBidi"/>
                <w:sz w:val="22"/>
                <w:szCs w:val="22"/>
                <w:rPrChange w:id="10552" w:author="Nick.Tolimieri" w:date="2022-09-26T12:55:00Z">
                  <w:rPr>
                    <w:ins w:id="10553" w:author="Nick.Tolimieri" w:date="2022-09-26T12:55:00Z"/>
                    <w:del w:id="10554" w:author="Nick.Tolimieri [2]" w:date="2022-09-27T11:46:00Z"/>
                    <w:rFonts w:ascii="Calibri" w:hAnsi="Calibri" w:cs="Calibri"/>
                    <w:color w:val="000000"/>
                    <w:sz w:val="22"/>
                    <w:szCs w:val="22"/>
                  </w:rPr>
                </w:rPrChange>
              </w:rPr>
              <w:pPrChange w:id="10555" w:author="Nick.Tolimieri" w:date="2022-09-26T12:55:00Z">
                <w:pPr>
                  <w:jc w:val="right"/>
                </w:pPr>
              </w:pPrChange>
            </w:pPr>
            <w:ins w:id="10556" w:author="Nick.Tolimieri" w:date="2022-09-26T12:55:00Z">
              <w:del w:id="10557" w:author="Nick.Tolimieri [2]" w:date="2022-09-27T11:46:00Z">
                <w:r w:rsidRPr="007654F7" w:rsidDel="00B41F3D">
                  <w:rPr>
                    <w:rFonts w:asciiTheme="minorHAnsi" w:eastAsiaTheme="minorHAnsi" w:hAnsiTheme="minorHAnsi" w:cstheme="minorBidi"/>
                    <w:sz w:val="22"/>
                    <w:szCs w:val="22"/>
                    <w:rPrChange w:id="10558" w:author="Nick.Tolimieri" w:date="2022-09-26T12:55:00Z">
                      <w:rPr>
                        <w:rFonts w:ascii="Calibri" w:hAnsi="Calibri" w:cs="Calibri"/>
                        <w:color w:val="000000"/>
                        <w:sz w:val="22"/>
                        <w:szCs w:val="22"/>
                      </w:rPr>
                    </w:rPrChange>
                  </w:rPr>
                  <w:delText>5</w:delText>
                </w:r>
              </w:del>
            </w:ins>
          </w:p>
        </w:tc>
        <w:tc>
          <w:tcPr>
            <w:tcW w:w="960" w:type="dxa"/>
            <w:noWrap/>
            <w:hideMark/>
            <w:tcPrChange w:id="105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60" w:author="Nick.Tolimieri" w:date="2022-09-26T12:55:00Z"/>
                <w:del w:id="10561" w:author="Nick.Tolimieri [2]" w:date="2022-09-27T11:46:00Z"/>
                <w:rFonts w:asciiTheme="minorHAnsi" w:eastAsiaTheme="minorHAnsi" w:hAnsiTheme="minorHAnsi" w:cstheme="minorBidi"/>
                <w:sz w:val="22"/>
                <w:szCs w:val="22"/>
                <w:rPrChange w:id="10562" w:author="Nick.Tolimieri" w:date="2022-09-26T12:55:00Z">
                  <w:rPr>
                    <w:ins w:id="10563" w:author="Nick.Tolimieri" w:date="2022-09-26T12:55:00Z"/>
                    <w:del w:id="10564" w:author="Nick.Tolimieri [2]" w:date="2022-09-27T11:46:00Z"/>
                    <w:rFonts w:ascii="Calibri" w:hAnsi="Calibri" w:cs="Calibri"/>
                    <w:color w:val="000000"/>
                    <w:sz w:val="22"/>
                    <w:szCs w:val="22"/>
                  </w:rPr>
                </w:rPrChange>
              </w:rPr>
              <w:pPrChange w:id="10565" w:author="Nick.Tolimieri" w:date="2022-09-26T12:55:00Z">
                <w:pPr>
                  <w:jc w:val="right"/>
                </w:pPr>
              </w:pPrChange>
            </w:pPr>
            <w:ins w:id="10566" w:author="Nick.Tolimieri" w:date="2022-09-26T12:55:00Z">
              <w:del w:id="10567" w:author="Nick.Tolimieri [2]" w:date="2022-09-27T11:46:00Z">
                <w:r w:rsidRPr="007654F7" w:rsidDel="00B41F3D">
                  <w:rPr>
                    <w:rFonts w:asciiTheme="minorHAnsi" w:eastAsiaTheme="minorHAnsi" w:hAnsiTheme="minorHAnsi" w:cstheme="minorBidi"/>
                    <w:sz w:val="22"/>
                    <w:szCs w:val="22"/>
                    <w:rPrChange w:id="10568" w:author="Nick.Tolimieri" w:date="2022-09-26T12:55:00Z">
                      <w:rPr>
                        <w:rFonts w:ascii="Calibri" w:hAnsi="Calibri" w:cs="Calibri"/>
                        <w:color w:val="000000"/>
                        <w:sz w:val="22"/>
                        <w:szCs w:val="22"/>
                      </w:rPr>
                    </w:rPrChange>
                  </w:rPr>
                  <w:delText>22</w:delText>
                </w:r>
              </w:del>
            </w:ins>
          </w:p>
        </w:tc>
        <w:tc>
          <w:tcPr>
            <w:tcW w:w="960" w:type="dxa"/>
            <w:noWrap/>
            <w:hideMark/>
            <w:tcPrChange w:id="105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70" w:author="Nick.Tolimieri" w:date="2022-09-26T12:55:00Z"/>
                <w:del w:id="10571" w:author="Nick.Tolimieri [2]" w:date="2022-09-27T11:46:00Z"/>
                <w:rFonts w:asciiTheme="minorHAnsi" w:eastAsiaTheme="minorHAnsi" w:hAnsiTheme="minorHAnsi" w:cstheme="minorBidi"/>
                <w:sz w:val="22"/>
                <w:szCs w:val="22"/>
                <w:rPrChange w:id="10572" w:author="Nick.Tolimieri" w:date="2022-09-26T12:55:00Z">
                  <w:rPr>
                    <w:ins w:id="10573" w:author="Nick.Tolimieri" w:date="2022-09-26T12:55:00Z"/>
                    <w:del w:id="10574" w:author="Nick.Tolimieri [2]" w:date="2022-09-27T11:46:00Z"/>
                    <w:rFonts w:ascii="Calibri" w:hAnsi="Calibri" w:cs="Calibri"/>
                    <w:color w:val="000000"/>
                    <w:sz w:val="22"/>
                    <w:szCs w:val="22"/>
                  </w:rPr>
                </w:rPrChange>
              </w:rPr>
              <w:pPrChange w:id="10575" w:author="Nick.Tolimieri" w:date="2022-09-26T12:55:00Z">
                <w:pPr>
                  <w:jc w:val="right"/>
                </w:pPr>
              </w:pPrChange>
            </w:pPr>
            <w:ins w:id="10576" w:author="Nick.Tolimieri" w:date="2022-09-26T12:55:00Z">
              <w:del w:id="10577" w:author="Nick.Tolimieri [2]" w:date="2022-09-27T11:46:00Z">
                <w:r w:rsidRPr="007654F7" w:rsidDel="00B41F3D">
                  <w:rPr>
                    <w:rFonts w:asciiTheme="minorHAnsi" w:eastAsiaTheme="minorHAnsi" w:hAnsiTheme="minorHAnsi" w:cstheme="minorBidi"/>
                    <w:sz w:val="22"/>
                    <w:szCs w:val="22"/>
                    <w:rPrChange w:id="10578" w:author="Nick.Tolimieri" w:date="2022-09-26T12:55:00Z">
                      <w:rPr>
                        <w:rFonts w:ascii="Calibri" w:hAnsi="Calibri" w:cs="Calibri"/>
                        <w:color w:val="000000"/>
                        <w:sz w:val="22"/>
                        <w:szCs w:val="22"/>
                      </w:rPr>
                    </w:rPrChange>
                  </w:rPr>
                  <w:delText>1.73</w:delText>
                </w:r>
              </w:del>
            </w:ins>
          </w:p>
        </w:tc>
        <w:tc>
          <w:tcPr>
            <w:tcW w:w="960" w:type="dxa"/>
            <w:noWrap/>
            <w:hideMark/>
            <w:tcPrChange w:id="105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80" w:author="Nick.Tolimieri" w:date="2022-09-26T12:55:00Z"/>
                <w:del w:id="10581" w:author="Nick.Tolimieri [2]" w:date="2022-09-27T11:46:00Z"/>
                <w:rFonts w:asciiTheme="minorHAnsi" w:eastAsiaTheme="minorHAnsi" w:hAnsiTheme="minorHAnsi" w:cstheme="minorBidi"/>
                <w:sz w:val="22"/>
                <w:szCs w:val="22"/>
                <w:rPrChange w:id="10582" w:author="Nick.Tolimieri" w:date="2022-09-26T12:55:00Z">
                  <w:rPr>
                    <w:ins w:id="10583" w:author="Nick.Tolimieri" w:date="2022-09-26T12:55:00Z"/>
                    <w:del w:id="10584" w:author="Nick.Tolimieri [2]" w:date="2022-09-27T11:46:00Z"/>
                    <w:rFonts w:ascii="Calibri" w:hAnsi="Calibri" w:cs="Calibri"/>
                    <w:color w:val="000000"/>
                    <w:sz w:val="22"/>
                    <w:szCs w:val="22"/>
                  </w:rPr>
                </w:rPrChange>
              </w:rPr>
              <w:pPrChange w:id="10585" w:author="Nick.Tolimieri" w:date="2022-09-26T12:55:00Z">
                <w:pPr>
                  <w:jc w:val="right"/>
                </w:pPr>
              </w:pPrChange>
            </w:pPr>
            <w:ins w:id="10586" w:author="Nick.Tolimieri" w:date="2022-09-26T12:55:00Z">
              <w:del w:id="10587" w:author="Nick.Tolimieri [2]" w:date="2022-09-27T11:46:00Z">
                <w:r w:rsidRPr="007654F7" w:rsidDel="00B41F3D">
                  <w:rPr>
                    <w:rFonts w:asciiTheme="minorHAnsi" w:eastAsiaTheme="minorHAnsi" w:hAnsiTheme="minorHAnsi" w:cstheme="minorBidi"/>
                    <w:sz w:val="22"/>
                    <w:szCs w:val="22"/>
                    <w:rPrChange w:id="10588" w:author="Nick.Tolimieri" w:date="2022-09-26T12:55:00Z">
                      <w:rPr>
                        <w:rFonts w:ascii="Calibri" w:hAnsi="Calibri" w:cs="Calibri"/>
                        <w:color w:val="000000"/>
                        <w:sz w:val="22"/>
                        <w:szCs w:val="22"/>
                      </w:rPr>
                    </w:rPrChange>
                  </w:rPr>
                  <w:delText>0.26</w:delText>
                </w:r>
              </w:del>
            </w:ins>
          </w:p>
        </w:tc>
      </w:tr>
      <w:tr w:rsidR="007654F7" w:rsidRPr="007654F7" w:rsidDel="00B41F3D" w:rsidTr="007654F7">
        <w:trPr>
          <w:divId w:val="1027564193"/>
          <w:trHeight w:val="300"/>
          <w:ins w:id="10589" w:author="Nick.Tolimieri" w:date="2022-09-26T12:55:00Z"/>
          <w:del w:id="10590" w:author="Nick.Tolimieri [2]" w:date="2022-09-27T11:46:00Z"/>
          <w:trPrChange w:id="10591" w:author="Nick.Tolimieri" w:date="2022-09-26T12:55:00Z">
            <w:trPr>
              <w:divId w:val="1027564193"/>
              <w:trHeight w:val="300"/>
            </w:trPr>
          </w:trPrChange>
        </w:trPr>
        <w:tc>
          <w:tcPr>
            <w:tcW w:w="960" w:type="dxa"/>
            <w:noWrap/>
            <w:hideMark/>
            <w:tcPrChange w:id="105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593" w:author="Nick.Tolimieri" w:date="2022-09-26T12:55:00Z"/>
                <w:del w:id="10594" w:author="Nick.Tolimieri [2]" w:date="2022-09-27T11:46:00Z"/>
                <w:rFonts w:asciiTheme="minorHAnsi" w:eastAsiaTheme="minorHAnsi" w:hAnsiTheme="minorHAnsi" w:cstheme="minorBidi"/>
                <w:sz w:val="22"/>
                <w:szCs w:val="22"/>
                <w:rPrChange w:id="10595" w:author="Nick.Tolimieri" w:date="2022-09-26T12:55:00Z">
                  <w:rPr>
                    <w:ins w:id="10596" w:author="Nick.Tolimieri" w:date="2022-09-26T12:55:00Z"/>
                    <w:del w:id="10597" w:author="Nick.Tolimieri [2]" w:date="2022-09-27T11:46:00Z"/>
                    <w:rFonts w:ascii="Calibri" w:hAnsi="Calibri" w:cs="Calibri"/>
                    <w:color w:val="000000"/>
                    <w:sz w:val="22"/>
                    <w:szCs w:val="22"/>
                  </w:rPr>
                </w:rPrChange>
              </w:rPr>
              <w:pPrChange w:id="10598" w:author="Nick.Tolimieri" w:date="2022-09-26T12:55:00Z">
                <w:pPr/>
              </w:pPrChange>
            </w:pPr>
            <w:ins w:id="10599" w:author="Nick.Tolimieri" w:date="2022-09-26T12:55:00Z">
              <w:del w:id="10600" w:author="Nick.Tolimieri [2]" w:date="2022-09-27T11:46:00Z">
                <w:r w:rsidRPr="007654F7" w:rsidDel="00B41F3D">
                  <w:rPr>
                    <w:rFonts w:asciiTheme="minorHAnsi" w:eastAsiaTheme="minorHAnsi" w:hAnsiTheme="minorHAnsi" w:cstheme="minorBidi"/>
                    <w:sz w:val="22"/>
                    <w:szCs w:val="22"/>
                    <w:rPrChange w:id="10601"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6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03" w:author="Nick.Tolimieri" w:date="2022-09-26T12:55:00Z"/>
                <w:del w:id="10604" w:author="Nick.Tolimieri [2]" w:date="2022-09-27T11:46:00Z"/>
                <w:rFonts w:asciiTheme="minorHAnsi" w:eastAsiaTheme="minorHAnsi" w:hAnsiTheme="minorHAnsi" w:cstheme="minorBidi"/>
                <w:sz w:val="22"/>
                <w:szCs w:val="22"/>
                <w:rPrChange w:id="10605" w:author="Nick.Tolimieri" w:date="2022-09-26T12:55:00Z">
                  <w:rPr>
                    <w:ins w:id="10606" w:author="Nick.Tolimieri" w:date="2022-09-26T12:55:00Z"/>
                    <w:del w:id="10607" w:author="Nick.Tolimieri [2]" w:date="2022-09-27T11:46:00Z"/>
                    <w:rFonts w:ascii="Calibri" w:hAnsi="Calibri" w:cs="Calibri"/>
                    <w:color w:val="000000"/>
                    <w:sz w:val="22"/>
                    <w:szCs w:val="22"/>
                  </w:rPr>
                </w:rPrChange>
              </w:rPr>
              <w:pPrChange w:id="10608" w:author="Nick.Tolimieri" w:date="2022-09-26T12:55:00Z">
                <w:pPr>
                  <w:jc w:val="right"/>
                </w:pPr>
              </w:pPrChange>
            </w:pPr>
            <w:ins w:id="10609" w:author="Nick.Tolimieri" w:date="2022-09-26T12:55:00Z">
              <w:del w:id="10610" w:author="Nick.Tolimieri [2]" w:date="2022-09-27T11:46:00Z">
                <w:r w:rsidRPr="007654F7" w:rsidDel="00B41F3D">
                  <w:rPr>
                    <w:rFonts w:asciiTheme="minorHAnsi" w:eastAsiaTheme="minorHAnsi" w:hAnsiTheme="minorHAnsi" w:cstheme="minorBidi"/>
                    <w:sz w:val="22"/>
                    <w:szCs w:val="22"/>
                    <w:rPrChange w:id="10611" w:author="Nick.Tolimieri" w:date="2022-09-26T12:55:00Z">
                      <w:rPr>
                        <w:rFonts w:ascii="Calibri" w:hAnsi="Calibri" w:cs="Calibri"/>
                        <w:color w:val="000000"/>
                        <w:sz w:val="22"/>
                        <w:szCs w:val="22"/>
                      </w:rPr>
                    </w:rPrChange>
                  </w:rPr>
                  <w:delText>2016</w:delText>
                </w:r>
              </w:del>
            </w:ins>
          </w:p>
        </w:tc>
        <w:tc>
          <w:tcPr>
            <w:tcW w:w="960" w:type="dxa"/>
            <w:noWrap/>
            <w:hideMark/>
            <w:tcPrChange w:id="106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13" w:author="Nick.Tolimieri" w:date="2022-09-26T12:55:00Z"/>
                <w:del w:id="10614" w:author="Nick.Tolimieri [2]" w:date="2022-09-27T11:46:00Z"/>
                <w:rFonts w:asciiTheme="minorHAnsi" w:eastAsiaTheme="minorHAnsi" w:hAnsiTheme="minorHAnsi" w:cstheme="minorBidi"/>
                <w:sz w:val="22"/>
                <w:szCs w:val="22"/>
                <w:rPrChange w:id="10615" w:author="Nick.Tolimieri" w:date="2022-09-26T12:55:00Z">
                  <w:rPr>
                    <w:ins w:id="10616" w:author="Nick.Tolimieri" w:date="2022-09-26T12:55:00Z"/>
                    <w:del w:id="10617" w:author="Nick.Tolimieri [2]" w:date="2022-09-27T11:46:00Z"/>
                    <w:rFonts w:ascii="Calibri" w:hAnsi="Calibri" w:cs="Calibri"/>
                    <w:color w:val="000000"/>
                    <w:sz w:val="22"/>
                    <w:szCs w:val="22"/>
                  </w:rPr>
                </w:rPrChange>
              </w:rPr>
              <w:pPrChange w:id="10618" w:author="Nick.Tolimieri" w:date="2022-09-26T12:55:00Z">
                <w:pPr>
                  <w:jc w:val="right"/>
                </w:pPr>
              </w:pPrChange>
            </w:pPr>
            <w:ins w:id="10619" w:author="Nick.Tolimieri" w:date="2022-09-26T12:55:00Z">
              <w:del w:id="10620" w:author="Nick.Tolimieri [2]" w:date="2022-09-27T11:46:00Z">
                <w:r w:rsidRPr="007654F7" w:rsidDel="00B41F3D">
                  <w:rPr>
                    <w:rFonts w:asciiTheme="minorHAnsi" w:eastAsiaTheme="minorHAnsi" w:hAnsiTheme="minorHAnsi" w:cstheme="minorBidi"/>
                    <w:sz w:val="22"/>
                    <w:szCs w:val="22"/>
                    <w:rPrChange w:id="10621" w:author="Nick.Tolimieri" w:date="2022-09-26T12:55:00Z">
                      <w:rPr>
                        <w:rFonts w:ascii="Calibri" w:hAnsi="Calibri" w:cs="Calibri"/>
                        <w:color w:val="000000"/>
                        <w:sz w:val="22"/>
                        <w:szCs w:val="22"/>
                      </w:rPr>
                    </w:rPrChange>
                  </w:rPr>
                  <w:delText>0</w:delText>
                </w:r>
              </w:del>
            </w:ins>
          </w:p>
        </w:tc>
        <w:tc>
          <w:tcPr>
            <w:tcW w:w="960" w:type="dxa"/>
            <w:noWrap/>
            <w:hideMark/>
            <w:tcPrChange w:id="106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23" w:author="Nick.Tolimieri" w:date="2022-09-26T12:55:00Z"/>
                <w:del w:id="10624" w:author="Nick.Tolimieri [2]" w:date="2022-09-27T11:46:00Z"/>
                <w:rFonts w:asciiTheme="minorHAnsi" w:eastAsiaTheme="minorHAnsi" w:hAnsiTheme="minorHAnsi" w:cstheme="minorBidi"/>
                <w:sz w:val="22"/>
                <w:szCs w:val="22"/>
                <w:rPrChange w:id="10625" w:author="Nick.Tolimieri" w:date="2022-09-26T12:55:00Z">
                  <w:rPr>
                    <w:ins w:id="10626" w:author="Nick.Tolimieri" w:date="2022-09-26T12:55:00Z"/>
                    <w:del w:id="10627" w:author="Nick.Tolimieri [2]" w:date="2022-09-27T11:46:00Z"/>
                    <w:rFonts w:ascii="Calibri" w:hAnsi="Calibri" w:cs="Calibri"/>
                    <w:color w:val="000000"/>
                    <w:sz w:val="22"/>
                    <w:szCs w:val="22"/>
                  </w:rPr>
                </w:rPrChange>
              </w:rPr>
              <w:pPrChange w:id="10628" w:author="Nick.Tolimieri" w:date="2022-09-26T12:55:00Z">
                <w:pPr>
                  <w:jc w:val="right"/>
                </w:pPr>
              </w:pPrChange>
            </w:pPr>
            <w:ins w:id="10629" w:author="Nick.Tolimieri" w:date="2022-09-26T12:55:00Z">
              <w:del w:id="10630" w:author="Nick.Tolimieri [2]" w:date="2022-09-27T11:46:00Z">
                <w:r w:rsidRPr="007654F7" w:rsidDel="00B41F3D">
                  <w:rPr>
                    <w:rFonts w:asciiTheme="minorHAnsi" w:eastAsiaTheme="minorHAnsi" w:hAnsiTheme="minorHAnsi" w:cstheme="minorBidi"/>
                    <w:sz w:val="22"/>
                    <w:szCs w:val="22"/>
                    <w:rPrChange w:id="10631" w:author="Nick.Tolimieri" w:date="2022-09-26T12:55:00Z">
                      <w:rPr>
                        <w:rFonts w:ascii="Calibri" w:hAnsi="Calibri" w:cs="Calibri"/>
                        <w:color w:val="000000"/>
                        <w:sz w:val="22"/>
                        <w:szCs w:val="22"/>
                      </w:rPr>
                    </w:rPrChange>
                  </w:rPr>
                  <w:delText>116</w:delText>
                </w:r>
              </w:del>
            </w:ins>
          </w:p>
        </w:tc>
        <w:tc>
          <w:tcPr>
            <w:tcW w:w="960" w:type="dxa"/>
            <w:noWrap/>
            <w:hideMark/>
            <w:tcPrChange w:id="106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33" w:author="Nick.Tolimieri" w:date="2022-09-26T12:55:00Z"/>
                <w:del w:id="10634" w:author="Nick.Tolimieri [2]" w:date="2022-09-27T11:46:00Z"/>
                <w:rFonts w:asciiTheme="minorHAnsi" w:eastAsiaTheme="minorHAnsi" w:hAnsiTheme="minorHAnsi" w:cstheme="minorBidi"/>
                <w:sz w:val="22"/>
                <w:szCs w:val="22"/>
                <w:rPrChange w:id="10635" w:author="Nick.Tolimieri" w:date="2022-09-26T12:55:00Z">
                  <w:rPr>
                    <w:ins w:id="10636" w:author="Nick.Tolimieri" w:date="2022-09-26T12:55:00Z"/>
                    <w:del w:id="10637" w:author="Nick.Tolimieri [2]" w:date="2022-09-27T11:46:00Z"/>
                    <w:rFonts w:ascii="Calibri" w:hAnsi="Calibri" w:cs="Calibri"/>
                    <w:color w:val="000000"/>
                    <w:sz w:val="22"/>
                    <w:szCs w:val="22"/>
                  </w:rPr>
                </w:rPrChange>
              </w:rPr>
              <w:pPrChange w:id="10638" w:author="Nick.Tolimieri" w:date="2022-09-26T12:55:00Z">
                <w:pPr>
                  <w:jc w:val="right"/>
                </w:pPr>
              </w:pPrChange>
            </w:pPr>
            <w:ins w:id="10639" w:author="Nick.Tolimieri" w:date="2022-09-26T12:55:00Z">
              <w:del w:id="10640" w:author="Nick.Tolimieri [2]" w:date="2022-09-27T11:46:00Z">
                <w:r w:rsidRPr="007654F7" w:rsidDel="00B41F3D">
                  <w:rPr>
                    <w:rFonts w:asciiTheme="minorHAnsi" w:eastAsiaTheme="minorHAnsi" w:hAnsiTheme="minorHAnsi" w:cstheme="minorBidi"/>
                    <w:sz w:val="22"/>
                    <w:szCs w:val="22"/>
                    <w:rPrChange w:id="10641" w:author="Nick.Tolimieri" w:date="2022-09-26T12:55:00Z">
                      <w:rPr>
                        <w:rFonts w:ascii="Calibri" w:hAnsi="Calibri" w:cs="Calibri"/>
                        <w:color w:val="000000"/>
                        <w:sz w:val="22"/>
                        <w:szCs w:val="22"/>
                      </w:rPr>
                    </w:rPrChange>
                  </w:rPr>
                  <w:delText>5</w:delText>
                </w:r>
              </w:del>
            </w:ins>
          </w:p>
        </w:tc>
        <w:tc>
          <w:tcPr>
            <w:tcW w:w="960" w:type="dxa"/>
            <w:noWrap/>
            <w:hideMark/>
            <w:tcPrChange w:id="106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43" w:author="Nick.Tolimieri" w:date="2022-09-26T12:55:00Z"/>
                <w:del w:id="10644" w:author="Nick.Tolimieri [2]" w:date="2022-09-27T11:46:00Z"/>
                <w:rFonts w:asciiTheme="minorHAnsi" w:eastAsiaTheme="minorHAnsi" w:hAnsiTheme="minorHAnsi" w:cstheme="minorBidi"/>
                <w:sz w:val="22"/>
                <w:szCs w:val="22"/>
                <w:rPrChange w:id="10645" w:author="Nick.Tolimieri" w:date="2022-09-26T12:55:00Z">
                  <w:rPr>
                    <w:ins w:id="10646" w:author="Nick.Tolimieri" w:date="2022-09-26T12:55:00Z"/>
                    <w:del w:id="10647" w:author="Nick.Tolimieri [2]" w:date="2022-09-27T11:46:00Z"/>
                    <w:rFonts w:ascii="Calibri" w:hAnsi="Calibri" w:cs="Calibri"/>
                    <w:color w:val="000000"/>
                    <w:sz w:val="22"/>
                    <w:szCs w:val="22"/>
                  </w:rPr>
                </w:rPrChange>
              </w:rPr>
              <w:pPrChange w:id="10648" w:author="Nick.Tolimieri" w:date="2022-09-26T12:55:00Z">
                <w:pPr>
                  <w:jc w:val="right"/>
                </w:pPr>
              </w:pPrChange>
            </w:pPr>
            <w:ins w:id="10649" w:author="Nick.Tolimieri" w:date="2022-09-26T12:55:00Z">
              <w:del w:id="10650" w:author="Nick.Tolimieri [2]" w:date="2022-09-27T11:46:00Z">
                <w:r w:rsidRPr="007654F7" w:rsidDel="00B41F3D">
                  <w:rPr>
                    <w:rFonts w:asciiTheme="minorHAnsi" w:eastAsiaTheme="minorHAnsi" w:hAnsiTheme="minorHAnsi" w:cstheme="minorBidi"/>
                    <w:sz w:val="22"/>
                    <w:szCs w:val="22"/>
                    <w:rPrChange w:id="10651" w:author="Nick.Tolimieri" w:date="2022-09-26T12:55:00Z">
                      <w:rPr>
                        <w:rFonts w:ascii="Calibri" w:hAnsi="Calibri" w:cs="Calibri"/>
                        <w:color w:val="000000"/>
                        <w:sz w:val="22"/>
                        <w:szCs w:val="22"/>
                      </w:rPr>
                    </w:rPrChange>
                  </w:rPr>
                  <w:delText>108</w:delText>
                </w:r>
              </w:del>
            </w:ins>
          </w:p>
        </w:tc>
        <w:tc>
          <w:tcPr>
            <w:tcW w:w="960" w:type="dxa"/>
            <w:noWrap/>
            <w:hideMark/>
            <w:tcPrChange w:id="106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53" w:author="Nick.Tolimieri" w:date="2022-09-26T12:55:00Z"/>
                <w:del w:id="10654" w:author="Nick.Tolimieri [2]" w:date="2022-09-27T11:46:00Z"/>
                <w:rFonts w:asciiTheme="minorHAnsi" w:eastAsiaTheme="minorHAnsi" w:hAnsiTheme="minorHAnsi" w:cstheme="minorBidi"/>
                <w:sz w:val="22"/>
                <w:szCs w:val="22"/>
                <w:rPrChange w:id="10655" w:author="Nick.Tolimieri" w:date="2022-09-26T12:55:00Z">
                  <w:rPr>
                    <w:ins w:id="10656" w:author="Nick.Tolimieri" w:date="2022-09-26T12:55:00Z"/>
                    <w:del w:id="10657" w:author="Nick.Tolimieri [2]" w:date="2022-09-27T11:46:00Z"/>
                    <w:rFonts w:ascii="Calibri" w:hAnsi="Calibri" w:cs="Calibri"/>
                    <w:color w:val="000000"/>
                    <w:sz w:val="22"/>
                    <w:szCs w:val="22"/>
                  </w:rPr>
                </w:rPrChange>
              </w:rPr>
              <w:pPrChange w:id="10658" w:author="Nick.Tolimieri" w:date="2022-09-26T12:55:00Z">
                <w:pPr>
                  <w:jc w:val="right"/>
                </w:pPr>
              </w:pPrChange>
            </w:pPr>
            <w:ins w:id="10659" w:author="Nick.Tolimieri" w:date="2022-09-26T12:55:00Z">
              <w:del w:id="10660" w:author="Nick.Tolimieri [2]" w:date="2022-09-27T11:46:00Z">
                <w:r w:rsidRPr="007654F7" w:rsidDel="00B41F3D">
                  <w:rPr>
                    <w:rFonts w:asciiTheme="minorHAnsi" w:eastAsiaTheme="minorHAnsi" w:hAnsiTheme="minorHAnsi" w:cstheme="minorBidi"/>
                    <w:sz w:val="22"/>
                    <w:szCs w:val="22"/>
                    <w:rPrChange w:id="10661" w:author="Nick.Tolimieri" w:date="2022-09-26T12:55:00Z">
                      <w:rPr>
                        <w:rFonts w:ascii="Calibri" w:hAnsi="Calibri" w:cs="Calibri"/>
                        <w:color w:val="000000"/>
                        <w:sz w:val="22"/>
                        <w:szCs w:val="22"/>
                      </w:rPr>
                    </w:rPrChange>
                  </w:rPr>
                  <w:delText>5</w:delText>
                </w:r>
              </w:del>
            </w:ins>
          </w:p>
        </w:tc>
        <w:tc>
          <w:tcPr>
            <w:tcW w:w="960" w:type="dxa"/>
            <w:noWrap/>
            <w:hideMark/>
            <w:tcPrChange w:id="106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63" w:author="Nick.Tolimieri" w:date="2022-09-26T12:55:00Z"/>
                <w:del w:id="10664" w:author="Nick.Tolimieri [2]" w:date="2022-09-27T11:46:00Z"/>
                <w:rFonts w:asciiTheme="minorHAnsi" w:eastAsiaTheme="minorHAnsi" w:hAnsiTheme="minorHAnsi" w:cstheme="minorBidi"/>
                <w:sz w:val="22"/>
                <w:szCs w:val="22"/>
                <w:rPrChange w:id="10665" w:author="Nick.Tolimieri" w:date="2022-09-26T12:55:00Z">
                  <w:rPr>
                    <w:ins w:id="10666" w:author="Nick.Tolimieri" w:date="2022-09-26T12:55:00Z"/>
                    <w:del w:id="10667" w:author="Nick.Tolimieri [2]" w:date="2022-09-27T11:46:00Z"/>
                    <w:rFonts w:ascii="Calibri" w:hAnsi="Calibri" w:cs="Calibri"/>
                    <w:color w:val="000000"/>
                    <w:sz w:val="22"/>
                    <w:szCs w:val="22"/>
                  </w:rPr>
                </w:rPrChange>
              </w:rPr>
              <w:pPrChange w:id="10668" w:author="Nick.Tolimieri" w:date="2022-09-26T12:55:00Z">
                <w:pPr>
                  <w:jc w:val="right"/>
                </w:pPr>
              </w:pPrChange>
            </w:pPr>
            <w:ins w:id="10669" w:author="Nick.Tolimieri" w:date="2022-09-26T12:55:00Z">
              <w:del w:id="10670" w:author="Nick.Tolimieri [2]" w:date="2022-09-27T11:46:00Z">
                <w:r w:rsidRPr="007654F7" w:rsidDel="00B41F3D">
                  <w:rPr>
                    <w:rFonts w:asciiTheme="minorHAnsi" w:eastAsiaTheme="minorHAnsi" w:hAnsiTheme="minorHAnsi" w:cstheme="minorBidi"/>
                    <w:sz w:val="22"/>
                    <w:szCs w:val="22"/>
                    <w:rPrChange w:id="10671" w:author="Nick.Tolimieri" w:date="2022-09-26T12:55:00Z">
                      <w:rPr>
                        <w:rFonts w:ascii="Calibri" w:hAnsi="Calibri" w:cs="Calibri"/>
                        <w:color w:val="000000"/>
                        <w:sz w:val="22"/>
                        <w:szCs w:val="22"/>
                      </w:rPr>
                    </w:rPrChange>
                  </w:rPr>
                  <w:delText>38</w:delText>
                </w:r>
              </w:del>
            </w:ins>
          </w:p>
        </w:tc>
        <w:tc>
          <w:tcPr>
            <w:tcW w:w="960" w:type="dxa"/>
            <w:noWrap/>
            <w:hideMark/>
            <w:tcPrChange w:id="106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73" w:author="Nick.Tolimieri" w:date="2022-09-26T12:55:00Z"/>
                <w:del w:id="10674" w:author="Nick.Tolimieri [2]" w:date="2022-09-27T11:46:00Z"/>
                <w:rFonts w:asciiTheme="minorHAnsi" w:eastAsiaTheme="minorHAnsi" w:hAnsiTheme="minorHAnsi" w:cstheme="minorBidi"/>
                <w:sz w:val="22"/>
                <w:szCs w:val="22"/>
                <w:rPrChange w:id="10675" w:author="Nick.Tolimieri" w:date="2022-09-26T12:55:00Z">
                  <w:rPr>
                    <w:ins w:id="10676" w:author="Nick.Tolimieri" w:date="2022-09-26T12:55:00Z"/>
                    <w:del w:id="10677" w:author="Nick.Tolimieri [2]" w:date="2022-09-27T11:46:00Z"/>
                    <w:rFonts w:ascii="Calibri" w:hAnsi="Calibri" w:cs="Calibri"/>
                    <w:color w:val="000000"/>
                    <w:sz w:val="22"/>
                    <w:szCs w:val="22"/>
                  </w:rPr>
                </w:rPrChange>
              </w:rPr>
              <w:pPrChange w:id="10678" w:author="Nick.Tolimieri" w:date="2022-09-26T12:55:00Z">
                <w:pPr>
                  <w:jc w:val="right"/>
                </w:pPr>
              </w:pPrChange>
            </w:pPr>
            <w:ins w:id="10679" w:author="Nick.Tolimieri" w:date="2022-09-26T12:55:00Z">
              <w:del w:id="10680" w:author="Nick.Tolimieri [2]" w:date="2022-09-27T11:46:00Z">
                <w:r w:rsidRPr="007654F7" w:rsidDel="00B41F3D">
                  <w:rPr>
                    <w:rFonts w:asciiTheme="minorHAnsi" w:eastAsiaTheme="minorHAnsi" w:hAnsiTheme="minorHAnsi" w:cstheme="minorBidi"/>
                    <w:sz w:val="22"/>
                    <w:szCs w:val="22"/>
                    <w:rPrChange w:id="10681" w:author="Nick.Tolimieri" w:date="2022-09-26T12:55:00Z">
                      <w:rPr>
                        <w:rFonts w:ascii="Calibri" w:hAnsi="Calibri" w:cs="Calibri"/>
                        <w:color w:val="000000"/>
                        <w:sz w:val="22"/>
                        <w:szCs w:val="22"/>
                      </w:rPr>
                    </w:rPrChange>
                  </w:rPr>
                  <w:delText>1.72</w:delText>
                </w:r>
              </w:del>
            </w:ins>
          </w:p>
        </w:tc>
        <w:tc>
          <w:tcPr>
            <w:tcW w:w="960" w:type="dxa"/>
            <w:noWrap/>
            <w:hideMark/>
            <w:tcPrChange w:id="106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83" w:author="Nick.Tolimieri" w:date="2022-09-26T12:55:00Z"/>
                <w:del w:id="10684" w:author="Nick.Tolimieri [2]" w:date="2022-09-27T11:46:00Z"/>
                <w:rFonts w:asciiTheme="minorHAnsi" w:eastAsiaTheme="minorHAnsi" w:hAnsiTheme="minorHAnsi" w:cstheme="minorBidi"/>
                <w:sz w:val="22"/>
                <w:szCs w:val="22"/>
                <w:rPrChange w:id="10685" w:author="Nick.Tolimieri" w:date="2022-09-26T12:55:00Z">
                  <w:rPr>
                    <w:ins w:id="10686" w:author="Nick.Tolimieri" w:date="2022-09-26T12:55:00Z"/>
                    <w:del w:id="10687" w:author="Nick.Tolimieri [2]" w:date="2022-09-27T11:46:00Z"/>
                    <w:rFonts w:ascii="Calibri" w:hAnsi="Calibri" w:cs="Calibri"/>
                    <w:color w:val="000000"/>
                    <w:sz w:val="22"/>
                    <w:szCs w:val="22"/>
                  </w:rPr>
                </w:rPrChange>
              </w:rPr>
              <w:pPrChange w:id="10688" w:author="Nick.Tolimieri" w:date="2022-09-26T12:55:00Z">
                <w:pPr>
                  <w:jc w:val="right"/>
                </w:pPr>
              </w:pPrChange>
            </w:pPr>
            <w:ins w:id="10689" w:author="Nick.Tolimieri" w:date="2022-09-26T12:55:00Z">
              <w:del w:id="10690" w:author="Nick.Tolimieri [2]" w:date="2022-09-27T11:46:00Z">
                <w:r w:rsidRPr="007654F7" w:rsidDel="00B41F3D">
                  <w:rPr>
                    <w:rFonts w:asciiTheme="minorHAnsi" w:eastAsiaTheme="minorHAnsi" w:hAnsiTheme="minorHAnsi" w:cstheme="minorBidi"/>
                    <w:sz w:val="22"/>
                    <w:szCs w:val="22"/>
                    <w:rPrChange w:id="10691" w:author="Nick.Tolimieri" w:date="2022-09-26T12:55:00Z">
                      <w:rPr>
                        <w:rFonts w:ascii="Calibri" w:hAnsi="Calibri" w:cs="Calibri"/>
                        <w:color w:val="000000"/>
                        <w:sz w:val="22"/>
                        <w:szCs w:val="22"/>
                      </w:rPr>
                    </w:rPrChange>
                  </w:rPr>
                  <w:delText>0.27</w:delText>
                </w:r>
              </w:del>
            </w:ins>
          </w:p>
        </w:tc>
      </w:tr>
      <w:tr w:rsidR="007654F7" w:rsidRPr="007654F7" w:rsidDel="00B41F3D" w:rsidTr="007654F7">
        <w:trPr>
          <w:divId w:val="1027564193"/>
          <w:trHeight w:val="300"/>
          <w:ins w:id="10692" w:author="Nick.Tolimieri" w:date="2022-09-26T12:55:00Z"/>
          <w:del w:id="10693" w:author="Nick.Tolimieri [2]" w:date="2022-09-27T11:46:00Z"/>
          <w:trPrChange w:id="10694" w:author="Nick.Tolimieri" w:date="2022-09-26T12:55:00Z">
            <w:trPr>
              <w:divId w:val="1027564193"/>
              <w:trHeight w:val="300"/>
            </w:trPr>
          </w:trPrChange>
        </w:trPr>
        <w:tc>
          <w:tcPr>
            <w:tcW w:w="960" w:type="dxa"/>
            <w:noWrap/>
            <w:hideMark/>
            <w:tcPrChange w:id="106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696" w:author="Nick.Tolimieri" w:date="2022-09-26T12:55:00Z"/>
                <w:del w:id="10697" w:author="Nick.Tolimieri [2]" w:date="2022-09-27T11:46:00Z"/>
                <w:rFonts w:asciiTheme="minorHAnsi" w:eastAsiaTheme="minorHAnsi" w:hAnsiTheme="minorHAnsi" w:cstheme="minorBidi"/>
                <w:sz w:val="22"/>
                <w:szCs w:val="22"/>
                <w:rPrChange w:id="10698" w:author="Nick.Tolimieri" w:date="2022-09-26T12:55:00Z">
                  <w:rPr>
                    <w:ins w:id="10699" w:author="Nick.Tolimieri" w:date="2022-09-26T12:55:00Z"/>
                    <w:del w:id="10700" w:author="Nick.Tolimieri [2]" w:date="2022-09-27T11:46:00Z"/>
                    <w:rFonts w:ascii="Calibri" w:hAnsi="Calibri" w:cs="Calibri"/>
                    <w:color w:val="000000"/>
                    <w:sz w:val="22"/>
                    <w:szCs w:val="22"/>
                  </w:rPr>
                </w:rPrChange>
              </w:rPr>
              <w:pPrChange w:id="10701" w:author="Nick.Tolimieri" w:date="2022-09-26T12:55:00Z">
                <w:pPr/>
              </w:pPrChange>
            </w:pPr>
            <w:ins w:id="10702" w:author="Nick.Tolimieri" w:date="2022-09-26T12:55:00Z">
              <w:del w:id="10703" w:author="Nick.Tolimieri [2]" w:date="2022-09-27T11:46:00Z">
                <w:r w:rsidRPr="007654F7" w:rsidDel="00B41F3D">
                  <w:rPr>
                    <w:rFonts w:asciiTheme="minorHAnsi" w:eastAsiaTheme="minorHAnsi" w:hAnsiTheme="minorHAnsi" w:cstheme="minorBidi"/>
                    <w:sz w:val="22"/>
                    <w:szCs w:val="22"/>
                    <w:rPrChange w:id="10704"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7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06" w:author="Nick.Tolimieri" w:date="2022-09-26T12:55:00Z"/>
                <w:del w:id="10707" w:author="Nick.Tolimieri [2]" w:date="2022-09-27T11:46:00Z"/>
                <w:rFonts w:asciiTheme="minorHAnsi" w:eastAsiaTheme="minorHAnsi" w:hAnsiTheme="minorHAnsi" w:cstheme="minorBidi"/>
                <w:sz w:val="22"/>
                <w:szCs w:val="22"/>
                <w:rPrChange w:id="10708" w:author="Nick.Tolimieri" w:date="2022-09-26T12:55:00Z">
                  <w:rPr>
                    <w:ins w:id="10709" w:author="Nick.Tolimieri" w:date="2022-09-26T12:55:00Z"/>
                    <w:del w:id="10710" w:author="Nick.Tolimieri [2]" w:date="2022-09-27T11:46:00Z"/>
                    <w:rFonts w:ascii="Calibri" w:hAnsi="Calibri" w:cs="Calibri"/>
                    <w:color w:val="000000"/>
                    <w:sz w:val="22"/>
                    <w:szCs w:val="22"/>
                  </w:rPr>
                </w:rPrChange>
              </w:rPr>
              <w:pPrChange w:id="10711" w:author="Nick.Tolimieri" w:date="2022-09-26T12:55:00Z">
                <w:pPr>
                  <w:jc w:val="right"/>
                </w:pPr>
              </w:pPrChange>
            </w:pPr>
            <w:ins w:id="10712" w:author="Nick.Tolimieri" w:date="2022-09-26T12:55:00Z">
              <w:del w:id="10713" w:author="Nick.Tolimieri [2]" w:date="2022-09-27T11:46:00Z">
                <w:r w:rsidRPr="007654F7" w:rsidDel="00B41F3D">
                  <w:rPr>
                    <w:rFonts w:asciiTheme="minorHAnsi" w:eastAsiaTheme="minorHAnsi" w:hAnsiTheme="minorHAnsi" w:cstheme="minorBidi"/>
                    <w:sz w:val="22"/>
                    <w:szCs w:val="22"/>
                    <w:rPrChange w:id="10714" w:author="Nick.Tolimieri" w:date="2022-09-26T12:55:00Z">
                      <w:rPr>
                        <w:rFonts w:ascii="Calibri" w:hAnsi="Calibri" w:cs="Calibri"/>
                        <w:color w:val="000000"/>
                        <w:sz w:val="22"/>
                        <w:szCs w:val="22"/>
                      </w:rPr>
                    </w:rPrChange>
                  </w:rPr>
                  <w:delText>2017</w:delText>
                </w:r>
              </w:del>
            </w:ins>
          </w:p>
        </w:tc>
        <w:tc>
          <w:tcPr>
            <w:tcW w:w="960" w:type="dxa"/>
            <w:noWrap/>
            <w:hideMark/>
            <w:tcPrChange w:id="107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16" w:author="Nick.Tolimieri" w:date="2022-09-26T12:55:00Z"/>
                <w:del w:id="10717" w:author="Nick.Tolimieri [2]" w:date="2022-09-27T11:46:00Z"/>
                <w:rFonts w:asciiTheme="minorHAnsi" w:eastAsiaTheme="minorHAnsi" w:hAnsiTheme="minorHAnsi" w:cstheme="minorBidi"/>
                <w:sz w:val="22"/>
                <w:szCs w:val="22"/>
                <w:rPrChange w:id="10718" w:author="Nick.Tolimieri" w:date="2022-09-26T12:55:00Z">
                  <w:rPr>
                    <w:ins w:id="10719" w:author="Nick.Tolimieri" w:date="2022-09-26T12:55:00Z"/>
                    <w:del w:id="10720" w:author="Nick.Tolimieri [2]" w:date="2022-09-27T11:46:00Z"/>
                    <w:rFonts w:ascii="Calibri" w:hAnsi="Calibri" w:cs="Calibri"/>
                    <w:color w:val="000000"/>
                    <w:sz w:val="22"/>
                    <w:szCs w:val="22"/>
                  </w:rPr>
                </w:rPrChange>
              </w:rPr>
              <w:pPrChange w:id="10721" w:author="Nick.Tolimieri" w:date="2022-09-26T12:55:00Z">
                <w:pPr>
                  <w:jc w:val="right"/>
                </w:pPr>
              </w:pPrChange>
            </w:pPr>
            <w:ins w:id="10722" w:author="Nick.Tolimieri" w:date="2022-09-26T12:55:00Z">
              <w:del w:id="10723" w:author="Nick.Tolimieri [2]" w:date="2022-09-27T11:46:00Z">
                <w:r w:rsidRPr="007654F7" w:rsidDel="00B41F3D">
                  <w:rPr>
                    <w:rFonts w:asciiTheme="minorHAnsi" w:eastAsiaTheme="minorHAnsi" w:hAnsiTheme="minorHAnsi" w:cstheme="minorBidi"/>
                    <w:sz w:val="22"/>
                    <w:szCs w:val="22"/>
                    <w:rPrChange w:id="10724" w:author="Nick.Tolimieri" w:date="2022-09-26T12:55:00Z">
                      <w:rPr>
                        <w:rFonts w:ascii="Calibri" w:hAnsi="Calibri" w:cs="Calibri"/>
                        <w:color w:val="000000"/>
                        <w:sz w:val="22"/>
                        <w:szCs w:val="22"/>
                      </w:rPr>
                    </w:rPrChange>
                  </w:rPr>
                  <w:delText>0</w:delText>
                </w:r>
              </w:del>
            </w:ins>
          </w:p>
        </w:tc>
        <w:tc>
          <w:tcPr>
            <w:tcW w:w="960" w:type="dxa"/>
            <w:noWrap/>
            <w:hideMark/>
            <w:tcPrChange w:id="107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26" w:author="Nick.Tolimieri" w:date="2022-09-26T12:55:00Z"/>
                <w:del w:id="10727" w:author="Nick.Tolimieri [2]" w:date="2022-09-27T11:46:00Z"/>
                <w:rFonts w:asciiTheme="minorHAnsi" w:eastAsiaTheme="minorHAnsi" w:hAnsiTheme="minorHAnsi" w:cstheme="minorBidi"/>
                <w:sz w:val="22"/>
                <w:szCs w:val="22"/>
                <w:rPrChange w:id="10728" w:author="Nick.Tolimieri" w:date="2022-09-26T12:55:00Z">
                  <w:rPr>
                    <w:ins w:id="10729" w:author="Nick.Tolimieri" w:date="2022-09-26T12:55:00Z"/>
                    <w:del w:id="10730" w:author="Nick.Tolimieri [2]" w:date="2022-09-27T11:46:00Z"/>
                    <w:rFonts w:ascii="Calibri" w:hAnsi="Calibri" w:cs="Calibri"/>
                    <w:color w:val="000000"/>
                    <w:sz w:val="22"/>
                    <w:szCs w:val="22"/>
                  </w:rPr>
                </w:rPrChange>
              </w:rPr>
              <w:pPrChange w:id="10731" w:author="Nick.Tolimieri" w:date="2022-09-26T12:55:00Z">
                <w:pPr>
                  <w:jc w:val="right"/>
                </w:pPr>
              </w:pPrChange>
            </w:pPr>
            <w:ins w:id="10732" w:author="Nick.Tolimieri" w:date="2022-09-26T12:55:00Z">
              <w:del w:id="10733" w:author="Nick.Tolimieri [2]" w:date="2022-09-27T11:46:00Z">
                <w:r w:rsidRPr="007654F7" w:rsidDel="00B41F3D">
                  <w:rPr>
                    <w:rFonts w:asciiTheme="minorHAnsi" w:eastAsiaTheme="minorHAnsi" w:hAnsiTheme="minorHAnsi" w:cstheme="minorBidi"/>
                    <w:sz w:val="22"/>
                    <w:szCs w:val="22"/>
                    <w:rPrChange w:id="10734" w:author="Nick.Tolimieri" w:date="2022-09-26T12:55:00Z">
                      <w:rPr>
                        <w:rFonts w:ascii="Calibri" w:hAnsi="Calibri" w:cs="Calibri"/>
                        <w:color w:val="000000"/>
                        <w:sz w:val="22"/>
                        <w:szCs w:val="22"/>
                      </w:rPr>
                    </w:rPrChange>
                  </w:rPr>
                  <w:delText>0</w:delText>
                </w:r>
              </w:del>
            </w:ins>
          </w:p>
        </w:tc>
        <w:tc>
          <w:tcPr>
            <w:tcW w:w="960" w:type="dxa"/>
            <w:noWrap/>
            <w:hideMark/>
            <w:tcPrChange w:id="107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36" w:author="Nick.Tolimieri" w:date="2022-09-26T12:55:00Z"/>
                <w:del w:id="10737" w:author="Nick.Tolimieri [2]" w:date="2022-09-27T11:46:00Z"/>
                <w:rFonts w:asciiTheme="minorHAnsi" w:eastAsiaTheme="minorHAnsi" w:hAnsiTheme="minorHAnsi" w:cstheme="minorBidi"/>
                <w:sz w:val="22"/>
                <w:szCs w:val="22"/>
                <w:rPrChange w:id="10738" w:author="Nick.Tolimieri" w:date="2022-09-26T12:55:00Z">
                  <w:rPr>
                    <w:ins w:id="10739" w:author="Nick.Tolimieri" w:date="2022-09-26T12:55:00Z"/>
                    <w:del w:id="10740" w:author="Nick.Tolimieri [2]" w:date="2022-09-27T11:46:00Z"/>
                    <w:rFonts w:ascii="Calibri" w:hAnsi="Calibri" w:cs="Calibri"/>
                    <w:color w:val="000000"/>
                    <w:sz w:val="22"/>
                    <w:szCs w:val="22"/>
                  </w:rPr>
                </w:rPrChange>
              </w:rPr>
              <w:pPrChange w:id="10741" w:author="Nick.Tolimieri" w:date="2022-09-26T12:55:00Z">
                <w:pPr>
                  <w:jc w:val="right"/>
                </w:pPr>
              </w:pPrChange>
            </w:pPr>
            <w:ins w:id="10742" w:author="Nick.Tolimieri" w:date="2022-09-26T12:55:00Z">
              <w:del w:id="10743" w:author="Nick.Tolimieri [2]" w:date="2022-09-27T11:46:00Z">
                <w:r w:rsidRPr="007654F7" w:rsidDel="00B41F3D">
                  <w:rPr>
                    <w:rFonts w:asciiTheme="minorHAnsi" w:eastAsiaTheme="minorHAnsi" w:hAnsiTheme="minorHAnsi" w:cstheme="minorBidi"/>
                    <w:sz w:val="22"/>
                    <w:szCs w:val="22"/>
                    <w:rPrChange w:id="10744" w:author="Nick.Tolimieri" w:date="2022-09-26T12:55:00Z">
                      <w:rPr>
                        <w:rFonts w:ascii="Calibri" w:hAnsi="Calibri" w:cs="Calibri"/>
                        <w:color w:val="000000"/>
                        <w:sz w:val="22"/>
                        <w:szCs w:val="22"/>
                      </w:rPr>
                    </w:rPrChange>
                  </w:rPr>
                  <w:delText>0</w:delText>
                </w:r>
              </w:del>
            </w:ins>
          </w:p>
        </w:tc>
        <w:tc>
          <w:tcPr>
            <w:tcW w:w="960" w:type="dxa"/>
            <w:noWrap/>
            <w:hideMark/>
            <w:tcPrChange w:id="107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46" w:author="Nick.Tolimieri" w:date="2022-09-26T12:55:00Z"/>
                <w:del w:id="10747" w:author="Nick.Tolimieri [2]" w:date="2022-09-27T11:46:00Z"/>
                <w:rFonts w:asciiTheme="minorHAnsi" w:eastAsiaTheme="minorHAnsi" w:hAnsiTheme="minorHAnsi" w:cstheme="minorBidi"/>
                <w:sz w:val="22"/>
                <w:szCs w:val="22"/>
                <w:rPrChange w:id="10748" w:author="Nick.Tolimieri" w:date="2022-09-26T12:55:00Z">
                  <w:rPr>
                    <w:ins w:id="10749" w:author="Nick.Tolimieri" w:date="2022-09-26T12:55:00Z"/>
                    <w:del w:id="10750" w:author="Nick.Tolimieri [2]" w:date="2022-09-27T11:46:00Z"/>
                    <w:rFonts w:ascii="Calibri" w:hAnsi="Calibri" w:cs="Calibri"/>
                    <w:color w:val="000000"/>
                    <w:sz w:val="22"/>
                    <w:szCs w:val="22"/>
                  </w:rPr>
                </w:rPrChange>
              </w:rPr>
              <w:pPrChange w:id="10751" w:author="Nick.Tolimieri" w:date="2022-09-26T12:55:00Z">
                <w:pPr>
                  <w:jc w:val="right"/>
                </w:pPr>
              </w:pPrChange>
            </w:pPr>
            <w:ins w:id="10752" w:author="Nick.Tolimieri" w:date="2022-09-26T12:55:00Z">
              <w:del w:id="10753" w:author="Nick.Tolimieri [2]" w:date="2022-09-27T11:46:00Z">
                <w:r w:rsidRPr="007654F7" w:rsidDel="00B41F3D">
                  <w:rPr>
                    <w:rFonts w:asciiTheme="minorHAnsi" w:eastAsiaTheme="minorHAnsi" w:hAnsiTheme="minorHAnsi" w:cstheme="minorBidi"/>
                    <w:sz w:val="22"/>
                    <w:szCs w:val="22"/>
                    <w:rPrChange w:id="10754" w:author="Nick.Tolimieri" w:date="2022-09-26T12:55:00Z">
                      <w:rPr>
                        <w:rFonts w:ascii="Calibri" w:hAnsi="Calibri" w:cs="Calibri"/>
                        <w:color w:val="000000"/>
                        <w:sz w:val="22"/>
                        <w:szCs w:val="22"/>
                      </w:rPr>
                    </w:rPrChange>
                  </w:rPr>
                  <w:delText>0</w:delText>
                </w:r>
              </w:del>
            </w:ins>
          </w:p>
        </w:tc>
        <w:tc>
          <w:tcPr>
            <w:tcW w:w="960" w:type="dxa"/>
            <w:noWrap/>
            <w:hideMark/>
            <w:tcPrChange w:id="107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56" w:author="Nick.Tolimieri" w:date="2022-09-26T12:55:00Z"/>
                <w:del w:id="10757" w:author="Nick.Tolimieri [2]" w:date="2022-09-27T11:46:00Z"/>
                <w:rFonts w:asciiTheme="minorHAnsi" w:eastAsiaTheme="minorHAnsi" w:hAnsiTheme="minorHAnsi" w:cstheme="minorBidi"/>
                <w:sz w:val="22"/>
                <w:szCs w:val="22"/>
                <w:rPrChange w:id="10758" w:author="Nick.Tolimieri" w:date="2022-09-26T12:55:00Z">
                  <w:rPr>
                    <w:ins w:id="10759" w:author="Nick.Tolimieri" w:date="2022-09-26T12:55:00Z"/>
                    <w:del w:id="10760" w:author="Nick.Tolimieri [2]" w:date="2022-09-27T11:46:00Z"/>
                    <w:rFonts w:ascii="Calibri" w:hAnsi="Calibri" w:cs="Calibri"/>
                    <w:color w:val="000000"/>
                    <w:sz w:val="22"/>
                    <w:szCs w:val="22"/>
                  </w:rPr>
                </w:rPrChange>
              </w:rPr>
              <w:pPrChange w:id="10761" w:author="Nick.Tolimieri" w:date="2022-09-26T12:55:00Z">
                <w:pPr/>
              </w:pPrChange>
            </w:pPr>
            <w:ins w:id="10762" w:author="Nick.Tolimieri" w:date="2022-09-26T12:55:00Z">
              <w:del w:id="10763" w:author="Nick.Tolimieri [2]" w:date="2022-09-27T11:46:00Z">
                <w:r w:rsidRPr="007654F7" w:rsidDel="00B41F3D">
                  <w:rPr>
                    <w:rFonts w:asciiTheme="minorHAnsi" w:eastAsiaTheme="minorHAnsi" w:hAnsiTheme="minorHAnsi" w:cstheme="minorBidi"/>
                    <w:sz w:val="22"/>
                    <w:szCs w:val="22"/>
                    <w:rPrChange w:id="10764" w:author="Nick.Tolimieri" w:date="2022-09-26T12:55:00Z">
                      <w:rPr>
                        <w:rFonts w:ascii="Calibri" w:hAnsi="Calibri" w:cs="Calibri"/>
                        <w:color w:val="000000"/>
                        <w:sz w:val="22"/>
                        <w:szCs w:val="22"/>
                      </w:rPr>
                    </w:rPrChange>
                  </w:rPr>
                  <w:delText>NA</w:delText>
                </w:r>
              </w:del>
            </w:ins>
          </w:p>
        </w:tc>
        <w:tc>
          <w:tcPr>
            <w:tcW w:w="960" w:type="dxa"/>
            <w:noWrap/>
            <w:hideMark/>
            <w:tcPrChange w:id="107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66" w:author="Nick.Tolimieri" w:date="2022-09-26T12:55:00Z"/>
                <w:del w:id="10767" w:author="Nick.Tolimieri [2]" w:date="2022-09-27T11:46:00Z"/>
                <w:rFonts w:asciiTheme="minorHAnsi" w:eastAsiaTheme="minorHAnsi" w:hAnsiTheme="minorHAnsi" w:cstheme="minorBidi"/>
                <w:sz w:val="22"/>
                <w:szCs w:val="22"/>
                <w:rPrChange w:id="10768" w:author="Nick.Tolimieri" w:date="2022-09-26T12:55:00Z">
                  <w:rPr>
                    <w:ins w:id="10769" w:author="Nick.Tolimieri" w:date="2022-09-26T12:55:00Z"/>
                    <w:del w:id="10770" w:author="Nick.Tolimieri [2]" w:date="2022-09-27T11:46:00Z"/>
                    <w:rFonts w:ascii="Calibri" w:hAnsi="Calibri" w:cs="Calibri"/>
                    <w:color w:val="000000"/>
                    <w:sz w:val="22"/>
                    <w:szCs w:val="22"/>
                  </w:rPr>
                </w:rPrChange>
              </w:rPr>
              <w:pPrChange w:id="10771" w:author="Nick.Tolimieri" w:date="2022-09-26T12:55:00Z">
                <w:pPr/>
              </w:pPrChange>
            </w:pPr>
            <w:ins w:id="10772" w:author="Nick.Tolimieri" w:date="2022-09-26T12:55:00Z">
              <w:del w:id="10773" w:author="Nick.Tolimieri [2]" w:date="2022-09-27T11:46:00Z">
                <w:r w:rsidRPr="007654F7" w:rsidDel="00B41F3D">
                  <w:rPr>
                    <w:rFonts w:asciiTheme="minorHAnsi" w:eastAsiaTheme="minorHAnsi" w:hAnsiTheme="minorHAnsi" w:cstheme="minorBidi"/>
                    <w:sz w:val="22"/>
                    <w:szCs w:val="22"/>
                    <w:rPrChange w:id="10774" w:author="Nick.Tolimieri" w:date="2022-09-26T12:55:00Z">
                      <w:rPr>
                        <w:rFonts w:ascii="Calibri" w:hAnsi="Calibri" w:cs="Calibri"/>
                        <w:color w:val="000000"/>
                        <w:sz w:val="22"/>
                        <w:szCs w:val="22"/>
                      </w:rPr>
                    </w:rPrChange>
                  </w:rPr>
                  <w:delText>NA</w:delText>
                </w:r>
              </w:del>
            </w:ins>
          </w:p>
        </w:tc>
        <w:tc>
          <w:tcPr>
            <w:tcW w:w="960" w:type="dxa"/>
            <w:noWrap/>
            <w:hideMark/>
            <w:tcPrChange w:id="107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76" w:author="Nick.Tolimieri" w:date="2022-09-26T12:55:00Z"/>
                <w:del w:id="10777" w:author="Nick.Tolimieri [2]" w:date="2022-09-27T11:46:00Z"/>
                <w:rFonts w:asciiTheme="minorHAnsi" w:eastAsiaTheme="minorHAnsi" w:hAnsiTheme="minorHAnsi" w:cstheme="minorBidi"/>
                <w:sz w:val="22"/>
                <w:szCs w:val="22"/>
                <w:rPrChange w:id="10778" w:author="Nick.Tolimieri" w:date="2022-09-26T12:55:00Z">
                  <w:rPr>
                    <w:ins w:id="10779" w:author="Nick.Tolimieri" w:date="2022-09-26T12:55:00Z"/>
                    <w:del w:id="10780" w:author="Nick.Tolimieri [2]" w:date="2022-09-27T11:46:00Z"/>
                    <w:rFonts w:ascii="Calibri" w:hAnsi="Calibri" w:cs="Calibri"/>
                    <w:color w:val="000000"/>
                    <w:sz w:val="22"/>
                    <w:szCs w:val="22"/>
                  </w:rPr>
                </w:rPrChange>
              </w:rPr>
              <w:pPrChange w:id="10781" w:author="Nick.Tolimieri" w:date="2022-09-26T12:55:00Z">
                <w:pPr/>
              </w:pPrChange>
            </w:pPr>
            <w:ins w:id="10782" w:author="Nick.Tolimieri" w:date="2022-09-26T12:55:00Z">
              <w:del w:id="10783" w:author="Nick.Tolimieri [2]" w:date="2022-09-27T11:46:00Z">
                <w:r w:rsidRPr="007654F7" w:rsidDel="00B41F3D">
                  <w:rPr>
                    <w:rFonts w:asciiTheme="minorHAnsi" w:eastAsiaTheme="minorHAnsi" w:hAnsiTheme="minorHAnsi" w:cstheme="minorBidi"/>
                    <w:sz w:val="22"/>
                    <w:szCs w:val="22"/>
                    <w:rPrChange w:id="10784" w:author="Nick.Tolimieri" w:date="2022-09-26T12:55:00Z">
                      <w:rPr>
                        <w:rFonts w:ascii="Calibri" w:hAnsi="Calibri" w:cs="Calibri"/>
                        <w:color w:val="000000"/>
                        <w:sz w:val="22"/>
                        <w:szCs w:val="22"/>
                      </w:rPr>
                    </w:rPrChange>
                  </w:rPr>
                  <w:delText>NA</w:delText>
                </w:r>
              </w:del>
            </w:ins>
          </w:p>
        </w:tc>
        <w:tc>
          <w:tcPr>
            <w:tcW w:w="960" w:type="dxa"/>
            <w:noWrap/>
            <w:hideMark/>
            <w:tcPrChange w:id="107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86" w:author="Nick.Tolimieri" w:date="2022-09-26T12:55:00Z"/>
                <w:del w:id="10787" w:author="Nick.Tolimieri [2]" w:date="2022-09-27T11:46:00Z"/>
                <w:rFonts w:asciiTheme="minorHAnsi" w:eastAsiaTheme="minorHAnsi" w:hAnsiTheme="minorHAnsi" w:cstheme="minorBidi"/>
                <w:sz w:val="22"/>
                <w:szCs w:val="22"/>
                <w:rPrChange w:id="10788" w:author="Nick.Tolimieri" w:date="2022-09-26T12:55:00Z">
                  <w:rPr>
                    <w:ins w:id="10789" w:author="Nick.Tolimieri" w:date="2022-09-26T12:55:00Z"/>
                    <w:del w:id="10790" w:author="Nick.Tolimieri [2]" w:date="2022-09-27T11:46:00Z"/>
                    <w:rFonts w:ascii="Calibri" w:hAnsi="Calibri" w:cs="Calibri"/>
                    <w:color w:val="000000"/>
                    <w:sz w:val="22"/>
                    <w:szCs w:val="22"/>
                  </w:rPr>
                </w:rPrChange>
              </w:rPr>
              <w:pPrChange w:id="10791" w:author="Nick.Tolimieri" w:date="2022-09-26T12:55:00Z">
                <w:pPr/>
              </w:pPrChange>
            </w:pPr>
            <w:ins w:id="10792" w:author="Nick.Tolimieri" w:date="2022-09-26T12:55:00Z">
              <w:del w:id="10793" w:author="Nick.Tolimieri [2]" w:date="2022-09-27T11:46:00Z">
                <w:r w:rsidRPr="007654F7" w:rsidDel="00B41F3D">
                  <w:rPr>
                    <w:rFonts w:asciiTheme="minorHAnsi" w:eastAsiaTheme="minorHAnsi" w:hAnsiTheme="minorHAnsi" w:cstheme="minorBidi"/>
                    <w:sz w:val="22"/>
                    <w:szCs w:val="22"/>
                    <w:rPrChange w:id="10794"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0795" w:author="Nick.Tolimieri" w:date="2022-09-26T12:55:00Z"/>
          <w:del w:id="10796" w:author="Nick.Tolimieri [2]" w:date="2022-09-27T11:46:00Z"/>
          <w:trPrChange w:id="10797" w:author="Nick.Tolimieri" w:date="2022-09-26T12:55:00Z">
            <w:trPr>
              <w:divId w:val="1027564193"/>
              <w:trHeight w:val="300"/>
            </w:trPr>
          </w:trPrChange>
        </w:trPr>
        <w:tc>
          <w:tcPr>
            <w:tcW w:w="960" w:type="dxa"/>
            <w:noWrap/>
            <w:hideMark/>
            <w:tcPrChange w:id="107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799" w:author="Nick.Tolimieri" w:date="2022-09-26T12:55:00Z"/>
                <w:del w:id="10800" w:author="Nick.Tolimieri [2]" w:date="2022-09-27T11:46:00Z"/>
                <w:rFonts w:asciiTheme="minorHAnsi" w:eastAsiaTheme="minorHAnsi" w:hAnsiTheme="minorHAnsi" w:cstheme="minorBidi"/>
                <w:sz w:val="22"/>
                <w:szCs w:val="22"/>
                <w:rPrChange w:id="10801" w:author="Nick.Tolimieri" w:date="2022-09-26T12:55:00Z">
                  <w:rPr>
                    <w:ins w:id="10802" w:author="Nick.Tolimieri" w:date="2022-09-26T12:55:00Z"/>
                    <w:del w:id="10803" w:author="Nick.Tolimieri [2]" w:date="2022-09-27T11:46:00Z"/>
                    <w:rFonts w:ascii="Calibri" w:hAnsi="Calibri" w:cs="Calibri"/>
                    <w:color w:val="000000"/>
                    <w:sz w:val="22"/>
                    <w:szCs w:val="22"/>
                  </w:rPr>
                </w:rPrChange>
              </w:rPr>
              <w:pPrChange w:id="10804" w:author="Nick.Tolimieri" w:date="2022-09-26T12:55:00Z">
                <w:pPr/>
              </w:pPrChange>
            </w:pPr>
            <w:ins w:id="10805" w:author="Nick.Tolimieri" w:date="2022-09-26T12:55:00Z">
              <w:del w:id="10806" w:author="Nick.Tolimieri [2]" w:date="2022-09-27T11:46:00Z">
                <w:r w:rsidRPr="007654F7" w:rsidDel="00B41F3D">
                  <w:rPr>
                    <w:rFonts w:asciiTheme="minorHAnsi" w:eastAsiaTheme="minorHAnsi" w:hAnsiTheme="minorHAnsi" w:cstheme="minorBidi"/>
                    <w:sz w:val="22"/>
                    <w:szCs w:val="22"/>
                    <w:rPrChange w:id="10807"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8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09" w:author="Nick.Tolimieri" w:date="2022-09-26T12:55:00Z"/>
                <w:del w:id="10810" w:author="Nick.Tolimieri [2]" w:date="2022-09-27T11:46:00Z"/>
                <w:rFonts w:asciiTheme="minorHAnsi" w:eastAsiaTheme="minorHAnsi" w:hAnsiTheme="minorHAnsi" w:cstheme="minorBidi"/>
                <w:sz w:val="22"/>
                <w:szCs w:val="22"/>
                <w:rPrChange w:id="10811" w:author="Nick.Tolimieri" w:date="2022-09-26T12:55:00Z">
                  <w:rPr>
                    <w:ins w:id="10812" w:author="Nick.Tolimieri" w:date="2022-09-26T12:55:00Z"/>
                    <w:del w:id="10813" w:author="Nick.Tolimieri [2]" w:date="2022-09-27T11:46:00Z"/>
                    <w:rFonts w:ascii="Calibri" w:hAnsi="Calibri" w:cs="Calibri"/>
                    <w:color w:val="000000"/>
                    <w:sz w:val="22"/>
                    <w:szCs w:val="22"/>
                  </w:rPr>
                </w:rPrChange>
              </w:rPr>
              <w:pPrChange w:id="10814" w:author="Nick.Tolimieri" w:date="2022-09-26T12:55:00Z">
                <w:pPr>
                  <w:jc w:val="right"/>
                </w:pPr>
              </w:pPrChange>
            </w:pPr>
            <w:ins w:id="10815" w:author="Nick.Tolimieri" w:date="2022-09-26T12:55:00Z">
              <w:del w:id="10816" w:author="Nick.Tolimieri [2]" w:date="2022-09-27T11:46:00Z">
                <w:r w:rsidRPr="007654F7" w:rsidDel="00B41F3D">
                  <w:rPr>
                    <w:rFonts w:asciiTheme="minorHAnsi" w:eastAsiaTheme="minorHAnsi" w:hAnsiTheme="minorHAnsi" w:cstheme="minorBidi"/>
                    <w:sz w:val="22"/>
                    <w:szCs w:val="22"/>
                    <w:rPrChange w:id="10817" w:author="Nick.Tolimieri" w:date="2022-09-26T12:55:00Z">
                      <w:rPr>
                        <w:rFonts w:ascii="Calibri" w:hAnsi="Calibri" w:cs="Calibri"/>
                        <w:color w:val="000000"/>
                        <w:sz w:val="22"/>
                        <w:szCs w:val="22"/>
                      </w:rPr>
                    </w:rPrChange>
                  </w:rPr>
                  <w:delText>2018</w:delText>
                </w:r>
              </w:del>
            </w:ins>
          </w:p>
        </w:tc>
        <w:tc>
          <w:tcPr>
            <w:tcW w:w="960" w:type="dxa"/>
            <w:noWrap/>
            <w:hideMark/>
            <w:tcPrChange w:id="108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19" w:author="Nick.Tolimieri" w:date="2022-09-26T12:55:00Z"/>
                <w:del w:id="10820" w:author="Nick.Tolimieri [2]" w:date="2022-09-27T11:46:00Z"/>
                <w:rFonts w:asciiTheme="minorHAnsi" w:eastAsiaTheme="minorHAnsi" w:hAnsiTheme="minorHAnsi" w:cstheme="minorBidi"/>
                <w:sz w:val="22"/>
                <w:szCs w:val="22"/>
                <w:rPrChange w:id="10821" w:author="Nick.Tolimieri" w:date="2022-09-26T12:55:00Z">
                  <w:rPr>
                    <w:ins w:id="10822" w:author="Nick.Tolimieri" w:date="2022-09-26T12:55:00Z"/>
                    <w:del w:id="10823" w:author="Nick.Tolimieri [2]" w:date="2022-09-27T11:46:00Z"/>
                    <w:rFonts w:ascii="Calibri" w:hAnsi="Calibri" w:cs="Calibri"/>
                    <w:color w:val="000000"/>
                    <w:sz w:val="22"/>
                    <w:szCs w:val="22"/>
                  </w:rPr>
                </w:rPrChange>
              </w:rPr>
              <w:pPrChange w:id="10824" w:author="Nick.Tolimieri" w:date="2022-09-26T12:55:00Z">
                <w:pPr>
                  <w:jc w:val="right"/>
                </w:pPr>
              </w:pPrChange>
            </w:pPr>
            <w:ins w:id="10825" w:author="Nick.Tolimieri" w:date="2022-09-26T12:55:00Z">
              <w:del w:id="10826" w:author="Nick.Tolimieri [2]" w:date="2022-09-27T11:46:00Z">
                <w:r w:rsidRPr="007654F7" w:rsidDel="00B41F3D">
                  <w:rPr>
                    <w:rFonts w:asciiTheme="minorHAnsi" w:eastAsiaTheme="minorHAnsi" w:hAnsiTheme="minorHAnsi" w:cstheme="minorBidi"/>
                    <w:sz w:val="22"/>
                    <w:szCs w:val="22"/>
                    <w:rPrChange w:id="10827" w:author="Nick.Tolimieri" w:date="2022-09-26T12:55:00Z">
                      <w:rPr>
                        <w:rFonts w:ascii="Calibri" w:hAnsi="Calibri" w:cs="Calibri"/>
                        <w:color w:val="000000"/>
                        <w:sz w:val="22"/>
                        <w:szCs w:val="22"/>
                      </w:rPr>
                    </w:rPrChange>
                  </w:rPr>
                  <w:delText>0</w:delText>
                </w:r>
              </w:del>
            </w:ins>
          </w:p>
        </w:tc>
        <w:tc>
          <w:tcPr>
            <w:tcW w:w="960" w:type="dxa"/>
            <w:noWrap/>
            <w:hideMark/>
            <w:tcPrChange w:id="108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29" w:author="Nick.Tolimieri" w:date="2022-09-26T12:55:00Z"/>
                <w:del w:id="10830" w:author="Nick.Tolimieri [2]" w:date="2022-09-27T11:46:00Z"/>
                <w:rFonts w:asciiTheme="minorHAnsi" w:eastAsiaTheme="minorHAnsi" w:hAnsiTheme="minorHAnsi" w:cstheme="minorBidi"/>
                <w:sz w:val="22"/>
                <w:szCs w:val="22"/>
                <w:rPrChange w:id="10831" w:author="Nick.Tolimieri" w:date="2022-09-26T12:55:00Z">
                  <w:rPr>
                    <w:ins w:id="10832" w:author="Nick.Tolimieri" w:date="2022-09-26T12:55:00Z"/>
                    <w:del w:id="10833" w:author="Nick.Tolimieri [2]" w:date="2022-09-27T11:46:00Z"/>
                    <w:rFonts w:ascii="Calibri" w:hAnsi="Calibri" w:cs="Calibri"/>
                    <w:color w:val="000000"/>
                    <w:sz w:val="22"/>
                    <w:szCs w:val="22"/>
                  </w:rPr>
                </w:rPrChange>
              </w:rPr>
              <w:pPrChange w:id="10834" w:author="Nick.Tolimieri" w:date="2022-09-26T12:55:00Z">
                <w:pPr>
                  <w:jc w:val="right"/>
                </w:pPr>
              </w:pPrChange>
            </w:pPr>
            <w:ins w:id="10835" w:author="Nick.Tolimieri" w:date="2022-09-26T12:55:00Z">
              <w:del w:id="10836" w:author="Nick.Tolimieri [2]" w:date="2022-09-27T11:46:00Z">
                <w:r w:rsidRPr="007654F7" w:rsidDel="00B41F3D">
                  <w:rPr>
                    <w:rFonts w:asciiTheme="minorHAnsi" w:eastAsiaTheme="minorHAnsi" w:hAnsiTheme="minorHAnsi" w:cstheme="minorBidi"/>
                    <w:sz w:val="22"/>
                    <w:szCs w:val="22"/>
                    <w:rPrChange w:id="10837" w:author="Nick.Tolimieri" w:date="2022-09-26T12:55:00Z">
                      <w:rPr>
                        <w:rFonts w:ascii="Calibri" w:hAnsi="Calibri" w:cs="Calibri"/>
                        <w:color w:val="000000"/>
                        <w:sz w:val="22"/>
                        <w:szCs w:val="22"/>
                      </w:rPr>
                    </w:rPrChange>
                  </w:rPr>
                  <w:delText>0</w:delText>
                </w:r>
              </w:del>
            </w:ins>
          </w:p>
        </w:tc>
        <w:tc>
          <w:tcPr>
            <w:tcW w:w="960" w:type="dxa"/>
            <w:noWrap/>
            <w:hideMark/>
            <w:tcPrChange w:id="108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39" w:author="Nick.Tolimieri" w:date="2022-09-26T12:55:00Z"/>
                <w:del w:id="10840" w:author="Nick.Tolimieri [2]" w:date="2022-09-27T11:46:00Z"/>
                <w:rFonts w:asciiTheme="minorHAnsi" w:eastAsiaTheme="minorHAnsi" w:hAnsiTheme="minorHAnsi" w:cstheme="minorBidi"/>
                <w:sz w:val="22"/>
                <w:szCs w:val="22"/>
                <w:rPrChange w:id="10841" w:author="Nick.Tolimieri" w:date="2022-09-26T12:55:00Z">
                  <w:rPr>
                    <w:ins w:id="10842" w:author="Nick.Tolimieri" w:date="2022-09-26T12:55:00Z"/>
                    <w:del w:id="10843" w:author="Nick.Tolimieri [2]" w:date="2022-09-27T11:46:00Z"/>
                    <w:rFonts w:ascii="Calibri" w:hAnsi="Calibri" w:cs="Calibri"/>
                    <w:color w:val="000000"/>
                    <w:sz w:val="22"/>
                    <w:szCs w:val="22"/>
                  </w:rPr>
                </w:rPrChange>
              </w:rPr>
              <w:pPrChange w:id="10844" w:author="Nick.Tolimieri" w:date="2022-09-26T12:55:00Z">
                <w:pPr>
                  <w:jc w:val="right"/>
                </w:pPr>
              </w:pPrChange>
            </w:pPr>
            <w:ins w:id="10845" w:author="Nick.Tolimieri" w:date="2022-09-26T12:55:00Z">
              <w:del w:id="10846" w:author="Nick.Tolimieri [2]" w:date="2022-09-27T11:46:00Z">
                <w:r w:rsidRPr="007654F7" w:rsidDel="00B41F3D">
                  <w:rPr>
                    <w:rFonts w:asciiTheme="minorHAnsi" w:eastAsiaTheme="minorHAnsi" w:hAnsiTheme="minorHAnsi" w:cstheme="minorBidi"/>
                    <w:sz w:val="22"/>
                    <w:szCs w:val="22"/>
                    <w:rPrChange w:id="10847" w:author="Nick.Tolimieri" w:date="2022-09-26T12:55:00Z">
                      <w:rPr>
                        <w:rFonts w:ascii="Calibri" w:hAnsi="Calibri" w:cs="Calibri"/>
                        <w:color w:val="000000"/>
                        <w:sz w:val="22"/>
                        <w:szCs w:val="22"/>
                      </w:rPr>
                    </w:rPrChange>
                  </w:rPr>
                  <w:delText>0</w:delText>
                </w:r>
              </w:del>
            </w:ins>
          </w:p>
        </w:tc>
        <w:tc>
          <w:tcPr>
            <w:tcW w:w="960" w:type="dxa"/>
            <w:noWrap/>
            <w:hideMark/>
            <w:tcPrChange w:id="108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49" w:author="Nick.Tolimieri" w:date="2022-09-26T12:55:00Z"/>
                <w:del w:id="10850" w:author="Nick.Tolimieri [2]" w:date="2022-09-27T11:46:00Z"/>
                <w:rFonts w:asciiTheme="minorHAnsi" w:eastAsiaTheme="minorHAnsi" w:hAnsiTheme="minorHAnsi" w:cstheme="minorBidi"/>
                <w:sz w:val="22"/>
                <w:szCs w:val="22"/>
                <w:rPrChange w:id="10851" w:author="Nick.Tolimieri" w:date="2022-09-26T12:55:00Z">
                  <w:rPr>
                    <w:ins w:id="10852" w:author="Nick.Tolimieri" w:date="2022-09-26T12:55:00Z"/>
                    <w:del w:id="10853" w:author="Nick.Tolimieri [2]" w:date="2022-09-27T11:46:00Z"/>
                    <w:rFonts w:ascii="Calibri" w:hAnsi="Calibri" w:cs="Calibri"/>
                    <w:color w:val="000000"/>
                    <w:sz w:val="22"/>
                    <w:szCs w:val="22"/>
                  </w:rPr>
                </w:rPrChange>
              </w:rPr>
              <w:pPrChange w:id="10854" w:author="Nick.Tolimieri" w:date="2022-09-26T12:55:00Z">
                <w:pPr>
                  <w:jc w:val="right"/>
                </w:pPr>
              </w:pPrChange>
            </w:pPr>
            <w:ins w:id="10855" w:author="Nick.Tolimieri" w:date="2022-09-26T12:55:00Z">
              <w:del w:id="10856" w:author="Nick.Tolimieri [2]" w:date="2022-09-27T11:46:00Z">
                <w:r w:rsidRPr="007654F7" w:rsidDel="00B41F3D">
                  <w:rPr>
                    <w:rFonts w:asciiTheme="minorHAnsi" w:eastAsiaTheme="minorHAnsi" w:hAnsiTheme="minorHAnsi" w:cstheme="minorBidi"/>
                    <w:sz w:val="22"/>
                    <w:szCs w:val="22"/>
                    <w:rPrChange w:id="10857" w:author="Nick.Tolimieri" w:date="2022-09-26T12:55:00Z">
                      <w:rPr>
                        <w:rFonts w:ascii="Calibri" w:hAnsi="Calibri" w:cs="Calibri"/>
                        <w:color w:val="000000"/>
                        <w:sz w:val="22"/>
                        <w:szCs w:val="22"/>
                      </w:rPr>
                    </w:rPrChange>
                  </w:rPr>
                  <w:delText>0</w:delText>
                </w:r>
              </w:del>
            </w:ins>
          </w:p>
        </w:tc>
        <w:tc>
          <w:tcPr>
            <w:tcW w:w="960" w:type="dxa"/>
            <w:noWrap/>
            <w:hideMark/>
            <w:tcPrChange w:id="108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59" w:author="Nick.Tolimieri" w:date="2022-09-26T12:55:00Z"/>
                <w:del w:id="10860" w:author="Nick.Tolimieri [2]" w:date="2022-09-27T11:46:00Z"/>
                <w:rFonts w:asciiTheme="minorHAnsi" w:eastAsiaTheme="minorHAnsi" w:hAnsiTheme="minorHAnsi" w:cstheme="minorBidi"/>
                <w:sz w:val="22"/>
                <w:szCs w:val="22"/>
                <w:rPrChange w:id="10861" w:author="Nick.Tolimieri" w:date="2022-09-26T12:55:00Z">
                  <w:rPr>
                    <w:ins w:id="10862" w:author="Nick.Tolimieri" w:date="2022-09-26T12:55:00Z"/>
                    <w:del w:id="10863" w:author="Nick.Tolimieri [2]" w:date="2022-09-27T11:46:00Z"/>
                    <w:rFonts w:ascii="Calibri" w:hAnsi="Calibri" w:cs="Calibri"/>
                    <w:color w:val="000000"/>
                    <w:sz w:val="22"/>
                    <w:szCs w:val="22"/>
                  </w:rPr>
                </w:rPrChange>
              </w:rPr>
              <w:pPrChange w:id="10864" w:author="Nick.Tolimieri" w:date="2022-09-26T12:55:00Z">
                <w:pPr/>
              </w:pPrChange>
            </w:pPr>
            <w:ins w:id="10865" w:author="Nick.Tolimieri" w:date="2022-09-26T12:55:00Z">
              <w:del w:id="10866" w:author="Nick.Tolimieri [2]" w:date="2022-09-27T11:46:00Z">
                <w:r w:rsidRPr="007654F7" w:rsidDel="00B41F3D">
                  <w:rPr>
                    <w:rFonts w:asciiTheme="minorHAnsi" w:eastAsiaTheme="minorHAnsi" w:hAnsiTheme="minorHAnsi" w:cstheme="minorBidi"/>
                    <w:sz w:val="22"/>
                    <w:szCs w:val="22"/>
                    <w:rPrChange w:id="10867" w:author="Nick.Tolimieri" w:date="2022-09-26T12:55:00Z">
                      <w:rPr>
                        <w:rFonts w:ascii="Calibri" w:hAnsi="Calibri" w:cs="Calibri"/>
                        <w:color w:val="000000"/>
                        <w:sz w:val="22"/>
                        <w:szCs w:val="22"/>
                      </w:rPr>
                    </w:rPrChange>
                  </w:rPr>
                  <w:delText>NA</w:delText>
                </w:r>
              </w:del>
            </w:ins>
          </w:p>
        </w:tc>
        <w:tc>
          <w:tcPr>
            <w:tcW w:w="960" w:type="dxa"/>
            <w:noWrap/>
            <w:hideMark/>
            <w:tcPrChange w:id="108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69" w:author="Nick.Tolimieri" w:date="2022-09-26T12:55:00Z"/>
                <w:del w:id="10870" w:author="Nick.Tolimieri [2]" w:date="2022-09-27T11:46:00Z"/>
                <w:rFonts w:asciiTheme="minorHAnsi" w:eastAsiaTheme="minorHAnsi" w:hAnsiTheme="minorHAnsi" w:cstheme="minorBidi"/>
                <w:sz w:val="22"/>
                <w:szCs w:val="22"/>
                <w:rPrChange w:id="10871" w:author="Nick.Tolimieri" w:date="2022-09-26T12:55:00Z">
                  <w:rPr>
                    <w:ins w:id="10872" w:author="Nick.Tolimieri" w:date="2022-09-26T12:55:00Z"/>
                    <w:del w:id="10873" w:author="Nick.Tolimieri [2]" w:date="2022-09-27T11:46:00Z"/>
                    <w:rFonts w:ascii="Calibri" w:hAnsi="Calibri" w:cs="Calibri"/>
                    <w:color w:val="000000"/>
                    <w:sz w:val="22"/>
                    <w:szCs w:val="22"/>
                  </w:rPr>
                </w:rPrChange>
              </w:rPr>
              <w:pPrChange w:id="10874" w:author="Nick.Tolimieri" w:date="2022-09-26T12:55:00Z">
                <w:pPr/>
              </w:pPrChange>
            </w:pPr>
            <w:ins w:id="10875" w:author="Nick.Tolimieri" w:date="2022-09-26T12:55:00Z">
              <w:del w:id="10876" w:author="Nick.Tolimieri [2]" w:date="2022-09-27T11:46:00Z">
                <w:r w:rsidRPr="007654F7" w:rsidDel="00B41F3D">
                  <w:rPr>
                    <w:rFonts w:asciiTheme="minorHAnsi" w:eastAsiaTheme="minorHAnsi" w:hAnsiTheme="minorHAnsi" w:cstheme="minorBidi"/>
                    <w:sz w:val="22"/>
                    <w:szCs w:val="22"/>
                    <w:rPrChange w:id="10877" w:author="Nick.Tolimieri" w:date="2022-09-26T12:55:00Z">
                      <w:rPr>
                        <w:rFonts w:ascii="Calibri" w:hAnsi="Calibri" w:cs="Calibri"/>
                        <w:color w:val="000000"/>
                        <w:sz w:val="22"/>
                        <w:szCs w:val="22"/>
                      </w:rPr>
                    </w:rPrChange>
                  </w:rPr>
                  <w:delText>NA</w:delText>
                </w:r>
              </w:del>
            </w:ins>
          </w:p>
        </w:tc>
        <w:tc>
          <w:tcPr>
            <w:tcW w:w="960" w:type="dxa"/>
            <w:noWrap/>
            <w:hideMark/>
            <w:tcPrChange w:id="108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79" w:author="Nick.Tolimieri" w:date="2022-09-26T12:55:00Z"/>
                <w:del w:id="10880" w:author="Nick.Tolimieri [2]" w:date="2022-09-27T11:46:00Z"/>
                <w:rFonts w:asciiTheme="minorHAnsi" w:eastAsiaTheme="minorHAnsi" w:hAnsiTheme="minorHAnsi" w:cstheme="minorBidi"/>
                <w:sz w:val="22"/>
                <w:szCs w:val="22"/>
                <w:rPrChange w:id="10881" w:author="Nick.Tolimieri" w:date="2022-09-26T12:55:00Z">
                  <w:rPr>
                    <w:ins w:id="10882" w:author="Nick.Tolimieri" w:date="2022-09-26T12:55:00Z"/>
                    <w:del w:id="10883" w:author="Nick.Tolimieri [2]" w:date="2022-09-27T11:46:00Z"/>
                    <w:rFonts w:ascii="Calibri" w:hAnsi="Calibri" w:cs="Calibri"/>
                    <w:color w:val="000000"/>
                    <w:sz w:val="22"/>
                    <w:szCs w:val="22"/>
                  </w:rPr>
                </w:rPrChange>
              </w:rPr>
              <w:pPrChange w:id="10884" w:author="Nick.Tolimieri" w:date="2022-09-26T12:55:00Z">
                <w:pPr/>
              </w:pPrChange>
            </w:pPr>
            <w:ins w:id="10885" w:author="Nick.Tolimieri" w:date="2022-09-26T12:55:00Z">
              <w:del w:id="10886" w:author="Nick.Tolimieri [2]" w:date="2022-09-27T11:46:00Z">
                <w:r w:rsidRPr="007654F7" w:rsidDel="00B41F3D">
                  <w:rPr>
                    <w:rFonts w:asciiTheme="minorHAnsi" w:eastAsiaTheme="minorHAnsi" w:hAnsiTheme="minorHAnsi" w:cstheme="minorBidi"/>
                    <w:sz w:val="22"/>
                    <w:szCs w:val="22"/>
                    <w:rPrChange w:id="10887" w:author="Nick.Tolimieri" w:date="2022-09-26T12:55:00Z">
                      <w:rPr>
                        <w:rFonts w:ascii="Calibri" w:hAnsi="Calibri" w:cs="Calibri"/>
                        <w:color w:val="000000"/>
                        <w:sz w:val="22"/>
                        <w:szCs w:val="22"/>
                      </w:rPr>
                    </w:rPrChange>
                  </w:rPr>
                  <w:delText>NA</w:delText>
                </w:r>
              </w:del>
            </w:ins>
          </w:p>
        </w:tc>
        <w:tc>
          <w:tcPr>
            <w:tcW w:w="960" w:type="dxa"/>
            <w:noWrap/>
            <w:hideMark/>
            <w:tcPrChange w:id="108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889" w:author="Nick.Tolimieri" w:date="2022-09-26T12:55:00Z"/>
                <w:del w:id="10890" w:author="Nick.Tolimieri [2]" w:date="2022-09-27T11:46:00Z"/>
                <w:rFonts w:asciiTheme="minorHAnsi" w:eastAsiaTheme="minorHAnsi" w:hAnsiTheme="minorHAnsi" w:cstheme="minorBidi"/>
                <w:sz w:val="22"/>
                <w:szCs w:val="22"/>
                <w:rPrChange w:id="10891" w:author="Nick.Tolimieri" w:date="2022-09-26T12:55:00Z">
                  <w:rPr>
                    <w:ins w:id="10892" w:author="Nick.Tolimieri" w:date="2022-09-26T12:55:00Z"/>
                    <w:del w:id="10893" w:author="Nick.Tolimieri [2]" w:date="2022-09-27T11:46:00Z"/>
                    <w:rFonts w:ascii="Calibri" w:hAnsi="Calibri" w:cs="Calibri"/>
                    <w:color w:val="000000"/>
                    <w:sz w:val="22"/>
                    <w:szCs w:val="22"/>
                  </w:rPr>
                </w:rPrChange>
              </w:rPr>
              <w:pPrChange w:id="10894" w:author="Nick.Tolimieri" w:date="2022-09-26T12:55:00Z">
                <w:pPr/>
              </w:pPrChange>
            </w:pPr>
            <w:ins w:id="10895" w:author="Nick.Tolimieri" w:date="2022-09-26T12:55:00Z">
              <w:del w:id="10896" w:author="Nick.Tolimieri [2]" w:date="2022-09-27T11:46:00Z">
                <w:r w:rsidRPr="007654F7" w:rsidDel="00B41F3D">
                  <w:rPr>
                    <w:rFonts w:asciiTheme="minorHAnsi" w:eastAsiaTheme="minorHAnsi" w:hAnsiTheme="minorHAnsi" w:cstheme="minorBidi"/>
                    <w:sz w:val="22"/>
                    <w:szCs w:val="22"/>
                    <w:rPrChange w:id="10897"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0898" w:author="Nick.Tolimieri" w:date="2022-09-26T12:55:00Z"/>
          <w:del w:id="10899" w:author="Nick.Tolimieri [2]" w:date="2022-09-27T11:46:00Z"/>
          <w:trPrChange w:id="10900" w:author="Nick.Tolimieri" w:date="2022-09-26T12:55:00Z">
            <w:trPr>
              <w:divId w:val="1027564193"/>
              <w:trHeight w:val="300"/>
            </w:trPr>
          </w:trPrChange>
        </w:trPr>
        <w:tc>
          <w:tcPr>
            <w:tcW w:w="960" w:type="dxa"/>
            <w:noWrap/>
            <w:hideMark/>
            <w:tcPrChange w:id="109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02" w:author="Nick.Tolimieri" w:date="2022-09-26T12:55:00Z"/>
                <w:del w:id="10903" w:author="Nick.Tolimieri [2]" w:date="2022-09-27T11:46:00Z"/>
                <w:rFonts w:asciiTheme="minorHAnsi" w:eastAsiaTheme="minorHAnsi" w:hAnsiTheme="minorHAnsi" w:cstheme="minorBidi"/>
                <w:sz w:val="22"/>
                <w:szCs w:val="22"/>
                <w:rPrChange w:id="10904" w:author="Nick.Tolimieri" w:date="2022-09-26T12:55:00Z">
                  <w:rPr>
                    <w:ins w:id="10905" w:author="Nick.Tolimieri" w:date="2022-09-26T12:55:00Z"/>
                    <w:del w:id="10906" w:author="Nick.Tolimieri [2]" w:date="2022-09-27T11:46:00Z"/>
                    <w:rFonts w:ascii="Calibri" w:hAnsi="Calibri" w:cs="Calibri"/>
                    <w:color w:val="000000"/>
                    <w:sz w:val="22"/>
                    <w:szCs w:val="22"/>
                  </w:rPr>
                </w:rPrChange>
              </w:rPr>
              <w:pPrChange w:id="10907" w:author="Nick.Tolimieri" w:date="2022-09-26T12:55:00Z">
                <w:pPr/>
              </w:pPrChange>
            </w:pPr>
            <w:ins w:id="10908" w:author="Nick.Tolimieri" w:date="2022-09-26T12:55:00Z">
              <w:del w:id="10909" w:author="Nick.Tolimieri [2]" w:date="2022-09-27T11:46:00Z">
                <w:r w:rsidRPr="007654F7" w:rsidDel="00B41F3D">
                  <w:rPr>
                    <w:rFonts w:asciiTheme="minorHAnsi" w:eastAsiaTheme="minorHAnsi" w:hAnsiTheme="minorHAnsi" w:cstheme="minorBidi"/>
                    <w:sz w:val="22"/>
                    <w:szCs w:val="22"/>
                    <w:rPrChange w:id="10910"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09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12" w:author="Nick.Tolimieri" w:date="2022-09-26T12:55:00Z"/>
                <w:del w:id="10913" w:author="Nick.Tolimieri [2]" w:date="2022-09-27T11:46:00Z"/>
                <w:rFonts w:asciiTheme="minorHAnsi" w:eastAsiaTheme="minorHAnsi" w:hAnsiTheme="minorHAnsi" w:cstheme="minorBidi"/>
                <w:sz w:val="22"/>
                <w:szCs w:val="22"/>
                <w:rPrChange w:id="10914" w:author="Nick.Tolimieri" w:date="2022-09-26T12:55:00Z">
                  <w:rPr>
                    <w:ins w:id="10915" w:author="Nick.Tolimieri" w:date="2022-09-26T12:55:00Z"/>
                    <w:del w:id="10916" w:author="Nick.Tolimieri [2]" w:date="2022-09-27T11:46:00Z"/>
                    <w:rFonts w:ascii="Calibri" w:hAnsi="Calibri" w:cs="Calibri"/>
                    <w:color w:val="000000"/>
                    <w:sz w:val="22"/>
                    <w:szCs w:val="22"/>
                  </w:rPr>
                </w:rPrChange>
              </w:rPr>
              <w:pPrChange w:id="10917" w:author="Nick.Tolimieri" w:date="2022-09-26T12:55:00Z">
                <w:pPr>
                  <w:jc w:val="right"/>
                </w:pPr>
              </w:pPrChange>
            </w:pPr>
            <w:ins w:id="10918" w:author="Nick.Tolimieri" w:date="2022-09-26T12:55:00Z">
              <w:del w:id="10919" w:author="Nick.Tolimieri [2]" w:date="2022-09-27T11:46:00Z">
                <w:r w:rsidRPr="007654F7" w:rsidDel="00B41F3D">
                  <w:rPr>
                    <w:rFonts w:asciiTheme="minorHAnsi" w:eastAsiaTheme="minorHAnsi" w:hAnsiTheme="minorHAnsi" w:cstheme="minorBidi"/>
                    <w:sz w:val="22"/>
                    <w:szCs w:val="22"/>
                    <w:rPrChange w:id="10920" w:author="Nick.Tolimieri" w:date="2022-09-26T12:55:00Z">
                      <w:rPr>
                        <w:rFonts w:ascii="Calibri" w:hAnsi="Calibri" w:cs="Calibri"/>
                        <w:color w:val="000000"/>
                        <w:sz w:val="22"/>
                        <w:szCs w:val="22"/>
                      </w:rPr>
                    </w:rPrChange>
                  </w:rPr>
                  <w:delText>2019</w:delText>
                </w:r>
              </w:del>
            </w:ins>
          </w:p>
        </w:tc>
        <w:tc>
          <w:tcPr>
            <w:tcW w:w="960" w:type="dxa"/>
            <w:noWrap/>
            <w:hideMark/>
            <w:tcPrChange w:id="109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22" w:author="Nick.Tolimieri" w:date="2022-09-26T12:55:00Z"/>
                <w:del w:id="10923" w:author="Nick.Tolimieri [2]" w:date="2022-09-27T11:46:00Z"/>
                <w:rFonts w:asciiTheme="minorHAnsi" w:eastAsiaTheme="minorHAnsi" w:hAnsiTheme="minorHAnsi" w:cstheme="minorBidi"/>
                <w:sz w:val="22"/>
                <w:szCs w:val="22"/>
                <w:rPrChange w:id="10924" w:author="Nick.Tolimieri" w:date="2022-09-26T12:55:00Z">
                  <w:rPr>
                    <w:ins w:id="10925" w:author="Nick.Tolimieri" w:date="2022-09-26T12:55:00Z"/>
                    <w:del w:id="10926" w:author="Nick.Tolimieri [2]" w:date="2022-09-27T11:46:00Z"/>
                    <w:rFonts w:ascii="Calibri" w:hAnsi="Calibri" w:cs="Calibri"/>
                    <w:color w:val="000000"/>
                    <w:sz w:val="22"/>
                    <w:szCs w:val="22"/>
                  </w:rPr>
                </w:rPrChange>
              </w:rPr>
              <w:pPrChange w:id="10927" w:author="Nick.Tolimieri" w:date="2022-09-26T12:55:00Z">
                <w:pPr>
                  <w:jc w:val="right"/>
                </w:pPr>
              </w:pPrChange>
            </w:pPr>
            <w:ins w:id="10928" w:author="Nick.Tolimieri" w:date="2022-09-26T12:55:00Z">
              <w:del w:id="10929" w:author="Nick.Tolimieri [2]" w:date="2022-09-27T11:46:00Z">
                <w:r w:rsidRPr="007654F7" w:rsidDel="00B41F3D">
                  <w:rPr>
                    <w:rFonts w:asciiTheme="minorHAnsi" w:eastAsiaTheme="minorHAnsi" w:hAnsiTheme="minorHAnsi" w:cstheme="minorBidi"/>
                    <w:sz w:val="22"/>
                    <w:szCs w:val="22"/>
                    <w:rPrChange w:id="10930" w:author="Nick.Tolimieri" w:date="2022-09-26T12:55:00Z">
                      <w:rPr>
                        <w:rFonts w:ascii="Calibri" w:hAnsi="Calibri" w:cs="Calibri"/>
                        <w:color w:val="000000"/>
                        <w:sz w:val="22"/>
                        <w:szCs w:val="22"/>
                      </w:rPr>
                    </w:rPrChange>
                  </w:rPr>
                  <w:delText>9</w:delText>
                </w:r>
              </w:del>
            </w:ins>
          </w:p>
        </w:tc>
        <w:tc>
          <w:tcPr>
            <w:tcW w:w="960" w:type="dxa"/>
            <w:noWrap/>
            <w:hideMark/>
            <w:tcPrChange w:id="109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32" w:author="Nick.Tolimieri" w:date="2022-09-26T12:55:00Z"/>
                <w:del w:id="10933" w:author="Nick.Tolimieri [2]" w:date="2022-09-27T11:46:00Z"/>
                <w:rFonts w:asciiTheme="minorHAnsi" w:eastAsiaTheme="minorHAnsi" w:hAnsiTheme="minorHAnsi" w:cstheme="minorBidi"/>
                <w:sz w:val="22"/>
                <w:szCs w:val="22"/>
                <w:rPrChange w:id="10934" w:author="Nick.Tolimieri" w:date="2022-09-26T12:55:00Z">
                  <w:rPr>
                    <w:ins w:id="10935" w:author="Nick.Tolimieri" w:date="2022-09-26T12:55:00Z"/>
                    <w:del w:id="10936" w:author="Nick.Tolimieri [2]" w:date="2022-09-27T11:46:00Z"/>
                    <w:rFonts w:ascii="Calibri" w:hAnsi="Calibri" w:cs="Calibri"/>
                    <w:color w:val="000000"/>
                    <w:sz w:val="22"/>
                    <w:szCs w:val="22"/>
                  </w:rPr>
                </w:rPrChange>
              </w:rPr>
              <w:pPrChange w:id="10937" w:author="Nick.Tolimieri" w:date="2022-09-26T12:55:00Z">
                <w:pPr>
                  <w:jc w:val="right"/>
                </w:pPr>
              </w:pPrChange>
            </w:pPr>
            <w:ins w:id="10938" w:author="Nick.Tolimieri" w:date="2022-09-26T12:55:00Z">
              <w:del w:id="10939" w:author="Nick.Tolimieri [2]" w:date="2022-09-27T11:46:00Z">
                <w:r w:rsidRPr="007654F7" w:rsidDel="00B41F3D">
                  <w:rPr>
                    <w:rFonts w:asciiTheme="minorHAnsi" w:eastAsiaTheme="minorHAnsi" w:hAnsiTheme="minorHAnsi" w:cstheme="minorBidi"/>
                    <w:sz w:val="22"/>
                    <w:szCs w:val="22"/>
                    <w:rPrChange w:id="10940" w:author="Nick.Tolimieri" w:date="2022-09-26T12:55:00Z">
                      <w:rPr>
                        <w:rFonts w:ascii="Calibri" w:hAnsi="Calibri" w:cs="Calibri"/>
                        <w:color w:val="000000"/>
                        <w:sz w:val="22"/>
                        <w:szCs w:val="22"/>
                      </w:rPr>
                    </w:rPrChange>
                  </w:rPr>
                  <w:delText>43</w:delText>
                </w:r>
              </w:del>
            </w:ins>
          </w:p>
        </w:tc>
        <w:tc>
          <w:tcPr>
            <w:tcW w:w="960" w:type="dxa"/>
            <w:noWrap/>
            <w:hideMark/>
            <w:tcPrChange w:id="109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42" w:author="Nick.Tolimieri" w:date="2022-09-26T12:55:00Z"/>
                <w:del w:id="10943" w:author="Nick.Tolimieri [2]" w:date="2022-09-27T11:46:00Z"/>
                <w:rFonts w:asciiTheme="minorHAnsi" w:eastAsiaTheme="minorHAnsi" w:hAnsiTheme="minorHAnsi" w:cstheme="minorBidi"/>
                <w:sz w:val="22"/>
                <w:szCs w:val="22"/>
                <w:rPrChange w:id="10944" w:author="Nick.Tolimieri" w:date="2022-09-26T12:55:00Z">
                  <w:rPr>
                    <w:ins w:id="10945" w:author="Nick.Tolimieri" w:date="2022-09-26T12:55:00Z"/>
                    <w:del w:id="10946" w:author="Nick.Tolimieri [2]" w:date="2022-09-27T11:46:00Z"/>
                    <w:rFonts w:ascii="Calibri" w:hAnsi="Calibri" w:cs="Calibri"/>
                    <w:color w:val="000000"/>
                    <w:sz w:val="22"/>
                    <w:szCs w:val="22"/>
                  </w:rPr>
                </w:rPrChange>
              </w:rPr>
              <w:pPrChange w:id="10947" w:author="Nick.Tolimieri" w:date="2022-09-26T12:55:00Z">
                <w:pPr>
                  <w:jc w:val="right"/>
                </w:pPr>
              </w:pPrChange>
            </w:pPr>
            <w:ins w:id="10948" w:author="Nick.Tolimieri" w:date="2022-09-26T12:55:00Z">
              <w:del w:id="10949" w:author="Nick.Tolimieri [2]" w:date="2022-09-27T11:46:00Z">
                <w:r w:rsidRPr="007654F7" w:rsidDel="00B41F3D">
                  <w:rPr>
                    <w:rFonts w:asciiTheme="minorHAnsi" w:eastAsiaTheme="minorHAnsi" w:hAnsiTheme="minorHAnsi" w:cstheme="minorBidi"/>
                    <w:sz w:val="22"/>
                    <w:szCs w:val="22"/>
                    <w:rPrChange w:id="10950" w:author="Nick.Tolimieri" w:date="2022-09-26T12:55:00Z">
                      <w:rPr>
                        <w:rFonts w:ascii="Calibri" w:hAnsi="Calibri" w:cs="Calibri"/>
                        <w:color w:val="000000"/>
                        <w:sz w:val="22"/>
                        <w:szCs w:val="22"/>
                      </w:rPr>
                    </w:rPrChange>
                  </w:rPr>
                  <w:delText>3</w:delText>
                </w:r>
              </w:del>
            </w:ins>
          </w:p>
        </w:tc>
        <w:tc>
          <w:tcPr>
            <w:tcW w:w="960" w:type="dxa"/>
            <w:noWrap/>
            <w:hideMark/>
            <w:tcPrChange w:id="109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52" w:author="Nick.Tolimieri" w:date="2022-09-26T12:55:00Z"/>
                <w:del w:id="10953" w:author="Nick.Tolimieri [2]" w:date="2022-09-27T11:46:00Z"/>
                <w:rFonts w:asciiTheme="minorHAnsi" w:eastAsiaTheme="minorHAnsi" w:hAnsiTheme="minorHAnsi" w:cstheme="minorBidi"/>
                <w:sz w:val="22"/>
                <w:szCs w:val="22"/>
                <w:rPrChange w:id="10954" w:author="Nick.Tolimieri" w:date="2022-09-26T12:55:00Z">
                  <w:rPr>
                    <w:ins w:id="10955" w:author="Nick.Tolimieri" w:date="2022-09-26T12:55:00Z"/>
                    <w:del w:id="10956" w:author="Nick.Tolimieri [2]" w:date="2022-09-27T11:46:00Z"/>
                    <w:rFonts w:ascii="Calibri" w:hAnsi="Calibri" w:cs="Calibri"/>
                    <w:color w:val="000000"/>
                    <w:sz w:val="22"/>
                    <w:szCs w:val="22"/>
                  </w:rPr>
                </w:rPrChange>
              </w:rPr>
              <w:pPrChange w:id="10957" w:author="Nick.Tolimieri" w:date="2022-09-26T12:55:00Z">
                <w:pPr>
                  <w:jc w:val="right"/>
                </w:pPr>
              </w:pPrChange>
            </w:pPr>
            <w:ins w:id="10958" w:author="Nick.Tolimieri" w:date="2022-09-26T12:55:00Z">
              <w:del w:id="10959" w:author="Nick.Tolimieri [2]" w:date="2022-09-27T11:46:00Z">
                <w:r w:rsidRPr="007654F7" w:rsidDel="00B41F3D">
                  <w:rPr>
                    <w:rFonts w:asciiTheme="minorHAnsi" w:eastAsiaTheme="minorHAnsi" w:hAnsiTheme="minorHAnsi" w:cstheme="minorBidi"/>
                    <w:sz w:val="22"/>
                    <w:szCs w:val="22"/>
                    <w:rPrChange w:id="10960" w:author="Nick.Tolimieri" w:date="2022-09-26T12:55:00Z">
                      <w:rPr>
                        <w:rFonts w:ascii="Calibri" w:hAnsi="Calibri" w:cs="Calibri"/>
                        <w:color w:val="000000"/>
                        <w:sz w:val="22"/>
                        <w:szCs w:val="22"/>
                      </w:rPr>
                    </w:rPrChange>
                  </w:rPr>
                  <w:delText>26</w:delText>
                </w:r>
              </w:del>
            </w:ins>
          </w:p>
        </w:tc>
        <w:tc>
          <w:tcPr>
            <w:tcW w:w="960" w:type="dxa"/>
            <w:noWrap/>
            <w:hideMark/>
            <w:tcPrChange w:id="109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62" w:author="Nick.Tolimieri" w:date="2022-09-26T12:55:00Z"/>
                <w:del w:id="10963" w:author="Nick.Tolimieri [2]" w:date="2022-09-27T11:46:00Z"/>
                <w:rFonts w:asciiTheme="minorHAnsi" w:eastAsiaTheme="minorHAnsi" w:hAnsiTheme="minorHAnsi" w:cstheme="minorBidi"/>
                <w:sz w:val="22"/>
                <w:szCs w:val="22"/>
                <w:rPrChange w:id="10964" w:author="Nick.Tolimieri" w:date="2022-09-26T12:55:00Z">
                  <w:rPr>
                    <w:ins w:id="10965" w:author="Nick.Tolimieri" w:date="2022-09-26T12:55:00Z"/>
                    <w:del w:id="10966" w:author="Nick.Tolimieri [2]" w:date="2022-09-27T11:46:00Z"/>
                    <w:rFonts w:ascii="Calibri" w:hAnsi="Calibri" w:cs="Calibri"/>
                    <w:color w:val="000000"/>
                    <w:sz w:val="22"/>
                    <w:szCs w:val="22"/>
                  </w:rPr>
                </w:rPrChange>
              </w:rPr>
              <w:pPrChange w:id="10967" w:author="Nick.Tolimieri" w:date="2022-09-26T12:55:00Z">
                <w:pPr>
                  <w:jc w:val="right"/>
                </w:pPr>
              </w:pPrChange>
            </w:pPr>
            <w:ins w:id="10968" w:author="Nick.Tolimieri" w:date="2022-09-26T12:55:00Z">
              <w:del w:id="10969" w:author="Nick.Tolimieri [2]" w:date="2022-09-27T11:46:00Z">
                <w:r w:rsidRPr="007654F7" w:rsidDel="00B41F3D">
                  <w:rPr>
                    <w:rFonts w:asciiTheme="minorHAnsi" w:eastAsiaTheme="minorHAnsi" w:hAnsiTheme="minorHAnsi" w:cstheme="minorBidi"/>
                    <w:sz w:val="22"/>
                    <w:szCs w:val="22"/>
                    <w:rPrChange w:id="10970" w:author="Nick.Tolimieri" w:date="2022-09-26T12:55:00Z">
                      <w:rPr>
                        <w:rFonts w:ascii="Calibri" w:hAnsi="Calibri" w:cs="Calibri"/>
                        <w:color w:val="000000"/>
                        <w:sz w:val="22"/>
                        <w:szCs w:val="22"/>
                      </w:rPr>
                    </w:rPrChange>
                  </w:rPr>
                  <w:delText>5</w:delText>
                </w:r>
              </w:del>
            </w:ins>
          </w:p>
        </w:tc>
        <w:tc>
          <w:tcPr>
            <w:tcW w:w="960" w:type="dxa"/>
            <w:noWrap/>
            <w:hideMark/>
            <w:tcPrChange w:id="109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72" w:author="Nick.Tolimieri" w:date="2022-09-26T12:55:00Z"/>
                <w:del w:id="10973" w:author="Nick.Tolimieri [2]" w:date="2022-09-27T11:46:00Z"/>
                <w:rFonts w:asciiTheme="minorHAnsi" w:eastAsiaTheme="minorHAnsi" w:hAnsiTheme="minorHAnsi" w:cstheme="minorBidi"/>
                <w:sz w:val="22"/>
                <w:szCs w:val="22"/>
                <w:rPrChange w:id="10974" w:author="Nick.Tolimieri" w:date="2022-09-26T12:55:00Z">
                  <w:rPr>
                    <w:ins w:id="10975" w:author="Nick.Tolimieri" w:date="2022-09-26T12:55:00Z"/>
                    <w:del w:id="10976" w:author="Nick.Tolimieri [2]" w:date="2022-09-27T11:46:00Z"/>
                    <w:rFonts w:ascii="Calibri" w:hAnsi="Calibri" w:cs="Calibri"/>
                    <w:color w:val="000000"/>
                    <w:sz w:val="22"/>
                    <w:szCs w:val="22"/>
                  </w:rPr>
                </w:rPrChange>
              </w:rPr>
              <w:pPrChange w:id="10977" w:author="Nick.Tolimieri" w:date="2022-09-26T12:55:00Z">
                <w:pPr>
                  <w:jc w:val="right"/>
                </w:pPr>
              </w:pPrChange>
            </w:pPr>
            <w:ins w:id="10978" w:author="Nick.Tolimieri" w:date="2022-09-26T12:55:00Z">
              <w:del w:id="10979" w:author="Nick.Tolimieri [2]" w:date="2022-09-27T11:46:00Z">
                <w:r w:rsidRPr="007654F7" w:rsidDel="00B41F3D">
                  <w:rPr>
                    <w:rFonts w:asciiTheme="minorHAnsi" w:eastAsiaTheme="minorHAnsi" w:hAnsiTheme="minorHAnsi" w:cstheme="minorBidi"/>
                    <w:sz w:val="22"/>
                    <w:szCs w:val="22"/>
                    <w:rPrChange w:id="10980" w:author="Nick.Tolimieri" w:date="2022-09-26T12:55:00Z">
                      <w:rPr>
                        <w:rFonts w:ascii="Calibri" w:hAnsi="Calibri" w:cs="Calibri"/>
                        <w:color w:val="000000"/>
                        <w:sz w:val="22"/>
                        <w:szCs w:val="22"/>
                      </w:rPr>
                    </w:rPrChange>
                  </w:rPr>
                  <w:delText>13</w:delText>
                </w:r>
              </w:del>
            </w:ins>
          </w:p>
        </w:tc>
        <w:tc>
          <w:tcPr>
            <w:tcW w:w="960" w:type="dxa"/>
            <w:noWrap/>
            <w:hideMark/>
            <w:tcPrChange w:id="109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82" w:author="Nick.Tolimieri" w:date="2022-09-26T12:55:00Z"/>
                <w:del w:id="10983" w:author="Nick.Tolimieri [2]" w:date="2022-09-27T11:46:00Z"/>
                <w:rFonts w:asciiTheme="minorHAnsi" w:eastAsiaTheme="minorHAnsi" w:hAnsiTheme="minorHAnsi" w:cstheme="minorBidi"/>
                <w:sz w:val="22"/>
                <w:szCs w:val="22"/>
                <w:rPrChange w:id="10984" w:author="Nick.Tolimieri" w:date="2022-09-26T12:55:00Z">
                  <w:rPr>
                    <w:ins w:id="10985" w:author="Nick.Tolimieri" w:date="2022-09-26T12:55:00Z"/>
                    <w:del w:id="10986" w:author="Nick.Tolimieri [2]" w:date="2022-09-27T11:46:00Z"/>
                    <w:rFonts w:ascii="Calibri" w:hAnsi="Calibri" w:cs="Calibri"/>
                    <w:color w:val="000000"/>
                    <w:sz w:val="22"/>
                    <w:szCs w:val="22"/>
                  </w:rPr>
                </w:rPrChange>
              </w:rPr>
              <w:pPrChange w:id="10987" w:author="Nick.Tolimieri" w:date="2022-09-26T12:55:00Z">
                <w:pPr>
                  <w:jc w:val="right"/>
                </w:pPr>
              </w:pPrChange>
            </w:pPr>
            <w:ins w:id="10988" w:author="Nick.Tolimieri" w:date="2022-09-26T12:55:00Z">
              <w:del w:id="10989" w:author="Nick.Tolimieri [2]" w:date="2022-09-27T11:46:00Z">
                <w:r w:rsidRPr="007654F7" w:rsidDel="00B41F3D">
                  <w:rPr>
                    <w:rFonts w:asciiTheme="minorHAnsi" w:eastAsiaTheme="minorHAnsi" w:hAnsiTheme="minorHAnsi" w:cstheme="minorBidi"/>
                    <w:sz w:val="22"/>
                    <w:szCs w:val="22"/>
                    <w:rPrChange w:id="10990" w:author="Nick.Tolimieri" w:date="2022-09-26T12:55:00Z">
                      <w:rPr>
                        <w:rFonts w:ascii="Calibri" w:hAnsi="Calibri" w:cs="Calibri"/>
                        <w:color w:val="000000"/>
                        <w:sz w:val="22"/>
                        <w:szCs w:val="22"/>
                      </w:rPr>
                    </w:rPrChange>
                  </w:rPr>
                  <w:delText>1.93</w:delText>
                </w:r>
              </w:del>
            </w:ins>
          </w:p>
        </w:tc>
        <w:tc>
          <w:tcPr>
            <w:tcW w:w="960" w:type="dxa"/>
            <w:noWrap/>
            <w:hideMark/>
            <w:tcPrChange w:id="109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0992" w:author="Nick.Tolimieri" w:date="2022-09-26T12:55:00Z"/>
                <w:del w:id="10993" w:author="Nick.Tolimieri [2]" w:date="2022-09-27T11:46:00Z"/>
                <w:rFonts w:asciiTheme="minorHAnsi" w:eastAsiaTheme="minorHAnsi" w:hAnsiTheme="minorHAnsi" w:cstheme="minorBidi"/>
                <w:sz w:val="22"/>
                <w:szCs w:val="22"/>
                <w:rPrChange w:id="10994" w:author="Nick.Tolimieri" w:date="2022-09-26T12:55:00Z">
                  <w:rPr>
                    <w:ins w:id="10995" w:author="Nick.Tolimieri" w:date="2022-09-26T12:55:00Z"/>
                    <w:del w:id="10996" w:author="Nick.Tolimieri [2]" w:date="2022-09-27T11:46:00Z"/>
                    <w:rFonts w:ascii="Calibri" w:hAnsi="Calibri" w:cs="Calibri"/>
                    <w:color w:val="000000"/>
                    <w:sz w:val="22"/>
                    <w:szCs w:val="22"/>
                  </w:rPr>
                </w:rPrChange>
              </w:rPr>
              <w:pPrChange w:id="10997" w:author="Nick.Tolimieri" w:date="2022-09-26T12:55:00Z">
                <w:pPr>
                  <w:jc w:val="right"/>
                </w:pPr>
              </w:pPrChange>
            </w:pPr>
            <w:ins w:id="10998" w:author="Nick.Tolimieri" w:date="2022-09-26T12:55:00Z">
              <w:del w:id="10999" w:author="Nick.Tolimieri [2]" w:date="2022-09-27T11:46:00Z">
                <w:r w:rsidRPr="007654F7" w:rsidDel="00B41F3D">
                  <w:rPr>
                    <w:rFonts w:asciiTheme="minorHAnsi" w:eastAsiaTheme="minorHAnsi" w:hAnsiTheme="minorHAnsi" w:cstheme="minorBidi"/>
                    <w:sz w:val="22"/>
                    <w:szCs w:val="22"/>
                    <w:rPrChange w:id="11000" w:author="Nick.Tolimieri" w:date="2022-09-26T12:55:00Z">
                      <w:rPr>
                        <w:rFonts w:ascii="Calibri" w:hAnsi="Calibri" w:cs="Calibri"/>
                        <w:color w:val="000000"/>
                        <w:sz w:val="22"/>
                        <w:szCs w:val="22"/>
                      </w:rPr>
                    </w:rPrChange>
                  </w:rPr>
                  <w:delText>0.32</w:delText>
                </w:r>
              </w:del>
            </w:ins>
          </w:p>
        </w:tc>
      </w:tr>
      <w:tr w:rsidR="007654F7" w:rsidRPr="007654F7" w:rsidDel="00B41F3D" w:rsidTr="007654F7">
        <w:trPr>
          <w:divId w:val="1027564193"/>
          <w:trHeight w:val="300"/>
          <w:ins w:id="11001" w:author="Nick.Tolimieri" w:date="2022-09-26T12:55:00Z"/>
          <w:del w:id="11002" w:author="Nick.Tolimieri [2]" w:date="2022-09-27T11:46:00Z"/>
          <w:trPrChange w:id="11003" w:author="Nick.Tolimieri" w:date="2022-09-26T12:55:00Z">
            <w:trPr>
              <w:divId w:val="1027564193"/>
              <w:trHeight w:val="300"/>
            </w:trPr>
          </w:trPrChange>
        </w:trPr>
        <w:tc>
          <w:tcPr>
            <w:tcW w:w="960" w:type="dxa"/>
            <w:noWrap/>
            <w:hideMark/>
            <w:tcPrChange w:id="110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05" w:author="Nick.Tolimieri" w:date="2022-09-26T12:55:00Z"/>
                <w:del w:id="11006" w:author="Nick.Tolimieri [2]" w:date="2022-09-27T11:46:00Z"/>
                <w:rFonts w:asciiTheme="minorHAnsi" w:eastAsiaTheme="minorHAnsi" w:hAnsiTheme="minorHAnsi" w:cstheme="minorBidi"/>
                <w:sz w:val="22"/>
                <w:szCs w:val="22"/>
                <w:rPrChange w:id="11007" w:author="Nick.Tolimieri" w:date="2022-09-26T12:55:00Z">
                  <w:rPr>
                    <w:ins w:id="11008" w:author="Nick.Tolimieri" w:date="2022-09-26T12:55:00Z"/>
                    <w:del w:id="11009" w:author="Nick.Tolimieri [2]" w:date="2022-09-27T11:46:00Z"/>
                    <w:rFonts w:ascii="Calibri" w:hAnsi="Calibri" w:cs="Calibri"/>
                    <w:color w:val="000000"/>
                    <w:sz w:val="22"/>
                    <w:szCs w:val="22"/>
                  </w:rPr>
                </w:rPrChange>
              </w:rPr>
              <w:pPrChange w:id="11010" w:author="Nick.Tolimieri" w:date="2022-09-26T12:55:00Z">
                <w:pPr/>
              </w:pPrChange>
            </w:pPr>
            <w:ins w:id="11011" w:author="Nick.Tolimieri" w:date="2022-09-26T12:55:00Z">
              <w:del w:id="11012" w:author="Nick.Tolimieri [2]" w:date="2022-09-27T11:46:00Z">
                <w:r w:rsidRPr="007654F7" w:rsidDel="00B41F3D">
                  <w:rPr>
                    <w:rFonts w:asciiTheme="minorHAnsi" w:eastAsiaTheme="minorHAnsi" w:hAnsiTheme="minorHAnsi" w:cstheme="minorBidi"/>
                    <w:sz w:val="22"/>
                    <w:szCs w:val="22"/>
                    <w:rPrChange w:id="11013"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0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15" w:author="Nick.Tolimieri" w:date="2022-09-26T12:55:00Z"/>
                <w:del w:id="11016" w:author="Nick.Tolimieri [2]" w:date="2022-09-27T11:46:00Z"/>
                <w:rFonts w:asciiTheme="minorHAnsi" w:eastAsiaTheme="minorHAnsi" w:hAnsiTheme="minorHAnsi" w:cstheme="minorBidi"/>
                <w:sz w:val="22"/>
                <w:szCs w:val="22"/>
                <w:rPrChange w:id="11017" w:author="Nick.Tolimieri" w:date="2022-09-26T12:55:00Z">
                  <w:rPr>
                    <w:ins w:id="11018" w:author="Nick.Tolimieri" w:date="2022-09-26T12:55:00Z"/>
                    <w:del w:id="11019" w:author="Nick.Tolimieri [2]" w:date="2022-09-27T11:46:00Z"/>
                    <w:rFonts w:ascii="Calibri" w:hAnsi="Calibri" w:cs="Calibri"/>
                    <w:color w:val="000000"/>
                    <w:sz w:val="22"/>
                    <w:szCs w:val="22"/>
                  </w:rPr>
                </w:rPrChange>
              </w:rPr>
              <w:pPrChange w:id="11020" w:author="Nick.Tolimieri" w:date="2022-09-26T12:55:00Z">
                <w:pPr>
                  <w:jc w:val="right"/>
                </w:pPr>
              </w:pPrChange>
            </w:pPr>
            <w:ins w:id="11021" w:author="Nick.Tolimieri" w:date="2022-09-26T12:55:00Z">
              <w:del w:id="11022" w:author="Nick.Tolimieri [2]" w:date="2022-09-27T11:46:00Z">
                <w:r w:rsidRPr="007654F7" w:rsidDel="00B41F3D">
                  <w:rPr>
                    <w:rFonts w:asciiTheme="minorHAnsi" w:eastAsiaTheme="minorHAnsi" w:hAnsiTheme="minorHAnsi" w:cstheme="minorBidi"/>
                    <w:sz w:val="22"/>
                    <w:szCs w:val="22"/>
                    <w:rPrChange w:id="11023" w:author="Nick.Tolimieri" w:date="2022-09-26T12:55:00Z">
                      <w:rPr>
                        <w:rFonts w:ascii="Calibri" w:hAnsi="Calibri" w:cs="Calibri"/>
                        <w:color w:val="000000"/>
                        <w:sz w:val="22"/>
                        <w:szCs w:val="22"/>
                      </w:rPr>
                    </w:rPrChange>
                  </w:rPr>
                  <w:delText>2020</w:delText>
                </w:r>
              </w:del>
            </w:ins>
          </w:p>
        </w:tc>
        <w:tc>
          <w:tcPr>
            <w:tcW w:w="960" w:type="dxa"/>
            <w:noWrap/>
            <w:hideMark/>
            <w:tcPrChange w:id="110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25" w:author="Nick.Tolimieri" w:date="2022-09-26T12:55:00Z"/>
                <w:del w:id="11026" w:author="Nick.Tolimieri [2]" w:date="2022-09-27T11:46:00Z"/>
                <w:rFonts w:asciiTheme="minorHAnsi" w:eastAsiaTheme="minorHAnsi" w:hAnsiTheme="minorHAnsi" w:cstheme="minorBidi"/>
                <w:sz w:val="22"/>
                <w:szCs w:val="22"/>
                <w:rPrChange w:id="11027" w:author="Nick.Tolimieri" w:date="2022-09-26T12:55:00Z">
                  <w:rPr>
                    <w:ins w:id="11028" w:author="Nick.Tolimieri" w:date="2022-09-26T12:55:00Z"/>
                    <w:del w:id="11029" w:author="Nick.Tolimieri [2]" w:date="2022-09-27T11:46:00Z"/>
                    <w:rFonts w:ascii="Calibri" w:hAnsi="Calibri" w:cs="Calibri"/>
                    <w:color w:val="000000"/>
                    <w:sz w:val="22"/>
                    <w:szCs w:val="22"/>
                  </w:rPr>
                </w:rPrChange>
              </w:rPr>
              <w:pPrChange w:id="11030" w:author="Nick.Tolimieri" w:date="2022-09-26T12:55:00Z">
                <w:pPr>
                  <w:jc w:val="right"/>
                </w:pPr>
              </w:pPrChange>
            </w:pPr>
            <w:ins w:id="11031" w:author="Nick.Tolimieri" w:date="2022-09-26T12:55:00Z">
              <w:del w:id="11032" w:author="Nick.Tolimieri [2]" w:date="2022-09-27T11:46:00Z">
                <w:r w:rsidRPr="007654F7" w:rsidDel="00B41F3D">
                  <w:rPr>
                    <w:rFonts w:asciiTheme="minorHAnsi" w:eastAsiaTheme="minorHAnsi" w:hAnsiTheme="minorHAnsi" w:cstheme="minorBidi"/>
                    <w:sz w:val="22"/>
                    <w:szCs w:val="22"/>
                    <w:rPrChange w:id="11033" w:author="Nick.Tolimieri" w:date="2022-09-26T12:55:00Z">
                      <w:rPr>
                        <w:rFonts w:ascii="Calibri" w:hAnsi="Calibri" w:cs="Calibri"/>
                        <w:color w:val="000000"/>
                        <w:sz w:val="22"/>
                        <w:szCs w:val="22"/>
                      </w:rPr>
                    </w:rPrChange>
                  </w:rPr>
                  <w:delText>0</w:delText>
                </w:r>
              </w:del>
            </w:ins>
          </w:p>
        </w:tc>
        <w:tc>
          <w:tcPr>
            <w:tcW w:w="960" w:type="dxa"/>
            <w:noWrap/>
            <w:hideMark/>
            <w:tcPrChange w:id="110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35" w:author="Nick.Tolimieri" w:date="2022-09-26T12:55:00Z"/>
                <w:del w:id="11036" w:author="Nick.Tolimieri [2]" w:date="2022-09-27T11:46:00Z"/>
                <w:rFonts w:asciiTheme="minorHAnsi" w:eastAsiaTheme="minorHAnsi" w:hAnsiTheme="minorHAnsi" w:cstheme="minorBidi"/>
                <w:sz w:val="22"/>
                <w:szCs w:val="22"/>
                <w:rPrChange w:id="11037" w:author="Nick.Tolimieri" w:date="2022-09-26T12:55:00Z">
                  <w:rPr>
                    <w:ins w:id="11038" w:author="Nick.Tolimieri" w:date="2022-09-26T12:55:00Z"/>
                    <w:del w:id="11039" w:author="Nick.Tolimieri [2]" w:date="2022-09-27T11:46:00Z"/>
                    <w:rFonts w:ascii="Calibri" w:hAnsi="Calibri" w:cs="Calibri"/>
                    <w:color w:val="000000"/>
                    <w:sz w:val="22"/>
                    <w:szCs w:val="22"/>
                  </w:rPr>
                </w:rPrChange>
              </w:rPr>
              <w:pPrChange w:id="11040" w:author="Nick.Tolimieri" w:date="2022-09-26T12:55:00Z">
                <w:pPr>
                  <w:jc w:val="right"/>
                </w:pPr>
              </w:pPrChange>
            </w:pPr>
            <w:ins w:id="11041" w:author="Nick.Tolimieri" w:date="2022-09-26T12:55:00Z">
              <w:del w:id="11042" w:author="Nick.Tolimieri [2]" w:date="2022-09-27T11:46:00Z">
                <w:r w:rsidRPr="007654F7" w:rsidDel="00B41F3D">
                  <w:rPr>
                    <w:rFonts w:asciiTheme="minorHAnsi" w:eastAsiaTheme="minorHAnsi" w:hAnsiTheme="minorHAnsi" w:cstheme="minorBidi"/>
                    <w:sz w:val="22"/>
                    <w:szCs w:val="22"/>
                    <w:rPrChange w:id="11043" w:author="Nick.Tolimieri" w:date="2022-09-26T12:55:00Z">
                      <w:rPr>
                        <w:rFonts w:ascii="Calibri" w:hAnsi="Calibri" w:cs="Calibri"/>
                        <w:color w:val="000000"/>
                        <w:sz w:val="22"/>
                        <w:szCs w:val="22"/>
                      </w:rPr>
                    </w:rPrChange>
                  </w:rPr>
                  <w:delText>27</w:delText>
                </w:r>
              </w:del>
            </w:ins>
          </w:p>
        </w:tc>
        <w:tc>
          <w:tcPr>
            <w:tcW w:w="960" w:type="dxa"/>
            <w:noWrap/>
            <w:hideMark/>
            <w:tcPrChange w:id="110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45" w:author="Nick.Tolimieri" w:date="2022-09-26T12:55:00Z"/>
                <w:del w:id="11046" w:author="Nick.Tolimieri [2]" w:date="2022-09-27T11:46:00Z"/>
                <w:rFonts w:asciiTheme="minorHAnsi" w:eastAsiaTheme="minorHAnsi" w:hAnsiTheme="minorHAnsi" w:cstheme="minorBidi"/>
                <w:sz w:val="22"/>
                <w:szCs w:val="22"/>
                <w:rPrChange w:id="11047" w:author="Nick.Tolimieri" w:date="2022-09-26T12:55:00Z">
                  <w:rPr>
                    <w:ins w:id="11048" w:author="Nick.Tolimieri" w:date="2022-09-26T12:55:00Z"/>
                    <w:del w:id="11049" w:author="Nick.Tolimieri [2]" w:date="2022-09-27T11:46:00Z"/>
                    <w:rFonts w:ascii="Calibri" w:hAnsi="Calibri" w:cs="Calibri"/>
                    <w:color w:val="000000"/>
                    <w:sz w:val="22"/>
                    <w:szCs w:val="22"/>
                  </w:rPr>
                </w:rPrChange>
              </w:rPr>
              <w:pPrChange w:id="11050" w:author="Nick.Tolimieri" w:date="2022-09-26T12:55:00Z">
                <w:pPr>
                  <w:jc w:val="right"/>
                </w:pPr>
              </w:pPrChange>
            </w:pPr>
            <w:ins w:id="11051" w:author="Nick.Tolimieri" w:date="2022-09-26T12:55:00Z">
              <w:del w:id="11052" w:author="Nick.Tolimieri [2]" w:date="2022-09-27T11:46:00Z">
                <w:r w:rsidRPr="007654F7" w:rsidDel="00B41F3D">
                  <w:rPr>
                    <w:rFonts w:asciiTheme="minorHAnsi" w:eastAsiaTheme="minorHAnsi" w:hAnsiTheme="minorHAnsi" w:cstheme="minorBidi"/>
                    <w:sz w:val="22"/>
                    <w:szCs w:val="22"/>
                    <w:rPrChange w:id="11053" w:author="Nick.Tolimieri" w:date="2022-09-26T12:55:00Z">
                      <w:rPr>
                        <w:rFonts w:ascii="Calibri" w:hAnsi="Calibri" w:cs="Calibri"/>
                        <w:color w:val="000000"/>
                        <w:sz w:val="22"/>
                        <w:szCs w:val="22"/>
                      </w:rPr>
                    </w:rPrChange>
                  </w:rPr>
                  <w:delText>1</w:delText>
                </w:r>
              </w:del>
            </w:ins>
          </w:p>
        </w:tc>
        <w:tc>
          <w:tcPr>
            <w:tcW w:w="960" w:type="dxa"/>
            <w:noWrap/>
            <w:hideMark/>
            <w:tcPrChange w:id="110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55" w:author="Nick.Tolimieri" w:date="2022-09-26T12:55:00Z"/>
                <w:del w:id="11056" w:author="Nick.Tolimieri [2]" w:date="2022-09-27T11:46:00Z"/>
                <w:rFonts w:asciiTheme="minorHAnsi" w:eastAsiaTheme="minorHAnsi" w:hAnsiTheme="minorHAnsi" w:cstheme="minorBidi"/>
                <w:sz w:val="22"/>
                <w:szCs w:val="22"/>
                <w:rPrChange w:id="11057" w:author="Nick.Tolimieri" w:date="2022-09-26T12:55:00Z">
                  <w:rPr>
                    <w:ins w:id="11058" w:author="Nick.Tolimieri" w:date="2022-09-26T12:55:00Z"/>
                    <w:del w:id="11059" w:author="Nick.Tolimieri [2]" w:date="2022-09-27T11:46:00Z"/>
                    <w:rFonts w:ascii="Calibri" w:hAnsi="Calibri" w:cs="Calibri"/>
                    <w:color w:val="000000"/>
                    <w:sz w:val="22"/>
                    <w:szCs w:val="22"/>
                  </w:rPr>
                </w:rPrChange>
              </w:rPr>
              <w:pPrChange w:id="11060" w:author="Nick.Tolimieri" w:date="2022-09-26T12:55:00Z">
                <w:pPr>
                  <w:jc w:val="right"/>
                </w:pPr>
              </w:pPrChange>
            </w:pPr>
            <w:ins w:id="11061" w:author="Nick.Tolimieri" w:date="2022-09-26T12:55:00Z">
              <w:del w:id="11062" w:author="Nick.Tolimieri [2]" w:date="2022-09-27T11:46:00Z">
                <w:r w:rsidRPr="007654F7" w:rsidDel="00B41F3D">
                  <w:rPr>
                    <w:rFonts w:asciiTheme="minorHAnsi" w:eastAsiaTheme="minorHAnsi" w:hAnsiTheme="minorHAnsi" w:cstheme="minorBidi"/>
                    <w:sz w:val="22"/>
                    <w:szCs w:val="22"/>
                    <w:rPrChange w:id="11063" w:author="Nick.Tolimieri" w:date="2022-09-26T12:55:00Z">
                      <w:rPr>
                        <w:rFonts w:ascii="Calibri" w:hAnsi="Calibri" w:cs="Calibri"/>
                        <w:color w:val="000000"/>
                        <w:sz w:val="22"/>
                        <w:szCs w:val="22"/>
                      </w:rPr>
                    </w:rPrChange>
                  </w:rPr>
                  <w:delText>21</w:delText>
                </w:r>
              </w:del>
            </w:ins>
          </w:p>
        </w:tc>
        <w:tc>
          <w:tcPr>
            <w:tcW w:w="960" w:type="dxa"/>
            <w:noWrap/>
            <w:hideMark/>
            <w:tcPrChange w:id="110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65" w:author="Nick.Tolimieri" w:date="2022-09-26T12:55:00Z"/>
                <w:del w:id="11066" w:author="Nick.Tolimieri [2]" w:date="2022-09-27T11:46:00Z"/>
                <w:rFonts w:asciiTheme="minorHAnsi" w:eastAsiaTheme="minorHAnsi" w:hAnsiTheme="minorHAnsi" w:cstheme="minorBidi"/>
                <w:sz w:val="22"/>
                <w:szCs w:val="22"/>
                <w:rPrChange w:id="11067" w:author="Nick.Tolimieri" w:date="2022-09-26T12:55:00Z">
                  <w:rPr>
                    <w:ins w:id="11068" w:author="Nick.Tolimieri" w:date="2022-09-26T12:55:00Z"/>
                    <w:del w:id="11069" w:author="Nick.Tolimieri [2]" w:date="2022-09-27T11:46:00Z"/>
                    <w:rFonts w:ascii="Calibri" w:hAnsi="Calibri" w:cs="Calibri"/>
                    <w:color w:val="000000"/>
                    <w:sz w:val="22"/>
                    <w:szCs w:val="22"/>
                  </w:rPr>
                </w:rPrChange>
              </w:rPr>
              <w:pPrChange w:id="11070" w:author="Nick.Tolimieri" w:date="2022-09-26T12:55:00Z">
                <w:pPr>
                  <w:jc w:val="right"/>
                </w:pPr>
              </w:pPrChange>
            </w:pPr>
            <w:ins w:id="11071" w:author="Nick.Tolimieri" w:date="2022-09-26T12:55:00Z">
              <w:del w:id="11072" w:author="Nick.Tolimieri [2]" w:date="2022-09-27T11:46:00Z">
                <w:r w:rsidRPr="007654F7" w:rsidDel="00B41F3D">
                  <w:rPr>
                    <w:rFonts w:asciiTheme="minorHAnsi" w:eastAsiaTheme="minorHAnsi" w:hAnsiTheme="minorHAnsi" w:cstheme="minorBidi"/>
                    <w:sz w:val="22"/>
                    <w:szCs w:val="22"/>
                    <w:rPrChange w:id="11073" w:author="Nick.Tolimieri" w:date="2022-09-26T12:55:00Z">
                      <w:rPr>
                        <w:rFonts w:ascii="Calibri" w:hAnsi="Calibri" w:cs="Calibri"/>
                        <w:color w:val="000000"/>
                        <w:sz w:val="22"/>
                        <w:szCs w:val="22"/>
                      </w:rPr>
                    </w:rPrChange>
                  </w:rPr>
                  <w:delText>21</w:delText>
                </w:r>
              </w:del>
            </w:ins>
          </w:p>
        </w:tc>
        <w:tc>
          <w:tcPr>
            <w:tcW w:w="960" w:type="dxa"/>
            <w:noWrap/>
            <w:hideMark/>
            <w:tcPrChange w:id="110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75" w:author="Nick.Tolimieri" w:date="2022-09-26T12:55:00Z"/>
                <w:del w:id="11076" w:author="Nick.Tolimieri [2]" w:date="2022-09-27T11:46:00Z"/>
                <w:rFonts w:asciiTheme="minorHAnsi" w:eastAsiaTheme="minorHAnsi" w:hAnsiTheme="minorHAnsi" w:cstheme="minorBidi"/>
                <w:sz w:val="22"/>
                <w:szCs w:val="22"/>
                <w:rPrChange w:id="11077" w:author="Nick.Tolimieri" w:date="2022-09-26T12:55:00Z">
                  <w:rPr>
                    <w:ins w:id="11078" w:author="Nick.Tolimieri" w:date="2022-09-26T12:55:00Z"/>
                    <w:del w:id="11079" w:author="Nick.Tolimieri [2]" w:date="2022-09-27T11:46:00Z"/>
                    <w:rFonts w:ascii="Calibri" w:hAnsi="Calibri" w:cs="Calibri"/>
                    <w:color w:val="000000"/>
                    <w:sz w:val="22"/>
                    <w:szCs w:val="22"/>
                  </w:rPr>
                </w:rPrChange>
              </w:rPr>
              <w:pPrChange w:id="11080" w:author="Nick.Tolimieri" w:date="2022-09-26T12:55:00Z">
                <w:pPr>
                  <w:jc w:val="right"/>
                </w:pPr>
              </w:pPrChange>
            </w:pPr>
            <w:ins w:id="11081" w:author="Nick.Tolimieri" w:date="2022-09-26T12:55:00Z">
              <w:del w:id="11082" w:author="Nick.Tolimieri [2]" w:date="2022-09-27T11:46:00Z">
                <w:r w:rsidRPr="007654F7" w:rsidDel="00B41F3D">
                  <w:rPr>
                    <w:rFonts w:asciiTheme="minorHAnsi" w:eastAsiaTheme="minorHAnsi" w:hAnsiTheme="minorHAnsi" w:cstheme="minorBidi"/>
                    <w:sz w:val="22"/>
                    <w:szCs w:val="22"/>
                    <w:rPrChange w:id="11083" w:author="Nick.Tolimieri" w:date="2022-09-26T12:55:00Z">
                      <w:rPr>
                        <w:rFonts w:ascii="Calibri" w:hAnsi="Calibri" w:cs="Calibri"/>
                        <w:color w:val="000000"/>
                        <w:sz w:val="22"/>
                        <w:szCs w:val="22"/>
                      </w:rPr>
                    </w:rPrChange>
                  </w:rPr>
                  <w:delText>21</w:delText>
                </w:r>
              </w:del>
            </w:ins>
          </w:p>
        </w:tc>
        <w:tc>
          <w:tcPr>
            <w:tcW w:w="960" w:type="dxa"/>
            <w:noWrap/>
            <w:hideMark/>
            <w:tcPrChange w:id="110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85" w:author="Nick.Tolimieri" w:date="2022-09-26T12:55:00Z"/>
                <w:del w:id="11086" w:author="Nick.Tolimieri [2]" w:date="2022-09-27T11:46:00Z"/>
                <w:rFonts w:asciiTheme="minorHAnsi" w:eastAsiaTheme="minorHAnsi" w:hAnsiTheme="minorHAnsi" w:cstheme="minorBidi"/>
                <w:sz w:val="22"/>
                <w:szCs w:val="22"/>
                <w:rPrChange w:id="11087" w:author="Nick.Tolimieri" w:date="2022-09-26T12:55:00Z">
                  <w:rPr>
                    <w:ins w:id="11088" w:author="Nick.Tolimieri" w:date="2022-09-26T12:55:00Z"/>
                    <w:del w:id="11089" w:author="Nick.Tolimieri [2]" w:date="2022-09-27T11:46:00Z"/>
                    <w:rFonts w:ascii="Calibri" w:hAnsi="Calibri" w:cs="Calibri"/>
                    <w:color w:val="000000"/>
                    <w:sz w:val="22"/>
                    <w:szCs w:val="22"/>
                  </w:rPr>
                </w:rPrChange>
              </w:rPr>
              <w:pPrChange w:id="11090" w:author="Nick.Tolimieri" w:date="2022-09-26T12:55:00Z">
                <w:pPr>
                  <w:jc w:val="right"/>
                </w:pPr>
              </w:pPrChange>
            </w:pPr>
            <w:ins w:id="11091" w:author="Nick.Tolimieri" w:date="2022-09-26T12:55:00Z">
              <w:del w:id="11092" w:author="Nick.Tolimieri [2]" w:date="2022-09-27T11:46:00Z">
                <w:r w:rsidRPr="007654F7" w:rsidDel="00B41F3D">
                  <w:rPr>
                    <w:rFonts w:asciiTheme="minorHAnsi" w:eastAsiaTheme="minorHAnsi" w:hAnsiTheme="minorHAnsi" w:cstheme="minorBidi"/>
                    <w:sz w:val="22"/>
                    <w:szCs w:val="22"/>
                    <w:rPrChange w:id="11093" w:author="Nick.Tolimieri" w:date="2022-09-26T12:55:00Z">
                      <w:rPr>
                        <w:rFonts w:ascii="Calibri" w:hAnsi="Calibri" w:cs="Calibri"/>
                        <w:color w:val="000000"/>
                        <w:sz w:val="22"/>
                        <w:szCs w:val="22"/>
                      </w:rPr>
                    </w:rPrChange>
                  </w:rPr>
                  <w:delText>1.89</w:delText>
                </w:r>
              </w:del>
            </w:ins>
          </w:p>
        </w:tc>
        <w:tc>
          <w:tcPr>
            <w:tcW w:w="960" w:type="dxa"/>
            <w:noWrap/>
            <w:hideMark/>
            <w:tcPrChange w:id="110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095" w:author="Nick.Tolimieri" w:date="2022-09-26T12:55:00Z"/>
                <w:del w:id="11096" w:author="Nick.Tolimieri [2]" w:date="2022-09-27T11:46:00Z"/>
                <w:rFonts w:asciiTheme="minorHAnsi" w:eastAsiaTheme="minorHAnsi" w:hAnsiTheme="minorHAnsi" w:cstheme="minorBidi"/>
                <w:sz w:val="22"/>
                <w:szCs w:val="22"/>
                <w:rPrChange w:id="11097" w:author="Nick.Tolimieri" w:date="2022-09-26T12:55:00Z">
                  <w:rPr>
                    <w:ins w:id="11098" w:author="Nick.Tolimieri" w:date="2022-09-26T12:55:00Z"/>
                    <w:del w:id="11099" w:author="Nick.Tolimieri [2]" w:date="2022-09-27T11:46:00Z"/>
                    <w:rFonts w:ascii="Calibri" w:hAnsi="Calibri" w:cs="Calibri"/>
                    <w:color w:val="000000"/>
                    <w:sz w:val="22"/>
                    <w:szCs w:val="22"/>
                  </w:rPr>
                </w:rPrChange>
              </w:rPr>
              <w:pPrChange w:id="11100" w:author="Nick.Tolimieri" w:date="2022-09-26T12:55:00Z">
                <w:pPr>
                  <w:jc w:val="right"/>
                </w:pPr>
              </w:pPrChange>
            </w:pPr>
            <w:ins w:id="11101" w:author="Nick.Tolimieri" w:date="2022-09-26T12:55:00Z">
              <w:del w:id="11102" w:author="Nick.Tolimieri [2]" w:date="2022-09-27T11:46:00Z">
                <w:r w:rsidRPr="007654F7" w:rsidDel="00B41F3D">
                  <w:rPr>
                    <w:rFonts w:asciiTheme="minorHAnsi" w:eastAsiaTheme="minorHAnsi" w:hAnsiTheme="minorHAnsi" w:cstheme="minorBidi"/>
                    <w:sz w:val="22"/>
                    <w:szCs w:val="22"/>
                    <w:rPrChange w:id="11103" w:author="Nick.Tolimieri" w:date="2022-09-26T12:55:00Z">
                      <w:rPr>
                        <w:rFonts w:ascii="Calibri" w:hAnsi="Calibri" w:cs="Calibri"/>
                        <w:color w:val="000000"/>
                        <w:sz w:val="22"/>
                        <w:szCs w:val="22"/>
                      </w:rPr>
                    </w:rPrChange>
                  </w:rPr>
                  <w:delText>0.64</w:delText>
                </w:r>
              </w:del>
            </w:ins>
          </w:p>
        </w:tc>
      </w:tr>
      <w:tr w:rsidR="007654F7" w:rsidRPr="007654F7" w:rsidDel="00B41F3D" w:rsidTr="007654F7">
        <w:trPr>
          <w:divId w:val="1027564193"/>
          <w:trHeight w:val="300"/>
          <w:ins w:id="11104" w:author="Nick.Tolimieri" w:date="2022-09-26T12:55:00Z"/>
          <w:del w:id="11105" w:author="Nick.Tolimieri [2]" w:date="2022-09-27T11:46:00Z"/>
          <w:trPrChange w:id="11106" w:author="Nick.Tolimieri" w:date="2022-09-26T12:55:00Z">
            <w:trPr>
              <w:divId w:val="1027564193"/>
              <w:trHeight w:val="300"/>
            </w:trPr>
          </w:trPrChange>
        </w:trPr>
        <w:tc>
          <w:tcPr>
            <w:tcW w:w="960" w:type="dxa"/>
            <w:noWrap/>
            <w:hideMark/>
            <w:tcPrChange w:id="111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08" w:author="Nick.Tolimieri" w:date="2022-09-26T12:55:00Z"/>
                <w:del w:id="11109" w:author="Nick.Tolimieri [2]" w:date="2022-09-27T11:46:00Z"/>
                <w:rFonts w:asciiTheme="minorHAnsi" w:eastAsiaTheme="minorHAnsi" w:hAnsiTheme="minorHAnsi" w:cstheme="minorBidi"/>
                <w:sz w:val="22"/>
                <w:szCs w:val="22"/>
                <w:rPrChange w:id="11110" w:author="Nick.Tolimieri" w:date="2022-09-26T12:55:00Z">
                  <w:rPr>
                    <w:ins w:id="11111" w:author="Nick.Tolimieri" w:date="2022-09-26T12:55:00Z"/>
                    <w:del w:id="11112" w:author="Nick.Tolimieri [2]" w:date="2022-09-27T11:46:00Z"/>
                    <w:rFonts w:ascii="Calibri" w:hAnsi="Calibri" w:cs="Calibri"/>
                    <w:color w:val="000000"/>
                    <w:sz w:val="22"/>
                    <w:szCs w:val="22"/>
                  </w:rPr>
                </w:rPrChange>
              </w:rPr>
              <w:pPrChange w:id="11113" w:author="Nick.Tolimieri" w:date="2022-09-26T12:55:00Z">
                <w:pPr/>
              </w:pPrChange>
            </w:pPr>
            <w:ins w:id="11114" w:author="Nick.Tolimieri" w:date="2022-09-26T12:55:00Z">
              <w:del w:id="11115" w:author="Nick.Tolimieri [2]" w:date="2022-09-27T11:46:00Z">
                <w:r w:rsidRPr="007654F7" w:rsidDel="00B41F3D">
                  <w:rPr>
                    <w:rFonts w:asciiTheme="minorHAnsi" w:eastAsiaTheme="minorHAnsi" w:hAnsiTheme="minorHAnsi" w:cstheme="minorBidi"/>
                    <w:sz w:val="22"/>
                    <w:szCs w:val="22"/>
                    <w:rPrChange w:id="11116" w:author="Nick.Tolimieri" w:date="2022-09-26T12:55:00Z">
                      <w:rPr>
                        <w:rFonts w:ascii="Calibri" w:hAnsi="Calibri" w:cs="Calibri"/>
                        <w:color w:val="000000"/>
                        <w:sz w:val="22"/>
                        <w:szCs w:val="22"/>
                      </w:rPr>
                    </w:rPrChange>
                  </w:rPr>
                  <w:delText>Tatoosh Is. &amp; Neah B.</w:delText>
                </w:r>
              </w:del>
            </w:ins>
          </w:p>
        </w:tc>
        <w:tc>
          <w:tcPr>
            <w:tcW w:w="960" w:type="dxa"/>
            <w:noWrap/>
            <w:hideMark/>
            <w:tcPrChange w:id="111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18" w:author="Nick.Tolimieri" w:date="2022-09-26T12:55:00Z"/>
                <w:del w:id="11119" w:author="Nick.Tolimieri [2]" w:date="2022-09-27T11:46:00Z"/>
                <w:rFonts w:asciiTheme="minorHAnsi" w:eastAsiaTheme="minorHAnsi" w:hAnsiTheme="minorHAnsi" w:cstheme="minorBidi"/>
                <w:sz w:val="22"/>
                <w:szCs w:val="22"/>
                <w:rPrChange w:id="11120" w:author="Nick.Tolimieri" w:date="2022-09-26T12:55:00Z">
                  <w:rPr>
                    <w:ins w:id="11121" w:author="Nick.Tolimieri" w:date="2022-09-26T12:55:00Z"/>
                    <w:del w:id="11122" w:author="Nick.Tolimieri [2]" w:date="2022-09-27T11:46:00Z"/>
                    <w:rFonts w:ascii="Calibri" w:hAnsi="Calibri" w:cs="Calibri"/>
                    <w:color w:val="000000"/>
                    <w:sz w:val="22"/>
                    <w:szCs w:val="22"/>
                  </w:rPr>
                </w:rPrChange>
              </w:rPr>
              <w:pPrChange w:id="11123" w:author="Nick.Tolimieri" w:date="2022-09-26T12:55:00Z">
                <w:pPr>
                  <w:jc w:val="right"/>
                </w:pPr>
              </w:pPrChange>
            </w:pPr>
            <w:ins w:id="11124" w:author="Nick.Tolimieri" w:date="2022-09-26T12:55:00Z">
              <w:del w:id="11125" w:author="Nick.Tolimieri [2]" w:date="2022-09-27T11:46:00Z">
                <w:r w:rsidRPr="007654F7" w:rsidDel="00B41F3D">
                  <w:rPr>
                    <w:rFonts w:asciiTheme="minorHAnsi" w:eastAsiaTheme="minorHAnsi" w:hAnsiTheme="minorHAnsi" w:cstheme="minorBidi"/>
                    <w:sz w:val="22"/>
                    <w:szCs w:val="22"/>
                    <w:rPrChange w:id="11126" w:author="Nick.Tolimieri" w:date="2022-09-26T12:55:00Z">
                      <w:rPr>
                        <w:rFonts w:ascii="Calibri" w:hAnsi="Calibri" w:cs="Calibri"/>
                        <w:color w:val="000000"/>
                        <w:sz w:val="22"/>
                        <w:szCs w:val="22"/>
                      </w:rPr>
                    </w:rPrChange>
                  </w:rPr>
                  <w:delText>2021</w:delText>
                </w:r>
              </w:del>
            </w:ins>
          </w:p>
        </w:tc>
        <w:tc>
          <w:tcPr>
            <w:tcW w:w="960" w:type="dxa"/>
            <w:noWrap/>
            <w:hideMark/>
            <w:tcPrChange w:id="111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28" w:author="Nick.Tolimieri" w:date="2022-09-26T12:55:00Z"/>
                <w:del w:id="11129" w:author="Nick.Tolimieri [2]" w:date="2022-09-27T11:46:00Z"/>
                <w:rFonts w:asciiTheme="minorHAnsi" w:eastAsiaTheme="minorHAnsi" w:hAnsiTheme="minorHAnsi" w:cstheme="minorBidi"/>
                <w:sz w:val="22"/>
                <w:szCs w:val="22"/>
                <w:rPrChange w:id="11130" w:author="Nick.Tolimieri" w:date="2022-09-26T12:55:00Z">
                  <w:rPr>
                    <w:ins w:id="11131" w:author="Nick.Tolimieri" w:date="2022-09-26T12:55:00Z"/>
                    <w:del w:id="11132" w:author="Nick.Tolimieri [2]" w:date="2022-09-27T11:46:00Z"/>
                    <w:rFonts w:ascii="Calibri" w:hAnsi="Calibri" w:cs="Calibri"/>
                    <w:color w:val="000000"/>
                    <w:sz w:val="22"/>
                    <w:szCs w:val="22"/>
                  </w:rPr>
                </w:rPrChange>
              </w:rPr>
              <w:pPrChange w:id="11133" w:author="Nick.Tolimieri" w:date="2022-09-26T12:55:00Z">
                <w:pPr>
                  <w:jc w:val="right"/>
                </w:pPr>
              </w:pPrChange>
            </w:pPr>
            <w:ins w:id="11134" w:author="Nick.Tolimieri" w:date="2022-09-26T12:55:00Z">
              <w:del w:id="11135" w:author="Nick.Tolimieri [2]" w:date="2022-09-27T11:46:00Z">
                <w:r w:rsidRPr="007654F7" w:rsidDel="00B41F3D">
                  <w:rPr>
                    <w:rFonts w:asciiTheme="minorHAnsi" w:eastAsiaTheme="minorHAnsi" w:hAnsiTheme="minorHAnsi" w:cstheme="minorBidi"/>
                    <w:sz w:val="22"/>
                    <w:szCs w:val="22"/>
                    <w:rPrChange w:id="11136" w:author="Nick.Tolimieri" w:date="2022-09-26T12:55:00Z">
                      <w:rPr>
                        <w:rFonts w:ascii="Calibri" w:hAnsi="Calibri" w:cs="Calibri"/>
                        <w:color w:val="000000"/>
                        <w:sz w:val="22"/>
                        <w:szCs w:val="22"/>
                      </w:rPr>
                    </w:rPrChange>
                  </w:rPr>
                  <w:delText>0</w:delText>
                </w:r>
              </w:del>
            </w:ins>
          </w:p>
        </w:tc>
        <w:tc>
          <w:tcPr>
            <w:tcW w:w="960" w:type="dxa"/>
            <w:noWrap/>
            <w:hideMark/>
            <w:tcPrChange w:id="111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38" w:author="Nick.Tolimieri" w:date="2022-09-26T12:55:00Z"/>
                <w:del w:id="11139" w:author="Nick.Tolimieri [2]" w:date="2022-09-27T11:46:00Z"/>
                <w:rFonts w:asciiTheme="minorHAnsi" w:eastAsiaTheme="minorHAnsi" w:hAnsiTheme="minorHAnsi" w:cstheme="minorBidi"/>
                <w:sz w:val="22"/>
                <w:szCs w:val="22"/>
                <w:rPrChange w:id="11140" w:author="Nick.Tolimieri" w:date="2022-09-26T12:55:00Z">
                  <w:rPr>
                    <w:ins w:id="11141" w:author="Nick.Tolimieri" w:date="2022-09-26T12:55:00Z"/>
                    <w:del w:id="11142" w:author="Nick.Tolimieri [2]" w:date="2022-09-27T11:46:00Z"/>
                    <w:rFonts w:ascii="Calibri" w:hAnsi="Calibri" w:cs="Calibri"/>
                    <w:color w:val="000000"/>
                    <w:sz w:val="22"/>
                    <w:szCs w:val="22"/>
                  </w:rPr>
                </w:rPrChange>
              </w:rPr>
              <w:pPrChange w:id="11143" w:author="Nick.Tolimieri" w:date="2022-09-26T12:55:00Z">
                <w:pPr>
                  <w:jc w:val="right"/>
                </w:pPr>
              </w:pPrChange>
            </w:pPr>
            <w:ins w:id="11144" w:author="Nick.Tolimieri" w:date="2022-09-26T12:55:00Z">
              <w:del w:id="11145" w:author="Nick.Tolimieri [2]" w:date="2022-09-27T11:46:00Z">
                <w:r w:rsidRPr="007654F7" w:rsidDel="00B41F3D">
                  <w:rPr>
                    <w:rFonts w:asciiTheme="minorHAnsi" w:eastAsiaTheme="minorHAnsi" w:hAnsiTheme="minorHAnsi" w:cstheme="minorBidi"/>
                    <w:sz w:val="22"/>
                    <w:szCs w:val="22"/>
                    <w:rPrChange w:id="11146" w:author="Nick.Tolimieri" w:date="2022-09-26T12:55:00Z">
                      <w:rPr>
                        <w:rFonts w:ascii="Calibri" w:hAnsi="Calibri" w:cs="Calibri"/>
                        <w:color w:val="000000"/>
                        <w:sz w:val="22"/>
                        <w:szCs w:val="22"/>
                      </w:rPr>
                    </w:rPrChange>
                  </w:rPr>
                  <w:delText>28</w:delText>
                </w:r>
              </w:del>
            </w:ins>
          </w:p>
        </w:tc>
        <w:tc>
          <w:tcPr>
            <w:tcW w:w="960" w:type="dxa"/>
            <w:noWrap/>
            <w:hideMark/>
            <w:tcPrChange w:id="111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48" w:author="Nick.Tolimieri" w:date="2022-09-26T12:55:00Z"/>
                <w:del w:id="11149" w:author="Nick.Tolimieri [2]" w:date="2022-09-27T11:46:00Z"/>
                <w:rFonts w:asciiTheme="minorHAnsi" w:eastAsiaTheme="minorHAnsi" w:hAnsiTheme="minorHAnsi" w:cstheme="minorBidi"/>
                <w:sz w:val="22"/>
                <w:szCs w:val="22"/>
                <w:rPrChange w:id="11150" w:author="Nick.Tolimieri" w:date="2022-09-26T12:55:00Z">
                  <w:rPr>
                    <w:ins w:id="11151" w:author="Nick.Tolimieri" w:date="2022-09-26T12:55:00Z"/>
                    <w:del w:id="11152" w:author="Nick.Tolimieri [2]" w:date="2022-09-27T11:46:00Z"/>
                    <w:rFonts w:ascii="Calibri" w:hAnsi="Calibri" w:cs="Calibri"/>
                    <w:color w:val="000000"/>
                    <w:sz w:val="22"/>
                    <w:szCs w:val="22"/>
                  </w:rPr>
                </w:rPrChange>
              </w:rPr>
              <w:pPrChange w:id="11153" w:author="Nick.Tolimieri" w:date="2022-09-26T12:55:00Z">
                <w:pPr>
                  <w:jc w:val="right"/>
                </w:pPr>
              </w:pPrChange>
            </w:pPr>
            <w:ins w:id="11154" w:author="Nick.Tolimieri" w:date="2022-09-26T12:55:00Z">
              <w:del w:id="11155" w:author="Nick.Tolimieri [2]" w:date="2022-09-27T11:46:00Z">
                <w:r w:rsidRPr="007654F7" w:rsidDel="00B41F3D">
                  <w:rPr>
                    <w:rFonts w:asciiTheme="minorHAnsi" w:eastAsiaTheme="minorHAnsi" w:hAnsiTheme="minorHAnsi" w:cstheme="minorBidi"/>
                    <w:sz w:val="22"/>
                    <w:szCs w:val="22"/>
                    <w:rPrChange w:id="11156" w:author="Nick.Tolimieri" w:date="2022-09-26T12:55:00Z">
                      <w:rPr>
                        <w:rFonts w:ascii="Calibri" w:hAnsi="Calibri" w:cs="Calibri"/>
                        <w:color w:val="000000"/>
                        <w:sz w:val="22"/>
                        <w:szCs w:val="22"/>
                      </w:rPr>
                    </w:rPrChange>
                  </w:rPr>
                  <w:delText>2</w:delText>
                </w:r>
              </w:del>
            </w:ins>
          </w:p>
        </w:tc>
        <w:tc>
          <w:tcPr>
            <w:tcW w:w="960" w:type="dxa"/>
            <w:noWrap/>
            <w:hideMark/>
            <w:tcPrChange w:id="111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58" w:author="Nick.Tolimieri" w:date="2022-09-26T12:55:00Z"/>
                <w:del w:id="11159" w:author="Nick.Tolimieri [2]" w:date="2022-09-27T11:46:00Z"/>
                <w:rFonts w:asciiTheme="minorHAnsi" w:eastAsiaTheme="minorHAnsi" w:hAnsiTheme="minorHAnsi" w:cstheme="minorBidi"/>
                <w:sz w:val="22"/>
                <w:szCs w:val="22"/>
                <w:rPrChange w:id="11160" w:author="Nick.Tolimieri" w:date="2022-09-26T12:55:00Z">
                  <w:rPr>
                    <w:ins w:id="11161" w:author="Nick.Tolimieri" w:date="2022-09-26T12:55:00Z"/>
                    <w:del w:id="11162" w:author="Nick.Tolimieri [2]" w:date="2022-09-27T11:46:00Z"/>
                    <w:rFonts w:ascii="Calibri" w:hAnsi="Calibri" w:cs="Calibri"/>
                    <w:color w:val="000000"/>
                    <w:sz w:val="22"/>
                    <w:szCs w:val="22"/>
                  </w:rPr>
                </w:rPrChange>
              </w:rPr>
              <w:pPrChange w:id="11163" w:author="Nick.Tolimieri" w:date="2022-09-26T12:55:00Z">
                <w:pPr>
                  <w:jc w:val="right"/>
                </w:pPr>
              </w:pPrChange>
            </w:pPr>
            <w:ins w:id="11164" w:author="Nick.Tolimieri" w:date="2022-09-26T12:55:00Z">
              <w:del w:id="11165" w:author="Nick.Tolimieri [2]" w:date="2022-09-27T11:46:00Z">
                <w:r w:rsidRPr="007654F7" w:rsidDel="00B41F3D">
                  <w:rPr>
                    <w:rFonts w:asciiTheme="minorHAnsi" w:eastAsiaTheme="minorHAnsi" w:hAnsiTheme="minorHAnsi" w:cstheme="minorBidi"/>
                    <w:sz w:val="22"/>
                    <w:szCs w:val="22"/>
                    <w:rPrChange w:id="11166" w:author="Nick.Tolimieri" w:date="2022-09-26T12:55:00Z">
                      <w:rPr>
                        <w:rFonts w:ascii="Calibri" w:hAnsi="Calibri" w:cs="Calibri"/>
                        <w:color w:val="000000"/>
                        <w:sz w:val="22"/>
                        <w:szCs w:val="22"/>
                      </w:rPr>
                    </w:rPrChange>
                  </w:rPr>
                  <w:delText>20</w:delText>
                </w:r>
              </w:del>
            </w:ins>
          </w:p>
        </w:tc>
        <w:tc>
          <w:tcPr>
            <w:tcW w:w="960" w:type="dxa"/>
            <w:noWrap/>
            <w:hideMark/>
            <w:tcPrChange w:id="111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68" w:author="Nick.Tolimieri" w:date="2022-09-26T12:55:00Z"/>
                <w:del w:id="11169" w:author="Nick.Tolimieri [2]" w:date="2022-09-27T11:46:00Z"/>
                <w:rFonts w:asciiTheme="minorHAnsi" w:eastAsiaTheme="minorHAnsi" w:hAnsiTheme="minorHAnsi" w:cstheme="minorBidi"/>
                <w:sz w:val="22"/>
                <w:szCs w:val="22"/>
                <w:rPrChange w:id="11170" w:author="Nick.Tolimieri" w:date="2022-09-26T12:55:00Z">
                  <w:rPr>
                    <w:ins w:id="11171" w:author="Nick.Tolimieri" w:date="2022-09-26T12:55:00Z"/>
                    <w:del w:id="11172" w:author="Nick.Tolimieri [2]" w:date="2022-09-27T11:46:00Z"/>
                    <w:rFonts w:ascii="Calibri" w:hAnsi="Calibri" w:cs="Calibri"/>
                    <w:color w:val="000000"/>
                    <w:sz w:val="22"/>
                    <w:szCs w:val="22"/>
                  </w:rPr>
                </w:rPrChange>
              </w:rPr>
              <w:pPrChange w:id="11173" w:author="Nick.Tolimieri" w:date="2022-09-26T12:55:00Z">
                <w:pPr>
                  <w:jc w:val="right"/>
                </w:pPr>
              </w:pPrChange>
            </w:pPr>
            <w:ins w:id="11174" w:author="Nick.Tolimieri" w:date="2022-09-26T12:55:00Z">
              <w:del w:id="11175" w:author="Nick.Tolimieri [2]" w:date="2022-09-27T11:46:00Z">
                <w:r w:rsidRPr="007654F7" w:rsidDel="00B41F3D">
                  <w:rPr>
                    <w:rFonts w:asciiTheme="minorHAnsi" w:eastAsiaTheme="minorHAnsi" w:hAnsiTheme="minorHAnsi" w:cstheme="minorBidi"/>
                    <w:sz w:val="22"/>
                    <w:szCs w:val="22"/>
                    <w:rPrChange w:id="11176" w:author="Nick.Tolimieri" w:date="2022-09-26T12:55:00Z">
                      <w:rPr>
                        <w:rFonts w:ascii="Calibri" w:hAnsi="Calibri" w:cs="Calibri"/>
                        <w:color w:val="000000"/>
                        <w:sz w:val="22"/>
                        <w:szCs w:val="22"/>
                      </w:rPr>
                    </w:rPrChange>
                  </w:rPr>
                  <w:delText>5</w:delText>
                </w:r>
              </w:del>
            </w:ins>
          </w:p>
        </w:tc>
        <w:tc>
          <w:tcPr>
            <w:tcW w:w="960" w:type="dxa"/>
            <w:noWrap/>
            <w:hideMark/>
            <w:tcPrChange w:id="111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78" w:author="Nick.Tolimieri" w:date="2022-09-26T12:55:00Z"/>
                <w:del w:id="11179" w:author="Nick.Tolimieri [2]" w:date="2022-09-27T11:46:00Z"/>
                <w:rFonts w:asciiTheme="minorHAnsi" w:eastAsiaTheme="minorHAnsi" w:hAnsiTheme="minorHAnsi" w:cstheme="minorBidi"/>
                <w:sz w:val="22"/>
                <w:szCs w:val="22"/>
                <w:rPrChange w:id="11180" w:author="Nick.Tolimieri" w:date="2022-09-26T12:55:00Z">
                  <w:rPr>
                    <w:ins w:id="11181" w:author="Nick.Tolimieri" w:date="2022-09-26T12:55:00Z"/>
                    <w:del w:id="11182" w:author="Nick.Tolimieri [2]" w:date="2022-09-27T11:46:00Z"/>
                    <w:rFonts w:ascii="Calibri" w:hAnsi="Calibri" w:cs="Calibri"/>
                    <w:color w:val="000000"/>
                    <w:sz w:val="22"/>
                    <w:szCs w:val="22"/>
                  </w:rPr>
                </w:rPrChange>
              </w:rPr>
              <w:pPrChange w:id="11183" w:author="Nick.Tolimieri" w:date="2022-09-26T12:55:00Z">
                <w:pPr>
                  <w:jc w:val="right"/>
                </w:pPr>
              </w:pPrChange>
            </w:pPr>
            <w:ins w:id="11184" w:author="Nick.Tolimieri" w:date="2022-09-26T12:55:00Z">
              <w:del w:id="11185" w:author="Nick.Tolimieri [2]" w:date="2022-09-27T11:46:00Z">
                <w:r w:rsidRPr="007654F7" w:rsidDel="00B41F3D">
                  <w:rPr>
                    <w:rFonts w:asciiTheme="minorHAnsi" w:eastAsiaTheme="minorHAnsi" w:hAnsiTheme="minorHAnsi" w:cstheme="minorBidi"/>
                    <w:sz w:val="22"/>
                    <w:szCs w:val="22"/>
                    <w:rPrChange w:id="11186" w:author="Nick.Tolimieri" w:date="2022-09-26T12:55:00Z">
                      <w:rPr>
                        <w:rFonts w:ascii="Calibri" w:hAnsi="Calibri" w:cs="Calibri"/>
                        <w:color w:val="000000"/>
                        <w:sz w:val="22"/>
                        <w:szCs w:val="22"/>
                      </w:rPr>
                    </w:rPrChange>
                  </w:rPr>
                  <w:delText>15</w:delText>
                </w:r>
              </w:del>
            </w:ins>
          </w:p>
        </w:tc>
        <w:tc>
          <w:tcPr>
            <w:tcW w:w="960" w:type="dxa"/>
            <w:noWrap/>
            <w:hideMark/>
            <w:tcPrChange w:id="111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88" w:author="Nick.Tolimieri" w:date="2022-09-26T12:55:00Z"/>
                <w:del w:id="11189" w:author="Nick.Tolimieri [2]" w:date="2022-09-27T11:46:00Z"/>
                <w:rFonts w:asciiTheme="minorHAnsi" w:eastAsiaTheme="minorHAnsi" w:hAnsiTheme="minorHAnsi" w:cstheme="minorBidi"/>
                <w:sz w:val="22"/>
                <w:szCs w:val="22"/>
                <w:rPrChange w:id="11190" w:author="Nick.Tolimieri" w:date="2022-09-26T12:55:00Z">
                  <w:rPr>
                    <w:ins w:id="11191" w:author="Nick.Tolimieri" w:date="2022-09-26T12:55:00Z"/>
                    <w:del w:id="11192" w:author="Nick.Tolimieri [2]" w:date="2022-09-27T11:46:00Z"/>
                    <w:rFonts w:ascii="Calibri" w:hAnsi="Calibri" w:cs="Calibri"/>
                    <w:color w:val="000000"/>
                    <w:sz w:val="22"/>
                    <w:szCs w:val="22"/>
                  </w:rPr>
                </w:rPrChange>
              </w:rPr>
              <w:pPrChange w:id="11193" w:author="Nick.Tolimieri" w:date="2022-09-26T12:55:00Z">
                <w:pPr>
                  <w:jc w:val="right"/>
                </w:pPr>
              </w:pPrChange>
            </w:pPr>
            <w:ins w:id="11194" w:author="Nick.Tolimieri" w:date="2022-09-26T12:55:00Z">
              <w:del w:id="11195" w:author="Nick.Tolimieri [2]" w:date="2022-09-27T11:46:00Z">
                <w:r w:rsidRPr="007654F7" w:rsidDel="00B41F3D">
                  <w:rPr>
                    <w:rFonts w:asciiTheme="minorHAnsi" w:eastAsiaTheme="minorHAnsi" w:hAnsiTheme="minorHAnsi" w:cstheme="minorBidi"/>
                    <w:sz w:val="22"/>
                    <w:szCs w:val="22"/>
                    <w:rPrChange w:id="11196" w:author="Nick.Tolimieri" w:date="2022-09-26T12:55:00Z">
                      <w:rPr>
                        <w:rFonts w:ascii="Calibri" w:hAnsi="Calibri" w:cs="Calibri"/>
                        <w:color w:val="000000"/>
                        <w:sz w:val="22"/>
                        <w:szCs w:val="22"/>
                      </w:rPr>
                    </w:rPrChange>
                  </w:rPr>
                  <w:delText>1.67</w:delText>
                </w:r>
              </w:del>
            </w:ins>
          </w:p>
        </w:tc>
        <w:tc>
          <w:tcPr>
            <w:tcW w:w="960" w:type="dxa"/>
            <w:noWrap/>
            <w:hideMark/>
            <w:tcPrChange w:id="111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198" w:author="Nick.Tolimieri" w:date="2022-09-26T12:55:00Z"/>
                <w:del w:id="11199" w:author="Nick.Tolimieri [2]" w:date="2022-09-27T11:46:00Z"/>
                <w:rFonts w:asciiTheme="minorHAnsi" w:eastAsiaTheme="minorHAnsi" w:hAnsiTheme="minorHAnsi" w:cstheme="minorBidi"/>
                <w:sz w:val="22"/>
                <w:szCs w:val="22"/>
                <w:rPrChange w:id="11200" w:author="Nick.Tolimieri" w:date="2022-09-26T12:55:00Z">
                  <w:rPr>
                    <w:ins w:id="11201" w:author="Nick.Tolimieri" w:date="2022-09-26T12:55:00Z"/>
                    <w:del w:id="11202" w:author="Nick.Tolimieri [2]" w:date="2022-09-27T11:46:00Z"/>
                    <w:rFonts w:ascii="Calibri" w:hAnsi="Calibri" w:cs="Calibri"/>
                    <w:color w:val="000000"/>
                    <w:sz w:val="22"/>
                    <w:szCs w:val="22"/>
                  </w:rPr>
                </w:rPrChange>
              </w:rPr>
              <w:pPrChange w:id="11203" w:author="Nick.Tolimieri" w:date="2022-09-26T12:55:00Z">
                <w:pPr>
                  <w:jc w:val="right"/>
                </w:pPr>
              </w:pPrChange>
            </w:pPr>
            <w:ins w:id="11204" w:author="Nick.Tolimieri" w:date="2022-09-26T12:55:00Z">
              <w:del w:id="11205" w:author="Nick.Tolimieri [2]" w:date="2022-09-27T11:46:00Z">
                <w:r w:rsidRPr="007654F7" w:rsidDel="00B41F3D">
                  <w:rPr>
                    <w:rFonts w:asciiTheme="minorHAnsi" w:eastAsiaTheme="minorHAnsi" w:hAnsiTheme="minorHAnsi" w:cstheme="minorBidi"/>
                    <w:sz w:val="22"/>
                    <w:szCs w:val="22"/>
                    <w:rPrChange w:id="11206" w:author="Nick.Tolimieri" w:date="2022-09-26T12:55:00Z">
                      <w:rPr>
                        <w:rFonts w:ascii="Calibri" w:hAnsi="Calibri" w:cs="Calibri"/>
                        <w:color w:val="000000"/>
                        <w:sz w:val="22"/>
                        <w:szCs w:val="22"/>
                      </w:rPr>
                    </w:rPrChange>
                  </w:rPr>
                  <w:delText>0.18</w:delText>
                </w:r>
              </w:del>
            </w:ins>
          </w:p>
        </w:tc>
      </w:tr>
      <w:tr w:rsidR="007654F7" w:rsidRPr="007654F7" w:rsidDel="00B41F3D" w:rsidTr="007654F7">
        <w:trPr>
          <w:divId w:val="1027564193"/>
          <w:trHeight w:val="300"/>
          <w:ins w:id="11207" w:author="Nick.Tolimieri" w:date="2022-09-26T12:55:00Z"/>
          <w:del w:id="11208" w:author="Nick.Tolimieri [2]" w:date="2022-09-27T11:46:00Z"/>
          <w:trPrChange w:id="11209" w:author="Nick.Tolimieri" w:date="2022-09-26T12:55:00Z">
            <w:trPr>
              <w:divId w:val="1027564193"/>
              <w:trHeight w:val="300"/>
            </w:trPr>
          </w:trPrChange>
        </w:trPr>
        <w:tc>
          <w:tcPr>
            <w:tcW w:w="960" w:type="dxa"/>
            <w:noWrap/>
            <w:hideMark/>
            <w:tcPrChange w:id="112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11" w:author="Nick.Tolimieri" w:date="2022-09-26T12:55:00Z"/>
                <w:del w:id="11212" w:author="Nick.Tolimieri [2]" w:date="2022-09-27T11:46:00Z"/>
                <w:rFonts w:asciiTheme="minorHAnsi" w:eastAsiaTheme="minorHAnsi" w:hAnsiTheme="minorHAnsi" w:cstheme="minorBidi"/>
                <w:sz w:val="22"/>
                <w:szCs w:val="22"/>
                <w:rPrChange w:id="11213" w:author="Nick.Tolimieri" w:date="2022-09-26T12:55:00Z">
                  <w:rPr>
                    <w:ins w:id="11214" w:author="Nick.Tolimieri" w:date="2022-09-26T12:55:00Z"/>
                    <w:del w:id="11215" w:author="Nick.Tolimieri [2]" w:date="2022-09-27T11:46:00Z"/>
                    <w:rFonts w:ascii="Calibri" w:hAnsi="Calibri" w:cs="Calibri"/>
                    <w:color w:val="000000"/>
                    <w:sz w:val="22"/>
                    <w:szCs w:val="22"/>
                  </w:rPr>
                </w:rPrChange>
              </w:rPr>
              <w:pPrChange w:id="11216" w:author="Nick.Tolimieri" w:date="2022-09-26T12:55:00Z">
                <w:pPr/>
              </w:pPrChange>
            </w:pPr>
            <w:ins w:id="11217" w:author="Nick.Tolimieri" w:date="2022-09-26T12:55:00Z">
              <w:del w:id="11218" w:author="Nick.Tolimieri [2]" w:date="2022-09-27T11:46:00Z">
                <w:r w:rsidRPr="007654F7" w:rsidDel="00B41F3D">
                  <w:rPr>
                    <w:rFonts w:asciiTheme="minorHAnsi" w:eastAsiaTheme="minorHAnsi" w:hAnsiTheme="minorHAnsi" w:cstheme="minorBidi"/>
                    <w:sz w:val="22"/>
                    <w:szCs w:val="22"/>
                    <w:rPrChange w:id="11219" w:author="Nick.Tolimieri" w:date="2022-09-26T12:55:00Z">
                      <w:rPr>
                        <w:rFonts w:ascii="Calibri" w:hAnsi="Calibri" w:cs="Calibri"/>
                        <w:color w:val="000000"/>
                        <w:sz w:val="22"/>
                        <w:szCs w:val="22"/>
                      </w:rPr>
                    </w:rPrChange>
                  </w:rPr>
                  <w:delText>Cape Alava</w:delText>
                </w:r>
              </w:del>
            </w:ins>
          </w:p>
        </w:tc>
        <w:tc>
          <w:tcPr>
            <w:tcW w:w="960" w:type="dxa"/>
            <w:noWrap/>
            <w:hideMark/>
            <w:tcPrChange w:id="112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21" w:author="Nick.Tolimieri" w:date="2022-09-26T12:55:00Z"/>
                <w:del w:id="11222" w:author="Nick.Tolimieri [2]" w:date="2022-09-27T11:46:00Z"/>
                <w:rFonts w:asciiTheme="minorHAnsi" w:eastAsiaTheme="minorHAnsi" w:hAnsiTheme="minorHAnsi" w:cstheme="minorBidi"/>
                <w:sz w:val="22"/>
                <w:szCs w:val="22"/>
                <w:rPrChange w:id="11223" w:author="Nick.Tolimieri" w:date="2022-09-26T12:55:00Z">
                  <w:rPr>
                    <w:ins w:id="11224" w:author="Nick.Tolimieri" w:date="2022-09-26T12:55:00Z"/>
                    <w:del w:id="11225" w:author="Nick.Tolimieri [2]" w:date="2022-09-27T11:46:00Z"/>
                    <w:rFonts w:ascii="Calibri" w:hAnsi="Calibri" w:cs="Calibri"/>
                    <w:color w:val="000000"/>
                    <w:sz w:val="22"/>
                    <w:szCs w:val="22"/>
                  </w:rPr>
                </w:rPrChange>
              </w:rPr>
              <w:pPrChange w:id="11226" w:author="Nick.Tolimieri" w:date="2022-09-26T12:55:00Z">
                <w:pPr>
                  <w:jc w:val="right"/>
                </w:pPr>
              </w:pPrChange>
            </w:pPr>
            <w:ins w:id="11227" w:author="Nick.Tolimieri" w:date="2022-09-26T12:55:00Z">
              <w:del w:id="11228" w:author="Nick.Tolimieri [2]" w:date="2022-09-27T11:46:00Z">
                <w:r w:rsidRPr="007654F7" w:rsidDel="00B41F3D">
                  <w:rPr>
                    <w:rFonts w:asciiTheme="minorHAnsi" w:eastAsiaTheme="minorHAnsi" w:hAnsiTheme="minorHAnsi" w:cstheme="minorBidi"/>
                    <w:sz w:val="22"/>
                    <w:szCs w:val="22"/>
                    <w:rPrChange w:id="11229" w:author="Nick.Tolimieri" w:date="2022-09-26T12:55:00Z">
                      <w:rPr>
                        <w:rFonts w:ascii="Calibri" w:hAnsi="Calibri" w:cs="Calibri"/>
                        <w:color w:val="000000"/>
                        <w:sz w:val="22"/>
                        <w:szCs w:val="22"/>
                      </w:rPr>
                    </w:rPrChange>
                  </w:rPr>
                  <w:delText>1992</w:delText>
                </w:r>
              </w:del>
            </w:ins>
          </w:p>
        </w:tc>
        <w:tc>
          <w:tcPr>
            <w:tcW w:w="960" w:type="dxa"/>
            <w:noWrap/>
            <w:hideMark/>
            <w:tcPrChange w:id="112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31" w:author="Nick.Tolimieri" w:date="2022-09-26T12:55:00Z"/>
                <w:del w:id="11232" w:author="Nick.Tolimieri [2]" w:date="2022-09-27T11:46:00Z"/>
                <w:rFonts w:asciiTheme="minorHAnsi" w:eastAsiaTheme="minorHAnsi" w:hAnsiTheme="minorHAnsi" w:cstheme="minorBidi"/>
                <w:sz w:val="22"/>
                <w:szCs w:val="22"/>
                <w:rPrChange w:id="11233" w:author="Nick.Tolimieri" w:date="2022-09-26T12:55:00Z">
                  <w:rPr>
                    <w:ins w:id="11234" w:author="Nick.Tolimieri" w:date="2022-09-26T12:55:00Z"/>
                    <w:del w:id="11235" w:author="Nick.Tolimieri [2]" w:date="2022-09-27T11:46:00Z"/>
                    <w:rFonts w:ascii="Calibri" w:hAnsi="Calibri" w:cs="Calibri"/>
                    <w:color w:val="000000"/>
                    <w:sz w:val="22"/>
                    <w:szCs w:val="22"/>
                  </w:rPr>
                </w:rPrChange>
              </w:rPr>
              <w:pPrChange w:id="11236" w:author="Nick.Tolimieri" w:date="2022-09-26T12:55:00Z">
                <w:pPr>
                  <w:jc w:val="right"/>
                </w:pPr>
              </w:pPrChange>
            </w:pPr>
            <w:ins w:id="11237" w:author="Nick.Tolimieri" w:date="2022-09-26T12:55:00Z">
              <w:del w:id="11238" w:author="Nick.Tolimieri [2]" w:date="2022-09-27T11:46:00Z">
                <w:r w:rsidRPr="007654F7" w:rsidDel="00B41F3D">
                  <w:rPr>
                    <w:rFonts w:asciiTheme="minorHAnsi" w:eastAsiaTheme="minorHAnsi" w:hAnsiTheme="minorHAnsi" w:cstheme="minorBidi"/>
                    <w:sz w:val="22"/>
                    <w:szCs w:val="22"/>
                    <w:rPrChange w:id="11239" w:author="Nick.Tolimieri" w:date="2022-09-26T12:55:00Z">
                      <w:rPr>
                        <w:rFonts w:ascii="Calibri" w:hAnsi="Calibri" w:cs="Calibri"/>
                        <w:color w:val="000000"/>
                        <w:sz w:val="22"/>
                        <w:szCs w:val="22"/>
                      </w:rPr>
                    </w:rPrChange>
                  </w:rPr>
                  <w:delText>4</w:delText>
                </w:r>
              </w:del>
            </w:ins>
          </w:p>
        </w:tc>
        <w:tc>
          <w:tcPr>
            <w:tcW w:w="960" w:type="dxa"/>
            <w:noWrap/>
            <w:hideMark/>
            <w:tcPrChange w:id="112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41" w:author="Nick.Tolimieri" w:date="2022-09-26T12:55:00Z"/>
                <w:del w:id="11242" w:author="Nick.Tolimieri [2]" w:date="2022-09-27T11:46:00Z"/>
                <w:rFonts w:asciiTheme="minorHAnsi" w:eastAsiaTheme="minorHAnsi" w:hAnsiTheme="minorHAnsi" w:cstheme="minorBidi"/>
                <w:sz w:val="22"/>
                <w:szCs w:val="22"/>
                <w:rPrChange w:id="11243" w:author="Nick.Tolimieri" w:date="2022-09-26T12:55:00Z">
                  <w:rPr>
                    <w:ins w:id="11244" w:author="Nick.Tolimieri" w:date="2022-09-26T12:55:00Z"/>
                    <w:del w:id="11245" w:author="Nick.Tolimieri [2]" w:date="2022-09-27T11:46:00Z"/>
                    <w:rFonts w:ascii="Calibri" w:hAnsi="Calibri" w:cs="Calibri"/>
                    <w:color w:val="000000"/>
                    <w:sz w:val="22"/>
                    <w:szCs w:val="22"/>
                  </w:rPr>
                </w:rPrChange>
              </w:rPr>
              <w:pPrChange w:id="11246" w:author="Nick.Tolimieri" w:date="2022-09-26T12:55:00Z">
                <w:pPr>
                  <w:jc w:val="right"/>
                </w:pPr>
              </w:pPrChange>
            </w:pPr>
            <w:ins w:id="11247" w:author="Nick.Tolimieri" w:date="2022-09-26T12:55:00Z">
              <w:del w:id="11248" w:author="Nick.Tolimieri [2]" w:date="2022-09-27T11:46:00Z">
                <w:r w:rsidRPr="007654F7" w:rsidDel="00B41F3D">
                  <w:rPr>
                    <w:rFonts w:asciiTheme="minorHAnsi" w:eastAsiaTheme="minorHAnsi" w:hAnsiTheme="minorHAnsi" w:cstheme="minorBidi"/>
                    <w:sz w:val="22"/>
                    <w:szCs w:val="22"/>
                    <w:rPrChange w:id="11249" w:author="Nick.Tolimieri" w:date="2022-09-26T12:55:00Z">
                      <w:rPr>
                        <w:rFonts w:ascii="Calibri" w:hAnsi="Calibri" w:cs="Calibri"/>
                        <w:color w:val="000000"/>
                        <w:sz w:val="22"/>
                        <w:szCs w:val="22"/>
                      </w:rPr>
                    </w:rPrChange>
                  </w:rPr>
                  <w:delText>49</w:delText>
                </w:r>
              </w:del>
            </w:ins>
          </w:p>
        </w:tc>
        <w:tc>
          <w:tcPr>
            <w:tcW w:w="960" w:type="dxa"/>
            <w:noWrap/>
            <w:hideMark/>
            <w:tcPrChange w:id="112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51" w:author="Nick.Tolimieri" w:date="2022-09-26T12:55:00Z"/>
                <w:del w:id="11252" w:author="Nick.Tolimieri [2]" w:date="2022-09-27T11:46:00Z"/>
                <w:rFonts w:asciiTheme="minorHAnsi" w:eastAsiaTheme="minorHAnsi" w:hAnsiTheme="minorHAnsi" w:cstheme="minorBidi"/>
                <w:sz w:val="22"/>
                <w:szCs w:val="22"/>
                <w:rPrChange w:id="11253" w:author="Nick.Tolimieri" w:date="2022-09-26T12:55:00Z">
                  <w:rPr>
                    <w:ins w:id="11254" w:author="Nick.Tolimieri" w:date="2022-09-26T12:55:00Z"/>
                    <w:del w:id="11255" w:author="Nick.Tolimieri [2]" w:date="2022-09-27T11:46:00Z"/>
                    <w:rFonts w:ascii="Calibri" w:hAnsi="Calibri" w:cs="Calibri"/>
                    <w:color w:val="000000"/>
                    <w:sz w:val="22"/>
                    <w:szCs w:val="22"/>
                  </w:rPr>
                </w:rPrChange>
              </w:rPr>
              <w:pPrChange w:id="11256" w:author="Nick.Tolimieri" w:date="2022-09-26T12:55:00Z">
                <w:pPr>
                  <w:jc w:val="right"/>
                </w:pPr>
              </w:pPrChange>
            </w:pPr>
            <w:ins w:id="11257" w:author="Nick.Tolimieri" w:date="2022-09-26T12:55:00Z">
              <w:del w:id="11258" w:author="Nick.Tolimieri [2]" w:date="2022-09-27T11:46:00Z">
                <w:r w:rsidRPr="007654F7" w:rsidDel="00B41F3D">
                  <w:rPr>
                    <w:rFonts w:asciiTheme="minorHAnsi" w:eastAsiaTheme="minorHAnsi" w:hAnsiTheme="minorHAnsi" w:cstheme="minorBidi"/>
                    <w:sz w:val="22"/>
                    <w:szCs w:val="22"/>
                    <w:rPrChange w:id="11259" w:author="Nick.Tolimieri" w:date="2022-09-26T12:55:00Z">
                      <w:rPr>
                        <w:rFonts w:ascii="Calibri" w:hAnsi="Calibri" w:cs="Calibri"/>
                        <w:color w:val="000000"/>
                        <w:sz w:val="22"/>
                        <w:szCs w:val="22"/>
                      </w:rPr>
                    </w:rPrChange>
                  </w:rPr>
                  <w:delText>5</w:delText>
                </w:r>
              </w:del>
            </w:ins>
          </w:p>
        </w:tc>
        <w:tc>
          <w:tcPr>
            <w:tcW w:w="960" w:type="dxa"/>
            <w:noWrap/>
            <w:hideMark/>
            <w:tcPrChange w:id="112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61" w:author="Nick.Tolimieri" w:date="2022-09-26T12:55:00Z"/>
                <w:del w:id="11262" w:author="Nick.Tolimieri [2]" w:date="2022-09-27T11:46:00Z"/>
                <w:rFonts w:asciiTheme="minorHAnsi" w:eastAsiaTheme="minorHAnsi" w:hAnsiTheme="minorHAnsi" w:cstheme="minorBidi"/>
                <w:sz w:val="22"/>
                <w:szCs w:val="22"/>
                <w:rPrChange w:id="11263" w:author="Nick.Tolimieri" w:date="2022-09-26T12:55:00Z">
                  <w:rPr>
                    <w:ins w:id="11264" w:author="Nick.Tolimieri" w:date="2022-09-26T12:55:00Z"/>
                    <w:del w:id="11265" w:author="Nick.Tolimieri [2]" w:date="2022-09-27T11:46:00Z"/>
                    <w:rFonts w:ascii="Calibri" w:hAnsi="Calibri" w:cs="Calibri"/>
                    <w:color w:val="000000"/>
                    <w:sz w:val="22"/>
                    <w:szCs w:val="22"/>
                  </w:rPr>
                </w:rPrChange>
              </w:rPr>
              <w:pPrChange w:id="11266" w:author="Nick.Tolimieri" w:date="2022-09-26T12:55:00Z">
                <w:pPr>
                  <w:jc w:val="right"/>
                </w:pPr>
              </w:pPrChange>
            </w:pPr>
            <w:ins w:id="11267" w:author="Nick.Tolimieri" w:date="2022-09-26T12:55:00Z">
              <w:del w:id="11268" w:author="Nick.Tolimieri [2]" w:date="2022-09-27T11:46:00Z">
                <w:r w:rsidRPr="007654F7" w:rsidDel="00B41F3D">
                  <w:rPr>
                    <w:rFonts w:asciiTheme="minorHAnsi" w:eastAsiaTheme="minorHAnsi" w:hAnsiTheme="minorHAnsi" w:cstheme="minorBidi"/>
                    <w:sz w:val="22"/>
                    <w:szCs w:val="22"/>
                    <w:rPrChange w:id="11269" w:author="Nick.Tolimieri" w:date="2022-09-26T12:55:00Z">
                      <w:rPr>
                        <w:rFonts w:ascii="Calibri" w:hAnsi="Calibri" w:cs="Calibri"/>
                        <w:color w:val="000000"/>
                        <w:sz w:val="22"/>
                        <w:szCs w:val="22"/>
                      </w:rPr>
                    </w:rPrChange>
                  </w:rPr>
                  <w:delText>48</w:delText>
                </w:r>
              </w:del>
            </w:ins>
          </w:p>
        </w:tc>
        <w:tc>
          <w:tcPr>
            <w:tcW w:w="960" w:type="dxa"/>
            <w:noWrap/>
            <w:hideMark/>
            <w:tcPrChange w:id="112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71" w:author="Nick.Tolimieri" w:date="2022-09-26T12:55:00Z"/>
                <w:del w:id="11272" w:author="Nick.Tolimieri [2]" w:date="2022-09-27T11:46:00Z"/>
                <w:rFonts w:asciiTheme="minorHAnsi" w:eastAsiaTheme="minorHAnsi" w:hAnsiTheme="minorHAnsi" w:cstheme="minorBidi"/>
                <w:sz w:val="22"/>
                <w:szCs w:val="22"/>
                <w:rPrChange w:id="11273" w:author="Nick.Tolimieri" w:date="2022-09-26T12:55:00Z">
                  <w:rPr>
                    <w:ins w:id="11274" w:author="Nick.Tolimieri" w:date="2022-09-26T12:55:00Z"/>
                    <w:del w:id="11275" w:author="Nick.Tolimieri [2]" w:date="2022-09-27T11:46:00Z"/>
                    <w:rFonts w:ascii="Calibri" w:hAnsi="Calibri" w:cs="Calibri"/>
                    <w:color w:val="000000"/>
                    <w:sz w:val="22"/>
                    <w:szCs w:val="22"/>
                  </w:rPr>
                </w:rPrChange>
              </w:rPr>
              <w:pPrChange w:id="11276" w:author="Nick.Tolimieri" w:date="2022-09-26T12:55:00Z">
                <w:pPr>
                  <w:jc w:val="right"/>
                </w:pPr>
              </w:pPrChange>
            </w:pPr>
            <w:ins w:id="11277" w:author="Nick.Tolimieri" w:date="2022-09-26T12:55:00Z">
              <w:del w:id="11278" w:author="Nick.Tolimieri [2]" w:date="2022-09-27T11:46:00Z">
                <w:r w:rsidRPr="007654F7" w:rsidDel="00B41F3D">
                  <w:rPr>
                    <w:rFonts w:asciiTheme="minorHAnsi" w:eastAsiaTheme="minorHAnsi" w:hAnsiTheme="minorHAnsi" w:cstheme="minorBidi"/>
                    <w:sz w:val="22"/>
                    <w:szCs w:val="22"/>
                    <w:rPrChange w:id="11279" w:author="Nick.Tolimieri" w:date="2022-09-26T12:55:00Z">
                      <w:rPr>
                        <w:rFonts w:ascii="Calibri" w:hAnsi="Calibri" w:cs="Calibri"/>
                        <w:color w:val="000000"/>
                        <w:sz w:val="22"/>
                        <w:szCs w:val="22"/>
                      </w:rPr>
                    </w:rPrChange>
                  </w:rPr>
                  <w:delText>5</w:delText>
                </w:r>
              </w:del>
            </w:ins>
          </w:p>
        </w:tc>
        <w:tc>
          <w:tcPr>
            <w:tcW w:w="960" w:type="dxa"/>
            <w:noWrap/>
            <w:hideMark/>
            <w:tcPrChange w:id="112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81" w:author="Nick.Tolimieri" w:date="2022-09-26T12:55:00Z"/>
                <w:del w:id="11282" w:author="Nick.Tolimieri [2]" w:date="2022-09-27T11:46:00Z"/>
                <w:rFonts w:asciiTheme="minorHAnsi" w:eastAsiaTheme="minorHAnsi" w:hAnsiTheme="minorHAnsi" w:cstheme="minorBidi"/>
                <w:sz w:val="22"/>
                <w:szCs w:val="22"/>
                <w:rPrChange w:id="11283" w:author="Nick.Tolimieri" w:date="2022-09-26T12:55:00Z">
                  <w:rPr>
                    <w:ins w:id="11284" w:author="Nick.Tolimieri" w:date="2022-09-26T12:55:00Z"/>
                    <w:del w:id="11285" w:author="Nick.Tolimieri [2]" w:date="2022-09-27T11:46:00Z"/>
                    <w:rFonts w:ascii="Calibri" w:hAnsi="Calibri" w:cs="Calibri"/>
                    <w:color w:val="000000"/>
                    <w:sz w:val="22"/>
                    <w:szCs w:val="22"/>
                  </w:rPr>
                </w:rPrChange>
              </w:rPr>
              <w:pPrChange w:id="11286" w:author="Nick.Tolimieri" w:date="2022-09-26T12:55:00Z">
                <w:pPr>
                  <w:jc w:val="right"/>
                </w:pPr>
              </w:pPrChange>
            </w:pPr>
            <w:ins w:id="11287" w:author="Nick.Tolimieri" w:date="2022-09-26T12:55:00Z">
              <w:del w:id="11288" w:author="Nick.Tolimieri [2]" w:date="2022-09-27T11:46:00Z">
                <w:r w:rsidRPr="007654F7" w:rsidDel="00B41F3D">
                  <w:rPr>
                    <w:rFonts w:asciiTheme="minorHAnsi" w:eastAsiaTheme="minorHAnsi" w:hAnsiTheme="minorHAnsi" w:cstheme="minorBidi"/>
                    <w:sz w:val="22"/>
                    <w:szCs w:val="22"/>
                    <w:rPrChange w:id="11289" w:author="Nick.Tolimieri" w:date="2022-09-26T12:55:00Z">
                      <w:rPr>
                        <w:rFonts w:ascii="Calibri" w:hAnsi="Calibri" w:cs="Calibri"/>
                        <w:color w:val="000000"/>
                        <w:sz w:val="22"/>
                        <w:szCs w:val="22"/>
                      </w:rPr>
                    </w:rPrChange>
                  </w:rPr>
                  <w:delText>17</w:delText>
                </w:r>
              </w:del>
            </w:ins>
          </w:p>
        </w:tc>
        <w:tc>
          <w:tcPr>
            <w:tcW w:w="960" w:type="dxa"/>
            <w:noWrap/>
            <w:hideMark/>
            <w:tcPrChange w:id="112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291" w:author="Nick.Tolimieri" w:date="2022-09-26T12:55:00Z"/>
                <w:del w:id="11292" w:author="Nick.Tolimieri [2]" w:date="2022-09-27T11:46:00Z"/>
                <w:rFonts w:asciiTheme="minorHAnsi" w:eastAsiaTheme="minorHAnsi" w:hAnsiTheme="minorHAnsi" w:cstheme="minorBidi"/>
                <w:sz w:val="22"/>
                <w:szCs w:val="22"/>
                <w:rPrChange w:id="11293" w:author="Nick.Tolimieri" w:date="2022-09-26T12:55:00Z">
                  <w:rPr>
                    <w:ins w:id="11294" w:author="Nick.Tolimieri" w:date="2022-09-26T12:55:00Z"/>
                    <w:del w:id="11295" w:author="Nick.Tolimieri [2]" w:date="2022-09-27T11:46:00Z"/>
                    <w:rFonts w:ascii="Calibri" w:hAnsi="Calibri" w:cs="Calibri"/>
                    <w:color w:val="000000"/>
                    <w:sz w:val="22"/>
                    <w:szCs w:val="22"/>
                  </w:rPr>
                </w:rPrChange>
              </w:rPr>
              <w:pPrChange w:id="11296" w:author="Nick.Tolimieri" w:date="2022-09-26T12:55:00Z">
                <w:pPr>
                  <w:jc w:val="right"/>
                </w:pPr>
              </w:pPrChange>
            </w:pPr>
            <w:ins w:id="11297" w:author="Nick.Tolimieri" w:date="2022-09-26T12:55:00Z">
              <w:del w:id="11298" w:author="Nick.Tolimieri [2]" w:date="2022-09-27T11:46:00Z">
                <w:r w:rsidRPr="007654F7" w:rsidDel="00B41F3D">
                  <w:rPr>
                    <w:rFonts w:asciiTheme="minorHAnsi" w:eastAsiaTheme="minorHAnsi" w:hAnsiTheme="minorHAnsi" w:cstheme="minorBidi"/>
                    <w:sz w:val="22"/>
                    <w:szCs w:val="22"/>
                    <w:rPrChange w:id="11299" w:author="Nick.Tolimieri" w:date="2022-09-26T12:55:00Z">
                      <w:rPr>
                        <w:rFonts w:ascii="Calibri" w:hAnsi="Calibri" w:cs="Calibri"/>
                        <w:color w:val="000000"/>
                        <w:sz w:val="22"/>
                        <w:szCs w:val="22"/>
                      </w:rPr>
                    </w:rPrChange>
                  </w:rPr>
                  <w:delText>1.68</w:delText>
                </w:r>
              </w:del>
            </w:ins>
          </w:p>
        </w:tc>
        <w:tc>
          <w:tcPr>
            <w:tcW w:w="960" w:type="dxa"/>
            <w:noWrap/>
            <w:hideMark/>
            <w:tcPrChange w:id="113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01" w:author="Nick.Tolimieri" w:date="2022-09-26T12:55:00Z"/>
                <w:del w:id="11302" w:author="Nick.Tolimieri [2]" w:date="2022-09-27T11:46:00Z"/>
                <w:rFonts w:asciiTheme="minorHAnsi" w:eastAsiaTheme="minorHAnsi" w:hAnsiTheme="minorHAnsi" w:cstheme="minorBidi"/>
                <w:sz w:val="22"/>
                <w:szCs w:val="22"/>
                <w:rPrChange w:id="11303" w:author="Nick.Tolimieri" w:date="2022-09-26T12:55:00Z">
                  <w:rPr>
                    <w:ins w:id="11304" w:author="Nick.Tolimieri" w:date="2022-09-26T12:55:00Z"/>
                    <w:del w:id="11305" w:author="Nick.Tolimieri [2]" w:date="2022-09-27T11:46:00Z"/>
                    <w:rFonts w:ascii="Calibri" w:hAnsi="Calibri" w:cs="Calibri"/>
                    <w:color w:val="000000"/>
                    <w:sz w:val="22"/>
                    <w:szCs w:val="22"/>
                  </w:rPr>
                </w:rPrChange>
              </w:rPr>
              <w:pPrChange w:id="11306" w:author="Nick.Tolimieri" w:date="2022-09-26T12:55:00Z">
                <w:pPr>
                  <w:jc w:val="right"/>
                </w:pPr>
              </w:pPrChange>
            </w:pPr>
            <w:ins w:id="11307" w:author="Nick.Tolimieri" w:date="2022-09-26T12:55:00Z">
              <w:del w:id="11308" w:author="Nick.Tolimieri [2]" w:date="2022-09-27T11:46:00Z">
                <w:r w:rsidRPr="007654F7" w:rsidDel="00B41F3D">
                  <w:rPr>
                    <w:rFonts w:asciiTheme="minorHAnsi" w:eastAsiaTheme="minorHAnsi" w:hAnsiTheme="minorHAnsi" w:cstheme="minorBidi"/>
                    <w:sz w:val="22"/>
                    <w:szCs w:val="22"/>
                    <w:rPrChange w:id="11309" w:author="Nick.Tolimieri" w:date="2022-09-26T12:55:00Z">
                      <w:rPr>
                        <w:rFonts w:ascii="Calibri" w:hAnsi="Calibri" w:cs="Calibri"/>
                        <w:color w:val="000000"/>
                        <w:sz w:val="22"/>
                        <w:szCs w:val="22"/>
                      </w:rPr>
                    </w:rPrChange>
                  </w:rPr>
                  <w:delText>0.31</w:delText>
                </w:r>
              </w:del>
            </w:ins>
          </w:p>
        </w:tc>
      </w:tr>
      <w:tr w:rsidR="007654F7" w:rsidRPr="007654F7" w:rsidDel="00B41F3D" w:rsidTr="007654F7">
        <w:trPr>
          <w:divId w:val="1027564193"/>
          <w:trHeight w:val="300"/>
          <w:ins w:id="11310" w:author="Nick.Tolimieri" w:date="2022-09-26T12:55:00Z"/>
          <w:del w:id="11311" w:author="Nick.Tolimieri [2]" w:date="2022-09-27T11:46:00Z"/>
          <w:trPrChange w:id="11312" w:author="Nick.Tolimieri" w:date="2022-09-26T12:55:00Z">
            <w:trPr>
              <w:divId w:val="1027564193"/>
              <w:trHeight w:val="300"/>
            </w:trPr>
          </w:trPrChange>
        </w:trPr>
        <w:tc>
          <w:tcPr>
            <w:tcW w:w="960" w:type="dxa"/>
            <w:noWrap/>
            <w:hideMark/>
            <w:tcPrChange w:id="113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14" w:author="Nick.Tolimieri" w:date="2022-09-26T12:55:00Z"/>
                <w:del w:id="11315" w:author="Nick.Tolimieri [2]" w:date="2022-09-27T11:46:00Z"/>
                <w:rFonts w:asciiTheme="minorHAnsi" w:eastAsiaTheme="minorHAnsi" w:hAnsiTheme="minorHAnsi" w:cstheme="minorBidi"/>
                <w:sz w:val="22"/>
                <w:szCs w:val="22"/>
                <w:rPrChange w:id="11316" w:author="Nick.Tolimieri" w:date="2022-09-26T12:55:00Z">
                  <w:rPr>
                    <w:ins w:id="11317" w:author="Nick.Tolimieri" w:date="2022-09-26T12:55:00Z"/>
                    <w:del w:id="11318" w:author="Nick.Tolimieri [2]" w:date="2022-09-27T11:46:00Z"/>
                    <w:rFonts w:ascii="Calibri" w:hAnsi="Calibri" w:cs="Calibri"/>
                    <w:color w:val="000000"/>
                    <w:sz w:val="22"/>
                    <w:szCs w:val="22"/>
                  </w:rPr>
                </w:rPrChange>
              </w:rPr>
              <w:pPrChange w:id="11319" w:author="Nick.Tolimieri" w:date="2022-09-26T12:55:00Z">
                <w:pPr/>
              </w:pPrChange>
            </w:pPr>
            <w:ins w:id="11320" w:author="Nick.Tolimieri" w:date="2022-09-26T12:55:00Z">
              <w:del w:id="11321" w:author="Nick.Tolimieri [2]" w:date="2022-09-27T11:46:00Z">
                <w:r w:rsidRPr="007654F7" w:rsidDel="00B41F3D">
                  <w:rPr>
                    <w:rFonts w:asciiTheme="minorHAnsi" w:eastAsiaTheme="minorHAnsi" w:hAnsiTheme="minorHAnsi" w:cstheme="minorBidi"/>
                    <w:sz w:val="22"/>
                    <w:szCs w:val="22"/>
                    <w:rPrChange w:id="11322" w:author="Nick.Tolimieri" w:date="2022-09-26T12:55:00Z">
                      <w:rPr>
                        <w:rFonts w:ascii="Calibri" w:hAnsi="Calibri" w:cs="Calibri"/>
                        <w:color w:val="000000"/>
                        <w:sz w:val="22"/>
                        <w:szCs w:val="22"/>
                      </w:rPr>
                    </w:rPrChange>
                  </w:rPr>
                  <w:delText>Cape Alava</w:delText>
                </w:r>
              </w:del>
            </w:ins>
          </w:p>
        </w:tc>
        <w:tc>
          <w:tcPr>
            <w:tcW w:w="960" w:type="dxa"/>
            <w:noWrap/>
            <w:hideMark/>
            <w:tcPrChange w:id="113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24" w:author="Nick.Tolimieri" w:date="2022-09-26T12:55:00Z"/>
                <w:del w:id="11325" w:author="Nick.Tolimieri [2]" w:date="2022-09-27T11:46:00Z"/>
                <w:rFonts w:asciiTheme="minorHAnsi" w:eastAsiaTheme="minorHAnsi" w:hAnsiTheme="minorHAnsi" w:cstheme="minorBidi"/>
                <w:sz w:val="22"/>
                <w:szCs w:val="22"/>
                <w:rPrChange w:id="11326" w:author="Nick.Tolimieri" w:date="2022-09-26T12:55:00Z">
                  <w:rPr>
                    <w:ins w:id="11327" w:author="Nick.Tolimieri" w:date="2022-09-26T12:55:00Z"/>
                    <w:del w:id="11328" w:author="Nick.Tolimieri [2]" w:date="2022-09-27T11:46:00Z"/>
                    <w:rFonts w:ascii="Calibri" w:hAnsi="Calibri" w:cs="Calibri"/>
                    <w:color w:val="000000"/>
                    <w:sz w:val="22"/>
                    <w:szCs w:val="22"/>
                  </w:rPr>
                </w:rPrChange>
              </w:rPr>
              <w:pPrChange w:id="11329" w:author="Nick.Tolimieri" w:date="2022-09-26T12:55:00Z">
                <w:pPr>
                  <w:jc w:val="right"/>
                </w:pPr>
              </w:pPrChange>
            </w:pPr>
            <w:ins w:id="11330" w:author="Nick.Tolimieri" w:date="2022-09-26T12:55:00Z">
              <w:del w:id="11331" w:author="Nick.Tolimieri [2]" w:date="2022-09-27T11:46:00Z">
                <w:r w:rsidRPr="007654F7" w:rsidDel="00B41F3D">
                  <w:rPr>
                    <w:rFonts w:asciiTheme="minorHAnsi" w:eastAsiaTheme="minorHAnsi" w:hAnsiTheme="minorHAnsi" w:cstheme="minorBidi"/>
                    <w:sz w:val="22"/>
                    <w:szCs w:val="22"/>
                    <w:rPrChange w:id="11332" w:author="Nick.Tolimieri" w:date="2022-09-26T12:55:00Z">
                      <w:rPr>
                        <w:rFonts w:ascii="Calibri" w:hAnsi="Calibri" w:cs="Calibri"/>
                        <w:color w:val="000000"/>
                        <w:sz w:val="22"/>
                        <w:szCs w:val="22"/>
                      </w:rPr>
                    </w:rPrChange>
                  </w:rPr>
                  <w:delText>1993</w:delText>
                </w:r>
              </w:del>
            </w:ins>
          </w:p>
        </w:tc>
        <w:tc>
          <w:tcPr>
            <w:tcW w:w="960" w:type="dxa"/>
            <w:noWrap/>
            <w:hideMark/>
            <w:tcPrChange w:id="113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34" w:author="Nick.Tolimieri" w:date="2022-09-26T12:55:00Z"/>
                <w:del w:id="11335" w:author="Nick.Tolimieri [2]" w:date="2022-09-27T11:46:00Z"/>
                <w:rFonts w:asciiTheme="minorHAnsi" w:eastAsiaTheme="minorHAnsi" w:hAnsiTheme="minorHAnsi" w:cstheme="minorBidi"/>
                <w:sz w:val="22"/>
                <w:szCs w:val="22"/>
                <w:rPrChange w:id="11336" w:author="Nick.Tolimieri" w:date="2022-09-26T12:55:00Z">
                  <w:rPr>
                    <w:ins w:id="11337" w:author="Nick.Tolimieri" w:date="2022-09-26T12:55:00Z"/>
                    <w:del w:id="11338" w:author="Nick.Tolimieri [2]" w:date="2022-09-27T11:46:00Z"/>
                    <w:rFonts w:ascii="Calibri" w:hAnsi="Calibri" w:cs="Calibri"/>
                    <w:color w:val="000000"/>
                    <w:sz w:val="22"/>
                    <w:szCs w:val="22"/>
                  </w:rPr>
                </w:rPrChange>
              </w:rPr>
              <w:pPrChange w:id="11339" w:author="Nick.Tolimieri" w:date="2022-09-26T12:55:00Z">
                <w:pPr>
                  <w:jc w:val="right"/>
                </w:pPr>
              </w:pPrChange>
            </w:pPr>
            <w:ins w:id="11340" w:author="Nick.Tolimieri" w:date="2022-09-26T12:55:00Z">
              <w:del w:id="11341" w:author="Nick.Tolimieri [2]" w:date="2022-09-27T11:46:00Z">
                <w:r w:rsidRPr="007654F7" w:rsidDel="00B41F3D">
                  <w:rPr>
                    <w:rFonts w:asciiTheme="minorHAnsi" w:eastAsiaTheme="minorHAnsi" w:hAnsiTheme="minorHAnsi" w:cstheme="minorBidi"/>
                    <w:sz w:val="22"/>
                    <w:szCs w:val="22"/>
                    <w:rPrChange w:id="11342" w:author="Nick.Tolimieri" w:date="2022-09-26T12:55:00Z">
                      <w:rPr>
                        <w:rFonts w:ascii="Calibri" w:hAnsi="Calibri" w:cs="Calibri"/>
                        <w:color w:val="000000"/>
                        <w:sz w:val="22"/>
                        <w:szCs w:val="22"/>
                      </w:rPr>
                    </w:rPrChange>
                  </w:rPr>
                  <w:delText>7</w:delText>
                </w:r>
              </w:del>
            </w:ins>
          </w:p>
        </w:tc>
        <w:tc>
          <w:tcPr>
            <w:tcW w:w="960" w:type="dxa"/>
            <w:noWrap/>
            <w:hideMark/>
            <w:tcPrChange w:id="113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44" w:author="Nick.Tolimieri" w:date="2022-09-26T12:55:00Z"/>
                <w:del w:id="11345" w:author="Nick.Tolimieri [2]" w:date="2022-09-27T11:46:00Z"/>
                <w:rFonts w:asciiTheme="minorHAnsi" w:eastAsiaTheme="minorHAnsi" w:hAnsiTheme="minorHAnsi" w:cstheme="minorBidi"/>
                <w:sz w:val="22"/>
                <w:szCs w:val="22"/>
                <w:rPrChange w:id="11346" w:author="Nick.Tolimieri" w:date="2022-09-26T12:55:00Z">
                  <w:rPr>
                    <w:ins w:id="11347" w:author="Nick.Tolimieri" w:date="2022-09-26T12:55:00Z"/>
                    <w:del w:id="11348" w:author="Nick.Tolimieri [2]" w:date="2022-09-27T11:46:00Z"/>
                    <w:rFonts w:ascii="Calibri" w:hAnsi="Calibri" w:cs="Calibri"/>
                    <w:color w:val="000000"/>
                    <w:sz w:val="22"/>
                    <w:szCs w:val="22"/>
                  </w:rPr>
                </w:rPrChange>
              </w:rPr>
              <w:pPrChange w:id="11349" w:author="Nick.Tolimieri" w:date="2022-09-26T12:55:00Z">
                <w:pPr>
                  <w:jc w:val="right"/>
                </w:pPr>
              </w:pPrChange>
            </w:pPr>
            <w:ins w:id="11350" w:author="Nick.Tolimieri" w:date="2022-09-26T12:55:00Z">
              <w:del w:id="11351" w:author="Nick.Tolimieri [2]" w:date="2022-09-27T11:46:00Z">
                <w:r w:rsidRPr="007654F7" w:rsidDel="00B41F3D">
                  <w:rPr>
                    <w:rFonts w:asciiTheme="minorHAnsi" w:eastAsiaTheme="minorHAnsi" w:hAnsiTheme="minorHAnsi" w:cstheme="minorBidi"/>
                    <w:sz w:val="22"/>
                    <w:szCs w:val="22"/>
                    <w:rPrChange w:id="11352" w:author="Nick.Tolimieri" w:date="2022-09-26T12:55:00Z">
                      <w:rPr>
                        <w:rFonts w:ascii="Calibri" w:hAnsi="Calibri" w:cs="Calibri"/>
                        <w:color w:val="000000"/>
                        <w:sz w:val="22"/>
                        <w:szCs w:val="22"/>
                      </w:rPr>
                    </w:rPrChange>
                  </w:rPr>
                  <w:delText>32</w:delText>
                </w:r>
              </w:del>
            </w:ins>
          </w:p>
        </w:tc>
        <w:tc>
          <w:tcPr>
            <w:tcW w:w="960" w:type="dxa"/>
            <w:noWrap/>
            <w:hideMark/>
            <w:tcPrChange w:id="113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54" w:author="Nick.Tolimieri" w:date="2022-09-26T12:55:00Z"/>
                <w:del w:id="11355" w:author="Nick.Tolimieri [2]" w:date="2022-09-27T11:46:00Z"/>
                <w:rFonts w:asciiTheme="minorHAnsi" w:eastAsiaTheme="minorHAnsi" w:hAnsiTheme="minorHAnsi" w:cstheme="minorBidi"/>
                <w:sz w:val="22"/>
                <w:szCs w:val="22"/>
                <w:rPrChange w:id="11356" w:author="Nick.Tolimieri" w:date="2022-09-26T12:55:00Z">
                  <w:rPr>
                    <w:ins w:id="11357" w:author="Nick.Tolimieri" w:date="2022-09-26T12:55:00Z"/>
                    <w:del w:id="11358" w:author="Nick.Tolimieri [2]" w:date="2022-09-27T11:46:00Z"/>
                    <w:rFonts w:ascii="Calibri" w:hAnsi="Calibri" w:cs="Calibri"/>
                    <w:color w:val="000000"/>
                    <w:sz w:val="22"/>
                    <w:szCs w:val="22"/>
                  </w:rPr>
                </w:rPrChange>
              </w:rPr>
              <w:pPrChange w:id="11359" w:author="Nick.Tolimieri" w:date="2022-09-26T12:55:00Z">
                <w:pPr>
                  <w:jc w:val="right"/>
                </w:pPr>
              </w:pPrChange>
            </w:pPr>
            <w:ins w:id="11360" w:author="Nick.Tolimieri" w:date="2022-09-26T12:55:00Z">
              <w:del w:id="11361" w:author="Nick.Tolimieri [2]" w:date="2022-09-27T11:46:00Z">
                <w:r w:rsidRPr="007654F7" w:rsidDel="00B41F3D">
                  <w:rPr>
                    <w:rFonts w:asciiTheme="minorHAnsi" w:eastAsiaTheme="minorHAnsi" w:hAnsiTheme="minorHAnsi" w:cstheme="minorBidi"/>
                    <w:sz w:val="22"/>
                    <w:szCs w:val="22"/>
                    <w:rPrChange w:id="11362" w:author="Nick.Tolimieri" w:date="2022-09-26T12:55:00Z">
                      <w:rPr>
                        <w:rFonts w:ascii="Calibri" w:hAnsi="Calibri" w:cs="Calibri"/>
                        <w:color w:val="000000"/>
                        <w:sz w:val="22"/>
                        <w:szCs w:val="22"/>
                      </w:rPr>
                    </w:rPrChange>
                  </w:rPr>
                  <w:delText>1</w:delText>
                </w:r>
              </w:del>
            </w:ins>
          </w:p>
        </w:tc>
        <w:tc>
          <w:tcPr>
            <w:tcW w:w="960" w:type="dxa"/>
            <w:noWrap/>
            <w:hideMark/>
            <w:tcPrChange w:id="113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64" w:author="Nick.Tolimieri" w:date="2022-09-26T12:55:00Z"/>
                <w:del w:id="11365" w:author="Nick.Tolimieri [2]" w:date="2022-09-27T11:46:00Z"/>
                <w:rFonts w:asciiTheme="minorHAnsi" w:eastAsiaTheme="minorHAnsi" w:hAnsiTheme="minorHAnsi" w:cstheme="minorBidi"/>
                <w:sz w:val="22"/>
                <w:szCs w:val="22"/>
                <w:rPrChange w:id="11366" w:author="Nick.Tolimieri" w:date="2022-09-26T12:55:00Z">
                  <w:rPr>
                    <w:ins w:id="11367" w:author="Nick.Tolimieri" w:date="2022-09-26T12:55:00Z"/>
                    <w:del w:id="11368" w:author="Nick.Tolimieri [2]" w:date="2022-09-27T11:46:00Z"/>
                    <w:rFonts w:ascii="Calibri" w:hAnsi="Calibri" w:cs="Calibri"/>
                    <w:color w:val="000000"/>
                    <w:sz w:val="22"/>
                    <w:szCs w:val="22"/>
                  </w:rPr>
                </w:rPrChange>
              </w:rPr>
              <w:pPrChange w:id="11369" w:author="Nick.Tolimieri" w:date="2022-09-26T12:55:00Z">
                <w:pPr>
                  <w:jc w:val="right"/>
                </w:pPr>
              </w:pPrChange>
            </w:pPr>
            <w:ins w:id="11370" w:author="Nick.Tolimieri" w:date="2022-09-26T12:55:00Z">
              <w:del w:id="11371" w:author="Nick.Tolimieri [2]" w:date="2022-09-27T11:46:00Z">
                <w:r w:rsidRPr="007654F7" w:rsidDel="00B41F3D">
                  <w:rPr>
                    <w:rFonts w:asciiTheme="minorHAnsi" w:eastAsiaTheme="minorHAnsi" w:hAnsiTheme="minorHAnsi" w:cstheme="minorBidi"/>
                    <w:sz w:val="22"/>
                    <w:szCs w:val="22"/>
                    <w:rPrChange w:id="11372" w:author="Nick.Tolimieri" w:date="2022-09-26T12:55:00Z">
                      <w:rPr>
                        <w:rFonts w:ascii="Calibri" w:hAnsi="Calibri" w:cs="Calibri"/>
                        <w:color w:val="000000"/>
                        <w:sz w:val="22"/>
                        <w:szCs w:val="22"/>
                      </w:rPr>
                    </w:rPrChange>
                  </w:rPr>
                  <w:delText>29</w:delText>
                </w:r>
              </w:del>
            </w:ins>
          </w:p>
        </w:tc>
        <w:tc>
          <w:tcPr>
            <w:tcW w:w="960" w:type="dxa"/>
            <w:noWrap/>
            <w:hideMark/>
            <w:tcPrChange w:id="113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74" w:author="Nick.Tolimieri" w:date="2022-09-26T12:55:00Z"/>
                <w:del w:id="11375" w:author="Nick.Tolimieri [2]" w:date="2022-09-27T11:46:00Z"/>
                <w:rFonts w:asciiTheme="minorHAnsi" w:eastAsiaTheme="minorHAnsi" w:hAnsiTheme="minorHAnsi" w:cstheme="minorBidi"/>
                <w:sz w:val="22"/>
                <w:szCs w:val="22"/>
                <w:rPrChange w:id="11376" w:author="Nick.Tolimieri" w:date="2022-09-26T12:55:00Z">
                  <w:rPr>
                    <w:ins w:id="11377" w:author="Nick.Tolimieri" w:date="2022-09-26T12:55:00Z"/>
                    <w:del w:id="11378" w:author="Nick.Tolimieri [2]" w:date="2022-09-27T11:46:00Z"/>
                    <w:rFonts w:ascii="Calibri" w:hAnsi="Calibri" w:cs="Calibri"/>
                    <w:color w:val="000000"/>
                    <w:sz w:val="22"/>
                    <w:szCs w:val="22"/>
                  </w:rPr>
                </w:rPrChange>
              </w:rPr>
              <w:pPrChange w:id="11379" w:author="Nick.Tolimieri" w:date="2022-09-26T12:55:00Z">
                <w:pPr>
                  <w:jc w:val="right"/>
                </w:pPr>
              </w:pPrChange>
            </w:pPr>
            <w:ins w:id="11380" w:author="Nick.Tolimieri" w:date="2022-09-26T12:55:00Z">
              <w:del w:id="11381" w:author="Nick.Tolimieri [2]" w:date="2022-09-27T11:46:00Z">
                <w:r w:rsidRPr="007654F7" w:rsidDel="00B41F3D">
                  <w:rPr>
                    <w:rFonts w:asciiTheme="minorHAnsi" w:eastAsiaTheme="minorHAnsi" w:hAnsiTheme="minorHAnsi" w:cstheme="minorBidi"/>
                    <w:sz w:val="22"/>
                    <w:szCs w:val="22"/>
                    <w:rPrChange w:id="11382" w:author="Nick.Tolimieri" w:date="2022-09-26T12:55:00Z">
                      <w:rPr>
                        <w:rFonts w:ascii="Calibri" w:hAnsi="Calibri" w:cs="Calibri"/>
                        <w:color w:val="000000"/>
                        <w:sz w:val="22"/>
                        <w:szCs w:val="22"/>
                      </w:rPr>
                    </w:rPrChange>
                  </w:rPr>
                  <w:delText>29</w:delText>
                </w:r>
              </w:del>
            </w:ins>
          </w:p>
        </w:tc>
        <w:tc>
          <w:tcPr>
            <w:tcW w:w="960" w:type="dxa"/>
            <w:noWrap/>
            <w:hideMark/>
            <w:tcPrChange w:id="113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84" w:author="Nick.Tolimieri" w:date="2022-09-26T12:55:00Z"/>
                <w:del w:id="11385" w:author="Nick.Tolimieri [2]" w:date="2022-09-27T11:46:00Z"/>
                <w:rFonts w:asciiTheme="minorHAnsi" w:eastAsiaTheme="minorHAnsi" w:hAnsiTheme="minorHAnsi" w:cstheme="minorBidi"/>
                <w:sz w:val="22"/>
                <w:szCs w:val="22"/>
                <w:rPrChange w:id="11386" w:author="Nick.Tolimieri" w:date="2022-09-26T12:55:00Z">
                  <w:rPr>
                    <w:ins w:id="11387" w:author="Nick.Tolimieri" w:date="2022-09-26T12:55:00Z"/>
                    <w:del w:id="11388" w:author="Nick.Tolimieri [2]" w:date="2022-09-27T11:46:00Z"/>
                    <w:rFonts w:ascii="Calibri" w:hAnsi="Calibri" w:cs="Calibri"/>
                    <w:color w:val="000000"/>
                    <w:sz w:val="22"/>
                    <w:szCs w:val="22"/>
                  </w:rPr>
                </w:rPrChange>
              </w:rPr>
              <w:pPrChange w:id="11389" w:author="Nick.Tolimieri" w:date="2022-09-26T12:55:00Z">
                <w:pPr>
                  <w:jc w:val="right"/>
                </w:pPr>
              </w:pPrChange>
            </w:pPr>
            <w:ins w:id="11390" w:author="Nick.Tolimieri" w:date="2022-09-26T12:55:00Z">
              <w:del w:id="11391" w:author="Nick.Tolimieri [2]" w:date="2022-09-27T11:46:00Z">
                <w:r w:rsidRPr="007654F7" w:rsidDel="00B41F3D">
                  <w:rPr>
                    <w:rFonts w:asciiTheme="minorHAnsi" w:eastAsiaTheme="minorHAnsi" w:hAnsiTheme="minorHAnsi" w:cstheme="minorBidi"/>
                    <w:sz w:val="22"/>
                    <w:szCs w:val="22"/>
                    <w:rPrChange w:id="11392" w:author="Nick.Tolimieri" w:date="2022-09-26T12:55:00Z">
                      <w:rPr>
                        <w:rFonts w:ascii="Calibri" w:hAnsi="Calibri" w:cs="Calibri"/>
                        <w:color w:val="000000"/>
                        <w:sz w:val="22"/>
                        <w:szCs w:val="22"/>
                      </w:rPr>
                    </w:rPrChange>
                  </w:rPr>
                  <w:delText>29</w:delText>
                </w:r>
              </w:del>
            </w:ins>
          </w:p>
        </w:tc>
        <w:tc>
          <w:tcPr>
            <w:tcW w:w="960" w:type="dxa"/>
            <w:noWrap/>
            <w:hideMark/>
            <w:tcPrChange w:id="113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394" w:author="Nick.Tolimieri" w:date="2022-09-26T12:55:00Z"/>
                <w:del w:id="11395" w:author="Nick.Tolimieri [2]" w:date="2022-09-27T11:46:00Z"/>
                <w:rFonts w:asciiTheme="minorHAnsi" w:eastAsiaTheme="minorHAnsi" w:hAnsiTheme="minorHAnsi" w:cstheme="minorBidi"/>
                <w:sz w:val="22"/>
                <w:szCs w:val="22"/>
                <w:rPrChange w:id="11396" w:author="Nick.Tolimieri" w:date="2022-09-26T12:55:00Z">
                  <w:rPr>
                    <w:ins w:id="11397" w:author="Nick.Tolimieri" w:date="2022-09-26T12:55:00Z"/>
                    <w:del w:id="11398" w:author="Nick.Tolimieri [2]" w:date="2022-09-27T11:46:00Z"/>
                    <w:rFonts w:ascii="Calibri" w:hAnsi="Calibri" w:cs="Calibri"/>
                    <w:color w:val="000000"/>
                    <w:sz w:val="22"/>
                    <w:szCs w:val="22"/>
                  </w:rPr>
                </w:rPrChange>
              </w:rPr>
              <w:pPrChange w:id="11399" w:author="Nick.Tolimieri" w:date="2022-09-26T12:55:00Z">
                <w:pPr>
                  <w:jc w:val="right"/>
                </w:pPr>
              </w:pPrChange>
            </w:pPr>
            <w:ins w:id="11400" w:author="Nick.Tolimieri" w:date="2022-09-26T12:55:00Z">
              <w:del w:id="11401" w:author="Nick.Tolimieri [2]" w:date="2022-09-27T11:46:00Z">
                <w:r w:rsidRPr="007654F7" w:rsidDel="00B41F3D">
                  <w:rPr>
                    <w:rFonts w:asciiTheme="minorHAnsi" w:eastAsiaTheme="minorHAnsi" w:hAnsiTheme="minorHAnsi" w:cstheme="minorBidi"/>
                    <w:sz w:val="22"/>
                    <w:szCs w:val="22"/>
                    <w:rPrChange w:id="11402" w:author="Nick.Tolimieri" w:date="2022-09-26T12:55:00Z">
                      <w:rPr>
                        <w:rFonts w:ascii="Calibri" w:hAnsi="Calibri" w:cs="Calibri"/>
                        <w:color w:val="000000"/>
                        <w:sz w:val="22"/>
                        <w:szCs w:val="22"/>
                      </w:rPr>
                    </w:rPrChange>
                  </w:rPr>
                  <w:delText>2.57</w:delText>
                </w:r>
              </w:del>
            </w:ins>
          </w:p>
        </w:tc>
        <w:tc>
          <w:tcPr>
            <w:tcW w:w="960" w:type="dxa"/>
            <w:noWrap/>
            <w:hideMark/>
            <w:tcPrChange w:id="114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04" w:author="Nick.Tolimieri" w:date="2022-09-26T12:55:00Z"/>
                <w:del w:id="11405" w:author="Nick.Tolimieri [2]" w:date="2022-09-27T11:46:00Z"/>
                <w:rFonts w:asciiTheme="minorHAnsi" w:eastAsiaTheme="minorHAnsi" w:hAnsiTheme="minorHAnsi" w:cstheme="minorBidi"/>
                <w:sz w:val="22"/>
                <w:szCs w:val="22"/>
                <w:rPrChange w:id="11406" w:author="Nick.Tolimieri" w:date="2022-09-26T12:55:00Z">
                  <w:rPr>
                    <w:ins w:id="11407" w:author="Nick.Tolimieri" w:date="2022-09-26T12:55:00Z"/>
                    <w:del w:id="11408" w:author="Nick.Tolimieri [2]" w:date="2022-09-27T11:46:00Z"/>
                    <w:rFonts w:ascii="Calibri" w:hAnsi="Calibri" w:cs="Calibri"/>
                    <w:color w:val="000000"/>
                    <w:sz w:val="22"/>
                    <w:szCs w:val="22"/>
                  </w:rPr>
                </w:rPrChange>
              </w:rPr>
              <w:pPrChange w:id="11409" w:author="Nick.Tolimieri" w:date="2022-09-26T12:55:00Z">
                <w:pPr>
                  <w:jc w:val="right"/>
                </w:pPr>
              </w:pPrChange>
            </w:pPr>
            <w:ins w:id="11410" w:author="Nick.Tolimieri" w:date="2022-09-26T12:55:00Z">
              <w:del w:id="11411" w:author="Nick.Tolimieri [2]" w:date="2022-09-27T11:46:00Z">
                <w:r w:rsidRPr="007654F7" w:rsidDel="00B41F3D">
                  <w:rPr>
                    <w:rFonts w:asciiTheme="minorHAnsi" w:eastAsiaTheme="minorHAnsi" w:hAnsiTheme="minorHAnsi" w:cstheme="minorBidi"/>
                    <w:sz w:val="22"/>
                    <w:szCs w:val="22"/>
                    <w:rPrChange w:id="11412" w:author="Nick.Tolimieri" w:date="2022-09-26T12:55:00Z">
                      <w:rPr>
                        <w:rFonts w:ascii="Calibri" w:hAnsi="Calibri" w:cs="Calibri"/>
                        <w:color w:val="000000"/>
                        <w:sz w:val="22"/>
                        <w:szCs w:val="22"/>
                      </w:rPr>
                    </w:rPrChange>
                  </w:rPr>
                  <w:delText>0.6</w:delText>
                </w:r>
              </w:del>
            </w:ins>
          </w:p>
        </w:tc>
      </w:tr>
      <w:tr w:rsidR="007654F7" w:rsidRPr="007654F7" w:rsidDel="00B41F3D" w:rsidTr="007654F7">
        <w:trPr>
          <w:divId w:val="1027564193"/>
          <w:trHeight w:val="300"/>
          <w:ins w:id="11413" w:author="Nick.Tolimieri" w:date="2022-09-26T12:55:00Z"/>
          <w:del w:id="11414" w:author="Nick.Tolimieri [2]" w:date="2022-09-27T11:46:00Z"/>
          <w:trPrChange w:id="11415" w:author="Nick.Tolimieri" w:date="2022-09-26T12:55:00Z">
            <w:trPr>
              <w:divId w:val="1027564193"/>
              <w:trHeight w:val="300"/>
            </w:trPr>
          </w:trPrChange>
        </w:trPr>
        <w:tc>
          <w:tcPr>
            <w:tcW w:w="960" w:type="dxa"/>
            <w:noWrap/>
            <w:hideMark/>
            <w:tcPrChange w:id="114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17" w:author="Nick.Tolimieri" w:date="2022-09-26T12:55:00Z"/>
                <w:del w:id="11418" w:author="Nick.Tolimieri [2]" w:date="2022-09-27T11:46:00Z"/>
                <w:rFonts w:asciiTheme="minorHAnsi" w:eastAsiaTheme="minorHAnsi" w:hAnsiTheme="minorHAnsi" w:cstheme="minorBidi"/>
                <w:sz w:val="22"/>
                <w:szCs w:val="22"/>
                <w:rPrChange w:id="11419" w:author="Nick.Tolimieri" w:date="2022-09-26T12:55:00Z">
                  <w:rPr>
                    <w:ins w:id="11420" w:author="Nick.Tolimieri" w:date="2022-09-26T12:55:00Z"/>
                    <w:del w:id="11421" w:author="Nick.Tolimieri [2]" w:date="2022-09-27T11:46:00Z"/>
                    <w:rFonts w:ascii="Calibri" w:hAnsi="Calibri" w:cs="Calibri"/>
                    <w:color w:val="000000"/>
                    <w:sz w:val="22"/>
                    <w:szCs w:val="22"/>
                  </w:rPr>
                </w:rPrChange>
              </w:rPr>
              <w:pPrChange w:id="11422" w:author="Nick.Tolimieri" w:date="2022-09-26T12:55:00Z">
                <w:pPr/>
              </w:pPrChange>
            </w:pPr>
            <w:ins w:id="11423" w:author="Nick.Tolimieri" w:date="2022-09-26T12:55:00Z">
              <w:del w:id="11424" w:author="Nick.Tolimieri [2]" w:date="2022-09-27T11:46:00Z">
                <w:r w:rsidRPr="007654F7" w:rsidDel="00B41F3D">
                  <w:rPr>
                    <w:rFonts w:asciiTheme="minorHAnsi" w:eastAsiaTheme="minorHAnsi" w:hAnsiTheme="minorHAnsi" w:cstheme="minorBidi"/>
                    <w:sz w:val="22"/>
                    <w:szCs w:val="22"/>
                    <w:rPrChange w:id="11425" w:author="Nick.Tolimieri" w:date="2022-09-26T12:55:00Z">
                      <w:rPr>
                        <w:rFonts w:ascii="Calibri" w:hAnsi="Calibri" w:cs="Calibri"/>
                        <w:color w:val="000000"/>
                        <w:sz w:val="22"/>
                        <w:szCs w:val="22"/>
                      </w:rPr>
                    </w:rPrChange>
                  </w:rPr>
                  <w:delText>Cape Alava</w:delText>
                </w:r>
              </w:del>
            </w:ins>
          </w:p>
        </w:tc>
        <w:tc>
          <w:tcPr>
            <w:tcW w:w="960" w:type="dxa"/>
            <w:noWrap/>
            <w:hideMark/>
            <w:tcPrChange w:id="114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27" w:author="Nick.Tolimieri" w:date="2022-09-26T12:55:00Z"/>
                <w:del w:id="11428" w:author="Nick.Tolimieri [2]" w:date="2022-09-27T11:46:00Z"/>
                <w:rFonts w:asciiTheme="minorHAnsi" w:eastAsiaTheme="minorHAnsi" w:hAnsiTheme="minorHAnsi" w:cstheme="minorBidi"/>
                <w:sz w:val="22"/>
                <w:szCs w:val="22"/>
                <w:rPrChange w:id="11429" w:author="Nick.Tolimieri" w:date="2022-09-26T12:55:00Z">
                  <w:rPr>
                    <w:ins w:id="11430" w:author="Nick.Tolimieri" w:date="2022-09-26T12:55:00Z"/>
                    <w:del w:id="11431" w:author="Nick.Tolimieri [2]" w:date="2022-09-27T11:46:00Z"/>
                    <w:rFonts w:ascii="Calibri" w:hAnsi="Calibri" w:cs="Calibri"/>
                    <w:color w:val="000000"/>
                    <w:sz w:val="22"/>
                    <w:szCs w:val="22"/>
                  </w:rPr>
                </w:rPrChange>
              </w:rPr>
              <w:pPrChange w:id="11432" w:author="Nick.Tolimieri" w:date="2022-09-26T12:55:00Z">
                <w:pPr>
                  <w:jc w:val="right"/>
                </w:pPr>
              </w:pPrChange>
            </w:pPr>
            <w:ins w:id="11433" w:author="Nick.Tolimieri" w:date="2022-09-26T12:55:00Z">
              <w:del w:id="11434" w:author="Nick.Tolimieri [2]" w:date="2022-09-27T11:46:00Z">
                <w:r w:rsidRPr="007654F7" w:rsidDel="00B41F3D">
                  <w:rPr>
                    <w:rFonts w:asciiTheme="minorHAnsi" w:eastAsiaTheme="minorHAnsi" w:hAnsiTheme="minorHAnsi" w:cstheme="minorBidi"/>
                    <w:sz w:val="22"/>
                    <w:szCs w:val="22"/>
                    <w:rPrChange w:id="11435" w:author="Nick.Tolimieri" w:date="2022-09-26T12:55:00Z">
                      <w:rPr>
                        <w:rFonts w:ascii="Calibri" w:hAnsi="Calibri" w:cs="Calibri"/>
                        <w:color w:val="000000"/>
                        <w:sz w:val="22"/>
                        <w:szCs w:val="22"/>
                      </w:rPr>
                    </w:rPrChange>
                  </w:rPr>
                  <w:delText>1994</w:delText>
                </w:r>
              </w:del>
            </w:ins>
          </w:p>
        </w:tc>
        <w:tc>
          <w:tcPr>
            <w:tcW w:w="960" w:type="dxa"/>
            <w:noWrap/>
            <w:hideMark/>
            <w:tcPrChange w:id="114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37" w:author="Nick.Tolimieri" w:date="2022-09-26T12:55:00Z"/>
                <w:del w:id="11438" w:author="Nick.Tolimieri [2]" w:date="2022-09-27T11:46:00Z"/>
                <w:rFonts w:asciiTheme="minorHAnsi" w:eastAsiaTheme="minorHAnsi" w:hAnsiTheme="minorHAnsi" w:cstheme="minorBidi"/>
                <w:sz w:val="22"/>
                <w:szCs w:val="22"/>
                <w:rPrChange w:id="11439" w:author="Nick.Tolimieri" w:date="2022-09-26T12:55:00Z">
                  <w:rPr>
                    <w:ins w:id="11440" w:author="Nick.Tolimieri" w:date="2022-09-26T12:55:00Z"/>
                    <w:del w:id="11441" w:author="Nick.Tolimieri [2]" w:date="2022-09-27T11:46:00Z"/>
                    <w:rFonts w:ascii="Calibri" w:hAnsi="Calibri" w:cs="Calibri"/>
                    <w:color w:val="000000"/>
                    <w:sz w:val="22"/>
                    <w:szCs w:val="22"/>
                  </w:rPr>
                </w:rPrChange>
              </w:rPr>
              <w:pPrChange w:id="11442" w:author="Nick.Tolimieri" w:date="2022-09-26T12:55:00Z">
                <w:pPr>
                  <w:jc w:val="right"/>
                </w:pPr>
              </w:pPrChange>
            </w:pPr>
            <w:ins w:id="11443" w:author="Nick.Tolimieri" w:date="2022-09-26T12:55:00Z">
              <w:del w:id="11444" w:author="Nick.Tolimieri [2]" w:date="2022-09-27T11:46:00Z">
                <w:r w:rsidRPr="007654F7" w:rsidDel="00B41F3D">
                  <w:rPr>
                    <w:rFonts w:asciiTheme="minorHAnsi" w:eastAsiaTheme="minorHAnsi" w:hAnsiTheme="minorHAnsi" w:cstheme="minorBidi"/>
                    <w:sz w:val="22"/>
                    <w:szCs w:val="22"/>
                    <w:rPrChange w:id="11445" w:author="Nick.Tolimieri" w:date="2022-09-26T12:55:00Z">
                      <w:rPr>
                        <w:rFonts w:ascii="Calibri" w:hAnsi="Calibri" w:cs="Calibri"/>
                        <w:color w:val="000000"/>
                        <w:sz w:val="22"/>
                        <w:szCs w:val="22"/>
                      </w:rPr>
                    </w:rPrChange>
                  </w:rPr>
                  <w:delText>27</w:delText>
                </w:r>
              </w:del>
            </w:ins>
          </w:p>
        </w:tc>
        <w:tc>
          <w:tcPr>
            <w:tcW w:w="960" w:type="dxa"/>
            <w:noWrap/>
            <w:hideMark/>
            <w:tcPrChange w:id="114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47" w:author="Nick.Tolimieri" w:date="2022-09-26T12:55:00Z"/>
                <w:del w:id="11448" w:author="Nick.Tolimieri [2]" w:date="2022-09-27T11:46:00Z"/>
                <w:rFonts w:asciiTheme="minorHAnsi" w:eastAsiaTheme="minorHAnsi" w:hAnsiTheme="minorHAnsi" w:cstheme="minorBidi"/>
                <w:sz w:val="22"/>
                <w:szCs w:val="22"/>
                <w:rPrChange w:id="11449" w:author="Nick.Tolimieri" w:date="2022-09-26T12:55:00Z">
                  <w:rPr>
                    <w:ins w:id="11450" w:author="Nick.Tolimieri" w:date="2022-09-26T12:55:00Z"/>
                    <w:del w:id="11451" w:author="Nick.Tolimieri [2]" w:date="2022-09-27T11:46:00Z"/>
                    <w:rFonts w:ascii="Calibri" w:hAnsi="Calibri" w:cs="Calibri"/>
                    <w:color w:val="000000"/>
                    <w:sz w:val="22"/>
                    <w:szCs w:val="22"/>
                  </w:rPr>
                </w:rPrChange>
              </w:rPr>
              <w:pPrChange w:id="11452" w:author="Nick.Tolimieri" w:date="2022-09-26T12:55:00Z">
                <w:pPr>
                  <w:jc w:val="right"/>
                </w:pPr>
              </w:pPrChange>
            </w:pPr>
            <w:ins w:id="11453" w:author="Nick.Tolimieri" w:date="2022-09-26T12:55:00Z">
              <w:del w:id="11454" w:author="Nick.Tolimieri [2]" w:date="2022-09-27T11:46:00Z">
                <w:r w:rsidRPr="007654F7" w:rsidDel="00B41F3D">
                  <w:rPr>
                    <w:rFonts w:asciiTheme="minorHAnsi" w:eastAsiaTheme="minorHAnsi" w:hAnsiTheme="minorHAnsi" w:cstheme="minorBidi"/>
                    <w:sz w:val="22"/>
                    <w:szCs w:val="22"/>
                    <w:rPrChange w:id="11455" w:author="Nick.Tolimieri" w:date="2022-09-26T12:55:00Z">
                      <w:rPr>
                        <w:rFonts w:ascii="Calibri" w:hAnsi="Calibri" w:cs="Calibri"/>
                        <w:color w:val="000000"/>
                        <w:sz w:val="22"/>
                        <w:szCs w:val="22"/>
                      </w:rPr>
                    </w:rPrChange>
                  </w:rPr>
                  <w:delText>38</w:delText>
                </w:r>
              </w:del>
            </w:ins>
          </w:p>
        </w:tc>
        <w:tc>
          <w:tcPr>
            <w:tcW w:w="960" w:type="dxa"/>
            <w:noWrap/>
            <w:hideMark/>
            <w:tcPrChange w:id="114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57" w:author="Nick.Tolimieri" w:date="2022-09-26T12:55:00Z"/>
                <w:del w:id="11458" w:author="Nick.Tolimieri [2]" w:date="2022-09-27T11:46:00Z"/>
                <w:rFonts w:asciiTheme="minorHAnsi" w:eastAsiaTheme="minorHAnsi" w:hAnsiTheme="minorHAnsi" w:cstheme="minorBidi"/>
                <w:sz w:val="22"/>
                <w:szCs w:val="22"/>
                <w:rPrChange w:id="11459" w:author="Nick.Tolimieri" w:date="2022-09-26T12:55:00Z">
                  <w:rPr>
                    <w:ins w:id="11460" w:author="Nick.Tolimieri" w:date="2022-09-26T12:55:00Z"/>
                    <w:del w:id="11461" w:author="Nick.Tolimieri [2]" w:date="2022-09-27T11:46:00Z"/>
                    <w:rFonts w:ascii="Calibri" w:hAnsi="Calibri" w:cs="Calibri"/>
                    <w:color w:val="000000"/>
                    <w:sz w:val="22"/>
                    <w:szCs w:val="22"/>
                  </w:rPr>
                </w:rPrChange>
              </w:rPr>
              <w:pPrChange w:id="11462" w:author="Nick.Tolimieri" w:date="2022-09-26T12:55:00Z">
                <w:pPr>
                  <w:jc w:val="right"/>
                </w:pPr>
              </w:pPrChange>
            </w:pPr>
            <w:ins w:id="11463" w:author="Nick.Tolimieri" w:date="2022-09-26T12:55:00Z">
              <w:del w:id="11464" w:author="Nick.Tolimieri [2]" w:date="2022-09-27T11:46:00Z">
                <w:r w:rsidRPr="007654F7" w:rsidDel="00B41F3D">
                  <w:rPr>
                    <w:rFonts w:asciiTheme="minorHAnsi" w:eastAsiaTheme="minorHAnsi" w:hAnsiTheme="minorHAnsi" w:cstheme="minorBidi"/>
                    <w:sz w:val="22"/>
                    <w:szCs w:val="22"/>
                    <w:rPrChange w:id="11465" w:author="Nick.Tolimieri" w:date="2022-09-26T12:55:00Z">
                      <w:rPr>
                        <w:rFonts w:ascii="Calibri" w:hAnsi="Calibri" w:cs="Calibri"/>
                        <w:color w:val="000000"/>
                        <w:sz w:val="22"/>
                        <w:szCs w:val="22"/>
                      </w:rPr>
                    </w:rPrChange>
                  </w:rPr>
                  <w:delText>1</w:delText>
                </w:r>
              </w:del>
            </w:ins>
          </w:p>
        </w:tc>
        <w:tc>
          <w:tcPr>
            <w:tcW w:w="960" w:type="dxa"/>
            <w:noWrap/>
            <w:hideMark/>
            <w:tcPrChange w:id="114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67" w:author="Nick.Tolimieri" w:date="2022-09-26T12:55:00Z"/>
                <w:del w:id="11468" w:author="Nick.Tolimieri [2]" w:date="2022-09-27T11:46:00Z"/>
                <w:rFonts w:asciiTheme="minorHAnsi" w:eastAsiaTheme="minorHAnsi" w:hAnsiTheme="minorHAnsi" w:cstheme="minorBidi"/>
                <w:sz w:val="22"/>
                <w:szCs w:val="22"/>
                <w:rPrChange w:id="11469" w:author="Nick.Tolimieri" w:date="2022-09-26T12:55:00Z">
                  <w:rPr>
                    <w:ins w:id="11470" w:author="Nick.Tolimieri" w:date="2022-09-26T12:55:00Z"/>
                    <w:del w:id="11471" w:author="Nick.Tolimieri [2]" w:date="2022-09-27T11:46:00Z"/>
                    <w:rFonts w:ascii="Calibri" w:hAnsi="Calibri" w:cs="Calibri"/>
                    <w:color w:val="000000"/>
                    <w:sz w:val="22"/>
                    <w:szCs w:val="22"/>
                  </w:rPr>
                </w:rPrChange>
              </w:rPr>
              <w:pPrChange w:id="11472" w:author="Nick.Tolimieri" w:date="2022-09-26T12:55:00Z">
                <w:pPr>
                  <w:jc w:val="right"/>
                </w:pPr>
              </w:pPrChange>
            </w:pPr>
            <w:ins w:id="11473" w:author="Nick.Tolimieri" w:date="2022-09-26T12:55:00Z">
              <w:del w:id="11474" w:author="Nick.Tolimieri [2]" w:date="2022-09-27T11:46:00Z">
                <w:r w:rsidRPr="007654F7" w:rsidDel="00B41F3D">
                  <w:rPr>
                    <w:rFonts w:asciiTheme="minorHAnsi" w:eastAsiaTheme="minorHAnsi" w:hAnsiTheme="minorHAnsi" w:cstheme="minorBidi"/>
                    <w:sz w:val="22"/>
                    <w:szCs w:val="22"/>
                    <w:rPrChange w:id="11475" w:author="Nick.Tolimieri" w:date="2022-09-26T12:55:00Z">
                      <w:rPr>
                        <w:rFonts w:ascii="Calibri" w:hAnsi="Calibri" w:cs="Calibri"/>
                        <w:color w:val="000000"/>
                        <w:sz w:val="22"/>
                        <w:szCs w:val="22"/>
                      </w:rPr>
                    </w:rPrChange>
                  </w:rPr>
                  <w:delText>27</w:delText>
                </w:r>
              </w:del>
            </w:ins>
          </w:p>
        </w:tc>
        <w:tc>
          <w:tcPr>
            <w:tcW w:w="960" w:type="dxa"/>
            <w:noWrap/>
            <w:hideMark/>
            <w:tcPrChange w:id="114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77" w:author="Nick.Tolimieri" w:date="2022-09-26T12:55:00Z"/>
                <w:del w:id="11478" w:author="Nick.Tolimieri [2]" w:date="2022-09-27T11:46:00Z"/>
                <w:rFonts w:asciiTheme="minorHAnsi" w:eastAsiaTheme="minorHAnsi" w:hAnsiTheme="minorHAnsi" w:cstheme="minorBidi"/>
                <w:sz w:val="22"/>
                <w:szCs w:val="22"/>
                <w:rPrChange w:id="11479" w:author="Nick.Tolimieri" w:date="2022-09-26T12:55:00Z">
                  <w:rPr>
                    <w:ins w:id="11480" w:author="Nick.Tolimieri" w:date="2022-09-26T12:55:00Z"/>
                    <w:del w:id="11481" w:author="Nick.Tolimieri [2]" w:date="2022-09-27T11:46:00Z"/>
                    <w:rFonts w:ascii="Calibri" w:hAnsi="Calibri" w:cs="Calibri"/>
                    <w:color w:val="000000"/>
                    <w:sz w:val="22"/>
                    <w:szCs w:val="22"/>
                  </w:rPr>
                </w:rPrChange>
              </w:rPr>
              <w:pPrChange w:id="11482" w:author="Nick.Tolimieri" w:date="2022-09-26T12:55:00Z">
                <w:pPr>
                  <w:jc w:val="right"/>
                </w:pPr>
              </w:pPrChange>
            </w:pPr>
            <w:ins w:id="11483" w:author="Nick.Tolimieri" w:date="2022-09-26T12:55:00Z">
              <w:del w:id="11484" w:author="Nick.Tolimieri [2]" w:date="2022-09-27T11:46:00Z">
                <w:r w:rsidRPr="007654F7" w:rsidDel="00B41F3D">
                  <w:rPr>
                    <w:rFonts w:asciiTheme="minorHAnsi" w:eastAsiaTheme="minorHAnsi" w:hAnsiTheme="minorHAnsi" w:cstheme="minorBidi"/>
                    <w:sz w:val="22"/>
                    <w:szCs w:val="22"/>
                    <w:rPrChange w:id="11485" w:author="Nick.Tolimieri" w:date="2022-09-26T12:55:00Z">
                      <w:rPr>
                        <w:rFonts w:ascii="Calibri" w:hAnsi="Calibri" w:cs="Calibri"/>
                        <w:color w:val="000000"/>
                        <w:sz w:val="22"/>
                        <w:szCs w:val="22"/>
                      </w:rPr>
                    </w:rPrChange>
                  </w:rPr>
                  <w:delText>27</w:delText>
                </w:r>
              </w:del>
            </w:ins>
          </w:p>
        </w:tc>
        <w:tc>
          <w:tcPr>
            <w:tcW w:w="960" w:type="dxa"/>
            <w:noWrap/>
            <w:hideMark/>
            <w:tcPrChange w:id="114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87" w:author="Nick.Tolimieri" w:date="2022-09-26T12:55:00Z"/>
                <w:del w:id="11488" w:author="Nick.Tolimieri [2]" w:date="2022-09-27T11:46:00Z"/>
                <w:rFonts w:asciiTheme="minorHAnsi" w:eastAsiaTheme="minorHAnsi" w:hAnsiTheme="minorHAnsi" w:cstheme="minorBidi"/>
                <w:sz w:val="22"/>
                <w:szCs w:val="22"/>
                <w:rPrChange w:id="11489" w:author="Nick.Tolimieri" w:date="2022-09-26T12:55:00Z">
                  <w:rPr>
                    <w:ins w:id="11490" w:author="Nick.Tolimieri" w:date="2022-09-26T12:55:00Z"/>
                    <w:del w:id="11491" w:author="Nick.Tolimieri [2]" w:date="2022-09-27T11:46:00Z"/>
                    <w:rFonts w:ascii="Calibri" w:hAnsi="Calibri" w:cs="Calibri"/>
                    <w:color w:val="000000"/>
                    <w:sz w:val="22"/>
                    <w:szCs w:val="22"/>
                  </w:rPr>
                </w:rPrChange>
              </w:rPr>
              <w:pPrChange w:id="11492" w:author="Nick.Tolimieri" w:date="2022-09-26T12:55:00Z">
                <w:pPr>
                  <w:jc w:val="right"/>
                </w:pPr>
              </w:pPrChange>
            </w:pPr>
            <w:ins w:id="11493" w:author="Nick.Tolimieri" w:date="2022-09-26T12:55:00Z">
              <w:del w:id="11494" w:author="Nick.Tolimieri [2]" w:date="2022-09-27T11:46:00Z">
                <w:r w:rsidRPr="007654F7" w:rsidDel="00B41F3D">
                  <w:rPr>
                    <w:rFonts w:asciiTheme="minorHAnsi" w:eastAsiaTheme="minorHAnsi" w:hAnsiTheme="minorHAnsi" w:cstheme="minorBidi"/>
                    <w:sz w:val="22"/>
                    <w:szCs w:val="22"/>
                    <w:rPrChange w:id="11495" w:author="Nick.Tolimieri" w:date="2022-09-26T12:55:00Z">
                      <w:rPr>
                        <w:rFonts w:ascii="Calibri" w:hAnsi="Calibri" w:cs="Calibri"/>
                        <w:color w:val="000000"/>
                        <w:sz w:val="22"/>
                        <w:szCs w:val="22"/>
                      </w:rPr>
                    </w:rPrChange>
                  </w:rPr>
                  <w:delText>27</w:delText>
                </w:r>
              </w:del>
            </w:ins>
          </w:p>
        </w:tc>
        <w:tc>
          <w:tcPr>
            <w:tcW w:w="960" w:type="dxa"/>
            <w:noWrap/>
            <w:hideMark/>
            <w:tcPrChange w:id="114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497" w:author="Nick.Tolimieri" w:date="2022-09-26T12:55:00Z"/>
                <w:del w:id="11498" w:author="Nick.Tolimieri [2]" w:date="2022-09-27T11:46:00Z"/>
                <w:rFonts w:asciiTheme="minorHAnsi" w:eastAsiaTheme="minorHAnsi" w:hAnsiTheme="minorHAnsi" w:cstheme="minorBidi"/>
                <w:sz w:val="22"/>
                <w:szCs w:val="22"/>
                <w:rPrChange w:id="11499" w:author="Nick.Tolimieri" w:date="2022-09-26T12:55:00Z">
                  <w:rPr>
                    <w:ins w:id="11500" w:author="Nick.Tolimieri" w:date="2022-09-26T12:55:00Z"/>
                    <w:del w:id="11501" w:author="Nick.Tolimieri [2]" w:date="2022-09-27T11:46:00Z"/>
                    <w:rFonts w:ascii="Calibri" w:hAnsi="Calibri" w:cs="Calibri"/>
                    <w:color w:val="000000"/>
                    <w:sz w:val="22"/>
                    <w:szCs w:val="22"/>
                  </w:rPr>
                </w:rPrChange>
              </w:rPr>
              <w:pPrChange w:id="11502" w:author="Nick.Tolimieri" w:date="2022-09-26T12:55:00Z">
                <w:pPr>
                  <w:jc w:val="right"/>
                </w:pPr>
              </w:pPrChange>
            </w:pPr>
            <w:ins w:id="11503" w:author="Nick.Tolimieri" w:date="2022-09-26T12:55:00Z">
              <w:del w:id="11504" w:author="Nick.Tolimieri [2]" w:date="2022-09-27T11:46:00Z">
                <w:r w:rsidRPr="007654F7" w:rsidDel="00B41F3D">
                  <w:rPr>
                    <w:rFonts w:asciiTheme="minorHAnsi" w:eastAsiaTheme="minorHAnsi" w:hAnsiTheme="minorHAnsi" w:cstheme="minorBidi"/>
                    <w:sz w:val="22"/>
                    <w:szCs w:val="22"/>
                    <w:rPrChange w:id="11505" w:author="Nick.Tolimieri" w:date="2022-09-26T12:55:00Z">
                      <w:rPr>
                        <w:rFonts w:ascii="Calibri" w:hAnsi="Calibri" w:cs="Calibri"/>
                        <w:color w:val="000000"/>
                        <w:sz w:val="22"/>
                        <w:szCs w:val="22"/>
                      </w:rPr>
                    </w:rPrChange>
                  </w:rPr>
                  <w:delText>2.66</w:delText>
                </w:r>
              </w:del>
            </w:ins>
          </w:p>
        </w:tc>
        <w:tc>
          <w:tcPr>
            <w:tcW w:w="960" w:type="dxa"/>
            <w:noWrap/>
            <w:hideMark/>
            <w:tcPrChange w:id="115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07" w:author="Nick.Tolimieri" w:date="2022-09-26T12:55:00Z"/>
                <w:del w:id="11508" w:author="Nick.Tolimieri [2]" w:date="2022-09-27T11:46:00Z"/>
                <w:rFonts w:asciiTheme="minorHAnsi" w:eastAsiaTheme="minorHAnsi" w:hAnsiTheme="minorHAnsi" w:cstheme="minorBidi"/>
                <w:sz w:val="22"/>
                <w:szCs w:val="22"/>
                <w:rPrChange w:id="11509" w:author="Nick.Tolimieri" w:date="2022-09-26T12:55:00Z">
                  <w:rPr>
                    <w:ins w:id="11510" w:author="Nick.Tolimieri" w:date="2022-09-26T12:55:00Z"/>
                    <w:del w:id="11511" w:author="Nick.Tolimieri [2]" w:date="2022-09-27T11:46:00Z"/>
                    <w:rFonts w:ascii="Calibri" w:hAnsi="Calibri" w:cs="Calibri"/>
                    <w:color w:val="000000"/>
                    <w:sz w:val="22"/>
                    <w:szCs w:val="22"/>
                  </w:rPr>
                </w:rPrChange>
              </w:rPr>
              <w:pPrChange w:id="11512" w:author="Nick.Tolimieri" w:date="2022-09-26T12:55:00Z">
                <w:pPr>
                  <w:jc w:val="right"/>
                </w:pPr>
              </w:pPrChange>
            </w:pPr>
            <w:ins w:id="11513" w:author="Nick.Tolimieri" w:date="2022-09-26T12:55:00Z">
              <w:del w:id="11514" w:author="Nick.Tolimieri [2]" w:date="2022-09-27T11:46:00Z">
                <w:r w:rsidRPr="007654F7" w:rsidDel="00B41F3D">
                  <w:rPr>
                    <w:rFonts w:asciiTheme="minorHAnsi" w:eastAsiaTheme="minorHAnsi" w:hAnsiTheme="minorHAnsi" w:cstheme="minorBidi"/>
                    <w:sz w:val="22"/>
                    <w:szCs w:val="22"/>
                    <w:rPrChange w:id="11515" w:author="Nick.Tolimieri" w:date="2022-09-26T12:55:00Z">
                      <w:rPr>
                        <w:rFonts w:ascii="Calibri" w:hAnsi="Calibri" w:cs="Calibri"/>
                        <w:color w:val="000000"/>
                        <w:sz w:val="22"/>
                        <w:szCs w:val="22"/>
                      </w:rPr>
                    </w:rPrChange>
                  </w:rPr>
                  <w:delText>0.58</w:delText>
                </w:r>
              </w:del>
            </w:ins>
          </w:p>
        </w:tc>
      </w:tr>
      <w:tr w:rsidR="007654F7" w:rsidRPr="007654F7" w:rsidDel="00B41F3D" w:rsidTr="007654F7">
        <w:trPr>
          <w:divId w:val="1027564193"/>
          <w:trHeight w:val="300"/>
          <w:ins w:id="11516" w:author="Nick.Tolimieri" w:date="2022-09-26T12:55:00Z"/>
          <w:del w:id="11517" w:author="Nick.Tolimieri [2]" w:date="2022-09-27T11:46:00Z"/>
          <w:trPrChange w:id="11518" w:author="Nick.Tolimieri" w:date="2022-09-26T12:55:00Z">
            <w:trPr>
              <w:divId w:val="1027564193"/>
              <w:trHeight w:val="300"/>
            </w:trPr>
          </w:trPrChange>
        </w:trPr>
        <w:tc>
          <w:tcPr>
            <w:tcW w:w="960" w:type="dxa"/>
            <w:noWrap/>
            <w:hideMark/>
            <w:tcPrChange w:id="115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20" w:author="Nick.Tolimieri" w:date="2022-09-26T12:55:00Z"/>
                <w:del w:id="11521" w:author="Nick.Tolimieri [2]" w:date="2022-09-27T11:46:00Z"/>
                <w:rFonts w:asciiTheme="minorHAnsi" w:eastAsiaTheme="minorHAnsi" w:hAnsiTheme="minorHAnsi" w:cstheme="minorBidi"/>
                <w:sz w:val="22"/>
                <w:szCs w:val="22"/>
                <w:rPrChange w:id="11522" w:author="Nick.Tolimieri" w:date="2022-09-26T12:55:00Z">
                  <w:rPr>
                    <w:ins w:id="11523" w:author="Nick.Tolimieri" w:date="2022-09-26T12:55:00Z"/>
                    <w:del w:id="11524" w:author="Nick.Tolimieri [2]" w:date="2022-09-27T11:46:00Z"/>
                    <w:rFonts w:ascii="Calibri" w:hAnsi="Calibri" w:cs="Calibri"/>
                    <w:color w:val="000000"/>
                    <w:sz w:val="22"/>
                    <w:szCs w:val="22"/>
                  </w:rPr>
                </w:rPrChange>
              </w:rPr>
              <w:pPrChange w:id="11525" w:author="Nick.Tolimieri" w:date="2022-09-26T12:55:00Z">
                <w:pPr/>
              </w:pPrChange>
            </w:pPr>
            <w:ins w:id="11526" w:author="Nick.Tolimieri" w:date="2022-09-26T12:55:00Z">
              <w:del w:id="11527" w:author="Nick.Tolimieri [2]" w:date="2022-09-27T11:46:00Z">
                <w:r w:rsidRPr="007654F7" w:rsidDel="00B41F3D">
                  <w:rPr>
                    <w:rFonts w:asciiTheme="minorHAnsi" w:eastAsiaTheme="minorHAnsi" w:hAnsiTheme="minorHAnsi" w:cstheme="minorBidi"/>
                    <w:sz w:val="22"/>
                    <w:szCs w:val="22"/>
                    <w:rPrChange w:id="11528" w:author="Nick.Tolimieri" w:date="2022-09-26T12:55:00Z">
                      <w:rPr>
                        <w:rFonts w:ascii="Calibri" w:hAnsi="Calibri" w:cs="Calibri"/>
                        <w:color w:val="000000"/>
                        <w:sz w:val="22"/>
                        <w:szCs w:val="22"/>
                      </w:rPr>
                    </w:rPrChange>
                  </w:rPr>
                  <w:delText>Cape Alava</w:delText>
                </w:r>
              </w:del>
            </w:ins>
          </w:p>
        </w:tc>
        <w:tc>
          <w:tcPr>
            <w:tcW w:w="960" w:type="dxa"/>
            <w:noWrap/>
            <w:hideMark/>
            <w:tcPrChange w:id="115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30" w:author="Nick.Tolimieri" w:date="2022-09-26T12:55:00Z"/>
                <w:del w:id="11531" w:author="Nick.Tolimieri [2]" w:date="2022-09-27T11:46:00Z"/>
                <w:rFonts w:asciiTheme="minorHAnsi" w:eastAsiaTheme="minorHAnsi" w:hAnsiTheme="minorHAnsi" w:cstheme="minorBidi"/>
                <w:sz w:val="22"/>
                <w:szCs w:val="22"/>
                <w:rPrChange w:id="11532" w:author="Nick.Tolimieri" w:date="2022-09-26T12:55:00Z">
                  <w:rPr>
                    <w:ins w:id="11533" w:author="Nick.Tolimieri" w:date="2022-09-26T12:55:00Z"/>
                    <w:del w:id="11534" w:author="Nick.Tolimieri [2]" w:date="2022-09-27T11:46:00Z"/>
                    <w:rFonts w:ascii="Calibri" w:hAnsi="Calibri" w:cs="Calibri"/>
                    <w:color w:val="000000"/>
                    <w:sz w:val="22"/>
                    <w:szCs w:val="22"/>
                  </w:rPr>
                </w:rPrChange>
              </w:rPr>
              <w:pPrChange w:id="11535" w:author="Nick.Tolimieri" w:date="2022-09-26T12:55:00Z">
                <w:pPr>
                  <w:jc w:val="right"/>
                </w:pPr>
              </w:pPrChange>
            </w:pPr>
            <w:ins w:id="11536" w:author="Nick.Tolimieri" w:date="2022-09-26T12:55:00Z">
              <w:del w:id="11537" w:author="Nick.Tolimieri [2]" w:date="2022-09-27T11:46:00Z">
                <w:r w:rsidRPr="007654F7" w:rsidDel="00B41F3D">
                  <w:rPr>
                    <w:rFonts w:asciiTheme="minorHAnsi" w:eastAsiaTheme="minorHAnsi" w:hAnsiTheme="minorHAnsi" w:cstheme="minorBidi"/>
                    <w:sz w:val="22"/>
                    <w:szCs w:val="22"/>
                    <w:rPrChange w:id="11538" w:author="Nick.Tolimieri" w:date="2022-09-26T12:55:00Z">
                      <w:rPr>
                        <w:rFonts w:ascii="Calibri" w:hAnsi="Calibri" w:cs="Calibri"/>
                        <w:color w:val="000000"/>
                        <w:sz w:val="22"/>
                        <w:szCs w:val="22"/>
                      </w:rPr>
                    </w:rPrChange>
                  </w:rPr>
                  <w:delText>1995</w:delText>
                </w:r>
              </w:del>
            </w:ins>
          </w:p>
        </w:tc>
        <w:tc>
          <w:tcPr>
            <w:tcW w:w="960" w:type="dxa"/>
            <w:noWrap/>
            <w:hideMark/>
            <w:tcPrChange w:id="115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40" w:author="Nick.Tolimieri" w:date="2022-09-26T12:55:00Z"/>
                <w:del w:id="11541" w:author="Nick.Tolimieri [2]" w:date="2022-09-27T11:46:00Z"/>
                <w:rFonts w:asciiTheme="minorHAnsi" w:eastAsiaTheme="minorHAnsi" w:hAnsiTheme="minorHAnsi" w:cstheme="minorBidi"/>
                <w:sz w:val="22"/>
                <w:szCs w:val="22"/>
                <w:rPrChange w:id="11542" w:author="Nick.Tolimieri" w:date="2022-09-26T12:55:00Z">
                  <w:rPr>
                    <w:ins w:id="11543" w:author="Nick.Tolimieri" w:date="2022-09-26T12:55:00Z"/>
                    <w:del w:id="11544" w:author="Nick.Tolimieri [2]" w:date="2022-09-27T11:46:00Z"/>
                    <w:rFonts w:ascii="Calibri" w:hAnsi="Calibri" w:cs="Calibri"/>
                    <w:color w:val="000000"/>
                    <w:sz w:val="22"/>
                    <w:szCs w:val="22"/>
                  </w:rPr>
                </w:rPrChange>
              </w:rPr>
              <w:pPrChange w:id="11545" w:author="Nick.Tolimieri" w:date="2022-09-26T12:55:00Z">
                <w:pPr>
                  <w:jc w:val="right"/>
                </w:pPr>
              </w:pPrChange>
            </w:pPr>
            <w:ins w:id="11546" w:author="Nick.Tolimieri" w:date="2022-09-26T12:55:00Z">
              <w:del w:id="11547" w:author="Nick.Tolimieri [2]" w:date="2022-09-27T11:46:00Z">
                <w:r w:rsidRPr="007654F7" w:rsidDel="00B41F3D">
                  <w:rPr>
                    <w:rFonts w:asciiTheme="minorHAnsi" w:eastAsiaTheme="minorHAnsi" w:hAnsiTheme="minorHAnsi" w:cstheme="minorBidi"/>
                    <w:sz w:val="22"/>
                    <w:szCs w:val="22"/>
                    <w:rPrChange w:id="11548" w:author="Nick.Tolimieri" w:date="2022-09-26T12:55:00Z">
                      <w:rPr>
                        <w:rFonts w:ascii="Calibri" w:hAnsi="Calibri" w:cs="Calibri"/>
                        <w:color w:val="000000"/>
                        <w:sz w:val="22"/>
                        <w:szCs w:val="22"/>
                      </w:rPr>
                    </w:rPrChange>
                  </w:rPr>
                  <w:delText>9</w:delText>
                </w:r>
              </w:del>
            </w:ins>
          </w:p>
        </w:tc>
        <w:tc>
          <w:tcPr>
            <w:tcW w:w="960" w:type="dxa"/>
            <w:noWrap/>
            <w:hideMark/>
            <w:tcPrChange w:id="115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50" w:author="Nick.Tolimieri" w:date="2022-09-26T12:55:00Z"/>
                <w:del w:id="11551" w:author="Nick.Tolimieri [2]" w:date="2022-09-27T11:46:00Z"/>
                <w:rFonts w:asciiTheme="minorHAnsi" w:eastAsiaTheme="minorHAnsi" w:hAnsiTheme="minorHAnsi" w:cstheme="minorBidi"/>
                <w:sz w:val="22"/>
                <w:szCs w:val="22"/>
                <w:rPrChange w:id="11552" w:author="Nick.Tolimieri" w:date="2022-09-26T12:55:00Z">
                  <w:rPr>
                    <w:ins w:id="11553" w:author="Nick.Tolimieri" w:date="2022-09-26T12:55:00Z"/>
                    <w:del w:id="11554" w:author="Nick.Tolimieri [2]" w:date="2022-09-27T11:46:00Z"/>
                    <w:rFonts w:ascii="Calibri" w:hAnsi="Calibri" w:cs="Calibri"/>
                    <w:color w:val="000000"/>
                    <w:sz w:val="22"/>
                    <w:szCs w:val="22"/>
                  </w:rPr>
                </w:rPrChange>
              </w:rPr>
              <w:pPrChange w:id="11555" w:author="Nick.Tolimieri" w:date="2022-09-26T12:55:00Z">
                <w:pPr>
                  <w:jc w:val="right"/>
                </w:pPr>
              </w:pPrChange>
            </w:pPr>
            <w:ins w:id="11556" w:author="Nick.Tolimieri" w:date="2022-09-26T12:55:00Z">
              <w:del w:id="11557" w:author="Nick.Tolimieri [2]" w:date="2022-09-27T11:46:00Z">
                <w:r w:rsidRPr="007654F7" w:rsidDel="00B41F3D">
                  <w:rPr>
                    <w:rFonts w:asciiTheme="minorHAnsi" w:eastAsiaTheme="minorHAnsi" w:hAnsiTheme="minorHAnsi" w:cstheme="minorBidi"/>
                    <w:sz w:val="22"/>
                    <w:szCs w:val="22"/>
                    <w:rPrChange w:id="11558" w:author="Nick.Tolimieri" w:date="2022-09-26T12:55:00Z">
                      <w:rPr>
                        <w:rFonts w:ascii="Calibri" w:hAnsi="Calibri" w:cs="Calibri"/>
                        <w:color w:val="000000"/>
                        <w:sz w:val="22"/>
                        <w:szCs w:val="22"/>
                      </w:rPr>
                    </w:rPrChange>
                  </w:rPr>
                  <w:delText>43</w:delText>
                </w:r>
              </w:del>
            </w:ins>
          </w:p>
        </w:tc>
        <w:tc>
          <w:tcPr>
            <w:tcW w:w="960" w:type="dxa"/>
            <w:noWrap/>
            <w:hideMark/>
            <w:tcPrChange w:id="115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60" w:author="Nick.Tolimieri" w:date="2022-09-26T12:55:00Z"/>
                <w:del w:id="11561" w:author="Nick.Tolimieri [2]" w:date="2022-09-27T11:46:00Z"/>
                <w:rFonts w:asciiTheme="minorHAnsi" w:eastAsiaTheme="minorHAnsi" w:hAnsiTheme="minorHAnsi" w:cstheme="minorBidi"/>
                <w:sz w:val="22"/>
                <w:szCs w:val="22"/>
                <w:rPrChange w:id="11562" w:author="Nick.Tolimieri" w:date="2022-09-26T12:55:00Z">
                  <w:rPr>
                    <w:ins w:id="11563" w:author="Nick.Tolimieri" w:date="2022-09-26T12:55:00Z"/>
                    <w:del w:id="11564" w:author="Nick.Tolimieri [2]" w:date="2022-09-27T11:46:00Z"/>
                    <w:rFonts w:ascii="Calibri" w:hAnsi="Calibri" w:cs="Calibri"/>
                    <w:color w:val="000000"/>
                    <w:sz w:val="22"/>
                    <w:szCs w:val="22"/>
                  </w:rPr>
                </w:rPrChange>
              </w:rPr>
              <w:pPrChange w:id="11565" w:author="Nick.Tolimieri" w:date="2022-09-26T12:55:00Z">
                <w:pPr>
                  <w:jc w:val="right"/>
                </w:pPr>
              </w:pPrChange>
            </w:pPr>
            <w:ins w:id="11566" w:author="Nick.Tolimieri" w:date="2022-09-26T12:55:00Z">
              <w:del w:id="11567" w:author="Nick.Tolimieri [2]" w:date="2022-09-27T11:46:00Z">
                <w:r w:rsidRPr="007654F7" w:rsidDel="00B41F3D">
                  <w:rPr>
                    <w:rFonts w:asciiTheme="minorHAnsi" w:eastAsiaTheme="minorHAnsi" w:hAnsiTheme="minorHAnsi" w:cstheme="minorBidi"/>
                    <w:sz w:val="22"/>
                    <w:szCs w:val="22"/>
                    <w:rPrChange w:id="11568" w:author="Nick.Tolimieri" w:date="2022-09-26T12:55:00Z">
                      <w:rPr>
                        <w:rFonts w:ascii="Calibri" w:hAnsi="Calibri" w:cs="Calibri"/>
                        <w:color w:val="000000"/>
                        <w:sz w:val="22"/>
                        <w:szCs w:val="22"/>
                      </w:rPr>
                    </w:rPrChange>
                  </w:rPr>
                  <w:delText>3</w:delText>
                </w:r>
              </w:del>
            </w:ins>
          </w:p>
        </w:tc>
        <w:tc>
          <w:tcPr>
            <w:tcW w:w="960" w:type="dxa"/>
            <w:noWrap/>
            <w:hideMark/>
            <w:tcPrChange w:id="115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70" w:author="Nick.Tolimieri" w:date="2022-09-26T12:55:00Z"/>
                <w:del w:id="11571" w:author="Nick.Tolimieri [2]" w:date="2022-09-27T11:46:00Z"/>
                <w:rFonts w:asciiTheme="minorHAnsi" w:eastAsiaTheme="minorHAnsi" w:hAnsiTheme="minorHAnsi" w:cstheme="minorBidi"/>
                <w:sz w:val="22"/>
                <w:szCs w:val="22"/>
                <w:rPrChange w:id="11572" w:author="Nick.Tolimieri" w:date="2022-09-26T12:55:00Z">
                  <w:rPr>
                    <w:ins w:id="11573" w:author="Nick.Tolimieri" w:date="2022-09-26T12:55:00Z"/>
                    <w:del w:id="11574" w:author="Nick.Tolimieri [2]" w:date="2022-09-27T11:46:00Z"/>
                    <w:rFonts w:ascii="Calibri" w:hAnsi="Calibri" w:cs="Calibri"/>
                    <w:color w:val="000000"/>
                    <w:sz w:val="22"/>
                    <w:szCs w:val="22"/>
                  </w:rPr>
                </w:rPrChange>
              </w:rPr>
              <w:pPrChange w:id="11575" w:author="Nick.Tolimieri" w:date="2022-09-26T12:55:00Z">
                <w:pPr>
                  <w:jc w:val="right"/>
                </w:pPr>
              </w:pPrChange>
            </w:pPr>
            <w:ins w:id="11576" w:author="Nick.Tolimieri" w:date="2022-09-26T12:55:00Z">
              <w:del w:id="11577" w:author="Nick.Tolimieri [2]" w:date="2022-09-27T11:46:00Z">
                <w:r w:rsidRPr="007654F7" w:rsidDel="00B41F3D">
                  <w:rPr>
                    <w:rFonts w:asciiTheme="minorHAnsi" w:eastAsiaTheme="minorHAnsi" w:hAnsiTheme="minorHAnsi" w:cstheme="minorBidi"/>
                    <w:sz w:val="22"/>
                    <w:szCs w:val="22"/>
                    <w:rPrChange w:id="11578" w:author="Nick.Tolimieri" w:date="2022-09-26T12:55:00Z">
                      <w:rPr>
                        <w:rFonts w:ascii="Calibri" w:hAnsi="Calibri" w:cs="Calibri"/>
                        <w:color w:val="000000"/>
                        <w:sz w:val="22"/>
                        <w:szCs w:val="22"/>
                      </w:rPr>
                    </w:rPrChange>
                  </w:rPr>
                  <w:delText>26</w:delText>
                </w:r>
              </w:del>
            </w:ins>
          </w:p>
        </w:tc>
        <w:tc>
          <w:tcPr>
            <w:tcW w:w="960" w:type="dxa"/>
            <w:noWrap/>
            <w:hideMark/>
            <w:tcPrChange w:id="115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80" w:author="Nick.Tolimieri" w:date="2022-09-26T12:55:00Z"/>
                <w:del w:id="11581" w:author="Nick.Tolimieri [2]" w:date="2022-09-27T11:46:00Z"/>
                <w:rFonts w:asciiTheme="minorHAnsi" w:eastAsiaTheme="minorHAnsi" w:hAnsiTheme="minorHAnsi" w:cstheme="minorBidi"/>
                <w:sz w:val="22"/>
                <w:szCs w:val="22"/>
                <w:rPrChange w:id="11582" w:author="Nick.Tolimieri" w:date="2022-09-26T12:55:00Z">
                  <w:rPr>
                    <w:ins w:id="11583" w:author="Nick.Tolimieri" w:date="2022-09-26T12:55:00Z"/>
                    <w:del w:id="11584" w:author="Nick.Tolimieri [2]" w:date="2022-09-27T11:46:00Z"/>
                    <w:rFonts w:ascii="Calibri" w:hAnsi="Calibri" w:cs="Calibri"/>
                    <w:color w:val="000000"/>
                    <w:sz w:val="22"/>
                    <w:szCs w:val="22"/>
                  </w:rPr>
                </w:rPrChange>
              </w:rPr>
              <w:pPrChange w:id="11585" w:author="Nick.Tolimieri" w:date="2022-09-26T12:55:00Z">
                <w:pPr>
                  <w:jc w:val="right"/>
                </w:pPr>
              </w:pPrChange>
            </w:pPr>
            <w:ins w:id="11586" w:author="Nick.Tolimieri" w:date="2022-09-26T12:55:00Z">
              <w:del w:id="11587" w:author="Nick.Tolimieri [2]" w:date="2022-09-27T11:46:00Z">
                <w:r w:rsidRPr="007654F7" w:rsidDel="00B41F3D">
                  <w:rPr>
                    <w:rFonts w:asciiTheme="minorHAnsi" w:eastAsiaTheme="minorHAnsi" w:hAnsiTheme="minorHAnsi" w:cstheme="minorBidi"/>
                    <w:sz w:val="22"/>
                    <w:szCs w:val="22"/>
                    <w:rPrChange w:id="11588" w:author="Nick.Tolimieri" w:date="2022-09-26T12:55:00Z">
                      <w:rPr>
                        <w:rFonts w:ascii="Calibri" w:hAnsi="Calibri" w:cs="Calibri"/>
                        <w:color w:val="000000"/>
                        <w:sz w:val="22"/>
                        <w:szCs w:val="22"/>
                      </w:rPr>
                    </w:rPrChange>
                  </w:rPr>
                  <w:delText>5</w:delText>
                </w:r>
              </w:del>
            </w:ins>
          </w:p>
        </w:tc>
        <w:tc>
          <w:tcPr>
            <w:tcW w:w="960" w:type="dxa"/>
            <w:noWrap/>
            <w:hideMark/>
            <w:tcPrChange w:id="115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590" w:author="Nick.Tolimieri" w:date="2022-09-26T12:55:00Z"/>
                <w:del w:id="11591" w:author="Nick.Tolimieri [2]" w:date="2022-09-27T11:46:00Z"/>
                <w:rFonts w:asciiTheme="minorHAnsi" w:eastAsiaTheme="minorHAnsi" w:hAnsiTheme="minorHAnsi" w:cstheme="minorBidi"/>
                <w:sz w:val="22"/>
                <w:szCs w:val="22"/>
                <w:rPrChange w:id="11592" w:author="Nick.Tolimieri" w:date="2022-09-26T12:55:00Z">
                  <w:rPr>
                    <w:ins w:id="11593" w:author="Nick.Tolimieri" w:date="2022-09-26T12:55:00Z"/>
                    <w:del w:id="11594" w:author="Nick.Tolimieri [2]" w:date="2022-09-27T11:46:00Z"/>
                    <w:rFonts w:ascii="Calibri" w:hAnsi="Calibri" w:cs="Calibri"/>
                    <w:color w:val="000000"/>
                    <w:sz w:val="22"/>
                    <w:szCs w:val="22"/>
                  </w:rPr>
                </w:rPrChange>
              </w:rPr>
              <w:pPrChange w:id="11595" w:author="Nick.Tolimieri" w:date="2022-09-26T12:55:00Z">
                <w:pPr>
                  <w:jc w:val="right"/>
                </w:pPr>
              </w:pPrChange>
            </w:pPr>
            <w:ins w:id="11596" w:author="Nick.Tolimieri" w:date="2022-09-26T12:55:00Z">
              <w:del w:id="11597" w:author="Nick.Tolimieri [2]" w:date="2022-09-27T11:46:00Z">
                <w:r w:rsidRPr="007654F7" w:rsidDel="00B41F3D">
                  <w:rPr>
                    <w:rFonts w:asciiTheme="minorHAnsi" w:eastAsiaTheme="minorHAnsi" w:hAnsiTheme="minorHAnsi" w:cstheme="minorBidi"/>
                    <w:sz w:val="22"/>
                    <w:szCs w:val="22"/>
                    <w:rPrChange w:id="11598" w:author="Nick.Tolimieri" w:date="2022-09-26T12:55:00Z">
                      <w:rPr>
                        <w:rFonts w:ascii="Calibri" w:hAnsi="Calibri" w:cs="Calibri"/>
                        <w:color w:val="000000"/>
                        <w:sz w:val="22"/>
                        <w:szCs w:val="22"/>
                      </w:rPr>
                    </w:rPrChange>
                  </w:rPr>
                  <w:delText>14</w:delText>
                </w:r>
              </w:del>
            </w:ins>
          </w:p>
        </w:tc>
        <w:tc>
          <w:tcPr>
            <w:tcW w:w="960" w:type="dxa"/>
            <w:noWrap/>
            <w:hideMark/>
            <w:tcPrChange w:id="115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00" w:author="Nick.Tolimieri" w:date="2022-09-26T12:55:00Z"/>
                <w:del w:id="11601" w:author="Nick.Tolimieri [2]" w:date="2022-09-27T11:46:00Z"/>
                <w:rFonts w:asciiTheme="minorHAnsi" w:eastAsiaTheme="minorHAnsi" w:hAnsiTheme="minorHAnsi" w:cstheme="minorBidi"/>
                <w:sz w:val="22"/>
                <w:szCs w:val="22"/>
                <w:rPrChange w:id="11602" w:author="Nick.Tolimieri" w:date="2022-09-26T12:55:00Z">
                  <w:rPr>
                    <w:ins w:id="11603" w:author="Nick.Tolimieri" w:date="2022-09-26T12:55:00Z"/>
                    <w:del w:id="11604" w:author="Nick.Tolimieri [2]" w:date="2022-09-27T11:46:00Z"/>
                    <w:rFonts w:ascii="Calibri" w:hAnsi="Calibri" w:cs="Calibri"/>
                    <w:color w:val="000000"/>
                    <w:sz w:val="22"/>
                    <w:szCs w:val="22"/>
                  </w:rPr>
                </w:rPrChange>
              </w:rPr>
              <w:pPrChange w:id="11605" w:author="Nick.Tolimieri" w:date="2022-09-26T12:55:00Z">
                <w:pPr>
                  <w:jc w:val="right"/>
                </w:pPr>
              </w:pPrChange>
            </w:pPr>
            <w:ins w:id="11606" w:author="Nick.Tolimieri" w:date="2022-09-26T12:55:00Z">
              <w:del w:id="11607" w:author="Nick.Tolimieri [2]" w:date="2022-09-27T11:46:00Z">
                <w:r w:rsidRPr="007654F7" w:rsidDel="00B41F3D">
                  <w:rPr>
                    <w:rFonts w:asciiTheme="minorHAnsi" w:eastAsiaTheme="minorHAnsi" w:hAnsiTheme="minorHAnsi" w:cstheme="minorBidi"/>
                    <w:sz w:val="22"/>
                    <w:szCs w:val="22"/>
                    <w:rPrChange w:id="11608" w:author="Nick.Tolimieri" w:date="2022-09-26T12:55:00Z">
                      <w:rPr>
                        <w:rFonts w:ascii="Calibri" w:hAnsi="Calibri" w:cs="Calibri"/>
                        <w:color w:val="000000"/>
                        <w:sz w:val="22"/>
                        <w:szCs w:val="22"/>
                      </w:rPr>
                    </w:rPrChange>
                  </w:rPr>
                  <w:delText>1.98</w:delText>
                </w:r>
              </w:del>
            </w:ins>
          </w:p>
        </w:tc>
        <w:tc>
          <w:tcPr>
            <w:tcW w:w="960" w:type="dxa"/>
            <w:noWrap/>
            <w:hideMark/>
            <w:tcPrChange w:id="116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10" w:author="Nick.Tolimieri" w:date="2022-09-26T12:55:00Z"/>
                <w:del w:id="11611" w:author="Nick.Tolimieri [2]" w:date="2022-09-27T11:46:00Z"/>
                <w:rFonts w:asciiTheme="minorHAnsi" w:eastAsiaTheme="minorHAnsi" w:hAnsiTheme="minorHAnsi" w:cstheme="minorBidi"/>
                <w:sz w:val="22"/>
                <w:szCs w:val="22"/>
                <w:rPrChange w:id="11612" w:author="Nick.Tolimieri" w:date="2022-09-26T12:55:00Z">
                  <w:rPr>
                    <w:ins w:id="11613" w:author="Nick.Tolimieri" w:date="2022-09-26T12:55:00Z"/>
                    <w:del w:id="11614" w:author="Nick.Tolimieri [2]" w:date="2022-09-27T11:46:00Z"/>
                    <w:rFonts w:ascii="Calibri" w:hAnsi="Calibri" w:cs="Calibri"/>
                    <w:color w:val="000000"/>
                    <w:sz w:val="22"/>
                    <w:szCs w:val="22"/>
                  </w:rPr>
                </w:rPrChange>
              </w:rPr>
              <w:pPrChange w:id="11615" w:author="Nick.Tolimieri" w:date="2022-09-26T12:55:00Z">
                <w:pPr>
                  <w:jc w:val="right"/>
                </w:pPr>
              </w:pPrChange>
            </w:pPr>
            <w:ins w:id="11616" w:author="Nick.Tolimieri" w:date="2022-09-26T12:55:00Z">
              <w:del w:id="11617" w:author="Nick.Tolimieri [2]" w:date="2022-09-27T11:46:00Z">
                <w:r w:rsidRPr="007654F7" w:rsidDel="00B41F3D">
                  <w:rPr>
                    <w:rFonts w:asciiTheme="minorHAnsi" w:eastAsiaTheme="minorHAnsi" w:hAnsiTheme="minorHAnsi" w:cstheme="minorBidi"/>
                    <w:sz w:val="22"/>
                    <w:szCs w:val="22"/>
                    <w:rPrChange w:id="11618" w:author="Nick.Tolimieri" w:date="2022-09-26T12:55:00Z">
                      <w:rPr>
                        <w:rFonts w:ascii="Calibri" w:hAnsi="Calibri" w:cs="Calibri"/>
                        <w:color w:val="000000"/>
                        <w:sz w:val="22"/>
                        <w:szCs w:val="22"/>
                      </w:rPr>
                    </w:rPrChange>
                  </w:rPr>
                  <w:delText>0.53</w:delText>
                </w:r>
              </w:del>
            </w:ins>
          </w:p>
        </w:tc>
      </w:tr>
      <w:tr w:rsidR="007654F7" w:rsidRPr="007654F7" w:rsidDel="00B41F3D" w:rsidTr="007654F7">
        <w:trPr>
          <w:divId w:val="1027564193"/>
          <w:trHeight w:val="300"/>
          <w:ins w:id="11619" w:author="Nick.Tolimieri" w:date="2022-09-26T12:55:00Z"/>
          <w:del w:id="11620" w:author="Nick.Tolimieri [2]" w:date="2022-09-27T11:46:00Z"/>
          <w:trPrChange w:id="11621" w:author="Nick.Tolimieri" w:date="2022-09-26T12:55:00Z">
            <w:trPr>
              <w:divId w:val="1027564193"/>
              <w:trHeight w:val="300"/>
            </w:trPr>
          </w:trPrChange>
        </w:trPr>
        <w:tc>
          <w:tcPr>
            <w:tcW w:w="960" w:type="dxa"/>
            <w:noWrap/>
            <w:hideMark/>
            <w:tcPrChange w:id="116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23" w:author="Nick.Tolimieri" w:date="2022-09-26T12:55:00Z"/>
                <w:del w:id="11624" w:author="Nick.Tolimieri [2]" w:date="2022-09-27T11:46:00Z"/>
                <w:rFonts w:asciiTheme="minorHAnsi" w:eastAsiaTheme="minorHAnsi" w:hAnsiTheme="minorHAnsi" w:cstheme="minorBidi"/>
                <w:sz w:val="22"/>
                <w:szCs w:val="22"/>
                <w:rPrChange w:id="11625" w:author="Nick.Tolimieri" w:date="2022-09-26T12:55:00Z">
                  <w:rPr>
                    <w:ins w:id="11626" w:author="Nick.Tolimieri" w:date="2022-09-26T12:55:00Z"/>
                    <w:del w:id="11627" w:author="Nick.Tolimieri [2]" w:date="2022-09-27T11:46:00Z"/>
                    <w:rFonts w:ascii="Calibri" w:hAnsi="Calibri" w:cs="Calibri"/>
                    <w:color w:val="000000"/>
                    <w:sz w:val="22"/>
                    <w:szCs w:val="22"/>
                  </w:rPr>
                </w:rPrChange>
              </w:rPr>
              <w:pPrChange w:id="11628" w:author="Nick.Tolimieri" w:date="2022-09-26T12:55:00Z">
                <w:pPr/>
              </w:pPrChange>
            </w:pPr>
            <w:ins w:id="11629" w:author="Nick.Tolimieri" w:date="2022-09-26T12:55:00Z">
              <w:del w:id="11630" w:author="Nick.Tolimieri [2]" w:date="2022-09-27T11:46:00Z">
                <w:r w:rsidRPr="007654F7" w:rsidDel="00B41F3D">
                  <w:rPr>
                    <w:rFonts w:asciiTheme="minorHAnsi" w:eastAsiaTheme="minorHAnsi" w:hAnsiTheme="minorHAnsi" w:cstheme="minorBidi"/>
                    <w:sz w:val="22"/>
                    <w:szCs w:val="22"/>
                    <w:rPrChange w:id="11631" w:author="Nick.Tolimieri" w:date="2022-09-26T12:55:00Z">
                      <w:rPr>
                        <w:rFonts w:ascii="Calibri" w:hAnsi="Calibri" w:cs="Calibri"/>
                        <w:color w:val="000000"/>
                        <w:sz w:val="22"/>
                        <w:szCs w:val="22"/>
                      </w:rPr>
                    </w:rPrChange>
                  </w:rPr>
                  <w:delText>Cape Alava</w:delText>
                </w:r>
              </w:del>
            </w:ins>
          </w:p>
        </w:tc>
        <w:tc>
          <w:tcPr>
            <w:tcW w:w="960" w:type="dxa"/>
            <w:noWrap/>
            <w:hideMark/>
            <w:tcPrChange w:id="116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33" w:author="Nick.Tolimieri" w:date="2022-09-26T12:55:00Z"/>
                <w:del w:id="11634" w:author="Nick.Tolimieri [2]" w:date="2022-09-27T11:46:00Z"/>
                <w:rFonts w:asciiTheme="minorHAnsi" w:eastAsiaTheme="minorHAnsi" w:hAnsiTheme="minorHAnsi" w:cstheme="minorBidi"/>
                <w:sz w:val="22"/>
                <w:szCs w:val="22"/>
                <w:rPrChange w:id="11635" w:author="Nick.Tolimieri" w:date="2022-09-26T12:55:00Z">
                  <w:rPr>
                    <w:ins w:id="11636" w:author="Nick.Tolimieri" w:date="2022-09-26T12:55:00Z"/>
                    <w:del w:id="11637" w:author="Nick.Tolimieri [2]" w:date="2022-09-27T11:46:00Z"/>
                    <w:rFonts w:ascii="Calibri" w:hAnsi="Calibri" w:cs="Calibri"/>
                    <w:color w:val="000000"/>
                    <w:sz w:val="22"/>
                    <w:szCs w:val="22"/>
                  </w:rPr>
                </w:rPrChange>
              </w:rPr>
              <w:pPrChange w:id="11638" w:author="Nick.Tolimieri" w:date="2022-09-26T12:55:00Z">
                <w:pPr>
                  <w:jc w:val="right"/>
                </w:pPr>
              </w:pPrChange>
            </w:pPr>
            <w:ins w:id="11639" w:author="Nick.Tolimieri" w:date="2022-09-26T12:55:00Z">
              <w:del w:id="11640" w:author="Nick.Tolimieri [2]" w:date="2022-09-27T11:46:00Z">
                <w:r w:rsidRPr="007654F7" w:rsidDel="00B41F3D">
                  <w:rPr>
                    <w:rFonts w:asciiTheme="minorHAnsi" w:eastAsiaTheme="minorHAnsi" w:hAnsiTheme="minorHAnsi" w:cstheme="minorBidi"/>
                    <w:sz w:val="22"/>
                    <w:szCs w:val="22"/>
                    <w:rPrChange w:id="11641" w:author="Nick.Tolimieri" w:date="2022-09-26T12:55:00Z">
                      <w:rPr>
                        <w:rFonts w:ascii="Calibri" w:hAnsi="Calibri" w:cs="Calibri"/>
                        <w:color w:val="000000"/>
                        <w:sz w:val="22"/>
                        <w:szCs w:val="22"/>
                      </w:rPr>
                    </w:rPrChange>
                  </w:rPr>
                  <w:delText>1996</w:delText>
                </w:r>
              </w:del>
            </w:ins>
          </w:p>
        </w:tc>
        <w:tc>
          <w:tcPr>
            <w:tcW w:w="960" w:type="dxa"/>
            <w:noWrap/>
            <w:hideMark/>
            <w:tcPrChange w:id="116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43" w:author="Nick.Tolimieri" w:date="2022-09-26T12:55:00Z"/>
                <w:del w:id="11644" w:author="Nick.Tolimieri [2]" w:date="2022-09-27T11:46:00Z"/>
                <w:rFonts w:asciiTheme="minorHAnsi" w:eastAsiaTheme="minorHAnsi" w:hAnsiTheme="minorHAnsi" w:cstheme="minorBidi"/>
                <w:sz w:val="22"/>
                <w:szCs w:val="22"/>
                <w:rPrChange w:id="11645" w:author="Nick.Tolimieri" w:date="2022-09-26T12:55:00Z">
                  <w:rPr>
                    <w:ins w:id="11646" w:author="Nick.Tolimieri" w:date="2022-09-26T12:55:00Z"/>
                    <w:del w:id="11647" w:author="Nick.Tolimieri [2]" w:date="2022-09-27T11:46:00Z"/>
                    <w:rFonts w:ascii="Calibri" w:hAnsi="Calibri" w:cs="Calibri"/>
                    <w:color w:val="000000"/>
                    <w:sz w:val="22"/>
                    <w:szCs w:val="22"/>
                  </w:rPr>
                </w:rPrChange>
              </w:rPr>
              <w:pPrChange w:id="11648" w:author="Nick.Tolimieri" w:date="2022-09-26T12:55:00Z">
                <w:pPr>
                  <w:jc w:val="right"/>
                </w:pPr>
              </w:pPrChange>
            </w:pPr>
            <w:ins w:id="11649" w:author="Nick.Tolimieri" w:date="2022-09-26T12:55:00Z">
              <w:del w:id="11650" w:author="Nick.Tolimieri [2]" w:date="2022-09-27T11:46:00Z">
                <w:r w:rsidRPr="007654F7" w:rsidDel="00B41F3D">
                  <w:rPr>
                    <w:rFonts w:asciiTheme="minorHAnsi" w:eastAsiaTheme="minorHAnsi" w:hAnsiTheme="minorHAnsi" w:cstheme="minorBidi"/>
                    <w:sz w:val="22"/>
                    <w:szCs w:val="22"/>
                    <w:rPrChange w:id="11651" w:author="Nick.Tolimieri" w:date="2022-09-26T12:55:00Z">
                      <w:rPr>
                        <w:rFonts w:ascii="Calibri" w:hAnsi="Calibri" w:cs="Calibri"/>
                        <w:color w:val="000000"/>
                        <w:sz w:val="22"/>
                        <w:szCs w:val="22"/>
                      </w:rPr>
                    </w:rPrChange>
                  </w:rPr>
                  <w:delText>0</w:delText>
                </w:r>
              </w:del>
            </w:ins>
          </w:p>
        </w:tc>
        <w:tc>
          <w:tcPr>
            <w:tcW w:w="960" w:type="dxa"/>
            <w:noWrap/>
            <w:hideMark/>
            <w:tcPrChange w:id="116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53" w:author="Nick.Tolimieri" w:date="2022-09-26T12:55:00Z"/>
                <w:del w:id="11654" w:author="Nick.Tolimieri [2]" w:date="2022-09-27T11:46:00Z"/>
                <w:rFonts w:asciiTheme="minorHAnsi" w:eastAsiaTheme="minorHAnsi" w:hAnsiTheme="minorHAnsi" w:cstheme="minorBidi"/>
                <w:sz w:val="22"/>
                <w:szCs w:val="22"/>
                <w:rPrChange w:id="11655" w:author="Nick.Tolimieri" w:date="2022-09-26T12:55:00Z">
                  <w:rPr>
                    <w:ins w:id="11656" w:author="Nick.Tolimieri" w:date="2022-09-26T12:55:00Z"/>
                    <w:del w:id="11657" w:author="Nick.Tolimieri [2]" w:date="2022-09-27T11:46:00Z"/>
                    <w:rFonts w:ascii="Calibri" w:hAnsi="Calibri" w:cs="Calibri"/>
                    <w:color w:val="000000"/>
                    <w:sz w:val="22"/>
                    <w:szCs w:val="22"/>
                  </w:rPr>
                </w:rPrChange>
              </w:rPr>
              <w:pPrChange w:id="11658" w:author="Nick.Tolimieri" w:date="2022-09-26T12:55:00Z">
                <w:pPr>
                  <w:jc w:val="right"/>
                </w:pPr>
              </w:pPrChange>
            </w:pPr>
            <w:ins w:id="11659" w:author="Nick.Tolimieri" w:date="2022-09-26T12:55:00Z">
              <w:del w:id="11660" w:author="Nick.Tolimieri [2]" w:date="2022-09-27T11:46:00Z">
                <w:r w:rsidRPr="007654F7" w:rsidDel="00B41F3D">
                  <w:rPr>
                    <w:rFonts w:asciiTheme="minorHAnsi" w:eastAsiaTheme="minorHAnsi" w:hAnsiTheme="minorHAnsi" w:cstheme="minorBidi"/>
                    <w:sz w:val="22"/>
                    <w:szCs w:val="22"/>
                    <w:rPrChange w:id="11661" w:author="Nick.Tolimieri" w:date="2022-09-26T12:55:00Z">
                      <w:rPr>
                        <w:rFonts w:ascii="Calibri" w:hAnsi="Calibri" w:cs="Calibri"/>
                        <w:color w:val="000000"/>
                        <w:sz w:val="22"/>
                        <w:szCs w:val="22"/>
                      </w:rPr>
                    </w:rPrChange>
                  </w:rPr>
                  <w:delText>15</w:delText>
                </w:r>
              </w:del>
            </w:ins>
          </w:p>
        </w:tc>
        <w:tc>
          <w:tcPr>
            <w:tcW w:w="960" w:type="dxa"/>
            <w:noWrap/>
            <w:hideMark/>
            <w:tcPrChange w:id="116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63" w:author="Nick.Tolimieri" w:date="2022-09-26T12:55:00Z"/>
                <w:del w:id="11664" w:author="Nick.Tolimieri [2]" w:date="2022-09-27T11:46:00Z"/>
                <w:rFonts w:asciiTheme="minorHAnsi" w:eastAsiaTheme="minorHAnsi" w:hAnsiTheme="minorHAnsi" w:cstheme="minorBidi"/>
                <w:sz w:val="22"/>
                <w:szCs w:val="22"/>
                <w:rPrChange w:id="11665" w:author="Nick.Tolimieri" w:date="2022-09-26T12:55:00Z">
                  <w:rPr>
                    <w:ins w:id="11666" w:author="Nick.Tolimieri" w:date="2022-09-26T12:55:00Z"/>
                    <w:del w:id="11667" w:author="Nick.Tolimieri [2]" w:date="2022-09-27T11:46:00Z"/>
                    <w:rFonts w:ascii="Calibri" w:hAnsi="Calibri" w:cs="Calibri"/>
                    <w:color w:val="000000"/>
                    <w:sz w:val="22"/>
                    <w:szCs w:val="22"/>
                  </w:rPr>
                </w:rPrChange>
              </w:rPr>
              <w:pPrChange w:id="11668" w:author="Nick.Tolimieri" w:date="2022-09-26T12:55:00Z">
                <w:pPr>
                  <w:jc w:val="right"/>
                </w:pPr>
              </w:pPrChange>
            </w:pPr>
            <w:ins w:id="11669" w:author="Nick.Tolimieri" w:date="2022-09-26T12:55:00Z">
              <w:del w:id="11670" w:author="Nick.Tolimieri [2]" w:date="2022-09-27T11:46:00Z">
                <w:r w:rsidRPr="007654F7" w:rsidDel="00B41F3D">
                  <w:rPr>
                    <w:rFonts w:asciiTheme="minorHAnsi" w:eastAsiaTheme="minorHAnsi" w:hAnsiTheme="minorHAnsi" w:cstheme="minorBidi"/>
                    <w:sz w:val="22"/>
                    <w:szCs w:val="22"/>
                    <w:rPrChange w:id="11671" w:author="Nick.Tolimieri" w:date="2022-09-26T12:55:00Z">
                      <w:rPr>
                        <w:rFonts w:ascii="Calibri" w:hAnsi="Calibri" w:cs="Calibri"/>
                        <w:color w:val="000000"/>
                        <w:sz w:val="22"/>
                        <w:szCs w:val="22"/>
                      </w:rPr>
                    </w:rPrChange>
                  </w:rPr>
                  <w:delText>1</w:delText>
                </w:r>
              </w:del>
            </w:ins>
          </w:p>
        </w:tc>
        <w:tc>
          <w:tcPr>
            <w:tcW w:w="960" w:type="dxa"/>
            <w:noWrap/>
            <w:hideMark/>
            <w:tcPrChange w:id="116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73" w:author="Nick.Tolimieri" w:date="2022-09-26T12:55:00Z"/>
                <w:del w:id="11674" w:author="Nick.Tolimieri [2]" w:date="2022-09-27T11:46:00Z"/>
                <w:rFonts w:asciiTheme="minorHAnsi" w:eastAsiaTheme="minorHAnsi" w:hAnsiTheme="minorHAnsi" w:cstheme="minorBidi"/>
                <w:sz w:val="22"/>
                <w:szCs w:val="22"/>
                <w:rPrChange w:id="11675" w:author="Nick.Tolimieri" w:date="2022-09-26T12:55:00Z">
                  <w:rPr>
                    <w:ins w:id="11676" w:author="Nick.Tolimieri" w:date="2022-09-26T12:55:00Z"/>
                    <w:del w:id="11677" w:author="Nick.Tolimieri [2]" w:date="2022-09-27T11:46:00Z"/>
                    <w:rFonts w:ascii="Calibri" w:hAnsi="Calibri" w:cs="Calibri"/>
                    <w:color w:val="000000"/>
                    <w:sz w:val="22"/>
                    <w:szCs w:val="22"/>
                  </w:rPr>
                </w:rPrChange>
              </w:rPr>
              <w:pPrChange w:id="11678" w:author="Nick.Tolimieri" w:date="2022-09-26T12:55:00Z">
                <w:pPr>
                  <w:jc w:val="right"/>
                </w:pPr>
              </w:pPrChange>
            </w:pPr>
            <w:ins w:id="11679" w:author="Nick.Tolimieri" w:date="2022-09-26T12:55:00Z">
              <w:del w:id="11680" w:author="Nick.Tolimieri [2]" w:date="2022-09-27T11:46:00Z">
                <w:r w:rsidRPr="007654F7" w:rsidDel="00B41F3D">
                  <w:rPr>
                    <w:rFonts w:asciiTheme="minorHAnsi" w:eastAsiaTheme="minorHAnsi" w:hAnsiTheme="minorHAnsi" w:cstheme="minorBidi"/>
                    <w:sz w:val="22"/>
                    <w:szCs w:val="22"/>
                    <w:rPrChange w:id="11681" w:author="Nick.Tolimieri" w:date="2022-09-26T12:55:00Z">
                      <w:rPr>
                        <w:rFonts w:ascii="Calibri" w:hAnsi="Calibri" w:cs="Calibri"/>
                        <w:color w:val="000000"/>
                        <w:sz w:val="22"/>
                        <w:szCs w:val="22"/>
                      </w:rPr>
                    </w:rPrChange>
                  </w:rPr>
                  <w:delText>9</w:delText>
                </w:r>
              </w:del>
            </w:ins>
          </w:p>
        </w:tc>
        <w:tc>
          <w:tcPr>
            <w:tcW w:w="960" w:type="dxa"/>
            <w:noWrap/>
            <w:hideMark/>
            <w:tcPrChange w:id="116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83" w:author="Nick.Tolimieri" w:date="2022-09-26T12:55:00Z"/>
                <w:del w:id="11684" w:author="Nick.Tolimieri [2]" w:date="2022-09-27T11:46:00Z"/>
                <w:rFonts w:asciiTheme="minorHAnsi" w:eastAsiaTheme="minorHAnsi" w:hAnsiTheme="minorHAnsi" w:cstheme="minorBidi"/>
                <w:sz w:val="22"/>
                <w:szCs w:val="22"/>
                <w:rPrChange w:id="11685" w:author="Nick.Tolimieri" w:date="2022-09-26T12:55:00Z">
                  <w:rPr>
                    <w:ins w:id="11686" w:author="Nick.Tolimieri" w:date="2022-09-26T12:55:00Z"/>
                    <w:del w:id="11687" w:author="Nick.Tolimieri [2]" w:date="2022-09-27T11:46:00Z"/>
                    <w:rFonts w:ascii="Calibri" w:hAnsi="Calibri" w:cs="Calibri"/>
                    <w:color w:val="000000"/>
                    <w:sz w:val="22"/>
                    <w:szCs w:val="22"/>
                  </w:rPr>
                </w:rPrChange>
              </w:rPr>
              <w:pPrChange w:id="11688" w:author="Nick.Tolimieri" w:date="2022-09-26T12:55:00Z">
                <w:pPr>
                  <w:jc w:val="right"/>
                </w:pPr>
              </w:pPrChange>
            </w:pPr>
            <w:ins w:id="11689" w:author="Nick.Tolimieri" w:date="2022-09-26T12:55:00Z">
              <w:del w:id="11690" w:author="Nick.Tolimieri [2]" w:date="2022-09-27T11:46:00Z">
                <w:r w:rsidRPr="007654F7" w:rsidDel="00B41F3D">
                  <w:rPr>
                    <w:rFonts w:asciiTheme="minorHAnsi" w:eastAsiaTheme="minorHAnsi" w:hAnsiTheme="minorHAnsi" w:cstheme="minorBidi"/>
                    <w:sz w:val="22"/>
                    <w:szCs w:val="22"/>
                    <w:rPrChange w:id="11691" w:author="Nick.Tolimieri" w:date="2022-09-26T12:55:00Z">
                      <w:rPr>
                        <w:rFonts w:ascii="Calibri" w:hAnsi="Calibri" w:cs="Calibri"/>
                        <w:color w:val="000000"/>
                        <w:sz w:val="22"/>
                        <w:szCs w:val="22"/>
                      </w:rPr>
                    </w:rPrChange>
                  </w:rPr>
                  <w:delText>9</w:delText>
                </w:r>
              </w:del>
            </w:ins>
          </w:p>
        </w:tc>
        <w:tc>
          <w:tcPr>
            <w:tcW w:w="960" w:type="dxa"/>
            <w:noWrap/>
            <w:hideMark/>
            <w:tcPrChange w:id="116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693" w:author="Nick.Tolimieri" w:date="2022-09-26T12:55:00Z"/>
                <w:del w:id="11694" w:author="Nick.Tolimieri [2]" w:date="2022-09-27T11:46:00Z"/>
                <w:rFonts w:asciiTheme="minorHAnsi" w:eastAsiaTheme="minorHAnsi" w:hAnsiTheme="minorHAnsi" w:cstheme="minorBidi"/>
                <w:sz w:val="22"/>
                <w:szCs w:val="22"/>
                <w:rPrChange w:id="11695" w:author="Nick.Tolimieri" w:date="2022-09-26T12:55:00Z">
                  <w:rPr>
                    <w:ins w:id="11696" w:author="Nick.Tolimieri" w:date="2022-09-26T12:55:00Z"/>
                    <w:del w:id="11697" w:author="Nick.Tolimieri [2]" w:date="2022-09-27T11:46:00Z"/>
                    <w:rFonts w:ascii="Calibri" w:hAnsi="Calibri" w:cs="Calibri"/>
                    <w:color w:val="000000"/>
                    <w:sz w:val="22"/>
                    <w:szCs w:val="22"/>
                  </w:rPr>
                </w:rPrChange>
              </w:rPr>
              <w:pPrChange w:id="11698" w:author="Nick.Tolimieri" w:date="2022-09-26T12:55:00Z">
                <w:pPr>
                  <w:jc w:val="right"/>
                </w:pPr>
              </w:pPrChange>
            </w:pPr>
            <w:ins w:id="11699" w:author="Nick.Tolimieri" w:date="2022-09-26T12:55:00Z">
              <w:del w:id="11700" w:author="Nick.Tolimieri [2]" w:date="2022-09-27T11:46:00Z">
                <w:r w:rsidRPr="007654F7" w:rsidDel="00B41F3D">
                  <w:rPr>
                    <w:rFonts w:asciiTheme="minorHAnsi" w:eastAsiaTheme="minorHAnsi" w:hAnsiTheme="minorHAnsi" w:cstheme="minorBidi"/>
                    <w:sz w:val="22"/>
                    <w:szCs w:val="22"/>
                    <w:rPrChange w:id="11701" w:author="Nick.Tolimieri" w:date="2022-09-26T12:55:00Z">
                      <w:rPr>
                        <w:rFonts w:ascii="Calibri" w:hAnsi="Calibri" w:cs="Calibri"/>
                        <w:color w:val="000000"/>
                        <w:sz w:val="22"/>
                        <w:szCs w:val="22"/>
                      </w:rPr>
                    </w:rPrChange>
                  </w:rPr>
                  <w:delText>9</w:delText>
                </w:r>
              </w:del>
            </w:ins>
          </w:p>
        </w:tc>
        <w:tc>
          <w:tcPr>
            <w:tcW w:w="960" w:type="dxa"/>
            <w:noWrap/>
            <w:hideMark/>
            <w:tcPrChange w:id="117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03" w:author="Nick.Tolimieri" w:date="2022-09-26T12:55:00Z"/>
                <w:del w:id="11704" w:author="Nick.Tolimieri [2]" w:date="2022-09-27T11:46:00Z"/>
                <w:rFonts w:asciiTheme="minorHAnsi" w:eastAsiaTheme="minorHAnsi" w:hAnsiTheme="minorHAnsi" w:cstheme="minorBidi"/>
                <w:sz w:val="22"/>
                <w:szCs w:val="22"/>
                <w:rPrChange w:id="11705" w:author="Nick.Tolimieri" w:date="2022-09-26T12:55:00Z">
                  <w:rPr>
                    <w:ins w:id="11706" w:author="Nick.Tolimieri" w:date="2022-09-26T12:55:00Z"/>
                    <w:del w:id="11707" w:author="Nick.Tolimieri [2]" w:date="2022-09-27T11:46:00Z"/>
                    <w:rFonts w:ascii="Calibri" w:hAnsi="Calibri" w:cs="Calibri"/>
                    <w:color w:val="000000"/>
                    <w:sz w:val="22"/>
                    <w:szCs w:val="22"/>
                  </w:rPr>
                </w:rPrChange>
              </w:rPr>
              <w:pPrChange w:id="11708" w:author="Nick.Tolimieri" w:date="2022-09-26T12:55:00Z">
                <w:pPr>
                  <w:jc w:val="right"/>
                </w:pPr>
              </w:pPrChange>
            </w:pPr>
            <w:ins w:id="11709" w:author="Nick.Tolimieri" w:date="2022-09-26T12:55:00Z">
              <w:del w:id="11710" w:author="Nick.Tolimieri [2]" w:date="2022-09-27T11:46:00Z">
                <w:r w:rsidRPr="007654F7" w:rsidDel="00B41F3D">
                  <w:rPr>
                    <w:rFonts w:asciiTheme="minorHAnsi" w:eastAsiaTheme="minorHAnsi" w:hAnsiTheme="minorHAnsi" w:cstheme="minorBidi"/>
                    <w:sz w:val="22"/>
                    <w:szCs w:val="22"/>
                    <w:rPrChange w:id="11711" w:author="Nick.Tolimieri" w:date="2022-09-26T12:55:00Z">
                      <w:rPr>
                        <w:rFonts w:ascii="Calibri" w:hAnsi="Calibri" w:cs="Calibri"/>
                        <w:color w:val="000000"/>
                        <w:sz w:val="22"/>
                        <w:szCs w:val="22"/>
                      </w:rPr>
                    </w:rPrChange>
                  </w:rPr>
                  <w:delText>1.58</w:delText>
                </w:r>
              </w:del>
            </w:ins>
          </w:p>
        </w:tc>
        <w:tc>
          <w:tcPr>
            <w:tcW w:w="960" w:type="dxa"/>
            <w:noWrap/>
            <w:hideMark/>
            <w:tcPrChange w:id="117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13" w:author="Nick.Tolimieri" w:date="2022-09-26T12:55:00Z"/>
                <w:del w:id="11714" w:author="Nick.Tolimieri [2]" w:date="2022-09-27T11:46:00Z"/>
                <w:rFonts w:asciiTheme="minorHAnsi" w:eastAsiaTheme="minorHAnsi" w:hAnsiTheme="minorHAnsi" w:cstheme="minorBidi"/>
                <w:sz w:val="22"/>
                <w:szCs w:val="22"/>
                <w:rPrChange w:id="11715" w:author="Nick.Tolimieri" w:date="2022-09-26T12:55:00Z">
                  <w:rPr>
                    <w:ins w:id="11716" w:author="Nick.Tolimieri" w:date="2022-09-26T12:55:00Z"/>
                    <w:del w:id="11717" w:author="Nick.Tolimieri [2]" w:date="2022-09-27T11:46:00Z"/>
                    <w:rFonts w:ascii="Calibri" w:hAnsi="Calibri" w:cs="Calibri"/>
                    <w:color w:val="000000"/>
                    <w:sz w:val="22"/>
                    <w:szCs w:val="22"/>
                  </w:rPr>
                </w:rPrChange>
              </w:rPr>
              <w:pPrChange w:id="11718" w:author="Nick.Tolimieri" w:date="2022-09-26T12:55:00Z">
                <w:pPr>
                  <w:jc w:val="right"/>
                </w:pPr>
              </w:pPrChange>
            </w:pPr>
            <w:ins w:id="11719" w:author="Nick.Tolimieri" w:date="2022-09-26T12:55:00Z">
              <w:del w:id="11720" w:author="Nick.Tolimieri [2]" w:date="2022-09-27T11:46:00Z">
                <w:r w:rsidRPr="007654F7" w:rsidDel="00B41F3D">
                  <w:rPr>
                    <w:rFonts w:asciiTheme="minorHAnsi" w:eastAsiaTheme="minorHAnsi" w:hAnsiTheme="minorHAnsi" w:cstheme="minorBidi"/>
                    <w:sz w:val="22"/>
                    <w:szCs w:val="22"/>
                    <w:rPrChange w:id="11721" w:author="Nick.Tolimieri" w:date="2022-09-26T12:55:00Z">
                      <w:rPr>
                        <w:rFonts w:ascii="Calibri" w:hAnsi="Calibri" w:cs="Calibri"/>
                        <w:color w:val="000000"/>
                        <w:sz w:val="22"/>
                        <w:szCs w:val="22"/>
                      </w:rPr>
                    </w:rPrChange>
                  </w:rPr>
                  <w:delText>0.11</w:delText>
                </w:r>
              </w:del>
            </w:ins>
          </w:p>
        </w:tc>
      </w:tr>
      <w:tr w:rsidR="007654F7" w:rsidRPr="007654F7" w:rsidDel="00B41F3D" w:rsidTr="007654F7">
        <w:trPr>
          <w:divId w:val="1027564193"/>
          <w:trHeight w:val="300"/>
          <w:ins w:id="11722" w:author="Nick.Tolimieri" w:date="2022-09-26T12:55:00Z"/>
          <w:del w:id="11723" w:author="Nick.Tolimieri [2]" w:date="2022-09-27T11:46:00Z"/>
          <w:trPrChange w:id="11724" w:author="Nick.Tolimieri" w:date="2022-09-26T12:55:00Z">
            <w:trPr>
              <w:divId w:val="1027564193"/>
              <w:trHeight w:val="300"/>
            </w:trPr>
          </w:trPrChange>
        </w:trPr>
        <w:tc>
          <w:tcPr>
            <w:tcW w:w="960" w:type="dxa"/>
            <w:noWrap/>
            <w:hideMark/>
            <w:tcPrChange w:id="117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26" w:author="Nick.Tolimieri" w:date="2022-09-26T12:55:00Z"/>
                <w:del w:id="11727" w:author="Nick.Tolimieri [2]" w:date="2022-09-27T11:46:00Z"/>
                <w:rFonts w:asciiTheme="minorHAnsi" w:eastAsiaTheme="minorHAnsi" w:hAnsiTheme="minorHAnsi" w:cstheme="minorBidi"/>
                <w:sz w:val="22"/>
                <w:szCs w:val="22"/>
                <w:rPrChange w:id="11728" w:author="Nick.Tolimieri" w:date="2022-09-26T12:55:00Z">
                  <w:rPr>
                    <w:ins w:id="11729" w:author="Nick.Tolimieri" w:date="2022-09-26T12:55:00Z"/>
                    <w:del w:id="11730" w:author="Nick.Tolimieri [2]" w:date="2022-09-27T11:46:00Z"/>
                    <w:rFonts w:ascii="Calibri" w:hAnsi="Calibri" w:cs="Calibri"/>
                    <w:color w:val="000000"/>
                    <w:sz w:val="22"/>
                    <w:szCs w:val="22"/>
                  </w:rPr>
                </w:rPrChange>
              </w:rPr>
              <w:pPrChange w:id="11731" w:author="Nick.Tolimieri" w:date="2022-09-26T12:55:00Z">
                <w:pPr/>
              </w:pPrChange>
            </w:pPr>
            <w:ins w:id="11732" w:author="Nick.Tolimieri" w:date="2022-09-26T12:55:00Z">
              <w:del w:id="11733" w:author="Nick.Tolimieri [2]" w:date="2022-09-27T11:46:00Z">
                <w:r w:rsidRPr="007654F7" w:rsidDel="00B41F3D">
                  <w:rPr>
                    <w:rFonts w:asciiTheme="minorHAnsi" w:eastAsiaTheme="minorHAnsi" w:hAnsiTheme="minorHAnsi" w:cstheme="minorBidi"/>
                    <w:sz w:val="22"/>
                    <w:szCs w:val="22"/>
                    <w:rPrChange w:id="11734" w:author="Nick.Tolimieri" w:date="2022-09-26T12:55:00Z">
                      <w:rPr>
                        <w:rFonts w:ascii="Calibri" w:hAnsi="Calibri" w:cs="Calibri"/>
                        <w:color w:val="000000"/>
                        <w:sz w:val="22"/>
                        <w:szCs w:val="22"/>
                      </w:rPr>
                    </w:rPrChange>
                  </w:rPr>
                  <w:delText>Cape Alava</w:delText>
                </w:r>
              </w:del>
            </w:ins>
          </w:p>
        </w:tc>
        <w:tc>
          <w:tcPr>
            <w:tcW w:w="960" w:type="dxa"/>
            <w:noWrap/>
            <w:hideMark/>
            <w:tcPrChange w:id="117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36" w:author="Nick.Tolimieri" w:date="2022-09-26T12:55:00Z"/>
                <w:del w:id="11737" w:author="Nick.Tolimieri [2]" w:date="2022-09-27T11:46:00Z"/>
                <w:rFonts w:asciiTheme="minorHAnsi" w:eastAsiaTheme="minorHAnsi" w:hAnsiTheme="minorHAnsi" w:cstheme="minorBidi"/>
                <w:sz w:val="22"/>
                <w:szCs w:val="22"/>
                <w:rPrChange w:id="11738" w:author="Nick.Tolimieri" w:date="2022-09-26T12:55:00Z">
                  <w:rPr>
                    <w:ins w:id="11739" w:author="Nick.Tolimieri" w:date="2022-09-26T12:55:00Z"/>
                    <w:del w:id="11740" w:author="Nick.Tolimieri [2]" w:date="2022-09-27T11:46:00Z"/>
                    <w:rFonts w:ascii="Calibri" w:hAnsi="Calibri" w:cs="Calibri"/>
                    <w:color w:val="000000"/>
                    <w:sz w:val="22"/>
                    <w:szCs w:val="22"/>
                  </w:rPr>
                </w:rPrChange>
              </w:rPr>
              <w:pPrChange w:id="11741" w:author="Nick.Tolimieri" w:date="2022-09-26T12:55:00Z">
                <w:pPr>
                  <w:jc w:val="right"/>
                </w:pPr>
              </w:pPrChange>
            </w:pPr>
            <w:ins w:id="11742" w:author="Nick.Tolimieri" w:date="2022-09-26T12:55:00Z">
              <w:del w:id="11743" w:author="Nick.Tolimieri [2]" w:date="2022-09-27T11:46:00Z">
                <w:r w:rsidRPr="007654F7" w:rsidDel="00B41F3D">
                  <w:rPr>
                    <w:rFonts w:asciiTheme="minorHAnsi" w:eastAsiaTheme="minorHAnsi" w:hAnsiTheme="minorHAnsi" w:cstheme="minorBidi"/>
                    <w:sz w:val="22"/>
                    <w:szCs w:val="22"/>
                    <w:rPrChange w:id="11744" w:author="Nick.Tolimieri" w:date="2022-09-26T12:55:00Z">
                      <w:rPr>
                        <w:rFonts w:ascii="Calibri" w:hAnsi="Calibri" w:cs="Calibri"/>
                        <w:color w:val="000000"/>
                        <w:sz w:val="22"/>
                        <w:szCs w:val="22"/>
                      </w:rPr>
                    </w:rPrChange>
                  </w:rPr>
                  <w:delText>1997</w:delText>
                </w:r>
              </w:del>
            </w:ins>
          </w:p>
        </w:tc>
        <w:tc>
          <w:tcPr>
            <w:tcW w:w="960" w:type="dxa"/>
            <w:noWrap/>
            <w:hideMark/>
            <w:tcPrChange w:id="117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46" w:author="Nick.Tolimieri" w:date="2022-09-26T12:55:00Z"/>
                <w:del w:id="11747" w:author="Nick.Tolimieri [2]" w:date="2022-09-27T11:46:00Z"/>
                <w:rFonts w:asciiTheme="minorHAnsi" w:eastAsiaTheme="minorHAnsi" w:hAnsiTheme="minorHAnsi" w:cstheme="minorBidi"/>
                <w:sz w:val="22"/>
                <w:szCs w:val="22"/>
                <w:rPrChange w:id="11748" w:author="Nick.Tolimieri" w:date="2022-09-26T12:55:00Z">
                  <w:rPr>
                    <w:ins w:id="11749" w:author="Nick.Tolimieri" w:date="2022-09-26T12:55:00Z"/>
                    <w:del w:id="11750" w:author="Nick.Tolimieri [2]" w:date="2022-09-27T11:46:00Z"/>
                    <w:rFonts w:ascii="Calibri" w:hAnsi="Calibri" w:cs="Calibri"/>
                    <w:color w:val="000000"/>
                    <w:sz w:val="22"/>
                    <w:szCs w:val="22"/>
                  </w:rPr>
                </w:rPrChange>
              </w:rPr>
              <w:pPrChange w:id="11751" w:author="Nick.Tolimieri" w:date="2022-09-26T12:55:00Z">
                <w:pPr>
                  <w:jc w:val="right"/>
                </w:pPr>
              </w:pPrChange>
            </w:pPr>
            <w:ins w:id="11752" w:author="Nick.Tolimieri" w:date="2022-09-26T12:55:00Z">
              <w:del w:id="11753" w:author="Nick.Tolimieri [2]" w:date="2022-09-27T11:46:00Z">
                <w:r w:rsidRPr="007654F7" w:rsidDel="00B41F3D">
                  <w:rPr>
                    <w:rFonts w:asciiTheme="minorHAnsi" w:eastAsiaTheme="minorHAnsi" w:hAnsiTheme="minorHAnsi" w:cstheme="minorBidi"/>
                    <w:sz w:val="22"/>
                    <w:szCs w:val="22"/>
                    <w:rPrChange w:id="11754" w:author="Nick.Tolimieri" w:date="2022-09-26T12:55:00Z">
                      <w:rPr>
                        <w:rFonts w:ascii="Calibri" w:hAnsi="Calibri" w:cs="Calibri"/>
                        <w:color w:val="000000"/>
                        <w:sz w:val="22"/>
                        <w:szCs w:val="22"/>
                      </w:rPr>
                    </w:rPrChange>
                  </w:rPr>
                  <w:delText>37</w:delText>
                </w:r>
              </w:del>
            </w:ins>
          </w:p>
        </w:tc>
        <w:tc>
          <w:tcPr>
            <w:tcW w:w="960" w:type="dxa"/>
            <w:noWrap/>
            <w:hideMark/>
            <w:tcPrChange w:id="117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56" w:author="Nick.Tolimieri" w:date="2022-09-26T12:55:00Z"/>
                <w:del w:id="11757" w:author="Nick.Tolimieri [2]" w:date="2022-09-27T11:46:00Z"/>
                <w:rFonts w:asciiTheme="minorHAnsi" w:eastAsiaTheme="minorHAnsi" w:hAnsiTheme="minorHAnsi" w:cstheme="minorBidi"/>
                <w:sz w:val="22"/>
                <w:szCs w:val="22"/>
                <w:rPrChange w:id="11758" w:author="Nick.Tolimieri" w:date="2022-09-26T12:55:00Z">
                  <w:rPr>
                    <w:ins w:id="11759" w:author="Nick.Tolimieri" w:date="2022-09-26T12:55:00Z"/>
                    <w:del w:id="11760" w:author="Nick.Tolimieri [2]" w:date="2022-09-27T11:46:00Z"/>
                    <w:rFonts w:ascii="Calibri" w:hAnsi="Calibri" w:cs="Calibri"/>
                    <w:color w:val="000000"/>
                    <w:sz w:val="22"/>
                    <w:szCs w:val="22"/>
                  </w:rPr>
                </w:rPrChange>
              </w:rPr>
              <w:pPrChange w:id="11761" w:author="Nick.Tolimieri" w:date="2022-09-26T12:55:00Z">
                <w:pPr>
                  <w:jc w:val="right"/>
                </w:pPr>
              </w:pPrChange>
            </w:pPr>
            <w:ins w:id="11762" w:author="Nick.Tolimieri" w:date="2022-09-26T12:55:00Z">
              <w:del w:id="11763" w:author="Nick.Tolimieri [2]" w:date="2022-09-27T11:46:00Z">
                <w:r w:rsidRPr="007654F7" w:rsidDel="00B41F3D">
                  <w:rPr>
                    <w:rFonts w:asciiTheme="minorHAnsi" w:eastAsiaTheme="minorHAnsi" w:hAnsiTheme="minorHAnsi" w:cstheme="minorBidi"/>
                    <w:sz w:val="22"/>
                    <w:szCs w:val="22"/>
                    <w:rPrChange w:id="11764" w:author="Nick.Tolimieri" w:date="2022-09-26T12:55:00Z">
                      <w:rPr>
                        <w:rFonts w:ascii="Calibri" w:hAnsi="Calibri" w:cs="Calibri"/>
                        <w:color w:val="000000"/>
                        <w:sz w:val="22"/>
                        <w:szCs w:val="22"/>
                      </w:rPr>
                    </w:rPrChange>
                  </w:rPr>
                  <w:delText>128</w:delText>
                </w:r>
              </w:del>
            </w:ins>
          </w:p>
        </w:tc>
        <w:tc>
          <w:tcPr>
            <w:tcW w:w="960" w:type="dxa"/>
            <w:noWrap/>
            <w:hideMark/>
            <w:tcPrChange w:id="117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66" w:author="Nick.Tolimieri" w:date="2022-09-26T12:55:00Z"/>
                <w:del w:id="11767" w:author="Nick.Tolimieri [2]" w:date="2022-09-27T11:46:00Z"/>
                <w:rFonts w:asciiTheme="minorHAnsi" w:eastAsiaTheme="minorHAnsi" w:hAnsiTheme="minorHAnsi" w:cstheme="minorBidi"/>
                <w:sz w:val="22"/>
                <w:szCs w:val="22"/>
                <w:rPrChange w:id="11768" w:author="Nick.Tolimieri" w:date="2022-09-26T12:55:00Z">
                  <w:rPr>
                    <w:ins w:id="11769" w:author="Nick.Tolimieri" w:date="2022-09-26T12:55:00Z"/>
                    <w:del w:id="11770" w:author="Nick.Tolimieri [2]" w:date="2022-09-27T11:46:00Z"/>
                    <w:rFonts w:ascii="Calibri" w:hAnsi="Calibri" w:cs="Calibri"/>
                    <w:color w:val="000000"/>
                    <w:sz w:val="22"/>
                    <w:szCs w:val="22"/>
                  </w:rPr>
                </w:rPrChange>
              </w:rPr>
              <w:pPrChange w:id="11771" w:author="Nick.Tolimieri" w:date="2022-09-26T12:55:00Z">
                <w:pPr>
                  <w:jc w:val="right"/>
                </w:pPr>
              </w:pPrChange>
            </w:pPr>
            <w:ins w:id="11772" w:author="Nick.Tolimieri" w:date="2022-09-26T12:55:00Z">
              <w:del w:id="11773" w:author="Nick.Tolimieri [2]" w:date="2022-09-27T11:46:00Z">
                <w:r w:rsidRPr="007654F7" w:rsidDel="00B41F3D">
                  <w:rPr>
                    <w:rFonts w:asciiTheme="minorHAnsi" w:eastAsiaTheme="minorHAnsi" w:hAnsiTheme="minorHAnsi" w:cstheme="minorBidi"/>
                    <w:sz w:val="22"/>
                    <w:szCs w:val="22"/>
                    <w:rPrChange w:id="11774" w:author="Nick.Tolimieri" w:date="2022-09-26T12:55:00Z">
                      <w:rPr>
                        <w:rFonts w:ascii="Calibri" w:hAnsi="Calibri" w:cs="Calibri"/>
                        <w:color w:val="000000"/>
                        <w:sz w:val="22"/>
                        <w:szCs w:val="22"/>
                      </w:rPr>
                    </w:rPrChange>
                  </w:rPr>
                  <w:delText>6</w:delText>
                </w:r>
              </w:del>
            </w:ins>
          </w:p>
        </w:tc>
        <w:tc>
          <w:tcPr>
            <w:tcW w:w="960" w:type="dxa"/>
            <w:noWrap/>
            <w:hideMark/>
            <w:tcPrChange w:id="117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76" w:author="Nick.Tolimieri" w:date="2022-09-26T12:55:00Z"/>
                <w:del w:id="11777" w:author="Nick.Tolimieri [2]" w:date="2022-09-27T11:46:00Z"/>
                <w:rFonts w:asciiTheme="minorHAnsi" w:eastAsiaTheme="minorHAnsi" w:hAnsiTheme="minorHAnsi" w:cstheme="minorBidi"/>
                <w:sz w:val="22"/>
                <w:szCs w:val="22"/>
                <w:rPrChange w:id="11778" w:author="Nick.Tolimieri" w:date="2022-09-26T12:55:00Z">
                  <w:rPr>
                    <w:ins w:id="11779" w:author="Nick.Tolimieri" w:date="2022-09-26T12:55:00Z"/>
                    <w:del w:id="11780" w:author="Nick.Tolimieri [2]" w:date="2022-09-27T11:46:00Z"/>
                    <w:rFonts w:ascii="Calibri" w:hAnsi="Calibri" w:cs="Calibri"/>
                    <w:color w:val="000000"/>
                    <w:sz w:val="22"/>
                    <w:szCs w:val="22"/>
                  </w:rPr>
                </w:rPrChange>
              </w:rPr>
              <w:pPrChange w:id="11781" w:author="Nick.Tolimieri" w:date="2022-09-26T12:55:00Z">
                <w:pPr>
                  <w:jc w:val="right"/>
                </w:pPr>
              </w:pPrChange>
            </w:pPr>
            <w:ins w:id="11782" w:author="Nick.Tolimieri" w:date="2022-09-26T12:55:00Z">
              <w:del w:id="11783" w:author="Nick.Tolimieri [2]" w:date="2022-09-27T11:46:00Z">
                <w:r w:rsidRPr="007654F7" w:rsidDel="00B41F3D">
                  <w:rPr>
                    <w:rFonts w:asciiTheme="minorHAnsi" w:eastAsiaTheme="minorHAnsi" w:hAnsiTheme="minorHAnsi" w:cstheme="minorBidi"/>
                    <w:sz w:val="22"/>
                    <w:szCs w:val="22"/>
                    <w:rPrChange w:id="11784" w:author="Nick.Tolimieri" w:date="2022-09-26T12:55:00Z">
                      <w:rPr>
                        <w:rFonts w:ascii="Calibri" w:hAnsi="Calibri" w:cs="Calibri"/>
                        <w:color w:val="000000"/>
                        <w:sz w:val="22"/>
                        <w:szCs w:val="22"/>
                      </w:rPr>
                    </w:rPrChange>
                  </w:rPr>
                  <w:delText>110</w:delText>
                </w:r>
              </w:del>
            </w:ins>
          </w:p>
        </w:tc>
        <w:tc>
          <w:tcPr>
            <w:tcW w:w="960" w:type="dxa"/>
            <w:noWrap/>
            <w:hideMark/>
            <w:tcPrChange w:id="117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86" w:author="Nick.Tolimieri" w:date="2022-09-26T12:55:00Z"/>
                <w:del w:id="11787" w:author="Nick.Tolimieri [2]" w:date="2022-09-27T11:46:00Z"/>
                <w:rFonts w:asciiTheme="minorHAnsi" w:eastAsiaTheme="minorHAnsi" w:hAnsiTheme="minorHAnsi" w:cstheme="minorBidi"/>
                <w:sz w:val="22"/>
                <w:szCs w:val="22"/>
                <w:rPrChange w:id="11788" w:author="Nick.Tolimieri" w:date="2022-09-26T12:55:00Z">
                  <w:rPr>
                    <w:ins w:id="11789" w:author="Nick.Tolimieri" w:date="2022-09-26T12:55:00Z"/>
                    <w:del w:id="11790" w:author="Nick.Tolimieri [2]" w:date="2022-09-27T11:46:00Z"/>
                    <w:rFonts w:ascii="Calibri" w:hAnsi="Calibri" w:cs="Calibri"/>
                    <w:color w:val="000000"/>
                    <w:sz w:val="22"/>
                    <w:szCs w:val="22"/>
                  </w:rPr>
                </w:rPrChange>
              </w:rPr>
              <w:pPrChange w:id="11791" w:author="Nick.Tolimieri" w:date="2022-09-26T12:55:00Z">
                <w:pPr>
                  <w:jc w:val="right"/>
                </w:pPr>
              </w:pPrChange>
            </w:pPr>
            <w:ins w:id="11792" w:author="Nick.Tolimieri" w:date="2022-09-26T12:55:00Z">
              <w:del w:id="11793" w:author="Nick.Tolimieri [2]" w:date="2022-09-27T11:46:00Z">
                <w:r w:rsidRPr="007654F7" w:rsidDel="00B41F3D">
                  <w:rPr>
                    <w:rFonts w:asciiTheme="minorHAnsi" w:eastAsiaTheme="minorHAnsi" w:hAnsiTheme="minorHAnsi" w:cstheme="minorBidi"/>
                    <w:sz w:val="22"/>
                    <w:szCs w:val="22"/>
                    <w:rPrChange w:id="11794" w:author="Nick.Tolimieri" w:date="2022-09-26T12:55:00Z">
                      <w:rPr>
                        <w:rFonts w:ascii="Calibri" w:hAnsi="Calibri" w:cs="Calibri"/>
                        <w:color w:val="000000"/>
                        <w:sz w:val="22"/>
                        <w:szCs w:val="22"/>
                      </w:rPr>
                    </w:rPrChange>
                  </w:rPr>
                  <w:delText>5</w:delText>
                </w:r>
              </w:del>
            </w:ins>
          </w:p>
        </w:tc>
        <w:tc>
          <w:tcPr>
            <w:tcW w:w="960" w:type="dxa"/>
            <w:noWrap/>
            <w:hideMark/>
            <w:tcPrChange w:id="117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796" w:author="Nick.Tolimieri" w:date="2022-09-26T12:55:00Z"/>
                <w:del w:id="11797" w:author="Nick.Tolimieri [2]" w:date="2022-09-27T11:46:00Z"/>
                <w:rFonts w:asciiTheme="minorHAnsi" w:eastAsiaTheme="minorHAnsi" w:hAnsiTheme="minorHAnsi" w:cstheme="minorBidi"/>
                <w:sz w:val="22"/>
                <w:szCs w:val="22"/>
                <w:rPrChange w:id="11798" w:author="Nick.Tolimieri" w:date="2022-09-26T12:55:00Z">
                  <w:rPr>
                    <w:ins w:id="11799" w:author="Nick.Tolimieri" w:date="2022-09-26T12:55:00Z"/>
                    <w:del w:id="11800" w:author="Nick.Tolimieri [2]" w:date="2022-09-27T11:46:00Z"/>
                    <w:rFonts w:ascii="Calibri" w:hAnsi="Calibri" w:cs="Calibri"/>
                    <w:color w:val="000000"/>
                    <w:sz w:val="22"/>
                    <w:szCs w:val="22"/>
                  </w:rPr>
                </w:rPrChange>
              </w:rPr>
              <w:pPrChange w:id="11801" w:author="Nick.Tolimieri" w:date="2022-09-26T12:55:00Z">
                <w:pPr>
                  <w:jc w:val="right"/>
                </w:pPr>
              </w:pPrChange>
            </w:pPr>
            <w:ins w:id="11802" w:author="Nick.Tolimieri" w:date="2022-09-26T12:55:00Z">
              <w:del w:id="11803" w:author="Nick.Tolimieri [2]" w:date="2022-09-27T11:46:00Z">
                <w:r w:rsidRPr="007654F7" w:rsidDel="00B41F3D">
                  <w:rPr>
                    <w:rFonts w:asciiTheme="minorHAnsi" w:eastAsiaTheme="minorHAnsi" w:hAnsiTheme="minorHAnsi" w:cstheme="minorBidi"/>
                    <w:sz w:val="22"/>
                    <w:szCs w:val="22"/>
                    <w:rPrChange w:id="11804" w:author="Nick.Tolimieri" w:date="2022-09-26T12:55:00Z">
                      <w:rPr>
                        <w:rFonts w:ascii="Calibri" w:hAnsi="Calibri" w:cs="Calibri"/>
                        <w:color w:val="000000"/>
                        <w:sz w:val="22"/>
                        <w:szCs w:val="22"/>
                      </w:rPr>
                    </w:rPrChange>
                  </w:rPr>
                  <w:delText>50</w:delText>
                </w:r>
              </w:del>
            </w:ins>
          </w:p>
        </w:tc>
        <w:tc>
          <w:tcPr>
            <w:tcW w:w="960" w:type="dxa"/>
            <w:noWrap/>
            <w:hideMark/>
            <w:tcPrChange w:id="118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06" w:author="Nick.Tolimieri" w:date="2022-09-26T12:55:00Z"/>
                <w:del w:id="11807" w:author="Nick.Tolimieri [2]" w:date="2022-09-27T11:46:00Z"/>
                <w:rFonts w:asciiTheme="minorHAnsi" w:eastAsiaTheme="minorHAnsi" w:hAnsiTheme="minorHAnsi" w:cstheme="minorBidi"/>
                <w:sz w:val="22"/>
                <w:szCs w:val="22"/>
                <w:rPrChange w:id="11808" w:author="Nick.Tolimieri" w:date="2022-09-26T12:55:00Z">
                  <w:rPr>
                    <w:ins w:id="11809" w:author="Nick.Tolimieri" w:date="2022-09-26T12:55:00Z"/>
                    <w:del w:id="11810" w:author="Nick.Tolimieri [2]" w:date="2022-09-27T11:46:00Z"/>
                    <w:rFonts w:ascii="Calibri" w:hAnsi="Calibri" w:cs="Calibri"/>
                    <w:color w:val="000000"/>
                    <w:sz w:val="22"/>
                    <w:szCs w:val="22"/>
                  </w:rPr>
                </w:rPrChange>
              </w:rPr>
              <w:pPrChange w:id="11811" w:author="Nick.Tolimieri" w:date="2022-09-26T12:55:00Z">
                <w:pPr>
                  <w:jc w:val="right"/>
                </w:pPr>
              </w:pPrChange>
            </w:pPr>
            <w:ins w:id="11812" w:author="Nick.Tolimieri" w:date="2022-09-26T12:55:00Z">
              <w:del w:id="11813" w:author="Nick.Tolimieri [2]" w:date="2022-09-27T11:46:00Z">
                <w:r w:rsidRPr="007654F7" w:rsidDel="00B41F3D">
                  <w:rPr>
                    <w:rFonts w:asciiTheme="minorHAnsi" w:eastAsiaTheme="minorHAnsi" w:hAnsiTheme="minorHAnsi" w:cstheme="minorBidi"/>
                    <w:sz w:val="22"/>
                    <w:szCs w:val="22"/>
                    <w:rPrChange w:id="11814" w:author="Nick.Tolimieri" w:date="2022-09-26T12:55:00Z">
                      <w:rPr>
                        <w:rFonts w:ascii="Calibri" w:hAnsi="Calibri" w:cs="Calibri"/>
                        <w:color w:val="000000"/>
                        <w:sz w:val="22"/>
                        <w:szCs w:val="22"/>
                      </w:rPr>
                    </w:rPrChange>
                  </w:rPr>
                  <w:delText>1.97</w:delText>
                </w:r>
              </w:del>
            </w:ins>
          </w:p>
        </w:tc>
        <w:tc>
          <w:tcPr>
            <w:tcW w:w="960" w:type="dxa"/>
            <w:noWrap/>
            <w:hideMark/>
            <w:tcPrChange w:id="118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16" w:author="Nick.Tolimieri" w:date="2022-09-26T12:55:00Z"/>
                <w:del w:id="11817" w:author="Nick.Tolimieri [2]" w:date="2022-09-27T11:46:00Z"/>
                <w:rFonts w:asciiTheme="minorHAnsi" w:eastAsiaTheme="minorHAnsi" w:hAnsiTheme="minorHAnsi" w:cstheme="minorBidi"/>
                <w:sz w:val="22"/>
                <w:szCs w:val="22"/>
                <w:rPrChange w:id="11818" w:author="Nick.Tolimieri" w:date="2022-09-26T12:55:00Z">
                  <w:rPr>
                    <w:ins w:id="11819" w:author="Nick.Tolimieri" w:date="2022-09-26T12:55:00Z"/>
                    <w:del w:id="11820" w:author="Nick.Tolimieri [2]" w:date="2022-09-27T11:46:00Z"/>
                    <w:rFonts w:ascii="Calibri" w:hAnsi="Calibri" w:cs="Calibri"/>
                    <w:color w:val="000000"/>
                    <w:sz w:val="22"/>
                    <w:szCs w:val="22"/>
                  </w:rPr>
                </w:rPrChange>
              </w:rPr>
              <w:pPrChange w:id="11821" w:author="Nick.Tolimieri" w:date="2022-09-26T12:55:00Z">
                <w:pPr>
                  <w:jc w:val="right"/>
                </w:pPr>
              </w:pPrChange>
            </w:pPr>
            <w:ins w:id="11822" w:author="Nick.Tolimieri" w:date="2022-09-26T12:55:00Z">
              <w:del w:id="11823" w:author="Nick.Tolimieri [2]" w:date="2022-09-27T11:46:00Z">
                <w:r w:rsidRPr="007654F7" w:rsidDel="00B41F3D">
                  <w:rPr>
                    <w:rFonts w:asciiTheme="minorHAnsi" w:eastAsiaTheme="minorHAnsi" w:hAnsiTheme="minorHAnsi" w:cstheme="minorBidi"/>
                    <w:sz w:val="22"/>
                    <w:szCs w:val="22"/>
                    <w:rPrChange w:id="11824" w:author="Nick.Tolimieri" w:date="2022-09-26T12:55:00Z">
                      <w:rPr>
                        <w:rFonts w:ascii="Calibri" w:hAnsi="Calibri" w:cs="Calibri"/>
                        <w:color w:val="000000"/>
                        <w:sz w:val="22"/>
                        <w:szCs w:val="22"/>
                      </w:rPr>
                    </w:rPrChange>
                  </w:rPr>
                  <w:delText>0.34</w:delText>
                </w:r>
              </w:del>
            </w:ins>
          </w:p>
        </w:tc>
      </w:tr>
      <w:tr w:rsidR="007654F7" w:rsidRPr="007654F7" w:rsidDel="00B41F3D" w:rsidTr="007654F7">
        <w:trPr>
          <w:divId w:val="1027564193"/>
          <w:trHeight w:val="300"/>
          <w:ins w:id="11825" w:author="Nick.Tolimieri" w:date="2022-09-26T12:55:00Z"/>
          <w:del w:id="11826" w:author="Nick.Tolimieri [2]" w:date="2022-09-27T11:46:00Z"/>
          <w:trPrChange w:id="11827" w:author="Nick.Tolimieri" w:date="2022-09-26T12:55:00Z">
            <w:trPr>
              <w:divId w:val="1027564193"/>
              <w:trHeight w:val="300"/>
            </w:trPr>
          </w:trPrChange>
        </w:trPr>
        <w:tc>
          <w:tcPr>
            <w:tcW w:w="960" w:type="dxa"/>
            <w:noWrap/>
            <w:hideMark/>
            <w:tcPrChange w:id="118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29" w:author="Nick.Tolimieri" w:date="2022-09-26T12:55:00Z"/>
                <w:del w:id="11830" w:author="Nick.Tolimieri [2]" w:date="2022-09-27T11:46:00Z"/>
                <w:rFonts w:asciiTheme="minorHAnsi" w:eastAsiaTheme="minorHAnsi" w:hAnsiTheme="minorHAnsi" w:cstheme="minorBidi"/>
                <w:sz w:val="22"/>
                <w:szCs w:val="22"/>
                <w:rPrChange w:id="11831" w:author="Nick.Tolimieri" w:date="2022-09-26T12:55:00Z">
                  <w:rPr>
                    <w:ins w:id="11832" w:author="Nick.Tolimieri" w:date="2022-09-26T12:55:00Z"/>
                    <w:del w:id="11833" w:author="Nick.Tolimieri [2]" w:date="2022-09-27T11:46:00Z"/>
                    <w:rFonts w:ascii="Calibri" w:hAnsi="Calibri" w:cs="Calibri"/>
                    <w:color w:val="000000"/>
                    <w:sz w:val="22"/>
                    <w:szCs w:val="22"/>
                  </w:rPr>
                </w:rPrChange>
              </w:rPr>
              <w:pPrChange w:id="11834" w:author="Nick.Tolimieri" w:date="2022-09-26T12:55:00Z">
                <w:pPr/>
              </w:pPrChange>
            </w:pPr>
            <w:ins w:id="11835" w:author="Nick.Tolimieri" w:date="2022-09-26T12:55:00Z">
              <w:del w:id="11836" w:author="Nick.Tolimieri [2]" w:date="2022-09-27T11:46:00Z">
                <w:r w:rsidRPr="007654F7" w:rsidDel="00B41F3D">
                  <w:rPr>
                    <w:rFonts w:asciiTheme="minorHAnsi" w:eastAsiaTheme="minorHAnsi" w:hAnsiTheme="minorHAnsi" w:cstheme="minorBidi"/>
                    <w:sz w:val="22"/>
                    <w:szCs w:val="22"/>
                    <w:rPrChange w:id="11837" w:author="Nick.Tolimieri" w:date="2022-09-26T12:55:00Z">
                      <w:rPr>
                        <w:rFonts w:ascii="Calibri" w:hAnsi="Calibri" w:cs="Calibri"/>
                        <w:color w:val="000000"/>
                        <w:sz w:val="22"/>
                        <w:szCs w:val="22"/>
                      </w:rPr>
                    </w:rPrChange>
                  </w:rPr>
                  <w:delText>Cape Alava</w:delText>
                </w:r>
              </w:del>
            </w:ins>
          </w:p>
        </w:tc>
        <w:tc>
          <w:tcPr>
            <w:tcW w:w="960" w:type="dxa"/>
            <w:noWrap/>
            <w:hideMark/>
            <w:tcPrChange w:id="118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39" w:author="Nick.Tolimieri" w:date="2022-09-26T12:55:00Z"/>
                <w:del w:id="11840" w:author="Nick.Tolimieri [2]" w:date="2022-09-27T11:46:00Z"/>
                <w:rFonts w:asciiTheme="minorHAnsi" w:eastAsiaTheme="minorHAnsi" w:hAnsiTheme="minorHAnsi" w:cstheme="minorBidi"/>
                <w:sz w:val="22"/>
                <w:szCs w:val="22"/>
                <w:rPrChange w:id="11841" w:author="Nick.Tolimieri" w:date="2022-09-26T12:55:00Z">
                  <w:rPr>
                    <w:ins w:id="11842" w:author="Nick.Tolimieri" w:date="2022-09-26T12:55:00Z"/>
                    <w:del w:id="11843" w:author="Nick.Tolimieri [2]" w:date="2022-09-27T11:46:00Z"/>
                    <w:rFonts w:ascii="Calibri" w:hAnsi="Calibri" w:cs="Calibri"/>
                    <w:color w:val="000000"/>
                    <w:sz w:val="22"/>
                    <w:szCs w:val="22"/>
                  </w:rPr>
                </w:rPrChange>
              </w:rPr>
              <w:pPrChange w:id="11844" w:author="Nick.Tolimieri" w:date="2022-09-26T12:55:00Z">
                <w:pPr>
                  <w:jc w:val="right"/>
                </w:pPr>
              </w:pPrChange>
            </w:pPr>
            <w:ins w:id="11845" w:author="Nick.Tolimieri" w:date="2022-09-26T12:55:00Z">
              <w:del w:id="11846" w:author="Nick.Tolimieri [2]" w:date="2022-09-27T11:46:00Z">
                <w:r w:rsidRPr="007654F7" w:rsidDel="00B41F3D">
                  <w:rPr>
                    <w:rFonts w:asciiTheme="minorHAnsi" w:eastAsiaTheme="minorHAnsi" w:hAnsiTheme="minorHAnsi" w:cstheme="minorBidi"/>
                    <w:sz w:val="22"/>
                    <w:szCs w:val="22"/>
                    <w:rPrChange w:id="11847" w:author="Nick.Tolimieri" w:date="2022-09-26T12:55:00Z">
                      <w:rPr>
                        <w:rFonts w:ascii="Calibri" w:hAnsi="Calibri" w:cs="Calibri"/>
                        <w:color w:val="000000"/>
                        <w:sz w:val="22"/>
                        <w:szCs w:val="22"/>
                      </w:rPr>
                    </w:rPrChange>
                  </w:rPr>
                  <w:delText>1998</w:delText>
                </w:r>
              </w:del>
            </w:ins>
          </w:p>
        </w:tc>
        <w:tc>
          <w:tcPr>
            <w:tcW w:w="960" w:type="dxa"/>
            <w:noWrap/>
            <w:hideMark/>
            <w:tcPrChange w:id="118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49" w:author="Nick.Tolimieri" w:date="2022-09-26T12:55:00Z"/>
                <w:del w:id="11850" w:author="Nick.Tolimieri [2]" w:date="2022-09-27T11:46:00Z"/>
                <w:rFonts w:asciiTheme="minorHAnsi" w:eastAsiaTheme="minorHAnsi" w:hAnsiTheme="minorHAnsi" w:cstheme="minorBidi"/>
                <w:sz w:val="22"/>
                <w:szCs w:val="22"/>
                <w:rPrChange w:id="11851" w:author="Nick.Tolimieri" w:date="2022-09-26T12:55:00Z">
                  <w:rPr>
                    <w:ins w:id="11852" w:author="Nick.Tolimieri" w:date="2022-09-26T12:55:00Z"/>
                    <w:del w:id="11853" w:author="Nick.Tolimieri [2]" w:date="2022-09-27T11:46:00Z"/>
                    <w:rFonts w:ascii="Calibri" w:hAnsi="Calibri" w:cs="Calibri"/>
                    <w:color w:val="000000"/>
                    <w:sz w:val="22"/>
                    <w:szCs w:val="22"/>
                  </w:rPr>
                </w:rPrChange>
              </w:rPr>
              <w:pPrChange w:id="11854" w:author="Nick.Tolimieri" w:date="2022-09-26T12:55:00Z">
                <w:pPr>
                  <w:jc w:val="right"/>
                </w:pPr>
              </w:pPrChange>
            </w:pPr>
            <w:ins w:id="11855" w:author="Nick.Tolimieri" w:date="2022-09-26T12:55:00Z">
              <w:del w:id="11856" w:author="Nick.Tolimieri [2]" w:date="2022-09-27T11:46:00Z">
                <w:r w:rsidRPr="007654F7" w:rsidDel="00B41F3D">
                  <w:rPr>
                    <w:rFonts w:asciiTheme="minorHAnsi" w:eastAsiaTheme="minorHAnsi" w:hAnsiTheme="minorHAnsi" w:cstheme="minorBidi"/>
                    <w:sz w:val="22"/>
                    <w:szCs w:val="22"/>
                    <w:rPrChange w:id="11857" w:author="Nick.Tolimieri" w:date="2022-09-26T12:55:00Z">
                      <w:rPr>
                        <w:rFonts w:ascii="Calibri" w:hAnsi="Calibri" w:cs="Calibri"/>
                        <w:color w:val="000000"/>
                        <w:sz w:val="22"/>
                        <w:szCs w:val="22"/>
                      </w:rPr>
                    </w:rPrChange>
                  </w:rPr>
                  <w:delText>29</w:delText>
                </w:r>
              </w:del>
            </w:ins>
          </w:p>
        </w:tc>
        <w:tc>
          <w:tcPr>
            <w:tcW w:w="960" w:type="dxa"/>
            <w:noWrap/>
            <w:hideMark/>
            <w:tcPrChange w:id="118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59" w:author="Nick.Tolimieri" w:date="2022-09-26T12:55:00Z"/>
                <w:del w:id="11860" w:author="Nick.Tolimieri [2]" w:date="2022-09-27T11:46:00Z"/>
                <w:rFonts w:asciiTheme="minorHAnsi" w:eastAsiaTheme="minorHAnsi" w:hAnsiTheme="minorHAnsi" w:cstheme="minorBidi"/>
                <w:sz w:val="22"/>
                <w:szCs w:val="22"/>
                <w:rPrChange w:id="11861" w:author="Nick.Tolimieri" w:date="2022-09-26T12:55:00Z">
                  <w:rPr>
                    <w:ins w:id="11862" w:author="Nick.Tolimieri" w:date="2022-09-26T12:55:00Z"/>
                    <w:del w:id="11863" w:author="Nick.Tolimieri [2]" w:date="2022-09-27T11:46:00Z"/>
                    <w:rFonts w:ascii="Calibri" w:hAnsi="Calibri" w:cs="Calibri"/>
                    <w:color w:val="000000"/>
                    <w:sz w:val="22"/>
                    <w:szCs w:val="22"/>
                  </w:rPr>
                </w:rPrChange>
              </w:rPr>
              <w:pPrChange w:id="11864" w:author="Nick.Tolimieri" w:date="2022-09-26T12:55:00Z">
                <w:pPr>
                  <w:jc w:val="right"/>
                </w:pPr>
              </w:pPrChange>
            </w:pPr>
            <w:ins w:id="11865" w:author="Nick.Tolimieri" w:date="2022-09-26T12:55:00Z">
              <w:del w:id="11866" w:author="Nick.Tolimieri [2]" w:date="2022-09-27T11:46:00Z">
                <w:r w:rsidRPr="007654F7" w:rsidDel="00B41F3D">
                  <w:rPr>
                    <w:rFonts w:asciiTheme="minorHAnsi" w:eastAsiaTheme="minorHAnsi" w:hAnsiTheme="minorHAnsi" w:cstheme="minorBidi"/>
                    <w:sz w:val="22"/>
                    <w:szCs w:val="22"/>
                    <w:rPrChange w:id="11867" w:author="Nick.Tolimieri" w:date="2022-09-26T12:55:00Z">
                      <w:rPr>
                        <w:rFonts w:ascii="Calibri" w:hAnsi="Calibri" w:cs="Calibri"/>
                        <w:color w:val="000000"/>
                        <w:sz w:val="22"/>
                        <w:szCs w:val="22"/>
                      </w:rPr>
                    </w:rPrChange>
                  </w:rPr>
                  <w:delText>123</w:delText>
                </w:r>
              </w:del>
            </w:ins>
          </w:p>
        </w:tc>
        <w:tc>
          <w:tcPr>
            <w:tcW w:w="960" w:type="dxa"/>
            <w:noWrap/>
            <w:hideMark/>
            <w:tcPrChange w:id="118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69" w:author="Nick.Tolimieri" w:date="2022-09-26T12:55:00Z"/>
                <w:del w:id="11870" w:author="Nick.Tolimieri [2]" w:date="2022-09-27T11:46:00Z"/>
                <w:rFonts w:asciiTheme="minorHAnsi" w:eastAsiaTheme="minorHAnsi" w:hAnsiTheme="minorHAnsi" w:cstheme="minorBidi"/>
                <w:sz w:val="22"/>
                <w:szCs w:val="22"/>
                <w:rPrChange w:id="11871" w:author="Nick.Tolimieri" w:date="2022-09-26T12:55:00Z">
                  <w:rPr>
                    <w:ins w:id="11872" w:author="Nick.Tolimieri" w:date="2022-09-26T12:55:00Z"/>
                    <w:del w:id="11873" w:author="Nick.Tolimieri [2]" w:date="2022-09-27T11:46:00Z"/>
                    <w:rFonts w:ascii="Calibri" w:hAnsi="Calibri" w:cs="Calibri"/>
                    <w:color w:val="000000"/>
                    <w:sz w:val="22"/>
                    <w:szCs w:val="22"/>
                  </w:rPr>
                </w:rPrChange>
              </w:rPr>
              <w:pPrChange w:id="11874" w:author="Nick.Tolimieri" w:date="2022-09-26T12:55:00Z">
                <w:pPr>
                  <w:jc w:val="right"/>
                </w:pPr>
              </w:pPrChange>
            </w:pPr>
            <w:ins w:id="11875" w:author="Nick.Tolimieri" w:date="2022-09-26T12:55:00Z">
              <w:del w:id="11876" w:author="Nick.Tolimieri [2]" w:date="2022-09-27T11:46:00Z">
                <w:r w:rsidRPr="007654F7" w:rsidDel="00B41F3D">
                  <w:rPr>
                    <w:rFonts w:asciiTheme="minorHAnsi" w:eastAsiaTheme="minorHAnsi" w:hAnsiTheme="minorHAnsi" w:cstheme="minorBidi"/>
                    <w:sz w:val="22"/>
                    <w:szCs w:val="22"/>
                    <w:rPrChange w:id="11877" w:author="Nick.Tolimieri" w:date="2022-09-26T12:55:00Z">
                      <w:rPr>
                        <w:rFonts w:ascii="Calibri" w:hAnsi="Calibri" w:cs="Calibri"/>
                        <w:color w:val="000000"/>
                        <w:sz w:val="22"/>
                        <w:szCs w:val="22"/>
                      </w:rPr>
                    </w:rPrChange>
                  </w:rPr>
                  <w:delText>6</w:delText>
                </w:r>
              </w:del>
            </w:ins>
          </w:p>
        </w:tc>
        <w:tc>
          <w:tcPr>
            <w:tcW w:w="960" w:type="dxa"/>
            <w:noWrap/>
            <w:hideMark/>
            <w:tcPrChange w:id="118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79" w:author="Nick.Tolimieri" w:date="2022-09-26T12:55:00Z"/>
                <w:del w:id="11880" w:author="Nick.Tolimieri [2]" w:date="2022-09-27T11:46:00Z"/>
                <w:rFonts w:asciiTheme="minorHAnsi" w:eastAsiaTheme="minorHAnsi" w:hAnsiTheme="minorHAnsi" w:cstheme="minorBidi"/>
                <w:sz w:val="22"/>
                <w:szCs w:val="22"/>
                <w:rPrChange w:id="11881" w:author="Nick.Tolimieri" w:date="2022-09-26T12:55:00Z">
                  <w:rPr>
                    <w:ins w:id="11882" w:author="Nick.Tolimieri" w:date="2022-09-26T12:55:00Z"/>
                    <w:del w:id="11883" w:author="Nick.Tolimieri [2]" w:date="2022-09-27T11:46:00Z"/>
                    <w:rFonts w:ascii="Calibri" w:hAnsi="Calibri" w:cs="Calibri"/>
                    <w:color w:val="000000"/>
                    <w:sz w:val="22"/>
                    <w:szCs w:val="22"/>
                  </w:rPr>
                </w:rPrChange>
              </w:rPr>
              <w:pPrChange w:id="11884" w:author="Nick.Tolimieri" w:date="2022-09-26T12:55:00Z">
                <w:pPr>
                  <w:jc w:val="right"/>
                </w:pPr>
              </w:pPrChange>
            </w:pPr>
            <w:ins w:id="11885" w:author="Nick.Tolimieri" w:date="2022-09-26T12:55:00Z">
              <w:del w:id="11886" w:author="Nick.Tolimieri [2]" w:date="2022-09-27T11:46:00Z">
                <w:r w:rsidRPr="007654F7" w:rsidDel="00B41F3D">
                  <w:rPr>
                    <w:rFonts w:asciiTheme="minorHAnsi" w:eastAsiaTheme="minorHAnsi" w:hAnsiTheme="minorHAnsi" w:cstheme="minorBidi"/>
                    <w:sz w:val="22"/>
                    <w:szCs w:val="22"/>
                    <w:rPrChange w:id="11887" w:author="Nick.Tolimieri" w:date="2022-09-26T12:55:00Z">
                      <w:rPr>
                        <w:rFonts w:ascii="Calibri" w:hAnsi="Calibri" w:cs="Calibri"/>
                        <w:color w:val="000000"/>
                        <w:sz w:val="22"/>
                        <w:szCs w:val="22"/>
                      </w:rPr>
                    </w:rPrChange>
                  </w:rPr>
                  <w:delText>108</w:delText>
                </w:r>
              </w:del>
            </w:ins>
          </w:p>
        </w:tc>
        <w:tc>
          <w:tcPr>
            <w:tcW w:w="960" w:type="dxa"/>
            <w:noWrap/>
            <w:hideMark/>
            <w:tcPrChange w:id="118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89" w:author="Nick.Tolimieri" w:date="2022-09-26T12:55:00Z"/>
                <w:del w:id="11890" w:author="Nick.Tolimieri [2]" w:date="2022-09-27T11:46:00Z"/>
                <w:rFonts w:asciiTheme="minorHAnsi" w:eastAsiaTheme="minorHAnsi" w:hAnsiTheme="minorHAnsi" w:cstheme="minorBidi"/>
                <w:sz w:val="22"/>
                <w:szCs w:val="22"/>
                <w:rPrChange w:id="11891" w:author="Nick.Tolimieri" w:date="2022-09-26T12:55:00Z">
                  <w:rPr>
                    <w:ins w:id="11892" w:author="Nick.Tolimieri" w:date="2022-09-26T12:55:00Z"/>
                    <w:del w:id="11893" w:author="Nick.Tolimieri [2]" w:date="2022-09-27T11:46:00Z"/>
                    <w:rFonts w:ascii="Calibri" w:hAnsi="Calibri" w:cs="Calibri"/>
                    <w:color w:val="000000"/>
                    <w:sz w:val="22"/>
                    <w:szCs w:val="22"/>
                  </w:rPr>
                </w:rPrChange>
              </w:rPr>
              <w:pPrChange w:id="11894" w:author="Nick.Tolimieri" w:date="2022-09-26T12:55:00Z">
                <w:pPr>
                  <w:jc w:val="right"/>
                </w:pPr>
              </w:pPrChange>
            </w:pPr>
            <w:ins w:id="11895" w:author="Nick.Tolimieri" w:date="2022-09-26T12:55:00Z">
              <w:del w:id="11896" w:author="Nick.Tolimieri [2]" w:date="2022-09-27T11:46:00Z">
                <w:r w:rsidRPr="007654F7" w:rsidDel="00B41F3D">
                  <w:rPr>
                    <w:rFonts w:asciiTheme="minorHAnsi" w:eastAsiaTheme="minorHAnsi" w:hAnsiTheme="minorHAnsi" w:cstheme="minorBidi"/>
                    <w:sz w:val="22"/>
                    <w:szCs w:val="22"/>
                    <w:rPrChange w:id="11897" w:author="Nick.Tolimieri" w:date="2022-09-26T12:55:00Z">
                      <w:rPr>
                        <w:rFonts w:ascii="Calibri" w:hAnsi="Calibri" w:cs="Calibri"/>
                        <w:color w:val="000000"/>
                        <w:sz w:val="22"/>
                        <w:szCs w:val="22"/>
                      </w:rPr>
                    </w:rPrChange>
                  </w:rPr>
                  <w:delText>5</w:delText>
                </w:r>
              </w:del>
            </w:ins>
          </w:p>
        </w:tc>
        <w:tc>
          <w:tcPr>
            <w:tcW w:w="960" w:type="dxa"/>
            <w:noWrap/>
            <w:hideMark/>
            <w:tcPrChange w:id="118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899" w:author="Nick.Tolimieri" w:date="2022-09-26T12:55:00Z"/>
                <w:del w:id="11900" w:author="Nick.Tolimieri [2]" w:date="2022-09-27T11:46:00Z"/>
                <w:rFonts w:asciiTheme="minorHAnsi" w:eastAsiaTheme="minorHAnsi" w:hAnsiTheme="minorHAnsi" w:cstheme="minorBidi"/>
                <w:sz w:val="22"/>
                <w:szCs w:val="22"/>
                <w:rPrChange w:id="11901" w:author="Nick.Tolimieri" w:date="2022-09-26T12:55:00Z">
                  <w:rPr>
                    <w:ins w:id="11902" w:author="Nick.Tolimieri" w:date="2022-09-26T12:55:00Z"/>
                    <w:del w:id="11903" w:author="Nick.Tolimieri [2]" w:date="2022-09-27T11:46:00Z"/>
                    <w:rFonts w:ascii="Calibri" w:hAnsi="Calibri" w:cs="Calibri"/>
                    <w:color w:val="000000"/>
                    <w:sz w:val="22"/>
                    <w:szCs w:val="22"/>
                  </w:rPr>
                </w:rPrChange>
              </w:rPr>
              <w:pPrChange w:id="11904" w:author="Nick.Tolimieri" w:date="2022-09-26T12:55:00Z">
                <w:pPr>
                  <w:jc w:val="right"/>
                </w:pPr>
              </w:pPrChange>
            </w:pPr>
            <w:ins w:id="11905" w:author="Nick.Tolimieri" w:date="2022-09-26T12:55:00Z">
              <w:del w:id="11906" w:author="Nick.Tolimieri [2]" w:date="2022-09-27T11:46:00Z">
                <w:r w:rsidRPr="007654F7" w:rsidDel="00B41F3D">
                  <w:rPr>
                    <w:rFonts w:asciiTheme="minorHAnsi" w:eastAsiaTheme="minorHAnsi" w:hAnsiTheme="minorHAnsi" w:cstheme="minorBidi"/>
                    <w:sz w:val="22"/>
                    <w:szCs w:val="22"/>
                    <w:rPrChange w:id="11907" w:author="Nick.Tolimieri" w:date="2022-09-26T12:55:00Z">
                      <w:rPr>
                        <w:rFonts w:ascii="Calibri" w:hAnsi="Calibri" w:cs="Calibri"/>
                        <w:color w:val="000000"/>
                        <w:sz w:val="22"/>
                        <w:szCs w:val="22"/>
                      </w:rPr>
                    </w:rPrChange>
                  </w:rPr>
                  <w:delText>44</w:delText>
                </w:r>
              </w:del>
            </w:ins>
          </w:p>
        </w:tc>
        <w:tc>
          <w:tcPr>
            <w:tcW w:w="960" w:type="dxa"/>
            <w:noWrap/>
            <w:hideMark/>
            <w:tcPrChange w:id="119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09" w:author="Nick.Tolimieri" w:date="2022-09-26T12:55:00Z"/>
                <w:del w:id="11910" w:author="Nick.Tolimieri [2]" w:date="2022-09-27T11:46:00Z"/>
                <w:rFonts w:asciiTheme="minorHAnsi" w:eastAsiaTheme="minorHAnsi" w:hAnsiTheme="minorHAnsi" w:cstheme="minorBidi"/>
                <w:sz w:val="22"/>
                <w:szCs w:val="22"/>
                <w:rPrChange w:id="11911" w:author="Nick.Tolimieri" w:date="2022-09-26T12:55:00Z">
                  <w:rPr>
                    <w:ins w:id="11912" w:author="Nick.Tolimieri" w:date="2022-09-26T12:55:00Z"/>
                    <w:del w:id="11913" w:author="Nick.Tolimieri [2]" w:date="2022-09-27T11:46:00Z"/>
                    <w:rFonts w:ascii="Calibri" w:hAnsi="Calibri" w:cs="Calibri"/>
                    <w:color w:val="000000"/>
                    <w:sz w:val="22"/>
                    <w:szCs w:val="22"/>
                  </w:rPr>
                </w:rPrChange>
              </w:rPr>
              <w:pPrChange w:id="11914" w:author="Nick.Tolimieri" w:date="2022-09-26T12:55:00Z">
                <w:pPr>
                  <w:jc w:val="right"/>
                </w:pPr>
              </w:pPrChange>
            </w:pPr>
            <w:ins w:id="11915" w:author="Nick.Tolimieri" w:date="2022-09-26T12:55:00Z">
              <w:del w:id="11916" w:author="Nick.Tolimieri [2]" w:date="2022-09-27T11:46:00Z">
                <w:r w:rsidRPr="007654F7" w:rsidDel="00B41F3D">
                  <w:rPr>
                    <w:rFonts w:asciiTheme="minorHAnsi" w:eastAsiaTheme="minorHAnsi" w:hAnsiTheme="minorHAnsi" w:cstheme="minorBidi"/>
                    <w:sz w:val="22"/>
                    <w:szCs w:val="22"/>
                    <w:rPrChange w:id="11917" w:author="Nick.Tolimieri" w:date="2022-09-26T12:55:00Z">
                      <w:rPr>
                        <w:rFonts w:ascii="Calibri" w:hAnsi="Calibri" w:cs="Calibri"/>
                        <w:color w:val="000000"/>
                        <w:sz w:val="22"/>
                        <w:szCs w:val="22"/>
                      </w:rPr>
                    </w:rPrChange>
                  </w:rPr>
                  <w:delText>1.98</w:delText>
                </w:r>
              </w:del>
            </w:ins>
          </w:p>
        </w:tc>
        <w:tc>
          <w:tcPr>
            <w:tcW w:w="960" w:type="dxa"/>
            <w:noWrap/>
            <w:hideMark/>
            <w:tcPrChange w:id="119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19" w:author="Nick.Tolimieri" w:date="2022-09-26T12:55:00Z"/>
                <w:del w:id="11920" w:author="Nick.Tolimieri [2]" w:date="2022-09-27T11:46:00Z"/>
                <w:rFonts w:asciiTheme="minorHAnsi" w:eastAsiaTheme="minorHAnsi" w:hAnsiTheme="minorHAnsi" w:cstheme="minorBidi"/>
                <w:sz w:val="22"/>
                <w:szCs w:val="22"/>
                <w:rPrChange w:id="11921" w:author="Nick.Tolimieri" w:date="2022-09-26T12:55:00Z">
                  <w:rPr>
                    <w:ins w:id="11922" w:author="Nick.Tolimieri" w:date="2022-09-26T12:55:00Z"/>
                    <w:del w:id="11923" w:author="Nick.Tolimieri [2]" w:date="2022-09-27T11:46:00Z"/>
                    <w:rFonts w:ascii="Calibri" w:hAnsi="Calibri" w:cs="Calibri"/>
                    <w:color w:val="000000"/>
                    <w:sz w:val="22"/>
                    <w:szCs w:val="22"/>
                  </w:rPr>
                </w:rPrChange>
              </w:rPr>
              <w:pPrChange w:id="11924" w:author="Nick.Tolimieri" w:date="2022-09-26T12:55:00Z">
                <w:pPr>
                  <w:jc w:val="right"/>
                </w:pPr>
              </w:pPrChange>
            </w:pPr>
            <w:ins w:id="11925" w:author="Nick.Tolimieri" w:date="2022-09-26T12:55:00Z">
              <w:del w:id="11926" w:author="Nick.Tolimieri [2]" w:date="2022-09-27T11:46:00Z">
                <w:r w:rsidRPr="007654F7" w:rsidDel="00B41F3D">
                  <w:rPr>
                    <w:rFonts w:asciiTheme="minorHAnsi" w:eastAsiaTheme="minorHAnsi" w:hAnsiTheme="minorHAnsi" w:cstheme="minorBidi"/>
                    <w:sz w:val="22"/>
                    <w:szCs w:val="22"/>
                    <w:rPrChange w:id="11927" w:author="Nick.Tolimieri" w:date="2022-09-26T12:55:00Z">
                      <w:rPr>
                        <w:rFonts w:ascii="Calibri" w:hAnsi="Calibri" w:cs="Calibri"/>
                        <w:color w:val="000000"/>
                        <w:sz w:val="22"/>
                        <w:szCs w:val="22"/>
                      </w:rPr>
                    </w:rPrChange>
                  </w:rPr>
                  <w:delText>0.26</w:delText>
                </w:r>
              </w:del>
            </w:ins>
          </w:p>
        </w:tc>
      </w:tr>
      <w:tr w:rsidR="007654F7" w:rsidRPr="007654F7" w:rsidDel="00B41F3D" w:rsidTr="007654F7">
        <w:trPr>
          <w:divId w:val="1027564193"/>
          <w:trHeight w:val="300"/>
          <w:ins w:id="11928" w:author="Nick.Tolimieri" w:date="2022-09-26T12:55:00Z"/>
          <w:del w:id="11929" w:author="Nick.Tolimieri [2]" w:date="2022-09-27T11:46:00Z"/>
          <w:trPrChange w:id="11930" w:author="Nick.Tolimieri" w:date="2022-09-26T12:55:00Z">
            <w:trPr>
              <w:divId w:val="1027564193"/>
              <w:trHeight w:val="300"/>
            </w:trPr>
          </w:trPrChange>
        </w:trPr>
        <w:tc>
          <w:tcPr>
            <w:tcW w:w="960" w:type="dxa"/>
            <w:noWrap/>
            <w:hideMark/>
            <w:tcPrChange w:id="119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32" w:author="Nick.Tolimieri" w:date="2022-09-26T12:55:00Z"/>
                <w:del w:id="11933" w:author="Nick.Tolimieri [2]" w:date="2022-09-27T11:46:00Z"/>
                <w:rFonts w:asciiTheme="minorHAnsi" w:eastAsiaTheme="minorHAnsi" w:hAnsiTheme="minorHAnsi" w:cstheme="minorBidi"/>
                <w:sz w:val="22"/>
                <w:szCs w:val="22"/>
                <w:rPrChange w:id="11934" w:author="Nick.Tolimieri" w:date="2022-09-26T12:55:00Z">
                  <w:rPr>
                    <w:ins w:id="11935" w:author="Nick.Tolimieri" w:date="2022-09-26T12:55:00Z"/>
                    <w:del w:id="11936" w:author="Nick.Tolimieri [2]" w:date="2022-09-27T11:46:00Z"/>
                    <w:rFonts w:ascii="Calibri" w:hAnsi="Calibri" w:cs="Calibri"/>
                    <w:color w:val="000000"/>
                    <w:sz w:val="22"/>
                    <w:szCs w:val="22"/>
                  </w:rPr>
                </w:rPrChange>
              </w:rPr>
              <w:pPrChange w:id="11937" w:author="Nick.Tolimieri" w:date="2022-09-26T12:55:00Z">
                <w:pPr/>
              </w:pPrChange>
            </w:pPr>
            <w:ins w:id="11938" w:author="Nick.Tolimieri" w:date="2022-09-26T12:55:00Z">
              <w:del w:id="11939" w:author="Nick.Tolimieri [2]" w:date="2022-09-27T11:46:00Z">
                <w:r w:rsidRPr="007654F7" w:rsidDel="00B41F3D">
                  <w:rPr>
                    <w:rFonts w:asciiTheme="minorHAnsi" w:eastAsiaTheme="minorHAnsi" w:hAnsiTheme="minorHAnsi" w:cstheme="minorBidi"/>
                    <w:sz w:val="22"/>
                    <w:szCs w:val="22"/>
                    <w:rPrChange w:id="11940" w:author="Nick.Tolimieri" w:date="2022-09-26T12:55:00Z">
                      <w:rPr>
                        <w:rFonts w:ascii="Calibri" w:hAnsi="Calibri" w:cs="Calibri"/>
                        <w:color w:val="000000"/>
                        <w:sz w:val="22"/>
                        <w:szCs w:val="22"/>
                      </w:rPr>
                    </w:rPrChange>
                  </w:rPr>
                  <w:delText>Cape Alava</w:delText>
                </w:r>
              </w:del>
            </w:ins>
          </w:p>
        </w:tc>
        <w:tc>
          <w:tcPr>
            <w:tcW w:w="960" w:type="dxa"/>
            <w:noWrap/>
            <w:hideMark/>
            <w:tcPrChange w:id="119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42" w:author="Nick.Tolimieri" w:date="2022-09-26T12:55:00Z"/>
                <w:del w:id="11943" w:author="Nick.Tolimieri [2]" w:date="2022-09-27T11:46:00Z"/>
                <w:rFonts w:asciiTheme="minorHAnsi" w:eastAsiaTheme="minorHAnsi" w:hAnsiTheme="minorHAnsi" w:cstheme="minorBidi"/>
                <w:sz w:val="22"/>
                <w:szCs w:val="22"/>
                <w:rPrChange w:id="11944" w:author="Nick.Tolimieri" w:date="2022-09-26T12:55:00Z">
                  <w:rPr>
                    <w:ins w:id="11945" w:author="Nick.Tolimieri" w:date="2022-09-26T12:55:00Z"/>
                    <w:del w:id="11946" w:author="Nick.Tolimieri [2]" w:date="2022-09-27T11:46:00Z"/>
                    <w:rFonts w:ascii="Calibri" w:hAnsi="Calibri" w:cs="Calibri"/>
                    <w:color w:val="000000"/>
                    <w:sz w:val="22"/>
                    <w:szCs w:val="22"/>
                  </w:rPr>
                </w:rPrChange>
              </w:rPr>
              <w:pPrChange w:id="11947" w:author="Nick.Tolimieri" w:date="2022-09-26T12:55:00Z">
                <w:pPr>
                  <w:jc w:val="right"/>
                </w:pPr>
              </w:pPrChange>
            </w:pPr>
            <w:ins w:id="11948" w:author="Nick.Tolimieri" w:date="2022-09-26T12:55:00Z">
              <w:del w:id="11949" w:author="Nick.Tolimieri [2]" w:date="2022-09-27T11:46:00Z">
                <w:r w:rsidRPr="007654F7" w:rsidDel="00B41F3D">
                  <w:rPr>
                    <w:rFonts w:asciiTheme="minorHAnsi" w:eastAsiaTheme="minorHAnsi" w:hAnsiTheme="minorHAnsi" w:cstheme="minorBidi"/>
                    <w:sz w:val="22"/>
                    <w:szCs w:val="22"/>
                    <w:rPrChange w:id="11950" w:author="Nick.Tolimieri" w:date="2022-09-26T12:55:00Z">
                      <w:rPr>
                        <w:rFonts w:ascii="Calibri" w:hAnsi="Calibri" w:cs="Calibri"/>
                        <w:color w:val="000000"/>
                        <w:sz w:val="22"/>
                        <w:szCs w:val="22"/>
                      </w:rPr>
                    </w:rPrChange>
                  </w:rPr>
                  <w:delText>1999</w:delText>
                </w:r>
              </w:del>
            </w:ins>
          </w:p>
        </w:tc>
        <w:tc>
          <w:tcPr>
            <w:tcW w:w="960" w:type="dxa"/>
            <w:noWrap/>
            <w:hideMark/>
            <w:tcPrChange w:id="119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52" w:author="Nick.Tolimieri" w:date="2022-09-26T12:55:00Z"/>
                <w:del w:id="11953" w:author="Nick.Tolimieri [2]" w:date="2022-09-27T11:46:00Z"/>
                <w:rFonts w:asciiTheme="minorHAnsi" w:eastAsiaTheme="minorHAnsi" w:hAnsiTheme="minorHAnsi" w:cstheme="minorBidi"/>
                <w:sz w:val="22"/>
                <w:szCs w:val="22"/>
                <w:rPrChange w:id="11954" w:author="Nick.Tolimieri" w:date="2022-09-26T12:55:00Z">
                  <w:rPr>
                    <w:ins w:id="11955" w:author="Nick.Tolimieri" w:date="2022-09-26T12:55:00Z"/>
                    <w:del w:id="11956" w:author="Nick.Tolimieri [2]" w:date="2022-09-27T11:46:00Z"/>
                    <w:rFonts w:ascii="Calibri" w:hAnsi="Calibri" w:cs="Calibri"/>
                    <w:color w:val="000000"/>
                    <w:sz w:val="22"/>
                    <w:szCs w:val="22"/>
                  </w:rPr>
                </w:rPrChange>
              </w:rPr>
              <w:pPrChange w:id="11957" w:author="Nick.Tolimieri" w:date="2022-09-26T12:55:00Z">
                <w:pPr>
                  <w:jc w:val="right"/>
                </w:pPr>
              </w:pPrChange>
            </w:pPr>
            <w:ins w:id="11958" w:author="Nick.Tolimieri" w:date="2022-09-26T12:55:00Z">
              <w:del w:id="11959" w:author="Nick.Tolimieri [2]" w:date="2022-09-27T11:46:00Z">
                <w:r w:rsidRPr="007654F7" w:rsidDel="00B41F3D">
                  <w:rPr>
                    <w:rFonts w:asciiTheme="minorHAnsi" w:eastAsiaTheme="minorHAnsi" w:hAnsiTheme="minorHAnsi" w:cstheme="minorBidi"/>
                    <w:sz w:val="22"/>
                    <w:szCs w:val="22"/>
                    <w:rPrChange w:id="11960" w:author="Nick.Tolimieri" w:date="2022-09-26T12:55:00Z">
                      <w:rPr>
                        <w:rFonts w:ascii="Calibri" w:hAnsi="Calibri" w:cs="Calibri"/>
                        <w:color w:val="000000"/>
                        <w:sz w:val="22"/>
                        <w:szCs w:val="22"/>
                      </w:rPr>
                    </w:rPrChange>
                  </w:rPr>
                  <w:delText>3</w:delText>
                </w:r>
              </w:del>
            </w:ins>
          </w:p>
        </w:tc>
        <w:tc>
          <w:tcPr>
            <w:tcW w:w="960" w:type="dxa"/>
            <w:noWrap/>
            <w:hideMark/>
            <w:tcPrChange w:id="119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62" w:author="Nick.Tolimieri" w:date="2022-09-26T12:55:00Z"/>
                <w:del w:id="11963" w:author="Nick.Tolimieri [2]" w:date="2022-09-27T11:46:00Z"/>
                <w:rFonts w:asciiTheme="minorHAnsi" w:eastAsiaTheme="minorHAnsi" w:hAnsiTheme="minorHAnsi" w:cstheme="minorBidi"/>
                <w:sz w:val="22"/>
                <w:szCs w:val="22"/>
                <w:rPrChange w:id="11964" w:author="Nick.Tolimieri" w:date="2022-09-26T12:55:00Z">
                  <w:rPr>
                    <w:ins w:id="11965" w:author="Nick.Tolimieri" w:date="2022-09-26T12:55:00Z"/>
                    <w:del w:id="11966" w:author="Nick.Tolimieri [2]" w:date="2022-09-27T11:46:00Z"/>
                    <w:rFonts w:ascii="Calibri" w:hAnsi="Calibri" w:cs="Calibri"/>
                    <w:color w:val="000000"/>
                    <w:sz w:val="22"/>
                    <w:szCs w:val="22"/>
                  </w:rPr>
                </w:rPrChange>
              </w:rPr>
              <w:pPrChange w:id="11967" w:author="Nick.Tolimieri" w:date="2022-09-26T12:55:00Z">
                <w:pPr>
                  <w:jc w:val="right"/>
                </w:pPr>
              </w:pPrChange>
            </w:pPr>
            <w:ins w:id="11968" w:author="Nick.Tolimieri" w:date="2022-09-26T12:55:00Z">
              <w:del w:id="11969" w:author="Nick.Tolimieri [2]" w:date="2022-09-27T11:46:00Z">
                <w:r w:rsidRPr="007654F7" w:rsidDel="00B41F3D">
                  <w:rPr>
                    <w:rFonts w:asciiTheme="minorHAnsi" w:eastAsiaTheme="minorHAnsi" w:hAnsiTheme="minorHAnsi" w:cstheme="minorBidi"/>
                    <w:sz w:val="22"/>
                    <w:szCs w:val="22"/>
                    <w:rPrChange w:id="11970" w:author="Nick.Tolimieri" w:date="2022-09-26T12:55:00Z">
                      <w:rPr>
                        <w:rFonts w:ascii="Calibri" w:hAnsi="Calibri" w:cs="Calibri"/>
                        <w:color w:val="000000"/>
                        <w:sz w:val="22"/>
                        <w:szCs w:val="22"/>
                      </w:rPr>
                    </w:rPrChange>
                  </w:rPr>
                  <w:delText>0</w:delText>
                </w:r>
              </w:del>
            </w:ins>
          </w:p>
        </w:tc>
        <w:tc>
          <w:tcPr>
            <w:tcW w:w="960" w:type="dxa"/>
            <w:noWrap/>
            <w:hideMark/>
            <w:tcPrChange w:id="119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72" w:author="Nick.Tolimieri" w:date="2022-09-26T12:55:00Z"/>
                <w:del w:id="11973" w:author="Nick.Tolimieri [2]" w:date="2022-09-27T11:46:00Z"/>
                <w:rFonts w:asciiTheme="minorHAnsi" w:eastAsiaTheme="minorHAnsi" w:hAnsiTheme="minorHAnsi" w:cstheme="minorBidi"/>
                <w:sz w:val="22"/>
                <w:szCs w:val="22"/>
                <w:rPrChange w:id="11974" w:author="Nick.Tolimieri" w:date="2022-09-26T12:55:00Z">
                  <w:rPr>
                    <w:ins w:id="11975" w:author="Nick.Tolimieri" w:date="2022-09-26T12:55:00Z"/>
                    <w:del w:id="11976" w:author="Nick.Tolimieri [2]" w:date="2022-09-27T11:46:00Z"/>
                    <w:rFonts w:ascii="Calibri" w:hAnsi="Calibri" w:cs="Calibri"/>
                    <w:color w:val="000000"/>
                    <w:sz w:val="22"/>
                    <w:szCs w:val="22"/>
                  </w:rPr>
                </w:rPrChange>
              </w:rPr>
              <w:pPrChange w:id="11977" w:author="Nick.Tolimieri" w:date="2022-09-26T12:55:00Z">
                <w:pPr>
                  <w:jc w:val="right"/>
                </w:pPr>
              </w:pPrChange>
            </w:pPr>
            <w:ins w:id="11978" w:author="Nick.Tolimieri" w:date="2022-09-26T12:55:00Z">
              <w:del w:id="11979" w:author="Nick.Tolimieri [2]" w:date="2022-09-27T11:46:00Z">
                <w:r w:rsidRPr="007654F7" w:rsidDel="00B41F3D">
                  <w:rPr>
                    <w:rFonts w:asciiTheme="minorHAnsi" w:eastAsiaTheme="minorHAnsi" w:hAnsiTheme="minorHAnsi" w:cstheme="minorBidi"/>
                    <w:sz w:val="22"/>
                    <w:szCs w:val="22"/>
                    <w:rPrChange w:id="11980" w:author="Nick.Tolimieri" w:date="2022-09-26T12:55:00Z">
                      <w:rPr>
                        <w:rFonts w:ascii="Calibri" w:hAnsi="Calibri" w:cs="Calibri"/>
                        <w:color w:val="000000"/>
                        <w:sz w:val="22"/>
                        <w:szCs w:val="22"/>
                      </w:rPr>
                    </w:rPrChange>
                  </w:rPr>
                  <w:delText>0</w:delText>
                </w:r>
              </w:del>
            </w:ins>
          </w:p>
        </w:tc>
        <w:tc>
          <w:tcPr>
            <w:tcW w:w="960" w:type="dxa"/>
            <w:noWrap/>
            <w:hideMark/>
            <w:tcPrChange w:id="119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82" w:author="Nick.Tolimieri" w:date="2022-09-26T12:55:00Z"/>
                <w:del w:id="11983" w:author="Nick.Tolimieri [2]" w:date="2022-09-27T11:46:00Z"/>
                <w:rFonts w:asciiTheme="minorHAnsi" w:eastAsiaTheme="minorHAnsi" w:hAnsiTheme="minorHAnsi" w:cstheme="minorBidi"/>
                <w:sz w:val="22"/>
                <w:szCs w:val="22"/>
                <w:rPrChange w:id="11984" w:author="Nick.Tolimieri" w:date="2022-09-26T12:55:00Z">
                  <w:rPr>
                    <w:ins w:id="11985" w:author="Nick.Tolimieri" w:date="2022-09-26T12:55:00Z"/>
                    <w:del w:id="11986" w:author="Nick.Tolimieri [2]" w:date="2022-09-27T11:46:00Z"/>
                    <w:rFonts w:ascii="Calibri" w:hAnsi="Calibri" w:cs="Calibri"/>
                    <w:color w:val="000000"/>
                    <w:sz w:val="22"/>
                    <w:szCs w:val="22"/>
                  </w:rPr>
                </w:rPrChange>
              </w:rPr>
              <w:pPrChange w:id="11987" w:author="Nick.Tolimieri" w:date="2022-09-26T12:55:00Z">
                <w:pPr>
                  <w:jc w:val="right"/>
                </w:pPr>
              </w:pPrChange>
            </w:pPr>
            <w:ins w:id="11988" w:author="Nick.Tolimieri" w:date="2022-09-26T12:55:00Z">
              <w:del w:id="11989" w:author="Nick.Tolimieri [2]" w:date="2022-09-27T11:46:00Z">
                <w:r w:rsidRPr="007654F7" w:rsidDel="00B41F3D">
                  <w:rPr>
                    <w:rFonts w:asciiTheme="minorHAnsi" w:eastAsiaTheme="minorHAnsi" w:hAnsiTheme="minorHAnsi" w:cstheme="minorBidi"/>
                    <w:sz w:val="22"/>
                    <w:szCs w:val="22"/>
                    <w:rPrChange w:id="11990" w:author="Nick.Tolimieri" w:date="2022-09-26T12:55:00Z">
                      <w:rPr>
                        <w:rFonts w:ascii="Calibri" w:hAnsi="Calibri" w:cs="Calibri"/>
                        <w:color w:val="000000"/>
                        <w:sz w:val="22"/>
                        <w:szCs w:val="22"/>
                      </w:rPr>
                    </w:rPrChange>
                  </w:rPr>
                  <w:delText>0</w:delText>
                </w:r>
              </w:del>
            </w:ins>
          </w:p>
        </w:tc>
        <w:tc>
          <w:tcPr>
            <w:tcW w:w="960" w:type="dxa"/>
            <w:noWrap/>
            <w:hideMark/>
            <w:tcPrChange w:id="119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1992" w:author="Nick.Tolimieri" w:date="2022-09-26T12:55:00Z"/>
                <w:del w:id="11993" w:author="Nick.Tolimieri [2]" w:date="2022-09-27T11:46:00Z"/>
                <w:rFonts w:asciiTheme="minorHAnsi" w:eastAsiaTheme="minorHAnsi" w:hAnsiTheme="minorHAnsi" w:cstheme="minorBidi"/>
                <w:sz w:val="22"/>
                <w:szCs w:val="22"/>
                <w:rPrChange w:id="11994" w:author="Nick.Tolimieri" w:date="2022-09-26T12:55:00Z">
                  <w:rPr>
                    <w:ins w:id="11995" w:author="Nick.Tolimieri" w:date="2022-09-26T12:55:00Z"/>
                    <w:del w:id="11996" w:author="Nick.Tolimieri [2]" w:date="2022-09-27T11:46:00Z"/>
                    <w:rFonts w:ascii="Calibri" w:hAnsi="Calibri" w:cs="Calibri"/>
                    <w:color w:val="000000"/>
                    <w:sz w:val="22"/>
                    <w:szCs w:val="22"/>
                  </w:rPr>
                </w:rPrChange>
              </w:rPr>
              <w:pPrChange w:id="11997" w:author="Nick.Tolimieri" w:date="2022-09-26T12:55:00Z">
                <w:pPr/>
              </w:pPrChange>
            </w:pPr>
            <w:ins w:id="11998" w:author="Nick.Tolimieri" w:date="2022-09-26T12:55:00Z">
              <w:del w:id="11999" w:author="Nick.Tolimieri [2]" w:date="2022-09-27T11:46:00Z">
                <w:r w:rsidRPr="007654F7" w:rsidDel="00B41F3D">
                  <w:rPr>
                    <w:rFonts w:asciiTheme="minorHAnsi" w:eastAsiaTheme="minorHAnsi" w:hAnsiTheme="minorHAnsi" w:cstheme="minorBidi"/>
                    <w:sz w:val="22"/>
                    <w:szCs w:val="22"/>
                    <w:rPrChange w:id="12000" w:author="Nick.Tolimieri" w:date="2022-09-26T12:55:00Z">
                      <w:rPr>
                        <w:rFonts w:ascii="Calibri" w:hAnsi="Calibri" w:cs="Calibri"/>
                        <w:color w:val="000000"/>
                        <w:sz w:val="22"/>
                        <w:szCs w:val="22"/>
                      </w:rPr>
                    </w:rPrChange>
                  </w:rPr>
                  <w:delText>NA</w:delText>
                </w:r>
              </w:del>
            </w:ins>
          </w:p>
        </w:tc>
        <w:tc>
          <w:tcPr>
            <w:tcW w:w="960" w:type="dxa"/>
            <w:noWrap/>
            <w:hideMark/>
            <w:tcPrChange w:id="120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02" w:author="Nick.Tolimieri" w:date="2022-09-26T12:55:00Z"/>
                <w:del w:id="12003" w:author="Nick.Tolimieri [2]" w:date="2022-09-27T11:46:00Z"/>
                <w:rFonts w:asciiTheme="minorHAnsi" w:eastAsiaTheme="minorHAnsi" w:hAnsiTheme="minorHAnsi" w:cstheme="minorBidi"/>
                <w:sz w:val="22"/>
                <w:szCs w:val="22"/>
                <w:rPrChange w:id="12004" w:author="Nick.Tolimieri" w:date="2022-09-26T12:55:00Z">
                  <w:rPr>
                    <w:ins w:id="12005" w:author="Nick.Tolimieri" w:date="2022-09-26T12:55:00Z"/>
                    <w:del w:id="12006" w:author="Nick.Tolimieri [2]" w:date="2022-09-27T11:46:00Z"/>
                    <w:rFonts w:ascii="Calibri" w:hAnsi="Calibri" w:cs="Calibri"/>
                    <w:color w:val="000000"/>
                    <w:sz w:val="22"/>
                    <w:szCs w:val="22"/>
                  </w:rPr>
                </w:rPrChange>
              </w:rPr>
              <w:pPrChange w:id="12007" w:author="Nick.Tolimieri" w:date="2022-09-26T12:55:00Z">
                <w:pPr/>
              </w:pPrChange>
            </w:pPr>
            <w:ins w:id="12008" w:author="Nick.Tolimieri" w:date="2022-09-26T12:55:00Z">
              <w:del w:id="12009" w:author="Nick.Tolimieri [2]" w:date="2022-09-27T11:46:00Z">
                <w:r w:rsidRPr="007654F7" w:rsidDel="00B41F3D">
                  <w:rPr>
                    <w:rFonts w:asciiTheme="minorHAnsi" w:eastAsiaTheme="minorHAnsi" w:hAnsiTheme="minorHAnsi" w:cstheme="minorBidi"/>
                    <w:sz w:val="22"/>
                    <w:szCs w:val="22"/>
                    <w:rPrChange w:id="12010" w:author="Nick.Tolimieri" w:date="2022-09-26T12:55:00Z">
                      <w:rPr>
                        <w:rFonts w:ascii="Calibri" w:hAnsi="Calibri" w:cs="Calibri"/>
                        <w:color w:val="000000"/>
                        <w:sz w:val="22"/>
                        <w:szCs w:val="22"/>
                      </w:rPr>
                    </w:rPrChange>
                  </w:rPr>
                  <w:delText>NA</w:delText>
                </w:r>
              </w:del>
            </w:ins>
          </w:p>
        </w:tc>
        <w:tc>
          <w:tcPr>
            <w:tcW w:w="960" w:type="dxa"/>
            <w:noWrap/>
            <w:hideMark/>
            <w:tcPrChange w:id="120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12" w:author="Nick.Tolimieri" w:date="2022-09-26T12:55:00Z"/>
                <w:del w:id="12013" w:author="Nick.Tolimieri [2]" w:date="2022-09-27T11:46:00Z"/>
                <w:rFonts w:asciiTheme="minorHAnsi" w:eastAsiaTheme="minorHAnsi" w:hAnsiTheme="minorHAnsi" w:cstheme="minorBidi"/>
                <w:sz w:val="22"/>
                <w:szCs w:val="22"/>
                <w:rPrChange w:id="12014" w:author="Nick.Tolimieri" w:date="2022-09-26T12:55:00Z">
                  <w:rPr>
                    <w:ins w:id="12015" w:author="Nick.Tolimieri" w:date="2022-09-26T12:55:00Z"/>
                    <w:del w:id="12016" w:author="Nick.Tolimieri [2]" w:date="2022-09-27T11:46:00Z"/>
                    <w:rFonts w:ascii="Calibri" w:hAnsi="Calibri" w:cs="Calibri"/>
                    <w:color w:val="000000"/>
                    <w:sz w:val="22"/>
                    <w:szCs w:val="22"/>
                  </w:rPr>
                </w:rPrChange>
              </w:rPr>
              <w:pPrChange w:id="12017" w:author="Nick.Tolimieri" w:date="2022-09-26T12:55:00Z">
                <w:pPr/>
              </w:pPrChange>
            </w:pPr>
            <w:ins w:id="12018" w:author="Nick.Tolimieri" w:date="2022-09-26T12:55:00Z">
              <w:del w:id="12019" w:author="Nick.Tolimieri [2]" w:date="2022-09-27T11:46:00Z">
                <w:r w:rsidRPr="007654F7" w:rsidDel="00B41F3D">
                  <w:rPr>
                    <w:rFonts w:asciiTheme="minorHAnsi" w:eastAsiaTheme="minorHAnsi" w:hAnsiTheme="minorHAnsi" w:cstheme="minorBidi"/>
                    <w:sz w:val="22"/>
                    <w:szCs w:val="22"/>
                    <w:rPrChange w:id="12020" w:author="Nick.Tolimieri" w:date="2022-09-26T12:55:00Z">
                      <w:rPr>
                        <w:rFonts w:ascii="Calibri" w:hAnsi="Calibri" w:cs="Calibri"/>
                        <w:color w:val="000000"/>
                        <w:sz w:val="22"/>
                        <w:szCs w:val="22"/>
                      </w:rPr>
                    </w:rPrChange>
                  </w:rPr>
                  <w:delText>NA</w:delText>
                </w:r>
              </w:del>
            </w:ins>
          </w:p>
        </w:tc>
        <w:tc>
          <w:tcPr>
            <w:tcW w:w="960" w:type="dxa"/>
            <w:noWrap/>
            <w:hideMark/>
            <w:tcPrChange w:id="120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22" w:author="Nick.Tolimieri" w:date="2022-09-26T12:55:00Z"/>
                <w:del w:id="12023" w:author="Nick.Tolimieri [2]" w:date="2022-09-27T11:46:00Z"/>
                <w:rFonts w:asciiTheme="minorHAnsi" w:eastAsiaTheme="minorHAnsi" w:hAnsiTheme="minorHAnsi" w:cstheme="minorBidi"/>
                <w:sz w:val="22"/>
                <w:szCs w:val="22"/>
                <w:rPrChange w:id="12024" w:author="Nick.Tolimieri" w:date="2022-09-26T12:55:00Z">
                  <w:rPr>
                    <w:ins w:id="12025" w:author="Nick.Tolimieri" w:date="2022-09-26T12:55:00Z"/>
                    <w:del w:id="12026" w:author="Nick.Tolimieri [2]" w:date="2022-09-27T11:46:00Z"/>
                    <w:rFonts w:ascii="Calibri" w:hAnsi="Calibri" w:cs="Calibri"/>
                    <w:color w:val="000000"/>
                    <w:sz w:val="22"/>
                    <w:szCs w:val="22"/>
                  </w:rPr>
                </w:rPrChange>
              </w:rPr>
              <w:pPrChange w:id="12027" w:author="Nick.Tolimieri" w:date="2022-09-26T12:55:00Z">
                <w:pPr/>
              </w:pPrChange>
            </w:pPr>
            <w:ins w:id="12028" w:author="Nick.Tolimieri" w:date="2022-09-26T12:55:00Z">
              <w:del w:id="12029" w:author="Nick.Tolimieri [2]" w:date="2022-09-27T11:46:00Z">
                <w:r w:rsidRPr="007654F7" w:rsidDel="00B41F3D">
                  <w:rPr>
                    <w:rFonts w:asciiTheme="minorHAnsi" w:eastAsiaTheme="minorHAnsi" w:hAnsiTheme="minorHAnsi" w:cstheme="minorBidi"/>
                    <w:sz w:val="22"/>
                    <w:szCs w:val="22"/>
                    <w:rPrChange w:id="12030"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2031" w:author="Nick.Tolimieri" w:date="2022-09-26T12:55:00Z"/>
          <w:del w:id="12032" w:author="Nick.Tolimieri [2]" w:date="2022-09-27T11:46:00Z"/>
          <w:trPrChange w:id="12033" w:author="Nick.Tolimieri" w:date="2022-09-26T12:55:00Z">
            <w:trPr>
              <w:divId w:val="1027564193"/>
              <w:trHeight w:val="300"/>
            </w:trPr>
          </w:trPrChange>
        </w:trPr>
        <w:tc>
          <w:tcPr>
            <w:tcW w:w="960" w:type="dxa"/>
            <w:noWrap/>
            <w:hideMark/>
            <w:tcPrChange w:id="120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35" w:author="Nick.Tolimieri" w:date="2022-09-26T12:55:00Z"/>
                <w:del w:id="12036" w:author="Nick.Tolimieri [2]" w:date="2022-09-27T11:46:00Z"/>
                <w:rFonts w:asciiTheme="minorHAnsi" w:eastAsiaTheme="minorHAnsi" w:hAnsiTheme="minorHAnsi" w:cstheme="minorBidi"/>
                <w:sz w:val="22"/>
                <w:szCs w:val="22"/>
                <w:rPrChange w:id="12037" w:author="Nick.Tolimieri" w:date="2022-09-26T12:55:00Z">
                  <w:rPr>
                    <w:ins w:id="12038" w:author="Nick.Tolimieri" w:date="2022-09-26T12:55:00Z"/>
                    <w:del w:id="12039" w:author="Nick.Tolimieri [2]" w:date="2022-09-27T11:46:00Z"/>
                    <w:rFonts w:ascii="Calibri" w:hAnsi="Calibri" w:cs="Calibri"/>
                    <w:color w:val="000000"/>
                    <w:sz w:val="22"/>
                    <w:szCs w:val="22"/>
                  </w:rPr>
                </w:rPrChange>
              </w:rPr>
              <w:pPrChange w:id="12040" w:author="Nick.Tolimieri" w:date="2022-09-26T12:55:00Z">
                <w:pPr/>
              </w:pPrChange>
            </w:pPr>
            <w:ins w:id="12041" w:author="Nick.Tolimieri" w:date="2022-09-26T12:55:00Z">
              <w:del w:id="12042" w:author="Nick.Tolimieri [2]" w:date="2022-09-27T11:46:00Z">
                <w:r w:rsidRPr="007654F7" w:rsidDel="00B41F3D">
                  <w:rPr>
                    <w:rFonts w:asciiTheme="minorHAnsi" w:eastAsiaTheme="minorHAnsi" w:hAnsiTheme="minorHAnsi" w:cstheme="minorBidi"/>
                    <w:sz w:val="22"/>
                    <w:szCs w:val="22"/>
                    <w:rPrChange w:id="12043" w:author="Nick.Tolimieri" w:date="2022-09-26T12:55:00Z">
                      <w:rPr>
                        <w:rFonts w:ascii="Calibri" w:hAnsi="Calibri" w:cs="Calibri"/>
                        <w:color w:val="000000"/>
                        <w:sz w:val="22"/>
                        <w:szCs w:val="22"/>
                      </w:rPr>
                    </w:rPrChange>
                  </w:rPr>
                  <w:delText>Cape Alava</w:delText>
                </w:r>
              </w:del>
            </w:ins>
          </w:p>
        </w:tc>
        <w:tc>
          <w:tcPr>
            <w:tcW w:w="960" w:type="dxa"/>
            <w:noWrap/>
            <w:hideMark/>
            <w:tcPrChange w:id="120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45" w:author="Nick.Tolimieri" w:date="2022-09-26T12:55:00Z"/>
                <w:del w:id="12046" w:author="Nick.Tolimieri [2]" w:date="2022-09-27T11:46:00Z"/>
                <w:rFonts w:asciiTheme="minorHAnsi" w:eastAsiaTheme="minorHAnsi" w:hAnsiTheme="minorHAnsi" w:cstheme="minorBidi"/>
                <w:sz w:val="22"/>
                <w:szCs w:val="22"/>
                <w:rPrChange w:id="12047" w:author="Nick.Tolimieri" w:date="2022-09-26T12:55:00Z">
                  <w:rPr>
                    <w:ins w:id="12048" w:author="Nick.Tolimieri" w:date="2022-09-26T12:55:00Z"/>
                    <w:del w:id="12049" w:author="Nick.Tolimieri [2]" w:date="2022-09-27T11:46:00Z"/>
                    <w:rFonts w:ascii="Calibri" w:hAnsi="Calibri" w:cs="Calibri"/>
                    <w:color w:val="000000"/>
                    <w:sz w:val="22"/>
                    <w:szCs w:val="22"/>
                  </w:rPr>
                </w:rPrChange>
              </w:rPr>
              <w:pPrChange w:id="12050" w:author="Nick.Tolimieri" w:date="2022-09-26T12:55:00Z">
                <w:pPr>
                  <w:jc w:val="right"/>
                </w:pPr>
              </w:pPrChange>
            </w:pPr>
            <w:ins w:id="12051" w:author="Nick.Tolimieri" w:date="2022-09-26T12:55:00Z">
              <w:del w:id="12052" w:author="Nick.Tolimieri [2]" w:date="2022-09-27T11:46:00Z">
                <w:r w:rsidRPr="007654F7" w:rsidDel="00B41F3D">
                  <w:rPr>
                    <w:rFonts w:asciiTheme="minorHAnsi" w:eastAsiaTheme="minorHAnsi" w:hAnsiTheme="minorHAnsi" w:cstheme="minorBidi"/>
                    <w:sz w:val="22"/>
                    <w:szCs w:val="22"/>
                    <w:rPrChange w:id="12053" w:author="Nick.Tolimieri" w:date="2022-09-26T12:55:00Z">
                      <w:rPr>
                        <w:rFonts w:ascii="Calibri" w:hAnsi="Calibri" w:cs="Calibri"/>
                        <w:color w:val="000000"/>
                        <w:sz w:val="22"/>
                        <w:szCs w:val="22"/>
                      </w:rPr>
                    </w:rPrChange>
                  </w:rPr>
                  <w:delText>2000</w:delText>
                </w:r>
              </w:del>
            </w:ins>
          </w:p>
        </w:tc>
        <w:tc>
          <w:tcPr>
            <w:tcW w:w="960" w:type="dxa"/>
            <w:noWrap/>
            <w:hideMark/>
            <w:tcPrChange w:id="120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55" w:author="Nick.Tolimieri" w:date="2022-09-26T12:55:00Z"/>
                <w:del w:id="12056" w:author="Nick.Tolimieri [2]" w:date="2022-09-27T11:46:00Z"/>
                <w:rFonts w:asciiTheme="minorHAnsi" w:eastAsiaTheme="minorHAnsi" w:hAnsiTheme="minorHAnsi" w:cstheme="minorBidi"/>
                <w:sz w:val="22"/>
                <w:szCs w:val="22"/>
                <w:rPrChange w:id="12057" w:author="Nick.Tolimieri" w:date="2022-09-26T12:55:00Z">
                  <w:rPr>
                    <w:ins w:id="12058" w:author="Nick.Tolimieri" w:date="2022-09-26T12:55:00Z"/>
                    <w:del w:id="12059" w:author="Nick.Tolimieri [2]" w:date="2022-09-27T11:46:00Z"/>
                    <w:rFonts w:ascii="Calibri" w:hAnsi="Calibri" w:cs="Calibri"/>
                    <w:color w:val="000000"/>
                    <w:sz w:val="22"/>
                    <w:szCs w:val="22"/>
                  </w:rPr>
                </w:rPrChange>
              </w:rPr>
              <w:pPrChange w:id="12060" w:author="Nick.Tolimieri" w:date="2022-09-26T12:55:00Z">
                <w:pPr>
                  <w:jc w:val="right"/>
                </w:pPr>
              </w:pPrChange>
            </w:pPr>
            <w:ins w:id="12061" w:author="Nick.Tolimieri" w:date="2022-09-26T12:55:00Z">
              <w:del w:id="12062" w:author="Nick.Tolimieri [2]" w:date="2022-09-27T11:46:00Z">
                <w:r w:rsidRPr="007654F7" w:rsidDel="00B41F3D">
                  <w:rPr>
                    <w:rFonts w:asciiTheme="minorHAnsi" w:eastAsiaTheme="minorHAnsi" w:hAnsiTheme="minorHAnsi" w:cstheme="minorBidi"/>
                    <w:sz w:val="22"/>
                    <w:szCs w:val="22"/>
                    <w:rPrChange w:id="12063" w:author="Nick.Tolimieri" w:date="2022-09-26T12:55:00Z">
                      <w:rPr>
                        <w:rFonts w:ascii="Calibri" w:hAnsi="Calibri" w:cs="Calibri"/>
                        <w:color w:val="000000"/>
                        <w:sz w:val="22"/>
                        <w:szCs w:val="22"/>
                      </w:rPr>
                    </w:rPrChange>
                  </w:rPr>
                  <w:delText>0</w:delText>
                </w:r>
              </w:del>
            </w:ins>
          </w:p>
        </w:tc>
        <w:tc>
          <w:tcPr>
            <w:tcW w:w="960" w:type="dxa"/>
            <w:noWrap/>
            <w:hideMark/>
            <w:tcPrChange w:id="120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65" w:author="Nick.Tolimieri" w:date="2022-09-26T12:55:00Z"/>
                <w:del w:id="12066" w:author="Nick.Tolimieri [2]" w:date="2022-09-27T11:46:00Z"/>
                <w:rFonts w:asciiTheme="minorHAnsi" w:eastAsiaTheme="minorHAnsi" w:hAnsiTheme="minorHAnsi" w:cstheme="minorBidi"/>
                <w:sz w:val="22"/>
                <w:szCs w:val="22"/>
                <w:rPrChange w:id="12067" w:author="Nick.Tolimieri" w:date="2022-09-26T12:55:00Z">
                  <w:rPr>
                    <w:ins w:id="12068" w:author="Nick.Tolimieri" w:date="2022-09-26T12:55:00Z"/>
                    <w:del w:id="12069" w:author="Nick.Tolimieri [2]" w:date="2022-09-27T11:46:00Z"/>
                    <w:rFonts w:ascii="Calibri" w:hAnsi="Calibri" w:cs="Calibri"/>
                    <w:color w:val="000000"/>
                    <w:sz w:val="22"/>
                    <w:szCs w:val="22"/>
                  </w:rPr>
                </w:rPrChange>
              </w:rPr>
              <w:pPrChange w:id="12070" w:author="Nick.Tolimieri" w:date="2022-09-26T12:55:00Z">
                <w:pPr>
                  <w:jc w:val="right"/>
                </w:pPr>
              </w:pPrChange>
            </w:pPr>
            <w:ins w:id="12071" w:author="Nick.Tolimieri" w:date="2022-09-26T12:55:00Z">
              <w:del w:id="12072" w:author="Nick.Tolimieri [2]" w:date="2022-09-27T11:46:00Z">
                <w:r w:rsidRPr="007654F7" w:rsidDel="00B41F3D">
                  <w:rPr>
                    <w:rFonts w:asciiTheme="minorHAnsi" w:eastAsiaTheme="minorHAnsi" w:hAnsiTheme="minorHAnsi" w:cstheme="minorBidi"/>
                    <w:sz w:val="22"/>
                    <w:szCs w:val="22"/>
                    <w:rPrChange w:id="12073" w:author="Nick.Tolimieri" w:date="2022-09-26T12:55:00Z">
                      <w:rPr>
                        <w:rFonts w:ascii="Calibri" w:hAnsi="Calibri" w:cs="Calibri"/>
                        <w:color w:val="000000"/>
                        <w:sz w:val="22"/>
                        <w:szCs w:val="22"/>
                      </w:rPr>
                    </w:rPrChange>
                  </w:rPr>
                  <w:delText>0</w:delText>
                </w:r>
              </w:del>
            </w:ins>
          </w:p>
        </w:tc>
        <w:tc>
          <w:tcPr>
            <w:tcW w:w="960" w:type="dxa"/>
            <w:noWrap/>
            <w:hideMark/>
            <w:tcPrChange w:id="120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75" w:author="Nick.Tolimieri" w:date="2022-09-26T12:55:00Z"/>
                <w:del w:id="12076" w:author="Nick.Tolimieri [2]" w:date="2022-09-27T11:46:00Z"/>
                <w:rFonts w:asciiTheme="minorHAnsi" w:eastAsiaTheme="minorHAnsi" w:hAnsiTheme="minorHAnsi" w:cstheme="minorBidi"/>
                <w:sz w:val="22"/>
                <w:szCs w:val="22"/>
                <w:rPrChange w:id="12077" w:author="Nick.Tolimieri" w:date="2022-09-26T12:55:00Z">
                  <w:rPr>
                    <w:ins w:id="12078" w:author="Nick.Tolimieri" w:date="2022-09-26T12:55:00Z"/>
                    <w:del w:id="12079" w:author="Nick.Tolimieri [2]" w:date="2022-09-27T11:46:00Z"/>
                    <w:rFonts w:ascii="Calibri" w:hAnsi="Calibri" w:cs="Calibri"/>
                    <w:color w:val="000000"/>
                    <w:sz w:val="22"/>
                    <w:szCs w:val="22"/>
                  </w:rPr>
                </w:rPrChange>
              </w:rPr>
              <w:pPrChange w:id="12080" w:author="Nick.Tolimieri" w:date="2022-09-26T12:55:00Z">
                <w:pPr>
                  <w:jc w:val="right"/>
                </w:pPr>
              </w:pPrChange>
            </w:pPr>
            <w:ins w:id="12081" w:author="Nick.Tolimieri" w:date="2022-09-26T12:55:00Z">
              <w:del w:id="12082" w:author="Nick.Tolimieri [2]" w:date="2022-09-27T11:46:00Z">
                <w:r w:rsidRPr="007654F7" w:rsidDel="00B41F3D">
                  <w:rPr>
                    <w:rFonts w:asciiTheme="minorHAnsi" w:eastAsiaTheme="minorHAnsi" w:hAnsiTheme="minorHAnsi" w:cstheme="minorBidi"/>
                    <w:sz w:val="22"/>
                    <w:szCs w:val="22"/>
                    <w:rPrChange w:id="12083" w:author="Nick.Tolimieri" w:date="2022-09-26T12:55:00Z">
                      <w:rPr>
                        <w:rFonts w:ascii="Calibri" w:hAnsi="Calibri" w:cs="Calibri"/>
                        <w:color w:val="000000"/>
                        <w:sz w:val="22"/>
                        <w:szCs w:val="22"/>
                      </w:rPr>
                    </w:rPrChange>
                  </w:rPr>
                  <w:delText>0</w:delText>
                </w:r>
              </w:del>
            </w:ins>
          </w:p>
        </w:tc>
        <w:tc>
          <w:tcPr>
            <w:tcW w:w="960" w:type="dxa"/>
            <w:noWrap/>
            <w:hideMark/>
            <w:tcPrChange w:id="120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85" w:author="Nick.Tolimieri" w:date="2022-09-26T12:55:00Z"/>
                <w:del w:id="12086" w:author="Nick.Tolimieri [2]" w:date="2022-09-27T11:46:00Z"/>
                <w:rFonts w:asciiTheme="minorHAnsi" w:eastAsiaTheme="minorHAnsi" w:hAnsiTheme="minorHAnsi" w:cstheme="minorBidi"/>
                <w:sz w:val="22"/>
                <w:szCs w:val="22"/>
                <w:rPrChange w:id="12087" w:author="Nick.Tolimieri" w:date="2022-09-26T12:55:00Z">
                  <w:rPr>
                    <w:ins w:id="12088" w:author="Nick.Tolimieri" w:date="2022-09-26T12:55:00Z"/>
                    <w:del w:id="12089" w:author="Nick.Tolimieri [2]" w:date="2022-09-27T11:46:00Z"/>
                    <w:rFonts w:ascii="Calibri" w:hAnsi="Calibri" w:cs="Calibri"/>
                    <w:color w:val="000000"/>
                    <w:sz w:val="22"/>
                    <w:szCs w:val="22"/>
                  </w:rPr>
                </w:rPrChange>
              </w:rPr>
              <w:pPrChange w:id="12090" w:author="Nick.Tolimieri" w:date="2022-09-26T12:55:00Z">
                <w:pPr>
                  <w:jc w:val="right"/>
                </w:pPr>
              </w:pPrChange>
            </w:pPr>
            <w:ins w:id="12091" w:author="Nick.Tolimieri" w:date="2022-09-26T12:55:00Z">
              <w:del w:id="12092" w:author="Nick.Tolimieri [2]" w:date="2022-09-27T11:46:00Z">
                <w:r w:rsidRPr="007654F7" w:rsidDel="00B41F3D">
                  <w:rPr>
                    <w:rFonts w:asciiTheme="minorHAnsi" w:eastAsiaTheme="minorHAnsi" w:hAnsiTheme="minorHAnsi" w:cstheme="minorBidi"/>
                    <w:sz w:val="22"/>
                    <w:szCs w:val="22"/>
                    <w:rPrChange w:id="12093" w:author="Nick.Tolimieri" w:date="2022-09-26T12:55:00Z">
                      <w:rPr>
                        <w:rFonts w:ascii="Calibri" w:hAnsi="Calibri" w:cs="Calibri"/>
                        <w:color w:val="000000"/>
                        <w:sz w:val="22"/>
                        <w:szCs w:val="22"/>
                      </w:rPr>
                    </w:rPrChange>
                  </w:rPr>
                  <w:delText>0</w:delText>
                </w:r>
              </w:del>
            </w:ins>
          </w:p>
        </w:tc>
        <w:tc>
          <w:tcPr>
            <w:tcW w:w="960" w:type="dxa"/>
            <w:noWrap/>
            <w:hideMark/>
            <w:tcPrChange w:id="120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095" w:author="Nick.Tolimieri" w:date="2022-09-26T12:55:00Z"/>
                <w:del w:id="12096" w:author="Nick.Tolimieri [2]" w:date="2022-09-27T11:46:00Z"/>
                <w:rFonts w:asciiTheme="minorHAnsi" w:eastAsiaTheme="minorHAnsi" w:hAnsiTheme="minorHAnsi" w:cstheme="minorBidi"/>
                <w:sz w:val="22"/>
                <w:szCs w:val="22"/>
                <w:rPrChange w:id="12097" w:author="Nick.Tolimieri" w:date="2022-09-26T12:55:00Z">
                  <w:rPr>
                    <w:ins w:id="12098" w:author="Nick.Tolimieri" w:date="2022-09-26T12:55:00Z"/>
                    <w:del w:id="12099" w:author="Nick.Tolimieri [2]" w:date="2022-09-27T11:46:00Z"/>
                    <w:rFonts w:ascii="Calibri" w:hAnsi="Calibri" w:cs="Calibri"/>
                    <w:color w:val="000000"/>
                    <w:sz w:val="22"/>
                    <w:szCs w:val="22"/>
                  </w:rPr>
                </w:rPrChange>
              </w:rPr>
              <w:pPrChange w:id="12100" w:author="Nick.Tolimieri" w:date="2022-09-26T12:55:00Z">
                <w:pPr/>
              </w:pPrChange>
            </w:pPr>
            <w:ins w:id="12101" w:author="Nick.Tolimieri" w:date="2022-09-26T12:55:00Z">
              <w:del w:id="12102" w:author="Nick.Tolimieri [2]" w:date="2022-09-27T11:46:00Z">
                <w:r w:rsidRPr="007654F7" w:rsidDel="00B41F3D">
                  <w:rPr>
                    <w:rFonts w:asciiTheme="minorHAnsi" w:eastAsiaTheme="minorHAnsi" w:hAnsiTheme="minorHAnsi" w:cstheme="minorBidi"/>
                    <w:sz w:val="22"/>
                    <w:szCs w:val="22"/>
                    <w:rPrChange w:id="12103" w:author="Nick.Tolimieri" w:date="2022-09-26T12:55:00Z">
                      <w:rPr>
                        <w:rFonts w:ascii="Calibri" w:hAnsi="Calibri" w:cs="Calibri"/>
                        <w:color w:val="000000"/>
                        <w:sz w:val="22"/>
                        <w:szCs w:val="22"/>
                      </w:rPr>
                    </w:rPrChange>
                  </w:rPr>
                  <w:delText>NA</w:delText>
                </w:r>
              </w:del>
            </w:ins>
          </w:p>
        </w:tc>
        <w:tc>
          <w:tcPr>
            <w:tcW w:w="960" w:type="dxa"/>
            <w:noWrap/>
            <w:hideMark/>
            <w:tcPrChange w:id="121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05" w:author="Nick.Tolimieri" w:date="2022-09-26T12:55:00Z"/>
                <w:del w:id="12106" w:author="Nick.Tolimieri [2]" w:date="2022-09-27T11:46:00Z"/>
                <w:rFonts w:asciiTheme="minorHAnsi" w:eastAsiaTheme="minorHAnsi" w:hAnsiTheme="minorHAnsi" w:cstheme="minorBidi"/>
                <w:sz w:val="22"/>
                <w:szCs w:val="22"/>
                <w:rPrChange w:id="12107" w:author="Nick.Tolimieri" w:date="2022-09-26T12:55:00Z">
                  <w:rPr>
                    <w:ins w:id="12108" w:author="Nick.Tolimieri" w:date="2022-09-26T12:55:00Z"/>
                    <w:del w:id="12109" w:author="Nick.Tolimieri [2]" w:date="2022-09-27T11:46:00Z"/>
                    <w:rFonts w:ascii="Calibri" w:hAnsi="Calibri" w:cs="Calibri"/>
                    <w:color w:val="000000"/>
                    <w:sz w:val="22"/>
                    <w:szCs w:val="22"/>
                  </w:rPr>
                </w:rPrChange>
              </w:rPr>
              <w:pPrChange w:id="12110" w:author="Nick.Tolimieri" w:date="2022-09-26T12:55:00Z">
                <w:pPr/>
              </w:pPrChange>
            </w:pPr>
            <w:ins w:id="12111" w:author="Nick.Tolimieri" w:date="2022-09-26T12:55:00Z">
              <w:del w:id="12112" w:author="Nick.Tolimieri [2]" w:date="2022-09-27T11:46:00Z">
                <w:r w:rsidRPr="007654F7" w:rsidDel="00B41F3D">
                  <w:rPr>
                    <w:rFonts w:asciiTheme="minorHAnsi" w:eastAsiaTheme="minorHAnsi" w:hAnsiTheme="minorHAnsi" w:cstheme="minorBidi"/>
                    <w:sz w:val="22"/>
                    <w:szCs w:val="22"/>
                    <w:rPrChange w:id="12113" w:author="Nick.Tolimieri" w:date="2022-09-26T12:55:00Z">
                      <w:rPr>
                        <w:rFonts w:ascii="Calibri" w:hAnsi="Calibri" w:cs="Calibri"/>
                        <w:color w:val="000000"/>
                        <w:sz w:val="22"/>
                        <w:szCs w:val="22"/>
                      </w:rPr>
                    </w:rPrChange>
                  </w:rPr>
                  <w:delText>NA</w:delText>
                </w:r>
              </w:del>
            </w:ins>
          </w:p>
        </w:tc>
        <w:tc>
          <w:tcPr>
            <w:tcW w:w="960" w:type="dxa"/>
            <w:noWrap/>
            <w:hideMark/>
            <w:tcPrChange w:id="121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15" w:author="Nick.Tolimieri" w:date="2022-09-26T12:55:00Z"/>
                <w:del w:id="12116" w:author="Nick.Tolimieri [2]" w:date="2022-09-27T11:46:00Z"/>
                <w:rFonts w:asciiTheme="minorHAnsi" w:eastAsiaTheme="minorHAnsi" w:hAnsiTheme="minorHAnsi" w:cstheme="minorBidi"/>
                <w:sz w:val="22"/>
                <w:szCs w:val="22"/>
                <w:rPrChange w:id="12117" w:author="Nick.Tolimieri" w:date="2022-09-26T12:55:00Z">
                  <w:rPr>
                    <w:ins w:id="12118" w:author="Nick.Tolimieri" w:date="2022-09-26T12:55:00Z"/>
                    <w:del w:id="12119" w:author="Nick.Tolimieri [2]" w:date="2022-09-27T11:46:00Z"/>
                    <w:rFonts w:ascii="Calibri" w:hAnsi="Calibri" w:cs="Calibri"/>
                    <w:color w:val="000000"/>
                    <w:sz w:val="22"/>
                    <w:szCs w:val="22"/>
                  </w:rPr>
                </w:rPrChange>
              </w:rPr>
              <w:pPrChange w:id="12120" w:author="Nick.Tolimieri" w:date="2022-09-26T12:55:00Z">
                <w:pPr/>
              </w:pPrChange>
            </w:pPr>
            <w:ins w:id="12121" w:author="Nick.Tolimieri" w:date="2022-09-26T12:55:00Z">
              <w:del w:id="12122" w:author="Nick.Tolimieri [2]" w:date="2022-09-27T11:46:00Z">
                <w:r w:rsidRPr="007654F7" w:rsidDel="00B41F3D">
                  <w:rPr>
                    <w:rFonts w:asciiTheme="minorHAnsi" w:eastAsiaTheme="minorHAnsi" w:hAnsiTheme="minorHAnsi" w:cstheme="minorBidi"/>
                    <w:sz w:val="22"/>
                    <w:szCs w:val="22"/>
                    <w:rPrChange w:id="12123" w:author="Nick.Tolimieri" w:date="2022-09-26T12:55:00Z">
                      <w:rPr>
                        <w:rFonts w:ascii="Calibri" w:hAnsi="Calibri" w:cs="Calibri"/>
                        <w:color w:val="000000"/>
                        <w:sz w:val="22"/>
                        <w:szCs w:val="22"/>
                      </w:rPr>
                    </w:rPrChange>
                  </w:rPr>
                  <w:delText>NA</w:delText>
                </w:r>
              </w:del>
            </w:ins>
          </w:p>
        </w:tc>
        <w:tc>
          <w:tcPr>
            <w:tcW w:w="960" w:type="dxa"/>
            <w:noWrap/>
            <w:hideMark/>
            <w:tcPrChange w:id="121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25" w:author="Nick.Tolimieri" w:date="2022-09-26T12:55:00Z"/>
                <w:del w:id="12126" w:author="Nick.Tolimieri [2]" w:date="2022-09-27T11:46:00Z"/>
                <w:rFonts w:asciiTheme="minorHAnsi" w:eastAsiaTheme="minorHAnsi" w:hAnsiTheme="minorHAnsi" w:cstheme="minorBidi"/>
                <w:sz w:val="22"/>
                <w:szCs w:val="22"/>
                <w:rPrChange w:id="12127" w:author="Nick.Tolimieri" w:date="2022-09-26T12:55:00Z">
                  <w:rPr>
                    <w:ins w:id="12128" w:author="Nick.Tolimieri" w:date="2022-09-26T12:55:00Z"/>
                    <w:del w:id="12129" w:author="Nick.Tolimieri [2]" w:date="2022-09-27T11:46:00Z"/>
                    <w:rFonts w:ascii="Calibri" w:hAnsi="Calibri" w:cs="Calibri"/>
                    <w:color w:val="000000"/>
                    <w:sz w:val="22"/>
                    <w:szCs w:val="22"/>
                  </w:rPr>
                </w:rPrChange>
              </w:rPr>
              <w:pPrChange w:id="12130" w:author="Nick.Tolimieri" w:date="2022-09-26T12:55:00Z">
                <w:pPr/>
              </w:pPrChange>
            </w:pPr>
            <w:ins w:id="12131" w:author="Nick.Tolimieri" w:date="2022-09-26T12:55:00Z">
              <w:del w:id="12132" w:author="Nick.Tolimieri [2]" w:date="2022-09-27T11:46:00Z">
                <w:r w:rsidRPr="007654F7" w:rsidDel="00B41F3D">
                  <w:rPr>
                    <w:rFonts w:asciiTheme="minorHAnsi" w:eastAsiaTheme="minorHAnsi" w:hAnsiTheme="minorHAnsi" w:cstheme="minorBidi"/>
                    <w:sz w:val="22"/>
                    <w:szCs w:val="22"/>
                    <w:rPrChange w:id="12133"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2134" w:author="Nick.Tolimieri" w:date="2022-09-26T12:55:00Z"/>
          <w:del w:id="12135" w:author="Nick.Tolimieri [2]" w:date="2022-09-27T11:46:00Z"/>
          <w:trPrChange w:id="12136" w:author="Nick.Tolimieri" w:date="2022-09-26T12:55:00Z">
            <w:trPr>
              <w:divId w:val="1027564193"/>
              <w:trHeight w:val="300"/>
            </w:trPr>
          </w:trPrChange>
        </w:trPr>
        <w:tc>
          <w:tcPr>
            <w:tcW w:w="960" w:type="dxa"/>
            <w:noWrap/>
            <w:hideMark/>
            <w:tcPrChange w:id="121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38" w:author="Nick.Tolimieri" w:date="2022-09-26T12:55:00Z"/>
                <w:del w:id="12139" w:author="Nick.Tolimieri [2]" w:date="2022-09-27T11:46:00Z"/>
                <w:rFonts w:asciiTheme="minorHAnsi" w:eastAsiaTheme="minorHAnsi" w:hAnsiTheme="minorHAnsi" w:cstheme="minorBidi"/>
                <w:sz w:val="22"/>
                <w:szCs w:val="22"/>
                <w:rPrChange w:id="12140" w:author="Nick.Tolimieri" w:date="2022-09-26T12:55:00Z">
                  <w:rPr>
                    <w:ins w:id="12141" w:author="Nick.Tolimieri" w:date="2022-09-26T12:55:00Z"/>
                    <w:del w:id="12142" w:author="Nick.Tolimieri [2]" w:date="2022-09-27T11:46:00Z"/>
                    <w:rFonts w:ascii="Calibri" w:hAnsi="Calibri" w:cs="Calibri"/>
                    <w:color w:val="000000"/>
                    <w:sz w:val="22"/>
                    <w:szCs w:val="22"/>
                  </w:rPr>
                </w:rPrChange>
              </w:rPr>
              <w:pPrChange w:id="12143" w:author="Nick.Tolimieri" w:date="2022-09-26T12:55:00Z">
                <w:pPr/>
              </w:pPrChange>
            </w:pPr>
            <w:ins w:id="12144" w:author="Nick.Tolimieri" w:date="2022-09-26T12:55:00Z">
              <w:del w:id="12145" w:author="Nick.Tolimieri [2]" w:date="2022-09-27T11:46:00Z">
                <w:r w:rsidRPr="007654F7" w:rsidDel="00B41F3D">
                  <w:rPr>
                    <w:rFonts w:asciiTheme="minorHAnsi" w:eastAsiaTheme="minorHAnsi" w:hAnsiTheme="minorHAnsi" w:cstheme="minorBidi"/>
                    <w:sz w:val="22"/>
                    <w:szCs w:val="22"/>
                    <w:rPrChange w:id="12146" w:author="Nick.Tolimieri" w:date="2022-09-26T12:55:00Z">
                      <w:rPr>
                        <w:rFonts w:ascii="Calibri" w:hAnsi="Calibri" w:cs="Calibri"/>
                        <w:color w:val="000000"/>
                        <w:sz w:val="22"/>
                        <w:szCs w:val="22"/>
                      </w:rPr>
                    </w:rPrChange>
                  </w:rPr>
                  <w:delText>Cape Alava</w:delText>
                </w:r>
              </w:del>
            </w:ins>
          </w:p>
        </w:tc>
        <w:tc>
          <w:tcPr>
            <w:tcW w:w="960" w:type="dxa"/>
            <w:noWrap/>
            <w:hideMark/>
            <w:tcPrChange w:id="121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48" w:author="Nick.Tolimieri" w:date="2022-09-26T12:55:00Z"/>
                <w:del w:id="12149" w:author="Nick.Tolimieri [2]" w:date="2022-09-27T11:46:00Z"/>
                <w:rFonts w:asciiTheme="minorHAnsi" w:eastAsiaTheme="minorHAnsi" w:hAnsiTheme="minorHAnsi" w:cstheme="minorBidi"/>
                <w:sz w:val="22"/>
                <w:szCs w:val="22"/>
                <w:rPrChange w:id="12150" w:author="Nick.Tolimieri" w:date="2022-09-26T12:55:00Z">
                  <w:rPr>
                    <w:ins w:id="12151" w:author="Nick.Tolimieri" w:date="2022-09-26T12:55:00Z"/>
                    <w:del w:id="12152" w:author="Nick.Tolimieri [2]" w:date="2022-09-27T11:46:00Z"/>
                    <w:rFonts w:ascii="Calibri" w:hAnsi="Calibri" w:cs="Calibri"/>
                    <w:color w:val="000000"/>
                    <w:sz w:val="22"/>
                    <w:szCs w:val="22"/>
                  </w:rPr>
                </w:rPrChange>
              </w:rPr>
              <w:pPrChange w:id="12153" w:author="Nick.Tolimieri" w:date="2022-09-26T12:55:00Z">
                <w:pPr>
                  <w:jc w:val="right"/>
                </w:pPr>
              </w:pPrChange>
            </w:pPr>
            <w:ins w:id="12154" w:author="Nick.Tolimieri" w:date="2022-09-26T12:55:00Z">
              <w:del w:id="12155" w:author="Nick.Tolimieri [2]" w:date="2022-09-27T11:46:00Z">
                <w:r w:rsidRPr="007654F7" w:rsidDel="00B41F3D">
                  <w:rPr>
                    <w:rFonts w:asciiTheme="minorHAnsi" w:eastAsiaTheme="minorHAnsi" w:hAnsiTheme="minorHAnsi" w:cstheme="minorBidi"/>
                    <w:sz w:val="22"/>
                    <w:szCs w:val="22"/>
                    <w:rPrChange w:id="12156" w:author="Nick.Tolimieri" w:date="2022-09-26T12:55:00Z">
                      <w:rPr>
                        <w:rFonts w:ascii="Calibri" w:hAnsi="Calibri" w:cs="Calibri"/>
                        <w:color w:val="000000"/>
                        <w:sz w:val="22"/>
                        <w:szCs w:val="22"/>
                      </w:rPr>
                    </w:rPrChange>
                  </w:rPr>
                  <w:delText>2001</w:delText>
                </w:r>
              </w:del>
            </w:ins>
          </w:p>
        </w:tc>
        <w:tc>
          <w:tcPr>
            <w:tcW w:w="960" w:type="dxa"/>
            <w:noWrap/>
            <w:hideMark/>
            <w:tcPrChange w:id="121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58" w:author="Nick.Tolimieri" w:date="2022-09-26T12:55:00Z"/>
                <w:del w:id="12159" w:author="Nick.Tolimieri [2]" w:date="2022-09-27T11:46:00Z"/>
                <w:rFonts w:asciiTheme="minorHAnsi" w:eastAsiaTheme="minorHAnsi" w:hAnsiTheme="minorHAnsi" w:cstheme="minorBidi"/>
                <w:sz w:val="22"/>
                <w:szCs w:val="22"/>
                <w:rPrChange w:id="12160" w:author="Nick.Tolimieri" w:date="2022-09-26T12:55:00Z">
                  <w:rPr>
                    <w:ins w:id="12161" w:author="Nick.Tolimieri" w:date="2022-09-26T12:55:00Z"/>
                    <w:del w:id="12162" w:author="Nick.Tolimieri [2]" w:date="2022-09-27T11:46:00Z"/>
                    <w:rFonts w:ascii="Calibri" w:hAnsi="Calibri" w:cs="Calibri"/>
                    <w:color w:val="000000"/>
                    <w:sz w:val="22"/>
                    <w:szCs w:val="22"/>
                  </w:rPr>
                </w:rPrChange>
              </w:rPr>
              <w:pPrChange w:id="12163" w:author="Nick.Tolimieri" w:date="2022-09-26T12:55:00Z">
                <w:pPr>
                  <w:jc w:val="right"/>
                </w:pPr>
              </w:pPrChange>
            </w:pPr>
            <w:ins w:id="12164" w:author="Nick.Tolimieri" w:date="2022-09-26T12:55:00Z">
              <w:del w:id="12165" w:author="Nick.Tolimieri [2]" w:date="2022-09-27T11:46:00Z">
                <w:r w:rsidRPr="007654F7" w:rsidDel="00B41F3D">
                  <w:rPr>
                    <w:rFonts w:asciiTheme="minorHAnsi" w:eastAsiaTheme="minorHAnsi" w:hAnsiTheme="minorHAnsi" w:cstheme="minorBidi"/>
                    <w:sz w:val="22"/>
                    <w:szCs w:val="22"/>
                    <w:rPrChange w:id="12166" w:author="Nick.Tolimieri" w:date="2022-09-26T12:55:00Z">
                      <w:rPr>
                        <w:rFonts w:ascii="Calibri" w:hAnsi="Calibri" w:cs="Calibri"/>
                        <w:color w:val="000000"/>
                        <w:sz w:val="22"/>
                        <w:szCs w:val="22"/>
                      </w:rPr>
                    </w:rPrChange>
                  </w:rPr>
                  <w:delText>0</w:delText>
                </w:r>
              </w:del>
            </w:ins>
          </w:p>
        </w:tc>
        <w:tc>
          <w:tcPr>
            <w:tcW w:w="960" w:type="dxa"/>
            <w:noWrap/>
            <w:hideMark/>
            <w:tcPrChange w:id="121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68" w:author="Nick.Tolimieri" w:date="2022-09-26T12:55:00Z"/>
                <w:del w:id="12169" w:author="Nick.Tolimieri [2]" w:date="2022-09-27T11:46:00Z"/>
                <w:rFonts w:asciiTheme="minorHAnsi" w:eastAsiaTheme="minorHAnsi" w:hAnsiTheme="minorHAnsi" w:cstheme="minorBidi"/>
                <w:sz w:val="22"/>
                <w:szCs w:val="22"/>
                <w:rPrChange w:id="12170" w:author="Nick.Tolimieri" w:date="2022-09-26T12:55:00Z">
                  <w:rPr>
                    <w:ins w:id="12171" w:author="Nick.Tolimieri" w:date="2022-09-26T12:55:00Z"/>
                    <w:del w:id="12172" w:author="Nick.Tolimieri [2]" w:date="2022-09-27T11:46:00Z"/>
                    <w:rFonts w:ascii="Calibri" w:hAnsi="Calibri" w:cs="Calibri"/>
                    <w:color w:val="000000"/>
                    <w:sz w:val="22"/>
                    <w:szCs w:val="22"/>
                  </w:rPr>
                </w:rPrChange>
              </w:rPr>
              <w:pPrChange w:id="12173" w:author="Nick.Tolimieri" w:date="2022-09-26T12:55:00Z">
                <w:pPr>
                  <w:jc w:val="right"/>
                </w:pPr>
              </w:pPrChange>
            </w:pPr>
            <w:ins w:id="12174" w:author="Nick.Tolimieri" w:date="2022-09-26T12:55:00Z">
              <w:del w:id="12175" w:author="Nick.Tolimieri [2]" w:date="2022-09-27T11:46:00Z">
                <w:r w:rsidRPr="007654F7" w:rsidDel="00B41F3D">
                  <w:rPr>
                    <w:rFonts w:asciiTheme="minorHAnsi" w:eastAsiaTheme="minorHAnsi" w:hAnsiTheme="minorHAnsi" w:cstheme="minorBidi"/>
                    <w:sz w:val="22"/>
                    <w:szCs w:val="22"/>
                    <w:rPrChange w:id="12176" w:author="Nick.Tolimieri" w:date="2022-09-26T12:55:00Z">
                      <w:rPr>
                        <w:rFonts w:ascii="Calibri" w:hAnsi="Calibri" w:cs="Calibri"/>
                        <w:color w:val="000000"/>
                        <w:sz w:val="22"/>
                        <w:szCs w:val="22"/>
                      </w:rPr>
                    </w:rPrChange>
                  </w:rPr>
                  <w:delText>0</w:delText>
                </w:r>
              </w:del>
            </w:ins>
          </w:p>
        </w:tc>
        <w:tc>
          <w:tcPr>
            <w:tcW w:w="960" w:type="dxa"/>
            <w:noWrap/>
            <w:hideMark/>
            <w:tcPrChange w:id="121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78" w:author="Nick.Tolimieri" w:date="2022-09-26T12:55:00Z"/>
                <w:del w:id="12179" w:author="Nick.Tolimieri [2]" w:date="2022-09-27T11:46:00Z"/>
                <w:rFonts w:asciiTheme="minorHAnsi" w:eastAsiaTheme="minorHAnsi" w:hAnsiTheme="minorHAnsi" w:cstheme="minorBidi"/>
                <w:sz w:val="22"/>
                <w:szCs w:val="22"/>
                <w:rPrChange w:id="12180" w:author="Nick.Tolimieri" w:date="2022-09-26T12:55:00Z">
                  <w:rPr>
                    <w:ins w:id="12181" w:author="Nick.Tolimieri" w:date="2022-09-26T12:55:00Z"/>
                    <w:del w:id="12182" w:author="Nick.Tolimieri [2]" w:date="2022-09-27T11:46:00Z"/>
                    <w:rFonts w:ascii="Calibri" w:hAnsi="Calibri" w:cs="Calibri"/>
                    <w:color w:val="000000"/>
                    <w:sz w:val="22"/>
                    <w:szCs w:val="22"/>
                  </w:rPr>
                </w:rPrChange>
              </w:rPr>
              <w:pPrChange w:id="12183" w:author="Nick.Tolimieri" w:date="2022-09-26T12:55:00Z">
                <w:pPr>
                  <w:jc w:val="right"/>
                </w:pPr>
              </w:pPrChange>
            </w:pPr>
            <w:ins w:id="12184" w:author="Nick.Tolimieri" w:date="2022-09-26T12:55:00Z">
              <w:del w:id="12185" w:author="Nick.Tolimieri [2]" w:date="2022-09-27T11:46:00Z">
                <w:r w:rsidRPr="007654F7" w:rsidDel="00B41F3D">
                  <w:rPr>
                    <w:rFonts w:asciiTheme="minorHAnsi" w:eastAsiaTheme="minorHAnsi" w:hAnsiTheme="minorHAnsi" w:cstheme="minorBidi"/>
                    <w:sz w:val="22"/>
                    <w:szCs w:val="22"/>
                    <w:rPrChange w:id="12186" w:author="Nick.Tolimieri" w:date="2022-09-26T12:55:00Z">
                      <w:rPr>
                        <w:rFonts w:ascii="Calibri" w:hAnsi="Calibri" w:cs="Calibri"/>
                        <w:color w:val="000000"/>
                        <w:sz w:val="22"/>
                        <w:szCs w:val="22"/>
                      </w:rPr>
                    </w:rPrChange>
                  </w:rPr>
                  <w:delText>0</w:delText>
                </w:r>
              </w:del>
            </w:ins>
          </w:p>
        </w:tc>
        <w:tc>
          <w:tcPr>
            <w:tcW w:w="960" w:type="dxa"/>
            <w:noWrap/>
            <w:hideMark/>
            <w:tcPrChange w:id="121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88" w:author="Nick.Tolimieri" w:date="2022-09-26T12:55:00Z"/>
                <w:del w:id="12189" w:author="Nick.Tolimieri [2]" w:date="2022-09-27T11:46:00Z"/>
                <w:rFonts w:asciiTheme="minorHAnsi" w:eastAsiaTheme="minorHAnsi" w:hAnsiTheme="minorHAnsi" w:cstheme="minorBidi"/>
                <w:sz w:val="22"/>
                <w:szCs w:val="22"/>
                <w:rPrChange w:id="12190" w:author="Nick.Tolimieri" w:date="2022-09-26T12:55:00Z">
                  <w:rPr>
                    <w:ins w:id="12191" w:author="Nick.Tolimieri" w:date="2022-09-26T12:55:00Z"/>
                    <w:del w:id="12192" w:author="Nick.Tolimieri [2]" w:date="2022-09-27T11:46:00Z"/>
                    <w:rFonts w:ascii="Calibri" w:hAnsi="Calibri" w:cs="Calibri"/>
                    <w:color w:val="000000"/>
                    <w:sz w:val="22"/>
                    <w:szCs w:val="22"/>
                  </w:rPr>
                </w:rPrChange>
              </w:rPr>
              <w:pPrChange w:id="12193" w:author="Nick.Tolimieri" w:date="2022-09-26T12:55:00Z">
                <w:pPr>
                  <w:jc w:val="right"/>
                </w:pPr>
              </w:pPrChange>
            </w:pPr>
            <w:ins w:id="12194" w:author="Nick.Tolimieri" w:date="2022-09-26T12:55:00Z">
              <w:del w:id="12195" w:author="Nick.Tolimieri [2]" w:date="2022-09-27T11:46:00Z">
                <w:r w:rsidRPr="007654F7" w:rsidDel="00B41F3D">
                  <w:rPr>
                    <w:rFonts w:asciiTheme="minorHAnsi" w:eastAsiaTheme="minorHAnsi" w:hAnsiTheme="minorHAnsi" w:cstheme="minorBidi"/>
                    <w:sz w:val="22"/>
                    <w:szCs w:val="22"/>
                    <w:rPrChange w:id="12196" w:author="Nick.Tolimieri" w:date="2022-09-26T12:55:00Z">
                      <w:rPr>
                        <w:rFonts w:ascii="Calibri" w:hAnsi="Calibri" w:cs="Calibri"/>
                        <w:color w:val="000000"/>
                        <w:sz w:val="22"/>
                        <w:szCs w:val="22"/>
                      </w:rPr>
                    </w:rPrChange>
                  </w:rPr>
                  <w:delText>0</w:delText>
                </w:r>
              </w:del>
            </w:ins>
          </w:p>
        </w:tc>
        <w:tc>
          <w:tcPr>
            <w:tcW w:w="960" w:type="dxa"/>
            <w:noWrap/>
            <w:hideMark/>
            <w:tcPrChange w:id="121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198" w:author="Nick.Tolimieri" w:date="2022-09-26T12:55:00Z"/>
                <w:del w:id="12199" w:author="Nick.Tolimieri [2]" w:date="2022-09-27T11:46:00Z"/>
                <w:rFonts w:asciiTheme="minorHAnsi" w:eastAsiaTheme="minorHAnsi" w:hAnsiTheme="minorHAnsi" w:cstheme="minorBidi"/>
                <w:sz w:val="22"/>
                <w:szCs w:val="22"/>
                <w:rPrChange w:id="12200" w:author="Nick.Tolimieri" w:date="2022-09-26T12:55:00Z">
                  <w:rPr>
                    <w:ins w:id="12201" w:author="Nick.Tolimieri" w:date="2022-09-26T12:55:00Z"/>
                    <w:del w:id="12202" w:author="Nick.Tolimieri [2]" w:date="2022-09-27T11:46:00Z"/>
                    <w:rFonts w:ascii="Calibri" w:hAnsi="Calibri" w:cs="Calibri"/>
                    <w:color w:val="000000"/>
                    <w:sz w:val="22"/>
                    <w:szCs w:val="22"/>
                  </w:rPr>
                </w:rPrChange>
              </w:rPr>
              <w:pPrChange w:id="12203" w:author="Nick.Tolimieri" w:date="2022-09-26T12:55:00Z">
                <w:pPr/>
              </w:pPrChange>
            </w:pPr>
            <w:ins w:id="12204" w:author="Nick.Tolimieri" w:date="2022-09-26T12:55:00Z">
              <w:del w:id="12205" w:author="Nick.Tolimieri [2]" w:date="2022-09-27T11:46:00Z">
                <w:r w:rsidRPr="007654F7" w:rsidDel="00B41F3D">
                  <w:rPr>
                    <w:rFonts w:asciiTheme="minorHAnsi" w:eastAsiaTheme="minorHAnsi" w:hAnsiTheme="minorHAnsi" w:cstheme="minorBidi"/>
                    <w:sz w:val="22"/>
                    <w:szCs w:val="22"/>
                    <w:rPrChange w:id="12206" w:author="Nick.Tolimieri" w:date="2022-09-26T12:55:00Z">
                      <w:rPr>
                        <w:rFonts w:ascii="Calibri" w:hAnsi="Calibri" w:cs="Calibri"/>
                        <w:color w:val="000000"/>
                        <w:sz w:val="22"/>
                        <w:szCs w:val="22"/>
                      </w:rPr>
                    </w:rPrChange>
                  </w:rPr>
                  <w:delText>NA</w:delText>
                </w:r>
              </w:del>
            </w:ins>
          </w:p>
        </w:tc>
        <w:tc>
          <w:tcPr>
            <w:tcW w:w="960" w:type="dxa"/>
            <w:noWrap/>
            <w:hideMark/>
            <w:tcPrChange w:id="122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08" w:author="Nick.Tolimieri" w:date="2022-09-26T12:55:00Z"/>
                <w:del w:id="12209" w:author="Nick.Tolimieri [2]" w:date="2022-09-27T11:46:00Z"/>
                <w:rFonts w:asciiTheme="minorHAnsi" w:eastAsiaTheme="minorHAnsi" w:hAnsiTheme="minorHAnsi" w:cstheme="minorBidi"/>
                <w:sz w:val="22"/>
                <w:szCs w:val="22"/>
                <w:rPrChange w:id="12210" w:author="Nick.Tolimieri" w:date="2022-09-26T12:55:00Z">
                  <w:rPr>
                    <w:ins w:id="12211" w:author="Nick.Tolimieri" w:date="2022-09-26T12:55:00Z"/>
                    <w:del w:id="12212" w:author="Nick.Tolimieri [2]" w:date="2022-09-27T11:46:00Z"/>
                    <w:rFonts w:ascii="Calibri" w:hAnsi="Calibri" w:cs="Calibri"/>
                    <w:color w:val="000000"/>
                    <w:sz w:val="22"/>
                    <w:szCs w:val="22"/>
                  </w:rPr>
                </w:rPrChange>
              </w:rPr>
              <w:pPrChange w:id="12213" w:author="Nick.Tolimieri" w:date="2022-09-26T12:55:00Z">
                <w:pPr/>
              </w:pPrChange>
            </w:pPr>
            <w:ins w:id="12214" w:author="Nick.Tolimieri" w:date="2022-09-26T12:55:00Z">
              <w:del w:id="12215" w:author="Nick.Tolimieri [2]" w:date="2022-09-27T11:46:00Z">
                <w:r w:rsidRPr="007654F7" w:rsidDel="00B41F3D">
                  <w:rPr>
                    <w:rFonts w:asciiTheme="minorHAnsi" w:eastAsiaTheme="minorHAnsi" w:hAnsiTheme="minorHAnsi" w:cstheme="minorBidi"/>
                    <w:sz w:val="22"/>
                    <w:szCs w:val="22"/>
                    <w:rPrChange w:id="12216" w:author="Nick.Tolimieri" w:date="2022-09-26T12:55:00Z">
                      <w:rPr>
                        <w:rFonts w:ascii="Calibri" w:hAnsi="Calibri" w:cs="Calibri"/>
                        <w:color w:val="000000"/>
                        <w:sz w:val="22"/>
                        <w:szCs w:val="22"/>
                      </w:rPr>
                    </w:rPrChange>
                  </w:rPr>
                  <w:delText>NA</w:delText>
                </w:r>
              </w:del>
            </w:ins>
          </w:p>
        </w:tc>
        <w:tc>
          <w:tcPr>
            <w:tcW w:w="960" w:type="dxa"/>
            <w:noWrap/>
            <w:hideMark/>
            <w:tcPrChange w:id="122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18" w:author="Nick.Tolimieri" w:date="2022-09-26T12:55:00Z"/>
                <w:del w:id="12219" w:author="Nick.Tolimieri [2]" w:date="2022-09-27T11:46:00Z"/>
                <w:rFonts w:asciiTheme="minorHAnsi" w:eastAsiaTheme="minorHAnsi" w:hAnsiTheme="minorHAnsi" w:cstheme="minorBidi"/>
                <w:sz w:val="22"/>
                <w:szCs w:val="22"/>
                <w:rPrChange w:id="12220" w:author="Nick.Tolimieri" w:date="2022-09-26T12:55:00Z">
                  <w:rPr>
                    <w:ins w:id="12221" w:author="Nick.Tolimieri" w:date="2022-09-26T12:55:00Z"/>
                    <w:del w:id="12222" w:author="Nick.Tolimieri [2]" w:date="2022-09-27T11:46:00Z"/>
                    <w:rFonts w:ascii="Calibri" w:hAnsi="Calibri" w:cs="Calibri"/>
                    <w:color w:val="000000"/>
                    <w:sz w:val="22"/>
                    <w:szCs w:val="22"/>
                  </w:rPr>
                </w:rPrChange>
              </w:rPr>
              <w:pPrChange w:id="12223" w:author="Nick.Tolimieri" w:date="2022-09-26T12:55:00Z">
                <w:pPr/>
              </w:pPrChange>
            </w:pPr>
            <w:ins w:id="12224" w:author="Nick.Tolimieri" w:date="2022-09-26T12:55:00Z">
              <w:del w:id="12225" w:author="Nick.Tolimieri [2]" w:date="2022-09-27T11:46:00Z">
                <w:r w:rsidRPr="007654F7" w:rsidDel="00B41F3D">
                  <w:rPr>
                    <w:rFonts w:asciiTheme="minorHAnsi" w:eastAsiaTheme="minorHAnsi" w:hAnsiTheme="minorHAnsi" w:cstheme="minorBidi"/>
                    <w:sz w:val="22"/>
                    <w:szCs w:val="22"/>
                    <w:rPrChange w:id="12226" w:author="Nick.Tolimieri" w:date="2022-09-26T12:55:00Z">
                      <w:rPr>
                        <w:rFonts w:ascii="Calibri" w:hAnsi="Calibri" w:cs="Calibri"/>
                        <w:color w:val="000000"/>
                        <w:sz w:val="22"/>
                        <w:szCs w:val="22"/>
                      </w:rPr>
                    </w:rPrChange>
                  </w:rPr>
                  <w:delText>NA</w:delText>
                </w:r>
              </w:del>
            </w:ins>
          </w:p>
        </w:tc>
        <w:tc>
          <w:tcPr>
            <w:tcW w:w="960" w:type="dxa"/>
            <w:noWrap/>
            <w:hideMark/>
            <w:tcPrChange w:id="122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28" w:author="Nick.Tolimieri" w:date="2022-09-26T12:55:00Z"/>
                <w:del w:id="12229" w:author="Nick.Tolimieri [2]" w:date="2022-09-27T11:46:00Z"/>
                <w:rFonts w:asciiTheme="minorHAnsi" w:eastAsiaTheme="minorHAnsi" w:hAnsiTheme="minorHAnsi" w:cstheme="minorBidi"/>
                <w:sz w:val="22"/>
                <w:szCs w:val="22"/>
                <w:rPrChange w:id="12230" w:author="Nick.Tolimieri" w:date="2022-09-26T12:55:00Z">
                  <w:rPr>
                    <w:ins w:id="12231" w:author="Nick.Tolimieri" w:date="2022-09-26T12:55:00Z"/>
                    <w:del w:id="12232" w:author="Nick.Tolimieri [2]" w:date="2022-09-27T11:46:00Z"/>
                    <w:rFonts w:ascii="Calibri" w:hAnsi="Calibri" w:cs="Calibri"/>
                    <w:color w:val="000000"/>
                    <w:sz w:val="22"/>
                    <w:szCs w:val="22"/>
                  </w:rPr>
                </w:rPrChange>
              </w:rPr>
              <w:pPrChange w:id="12233" w:author="Nick.Tolimieri" w:date="2022-09-26T12:55:00Z">
                <w:pPr/>
              </w:pPrChange>
            </w:pPr>
            <w:ins w:id="12234" w:author="Nick.Tolimieri" w:date="2022-09-26T12:55:00Z">
              <w:del w:id="12235" w:author="Nick.Tolimieri [2]" w:date="2022-09-27T11:46:00Z">
                <w:r w:rsidRPr="007654F7" w:rsidDel="00B41F3D">
                  <w:rPr>
                    <w:rFonts w:asciiTheme="minorHAnsi" w:eastAsiaTheme="minorHAnsi" w:hAnsiTheme="minorHAnsi" w:cstheme="minorBidi"/>
                    <w:sz w:val="22"/>
                    <w:szCs w:val="22"/>
                    <w:rPrChange w:id="12236"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2237" w:author="Nick.Tolimieri" w:date="2022-09-26T12:55:00Z"/>
          <w:del w:id="12238" w:author="Nick.Tolimieri [2]" w:date="2022-09-27T11:46:00Z"/>
          <w:trPrChange w:id="12239" w:author="Nick.Tolimieri" w:date="2022-09-26T12:55:00Z">
            <w:trPr>
              <w:divId w:val="1027564193"/>
              <w:trHeight w:val="300"/>
            </w:trPr>
          </w:trPrChange>
        </w:trPr>
        <w:tc>
          <w:tcPr>
            <w:tcW w:w="960" w:type="dxa"/>
            <w:noWrap/>
            <w:hideMark/>
            <w:tcPrChange w:id="122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41" w:author="Nick.Tolimieri" w:date="2022-09-26T12:55:00Z"/>
                <w:del w:id="12242" w:author="Nick.Tolimieri [2]" w:date="2022-09-27T11:46:00Z"/>
                <w:rFonts w:asciiTheme="minorHAnsi" w:eastAsiaTheme="minorHAnsi" w:hAnsiTheme="minorHAnsi" w:cstheme="minorBidi"/>
                <w:sz w:val="22"/>
                <w:szCs w:val="22"/>
                <w:rPrChange w:id="12243" w:author="Nick.Tolimieri" w:date="2022-09-26T12:55:00Z">
                  <w:rPr>
                    <w:ins w:id="12244" w:author="Nick.Tolimieri" w:date="2022-09-26T12:55:00Z"/>
                    <w:del w:id="12245" w:author="Nick.Tolimieri [2]" w:date="2022-09-27T11:46:00Z"/>
                    <w:rFonts w:ascii="Calibri" w:hAnsi="Calibri" w:cs="Calibri"/>
                    <w:color w:val="000000"/>
                    <w:sz w:val="22"/>
                    <w:szCs w:val="22"/>
                  </w:rPr>
                </w:rPrChange>
              </w:rPr>
              <w:pPrChange w:id="12246" w:author="Nick.Tolimieri" w:date="2022-09-26T12:55:00Z">
                <w:pPr/>
              </w:pPrChange>
            </w:pPr>
            <w:ins w:id="12247" w:author="Nick.Tolimieri" w:date="2022-09-26T12:55:00Z">
              <w:del w:id="12248" w:author="Nick.Tolimieri [2]" w:date="2022-09-27T11:46:00Z">
                <w:r w:rsidRPr="007654F7" w:rsidDel="00B41F3D">
                  <w:rPr>
                    <w:rFonts w:asciiTheme="minorHAnsi" w:eastAsiaTheme="minorHAnsi" w:hAnsiTheme="minorHAnsi" w:cstheme="minorBidi"/>
                    <w:sz w:val="22"/>
                    <w:szCs w:val="22"/>
                    <w:rPrChange w:id="12249" w:author="Nick.Tolimieri" w:date="2022-09-26T12:55:00Z">
                      <w:rPr>
                        <w:rFonts w:ascii="Calibri" w:hAnsi="Calibri" w:cs="Calibri"/>
                        <w:color w:val="000000"/>
                        <w:sz w:val="22"/>
                        <w:szCs w:val="22"/>
                      </w:rPr>
                    </w:rPrChange>
                  </w:rPr>
                  <w:delText>Cape Alava</w:delText>
                </w:r>
              </w:del>
            </w:ins>
          </w:p>
        </w:tc>
        <w:tc>
          <w:tcPr>
            <w:tcW w:w="960" w:type="dxa"/>
            <w:noWrap/>
            <w:hideMark/>
            <w:tcPrChange w:id="122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51" w:author="Nick.Tolimieri" w:date="2022-09-26T12:55:00Z"/>
                <w:del w:id="12252" w:author="Nick.Tolimieri [2]" w:date="2022-09-27T11:46:00Z"/>
                <w:rFonts w:asciiTheme="minorHAnsi" w:eastAsiaTheme="minorHAnsi" w:hAnsiTheme="minorHAnsi" w:cstheme="minorBidi"/>
                <w:sz w:val="22"/>
                <w:szCs w:val="22"/>
                <w:rPrChange w:id="12253" w:author="Nick.Tolimieri" w:date="2022-09-26T12:55:00Z">
                  <w:rPr>
                    <w:ins w:id="12254" w:author="Nick.Tolimieri" w:date="2022-09-26T12:55:00Z"/>
                    <w:del w:id="12255" w:author="Nick.Tolimieri [2]" w:date="2022-09-27T11:46:00Z"/>
                    <w:rFonts w:ascii="Calibri" w:hAnsi="Calibri" w:cs="Calibri"/>
                    <w:color w:val="000000"/>
                    <w:sz w:val="22"/>
                    <w:szCs w:val="22"/>
                  </w:rPr>
                </w:rPrChange>
              </w:rPr>
              <w:pPrChange w:id="12256" w:author="Nick.Tolimieri" w:date="2022-09-26T12:55:00Z">
                <w:pPr>
                  <w:jc w:val="right"/>
                </w:pPr>
              </w:pPrChange>
            </w:pPr>
            <w:ins w:id="12257" w:author="Nick.Tolimieri" w:date="2022-09-26T12:55:00Z">
              <w:del w:id="12258" w:author="Nick.Tolimieri [2]" w:date="2022-09-27T11:46:00Z">
                <w:r w:rsidRPr="007654F7" w:rsidDel="00B41F3D">
                  <w:rPr>
                    <w:rFonts w:asciiTheme="minorHAnsi" w:eastAsiaTheme="minorHAnsi" w:hAnsiTheme="minorHAnsi" w:cstheme="minorBidi"/>
                    <w:sz w:val="22"/>
                    <w:szCs w:val="22"/>
                    <w:rPrChange w:id="12259" w:author="Nick.Tolimieri" w:date="2022-09-26T12:55:00Z">
                      <w:rPr>
                        <w:rFonts w:ascii="Calibri" w:hAnsi="Calibri" w:cs="Calibri"/>
                        <w:color w:val="000000"/>
                        <w:sz w:val="22"/>
                        <w:szCs w:val="22"/>
                      </w:rPr>
                    </w:rPrChange>
                  </w:rPr>
                  <w:delText>2002</w:delText>
                </w:r>
              </w:del>
            </w:ins>
          </w:p>
        </w:tc>
        <w:tc>
          <w:tcPr>
            <w:tcW w:w="960" w:type="dxa"/>
            <w:noWrap/>
            <w:hideMark/>
            <w:tcPrChange w:id="122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61" w:author="Nick.Tolimieri" w:date="2022-09-26T12:55:00Z"/>
                <w:del w:id="12262" w:author="Nick.Tolimieri [2]" w:date="2022-09-27T11:46:00Z"/>
                <w:rFonts w:asciiTheme="minorHAnsi" w:eastAsiaTheme="minorHAnsi" w:hAnsiTheme="minorHAnsi" w:cstheme="minorBidi"/>
                <w:sz w:val="22"/>
                <w:szCs w:val="22"/>
                <w:rPrChange w:id="12263" w:author="Nick.Tolimieri" w:date="2022-09-26T12:55:00Z">
                  <w:rPr>
                    <w:ins w:id="12264" w:author="Nick.Tolimieri" w:date="2022-09-26T12:55:00Z"/>
                    <w:del w:id="12265" w:author="Nick.Tolimieri [2]" w:date="2022-09-27T11:46:00Z"/>
                    <w:rFonts w:ascii="Calibri" w:hAnsi="Calibri" w:cs="Calibri"/>
                    <w:color w:val="000000"/>
                    <w:sz w:val="22"/>
                    <w:szCs w:val="22"/>
                  </w:rPr>
                </w:rPrChange>
              </w:rPr>
              <w:pPrChange w:id="12266" w:author="Nick.Tolimieri" w:date="2022-09-26T12:55:00Z">
                <w:pPr>
                  <w:jc w:val="right"/>
                </w:pPr>
              </w:pPrChange>
            </w:pPr>
            <w:ins w:id="12267" w:author="Nick.Tolimieri" w:date="2022-09-26T12:55:00Z">
              <w:del w:id="12268" w:author="Nick.Tolimieri [2]" w:date="2022-09-27T11:46:00Z">
                <w:r w:rsidRPr="007654F7" w:rsidDel="00B41F3D">
                  <w:rPr>
                    <w:rFonts w:asciiTheme="minorHAnsi" w:eastAsiaTheme="minorHAnsi" w:hAnsiTheme="minorHAnsi" w:cstheme="minorBidi"/>
                    <w:sz w:val="22"/>
                    <w:szCs w:val="22"/>
                    <w:rPrChange w:id="12269" w:author="Nick.Tolimieri" w:date="2022-09-26T12:55:00Z">
                      <w:rPr>
                        <w:rFonts w:ascii="Calibri" w:hAnsi="Calibri" w:cs="Calibri"/>
                        <w:color w:val="000000"/>
                        <w:sz w:val="22"/>
                        <w:szCs w:val="22"/>
                      </w:rPr>
                    </w:rPrChange>
                  </w:rPr>
                  <w:delText>0</w:delText>
                </w:r>
              </w:del>
            </w:ins>
          </w:p>
        </w:tc>
        <w:tc>
          <w:tcPr>
            <w:tcW w:w="960" w:type="dxa"/>
            <w:noWrap/>
            <w:hideMark/>
            <w:tcPrChange w:id="122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71" w:author="Nick.Tolimieri" w:date="2022-09-26T12:55:00Z"/>
                <w:del w:id="12272" w:author="Nick.Tolimieri [2]" w:date="2022-09-27T11:46:00Z"/>
                <w:rFonts w:asciiTheme="minorHAnsi" w:eastAsiaTheme="minorHAnsi" w:hAnsiTheme="minorHAnsi" w:cstheme="minorBidi"/>
                <w:sz w:val="22"/>
                <w:szCs w:val="22"/>
                <w:rPrChange w:id="12273" w:author="Nick.Tolimieri" w:date="2022-09-26T12:55:00Z">
                  <w:rPr>
                    <w:ins w:id="12274" w:author="Nick.Tolimieri" w:date="2022-09-26T12:55:00Z"/>
                    <w:del w:id="12275" w:author="Nick.Tolimieri [2]" w:date="2022-09-27T11:46:00Z"/>
                    <w:rFonts w:ascii="Calibri" w:hAnsi="Calibri" w:cs="Calibri"/>
                    <w:color w:val="000000"/>
                    <w:sz w:val="22"/>
                    <w:szCs w:val="22"/>
                  </w:rPr>
                </w:rPrChange>
              </w:rPr>
              <w:pPrChange w:id="12276" w:author="Nick.Tolimieri" w:date="2022-09-26T12:55:00Z">
                <w:pPr>
                  <w:jc w:val="right"/>
                </w:pPr>
              </w:pPrChange>
            </w:pPr>
            <w:ins w:id="12277" w:author="Nick.Tolimieri" w:date="2022-09-26T12:55:00Z">
              <w:del w:id="12278" w:author="Nick.Tolimieri [2]" w:date="2022-09-27T11:46:00Z">
                <w:r w:rsidRPr="007654F7" w:rsidDel="00B41F3D">
                  <w:rPr>
                    <w:rFonts w:asciiTheme="minorHAnsi" w:eastAsiaTheme="minorHAnsi" w:hAnsiTheme="minorHAnsi" w:cstheme="minorBidi"/>
                    <w:sz w:val="22"/>
                    <w:szCs w:val="22"/>
                    <w:rPrChange w:id="12279" w:author="Nick.Tolimieri" w:date="2022-09-26T12:55:00Z">
                      <w:rPr>
                        <w:rFonts w:ascii="Calibri" w:hAnsi="Calibri" w:cs="Calibri"/>
                        <w:color w:val="000000"/>
                        <w:sz w:val="22"/>
                        <w:szCs w:val="22"/>
                      </w:rPr>
                    </w:rPrChange>
                  </w:rPr>
                  <w:delText>14</w:delText>
                </w:r>
              </w:del>
            </w:ins>
          </w:p>
        </w:tc>
        <w:tc>
          <w:tcPr>
            <w:tcW w:w="960" w:type="dxa"/>
            <w:noWrap/>
            <w:hideMark/>
            <w:tcPrChange w:id="122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81" w:author="Nick.Tolimieri" w:date="2022-09-26T12:55:00Z"/>
                <w:del w:id="12282" w:author="Nick.Tolimieri [2]" w:date="2022-09-27T11:46:00Z"/>
                <w:rFonts w:asciiTheme="minorHAnsi" w:eastAsiaTheme="minorHAnsi" w:hAnsiTheme="minorHAnsi" w:cstheme="minorBidi"/>
                <w:sz w:val="22"/>
                <w:szCs w:val="22"/>
                <w:rPrChange w:id="12283" w:author="Nick.Tolimieri" w:date="2022-09-26T12:55:00Z">
                  <w:rPr>
                    <w:ins w:id="12284" w:author="Nick.Tolimieri" w:date="2022-09-26T12:55:00Z"/>
                    <w:del w:id="12285" w:author="Nick.Tolimieri [2]" w:date="2022-09-27T11:46:00Z"/>
                    <w:rFonts w:ascii="Calibri" w:hAnsi="Calibri" w:cs="Calibri"/>
                    <w:color w:val="000000"/>
                    <w:sz w:val="22"/>
                    <w:szCs w:val="22"/>
                  </w:rPr>
                </w:rPrChange>
              </w:rPr>
              <w:pPrChange w:id="12286" w:author="Nick.Tolimieri" w:date="2022-09-26T12:55:00Z">
                <w:pPr>
                  <w:jc w:val="right"/>
                </w:pPr>
              </w:pPrChange>
            </w:pPr>
            <w:ins w:id="12287" w:author="Nick.Tolimieri" w:date="2022-09-26T12:55:00Z">
              <w:del w:id="12288" w:author="Nick.Tolimieri [2]" w:date="2022-09-27T11:46:00Z">
                <w:r w:rsidRPr="007654F7" w:rsidDel="00B41F3D">
                  <w:rPr>
                    <w:rFonts w:asciiTheme="minorHAnsi" w:eastAsiaTheme="minorHAnsi" w:hAnsiTheme="minorHAnsi" w:cstheme="minorBidi"/>
                    <w:sz w:val="22"/>
                    <w:szCs w:val="22"/>
                    <w:rPrChange w:id="12289" w:author="Nick.Tolimieri" w:date="2022-09-26T12:55:00Z">
                      <w:rPr>
                        <w:rFonts w:ascii="Calibri" w:hAnsi="Calibri" w:cs="Calibri"/>
                        <w:color w:val="000000"/>
                        <w:sz w:val="22"/>
                        <w:szCs w:val="22"/>
                      </w:rPr>
                    </w:rPrChange>
                  </w:rPr>
                  <w:delText>1</w:delText>
                </w:r>
              </w:del>
            </w:ins>
          </w:p>
        </w:tc>
        <w:tc>
          <w:tcPr>
            <w:tcW w:w="960" w:type="dxa"/>
            <w:noWrap/>
            <w:hideMark/>
            <w:tcPrChange w:id="122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291" w:author="Nick.Tolimieri" w:date="2022-09-26T12:55:00Z"/>
                <w:del w:id="12292" w:author="Nick.Tolimieri [2]" w:date="2022-09-27T11:46:00Z"/>
                <w:rFonts w:asciiTheme="minorHAnsi" w:eastAsiaTheme="minorHAnsi" w:hAnsiTheme="minorHAnsi" w:cstheme="minorBidi"/>
                <w:sz w:val="22"/>
                <w:szCs w:val="22"/>
                <w:rPrChange w:id="12293" w:author="Nick.Tolimieri" w:date="2022-09-26T12:55:00Z">
                  <w:rPr>
                    <w:ins w:id="12294" w:author="Nick.Tolimieri" w:date="2022-09-26T12:55:00Z"/>
                    <w:del w:id="12295" w:author="Nick.Tolimieri [2]" w:date="2022-09-27T11:46:00Z"/>
                    <w:rFonts w:ascii="Calibri" w:hAnsi="Calibri" w:cs="Calibri"/>
                    <w:color w:val="000000"/>
                    <w:sz w:val="22"/>
                    <w:szCs w:val="22"/>
                  </w:rPr>
                </w:rPrChange>
              </w:rPr>
              <w:pPrChange w:id="12296" w:author="Nick.Tolimieri" w:date="2022-09-26T12:55:00Z">
                <w:pPr>
                  <w:jc w:val="right"/>
                </w:pPr>
              </w:pPrChange>
            </w:pPr>
            <w:ins w:id="12297" w:author="Nick.Tolimieri" w:date="2022-09-26T12:55:00Z">
              <w:del w:id="12298" w:author="Nick.Tolimieri [2]" w:date="2022-09-27T11:46:00Z">
                <w:r w:rsidRPr="007654F7" w:rsidDel="00B41F3D">
                  <w:rPr>
                    <w:rFonts w:asciiTheme="minorHAnsi" w:eastAsiaTheme="minorHAnsi" w:hAnsiTheme="minorHAnsi" w:cstheme="minorBidi"/>
                    <w:sz w:val="22"/>
                    <w:szCs w:val="22"/>
                    <w:rPrChange w:id="12299" w:author="Nick.Tolimieri" w:date="2022-09-26T12:55:00Z">
                      <w:rPr>
                        <w:rFonts w:ascii="Calibri" w:hAnsi="Calibri" w:cs="Calibri"/>
                        <w:color w:val="000000"/>
                        <w:sz w:val="22"/>
                        <w:szCs w:val="22"/>
                      </w:rPr>
                    </w:rPrChange>
                  </w:rPr>
                  <w:delText>19</w:delText>
                </w:r>
              </w:del>
            </w:ins>
          </w:p>
        </w:tc>
        <w:tc>
          <w:tcPr>
            <w:tcW w:w="960" w:type="dxa"/>
            <w:noWrap/>
            <w:hideMark/>
            <w:tcPrChange w:id="123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01" w:author="Nick.Tolimieri" w:date="2022-09-26T12:55:00Z"/>
                <w:del w:id="12302" w:author="Nick.Tolimieri [2]" w:date="2022-09-27T11:46:00Z"/>
                <w:rFonts w:asciiTheme="minorHAnsi" w:eastAsiaTheme="minorHAnsi" w:hAnsiTheme="minorHAnsi" w:cstheme="minorBidi"/>
                <w:sz w:val="22"/>
                <w:szCs w:val="22"/>
                <w:rPrChange w:id="12303" w:author="Nick.Tolimieri" w:date="2022-09-26T12:55:00Z">
                  <w:rPr>
                    <w:ins w:id="12304" w:author="Nick.Tolimieri" w:date="2022-09-26T12:55:00Z"/>
                    <w:del w:id="12305" w:author="Nick.Tolimieri [2]" w:date="2022-09-27T11:46:00Z"/>
                    <w:rFonts w:ascii="Calibri" w:hAnsi="Calibri" w:cs="Calibri"/>
                    <w:color w:val="000000"/>
                    <w:sz w:val="22"/>
                    <w:szCs w:val="22"/>
                  </w:rPr>
                </w:rPrChange>
              </w:rPr>
              <w:pPrChange w:id="12306" w:author="Nick.Tolimieri" w:date="2022-09-26T12:55:00Z">
                <w:pPr>
                  <w:jc w:val="right"/>
                </w:pPr>
              </w:pPrChange>
            </w:pPr>
            <w:ins w:id="12307" w:author="Nick.Tolimieri" w:date="2022-09-26T12:55:00Z">
              <w:del w:id="12308" w:author="Nick.Tolimieri [2]" w:date="2022-09-27T11:46:00Z">
                <w:r w:rsidRPr="007654F7" w:rsidDel="00B41F3D">
                  <w:rPr>
                    <w:rFonts w:asciiTheme="minorHAnsi" w:eastAsiaTheme="minorHAnsi" w:hAnsiTheme="minorHAnsi" w:cstheme="minorBidi"/>
                    <w:sz w:val="22"/>
                    <w:szCs w:val="22"/>
                    <w:rPrChange w:id="12309" w:author="Nick.Tolimieri" w:date="2022-09-26T12:55:00Z">
                      <w:rPr>
                        <w:rFonts w:ascii="Calibri" w:hAnsi="Calibri" w:cs="Calibri"/>
                        <w:color w:val="000000"/>
                        <w:sz w:val="22"/>
                        <w:szCs w:val="22"/>
                      </w:rPr>
                    </w:rPrChange>
                  </w:rPr>
                  <w:delText>19</w:delText>
                </w:r>
              </w:del>
            </w:ins>
          </w:p>
        </w:tc>
        <w:tc>
          <w:tcPr>
            <w:tcW w:w="960" w:type="dxa"/>
            <w:noWrap/>
            <w:hideMark/>
            <w:tcPrChange w:id="123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11" w:author="Nick.Tolimieri" w:date="2022-09-26T12:55:00Z"/>
                <w:del w:id="12312" w:author="Nick.Tolimieri [2]" w:date="2022-09-27T11:46:00Z"/>
                <w:rFonts w:asciiTheme="minorHAnsi" w:eastAsiaTheme="minorHAnsi" w:hAnsiTheme="minorHAnsi" w:cstheme="minorBidi"/>
                <w:sz w:val="22"/>
                <w:szCs w:val="22"/>
                <w:rPrChange w:id="12313" w:author="Nick.Tolimieri" w:date="2022-09-26T12:55:00Z">
                  <w:rPr>
                    <w:ins w:id="12314" w:author="Nick.Tolimieri" w:date="2022-09-26T12:55:00Z"/>
                    <w:del w:id="12315" w:author="Nick.Tolimieri [2]" w:date="2022-09-27T11:46:00Z"/>
                    <w:rFonts w:ascii="Calibri" w:hAnsi="Calibri" w:cs="Calibri"/>
                    <w:color w:val="000000"/>
                    <w:sz w:val="22"/>
                    <w:szCs w:val="22"/>
                  </w:rPr>
                </w:rPrChange>
              </w:rPr>
              <w:pPrChange w:id="12316" w:author="Nick.Tolimieri" w:date="2022-09-26T12:55:00Z">
                <w:pPr>
                  <w:jc w:val="right"/>
                </w:pPr>
              </w:pPrChange>
            </w:pPr>
            <w:ins w:id="12317" w:author="Nick.Tolimieri" w:date="2022-09-26T12:55:00Z">
              <w:del w:id="12318" w:author="Nick.Tolimieri [2]" w:date="2022-09-27T11:46:00Z">
                <w:r w:rsidRPr="007654F7" w:rsidDel="00B41F3D">
                  <w:rPr>
                    <w:rFonts w:asciiTheme="minorHAnsi" w:eastAsiaTheme="minorHAnsi" w:hAnsiTheme="minorHAnsi" w:cstheme="minorBidi"/>
                    <w:sz w:val="22"/>
                    <w:szCs w:val="22"/>
                    <w:rPrChange w:id="12319" w:author="Nick.Tolimieri" w:date="2022-09-26T12:55:00Z">
                      <w:rPr>
                        <w:rFonts w:ascii="Calibri" w:hAnsi="Calibri" w:cs="Calibri"/>
                        <w:color w:val="000000"/>
                        <w:sz w:val="22"/>
                        <w:szCs w:val="22"/>
                      </w:rPr>
                    </w:rPrChange>
                  </w:rPr>
                  <w:delText>19</w:delText>
                </w:r>
              </w:del>
            </w:ins>
          </w:p>
        </w:tc>
        <w:tc>
          <w:tcPr>
            <w:tcW w:w="960" w:type="dxa"/>
            <w:noWrap/>
            <w:hideMark/>
            <w:tcPrChange w:id="123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21" w:author="Nick.Tolimieri" w:date="2022-09-26T12:55:00Z"/>
                <w:del w:id="12322" w:author="Nick.Tolimieri [2]" w:date="2022-09-27T11:46:00Z"/>
                <w:rFonts w:asciiTheme="minorHAnsi" w:eastAsiaTheme="minorHAnsi" w:hAnsiTheme="minorHAnsi" w:cstheme="minorBidi"/>
                <w:sz w:val="22"/>
                <w:szCs w:val="22"/>
                <w:rPrChange w:id="12323" w:author="Nick.Tolimieri" w:date="2022-09-26T12:55:00Z">
                  <w:rPr>
                    <w:ins w:id="12324" w:author="Nick.Tolimieri" w:date="2022-09-26T12:55:00Z"/>
                    <w:del w:id="12325" w:author="Nick.Tolimieri [2]" w:date="2022-09-27T11:46:00Z"/>
                    <w:rFonts w:ascii="Calibri" w:hAnsi="Calibri" w:cs="Calibri"/>
                    <w:color w:val="000000"/>
                    <w:sz w:val="22"/>
                    <w:szCs w:val="22"/>
                  </w:rPr>
                </w:rPrChange>
              </w:rPr>
              <w:pPrChange w:id="12326" w:author="Nick.Tolimieri" w:date="2022-09-26T12:55:00Z">
                <w:pPr>
                  <w:jc w:val="right"/>
                </w:pPr>
              </w:pPrChange>
            </w:pPr>
            <w:ins w:id="12327" w:author="Nick.Tolimieri" w:date="2022-09-26T12:55:00Z">
              <w:del w:id="12328" w:author="Nick.Tolimieri [2]" w:date="2022-09-27T11:46:00Z">
                <w:r w:rsidRPr="007654F7" w:rsidDel="00B41F3D">
                  <w:rPr>
                    <w:rFonts w:asciiTheme="minorHAnsi" w:eastAsiaTheme="minorHAnsi" w:hAnsiTheme="minorHAnsi" w:cstheme="minorBidi"/>
                    <w:sz w:val="22"/>
                    <w:szCs w:val="22"/>
                    <w:rPrChange w:id="12329" w:author="Nick.Tolimieri" w:date="2022-09-26T12:55:00Z">
                      <w:rPr>
                        <w:rFonts w:ascii="Calibri" w:hAnsi="Calibri" w:cs="Calibri"/>
                        <w:color w:val="000000"/>
                        <w:sz w:val="22"/>
                        <w:szCs w:val="22"/>
                      </w:rPr>
                    </w:rPrChange>
                  </w:rPr>
                  <w:delText>1.54</w:delText>
                </w:r>
              </w:del>
            </w:ins>
          </w:p>
        </w:tc>
        <w:tc>
          <w:tcPr>
            <w:tcW w:w="960" w:type="dxa"/>
            <w:noWrap/>
            <w:hideMark/>
            <w:tcPrChange w:id="123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31" w:author="Nick.Tolimieri" w:date="2022-09-26T12:55:00Z"/>
                <w:del w:id="12332" w:author="Nick.Tolimieri [2]" w:date="2022-09-27T11:46:00Z"/>
                <w:rFonts w:asciiTheme="minorHAnsi" w:eastAsiaTheme="minorHAnsi" w:hAnsiTheme="minorHAnsi" w:cstheme="minorBidi"/>
                <w:sz w:val="22"/>
                <w:szCs w:val="22"/>
                <w:rPrChange w:id="12333" w:author="Nick.Tolimieri" w:date="2022-09-26T12:55:00Z">
                  <w:rPr>
                    <w:ins w:id="12334" w:author="Nick.Tolimieri" w:date="2022-09-26T12:55:00Z"/>
                    <w:del w:id="12335" w:author="Nick.Tolimieri [2]" w:date="2022-09-27T11:46:00Z"/>
                    <w:rFonts w:ascii="Calibri" w:hAnsi="Calibri" w:cs="Calibri"/>
                    <w:color w:val="000000"/>
                    <w:sz w:val="22"/>
                    <w:szCs w:val="22"/>
                  </w:rPr>
                </w:rPrChange>
              </w:rPr>
              <w:pPrChange w:id="12336" w:author="Nick.Tolimieri" w:date="2022-09-26T12:55:00Z">
                <w:pPr>
                  <w:jc w:val="right"/>
                </w:pPr>
              </w:pPrChange>
            </w:pPr>
            <w:ins w:id="12337" w:author="Nick.Tolimieri" w:date="2022-09-26T12:55:00Z">
              <w:del w:id="12338" w:author="Nick.Tolimieri [2]" w:date="2022-09-27T11:46:00Z">
                <w:r w:rsidRPr="007654F7" w:rsidDel="00B41F3D">
                  <w:rPr>
                    <w:rFonts w:asciiTheme="minorHAnsi" w:eastAsiaTheme="minorHAnsi" w:hAnsiTheme="minorHAnsi" w:cstheme="minorBidi"/>
                    <w:sz w:val="22"/>
                    <w:szCs w:val="22"/>
                    <w:rPrChange w:id="12339" w:author="Nick.Tolimieri" w:date="2022-09-26T12:55:00Z">
                      <w:rPr>
                        <w:rFonts w:ascii="Calibri" w:hAnsi="Calibri" w:cs="Calibri"/>
                        <w:color w:val="000000"/>
                        <w:sz w:val="22"/>
                        <w:szCs w:val="22"/>
                      </w:rPr>
                    </w:rPrChange>
                  </w:rPr>
                  <w:delText>0.23</w:delText>
                </w:r>
              </w:del>
            </w:ins>
          </w:p>
        </w:tc>
      </w:tr>
      <w:tr w:rsidR="007654F7" w:rsidRPr="007654F7" w:rsidDel="00B41F3D" w:rsidTr="007654F7">
        <w:trPr>
          <w:divId w:val="1027564193"/>
          <w:trHeight w:val="300"/>
          <w:ins w:id="12340" w:author="Nick.Tolimieri" w:date="2022-09-26T12:55:00Z"/>
          <w:del w:id="12341" w:author="Nick.Tolimieri [2]" w:date="2022-09-27T11:46:00Z"/>
          <w:trPrChange w:id="12342" w:author="Nick.Tolimieri" w:date="2022-09-26T12:55:00Z">
            <w:trPr>
              <w:divId w:val="1027564193"/>
              <w:trHeight w:val="300"/>
            </w:trPr>
          </w:trPrChange>
        </w:trPr>
        <w:tc>
          <w:tcPr>
            <w:tcW w:w="960" w:type="dxa"/>
            <w:noWrap/>
            <w:hideMark/>
            <w:tcPrChange w:id="123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44" w:author="Nick.Tolimieri" w:date="2022-09-26T12:55:00Z"/>
                <w:del w:id="12345" w:author="Nick.Tolimieri [2]" w:date="2022-09-27T11:46:00Z"/>
                <w:rFonts w:asciiTheme="minorHAnsi" w:eastAsiaTheme="minorHAnsi" w:hAnsiTheme="minorHAnsi" w:cstheme="minorBidi"/>
                <w:sz w:val="22"/>
                <w:szCs w:val="22"/>
                <w:rPrChange w:id="12346" w:author="Nick.Tolimieri" w:date="2022-09-26T12:55:00Z">
                  <w:rPr>
                    <w:ins w:id="12347" w:author="Nick.Tolimieri" w:date="2022-09-26T12:55:00Z"/>
                    <w:del w:id="12348" w:author="Nick.Tolimieri [2]" w:date="2022-09-27T11:46:00Z"/>
                    <w:rFonts w:ascii="Calibri" w:hAnsi="Calibri" w:cs="Calibri"/>
                    <w:color w:val="000000"/>
                    <w:sz w:val="22"/>
                    <w:szCs w:val="22"/>
                  </w:rPr>
                </w:rPrChange>
              </w:rPr>
              <w:pPrChange w:id="12349" w:author="Nick.Tolimieri" w:date="2022-09-26T12:55:00Z">
                <w:pPr/>
              </w:pPrChange>
            </w:pPr>
            <w:ins w:id="12350" w:author="Nick.Tolimieri" w:date="2022-09-26T12:55:00Z">
              <w:del w:id="12351" w:author="Nick.Tolimieri [2]" w:date="2022-09-27T11:46:00Z">
                <w:r w:rsidRPr="007654F7" w:rsidDel="00B41F3D">
                  <w:rPr>
                    <w:rFonts w:asciiTheme="minorHAnsi" w:eastAsiaTheme="minorHAnsi" w:hAnsiTheme="minorHAnsi" w:cstheme="minorBidi"/>
                    <w:sz w:val="22"/>
                    <w:szCs w:val="22"/>
                    <w:rPrChange w:id="12352" w:author="Nick.Tolimieri" w:date="2022-09-26T12:55:00Z">
                      <w:rPr>
                        <w:rFonts w:ascii="Calibri" w:hAnsi="Calibri" w:cs="Calibri"/>
                        <w:color w:val="000000"/>
                        <w:sz w:val="22"/>
                        <w:szCs w:val="22"/>
                      </w:rPr>
                    </w:rPrChange>
                  </w:rPr>
                  <w:delText>Cape Alava</w:delText>
                </w:r>
              </w:del>
            </w:ins>
          </w:p>
        </w:tc>
        <w:tc>
          <w:tcPr>
            <w:tcW w:w="960" w:type="dxa"/>
            <w:noWrap/>
            <w:hideMark/>
            <w:tcPrChange w:id="123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54" w:author="Nick.Tolimieri" w:date="2022-09-26T12:55:00Z"/>
                <w:del w:id="12355" w:author="Nick.Tolimieri [2]" w:date="2022-09-27T11:46:00Z"/>
                <w:rFonts w:asciiTheme="minorHAnsi" w:eastAsiaTheme="minorHAnsi" w:hAnsiTheme="minorHAnsi" w:cstheme="minorBidi"/>
                <w:sz w:val="22"/>
                <w:szCs w:val="22"/>
                <w:rPrChange w:id="12356" w:author="Nick.Tolimieri" w:date="2022-09-26T12:55:00Z">
                  <w:rPr>
                    <w:ins w:id="12357" w:author="Nick.Tolimieri" w:date="2022-09-26T12:55:00Z"/>
                    <w:del w:id="12358" w:author="Nick.Tolimieri [2]" w:date="2022-09-27T11:46:00Z"/>
                    <w:rFonts w:ascii="Calibri" w:hAnsi="Calibri" w:cs="Calibri"/>
                    <w:color w:val="000000"/>
                    <w:sz w:val="22"/>
                    <w:szCs w:val="22"/>
                  </w:rPr>
                </w:rPrChange>
              </w:rPr>
              <w:pPrChange w:id="12359" w:author="Nick.Tolimieri" w:date="2022-09-26T12:55:00Z">
                <w:pPr>
                  <w:jc w:val="right"/>
                </w:pPr>
              </w:pPrChange>
            </w:pPr>
            <w:ins w:id="12360" w:author="Nick.Tolimieri" w:date="2022-09-26T12:55:00Z">
              <w:del w:id="12361" w:author="Nick.Tolimieri [2]" w:date="2022-09-27T11:46:00Z">
                <w:r w:rsidRPr="007654F7" w:rsidDel="00B41F3D">
                  <w:rPr>
                    <w:rFonts w:asciiTheme="minorHAnsi" w:eastAsiaTheme="minorHAnsi" w:hAnsiTheme="minorHAnsi" w:cstheme="minorBidi"/>
                    <w:sz w:val="22"/>
                    <w:szCs w:val="22"/>
                    <w:rPrChange w:id="12362" w:author="Nick.Tolimieri" w:date="2022-09-26T12:55:00Z">
                      <w:rPr>
                        <w:rFonts w:ascii="Calibri" w:hAnsi="Calibri" w:cs="Calibri"/>
                        <w:color w:val="000000"/>
                        <w:sz w:val="22"/>
                        <w:szCs w:val="22"/>
                      </w:rPr>
                    </w:rPrChange>
                  </w:rPr>
                  <w:delText>2003</w:delText>
                </w:r>
              </w:del>
            </w:ins>
          </w:p>
        </w:tc>
        <w:tc>
          <w:tcPr>
            <w:tcW w:w="960" w:type="dxa"/>
            <w:noWrap/>
            <w:hideMark/>
            <w:tcPrChange w:id="123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64" w:author="Nick.Tolimieri" w:date="2022-09-26T12:55:00Z"/>
                <w:del w:id="12365" w:author="Nick.Tolimieri [2]" w:date="2022-09-27T11:46:00Z"/>
                <w:rFonts w:asciiTheme="minorHAnsi" w:eastAsiaTheme="minorHAnsi" w:hAnsiTheme="minorHAnsi" w:cstheme="minorBidi"/>
                <w:sz w:val="22"/>
                <w:szCs w:val="22"/>
                <w:rPrChange w:id="12366" w:author="Nick.Tolimieri" w:date="2022-09-26T12:55:00Z">
                  <w:rPr>
                    <w:ins w:id="12367" w:author="Nick.Tolimieri" w:date="2022-09-26T12:55:00Z"/>
                    <w:del w:id="12368" w:author="Nick.Tolimieri [2]" w:date="2022-09-27T11:46:00Z"/>
                    <w:rFonts w:ascii="Calibri" w:hAnsi="Calibri" w:cs="Calibri"/>
                    <w:color w:val="000000"/>
                    <w:sz w:val="22"/>
                    <w:szCs w:val="22"/>
                  </w:rPr>
                </w:rPrChange>
              </w:rPr>
              <w:pPrChange w:id="12369" w:author="Nick.Tolimieri" w:date="2022-09-26T12:55:00Z">
                <w:pPr>
                  <w:jc w:val="right"/>
                </w:pPr>
              </w:pPrChange>
            </w:pPr>
            <w:ins w:id="12370" w:author="Nick.Tolimieri" w:date="2022-09-26T12:55:00Z">
              <w:del w:id="12371" w:author="Nick.Tolimieri [2]" w:date="2022-09-27T11:46:00Z">
                <w:r w:rsidRPr="007654F7" w:rsidDel="00B41F3D">
                  <w:rPr>
                    <w:rFonts w:asciiTheme="minorHAnsi" w:eastAsiaTheme="minorHAnsi" w:hAnsiTheme="minorHAnsi" w:cstheme="minorBidi"/>
                    <w:sz w:val="22"/>
                    <w:szCs w:val="22"/>
                    <w:rPrChange w:id="12372" w:author="Nick.Tolimieri" w:date="2022-09-26T12:55:00Z">
                      <w:rPr>
                        <w:rFonts w:ascii="Calibri" w:hAnsi="Calibri" w:cs="Calibri"/>
                        <w:color w:val="000000"/>
                        <w:sz w:val="22"/>
                        <w:szCs w:val="22"/>
                      </w:rPr>
                    </w:rPrChange>
                  </w:rPr>
                  <w:delText>0</w:delText>
                </w:r>
              </w:del>
            </w:ins>
          </w:p>
        </w:tc>
        <w:tc>
          <w:tcPr>
            <w:tcW w:w="960" w:type="dxa"/>
            <w:noWrap/>
            <w:hideMark/>
            <w:tcPrChange w:id="123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74" w:author="Nick.Tolimieri" w:date="2022-09-26T12:55:00Z"/>
                <w:del w:id="12375" w:author="Nick.Tolimieri [2]" w:date="2022-09-27T11:46:00Z"/>
                <w:rFonts w:asciiTheme="minorHAnsi" w:eastAsiaTheme="minorHAnsi" w:hAnsiTheme="minorHAnsi" w:cstheme="minorBidi"/>
                <w:sz w:val="22"/>
                <w:szCs w:val="22"/>
                <w:rPrChange w:id="12376" w:author="Nick.Tolimieri" w:date="2022-09-26T12:55:00Z">
                  <w:rPr>
                    <w:ins w:id="12377" w:author="Nick.Tolimieri" w:date="2022-09-26T12:55:00Z"/>
                    <w:del w:id="12378" w:author="Nick.Tolimieri [2]" w:date="2022-09-27T11:46:00Z"/>
                    <w:rFonts w:ascii="Calibri" w:hAnsi="Calibri" w:cs="Calibri"/>
                    <w:color w:val="000000"/>
                    <w:sz w:val="22"/>
                    <w:szCs w:val="22"/>
                  </w:rPr>
                </w:rPrChange>
              </w:rPr>
              <w:pPrChange w:id="12379" w:author="Nick.Tolimieri" w:date="2022-09-26T12:55:00Z">
                <w:pPr>
                  <w:jc w:val="right"/>
                </w:pPr>
              </w:pPrChange>
            </w:pPr>
            <w:ins w:id="12380" w:author="Nick.Tolimieri" w:date="2022-09-26T12:55:00Z">
              <w:del w:id="12381" w:author="Nick.Tolimieri [2]" w:date="2022-09-27T11:46:00Z">
                <w:r w:rsidRPr="007654F7" w:rsidDel="00B41F3D">
                  <w:rPr>
                    <w:rFonts w:asciiTheme="minorHAnsi" w:eastAsiaTheme="minorHAnsi" w:hAnsiTheme="minorHAnsi" w:cstheme="minorBidi"/>
                    <w:sz w:val="22"/>
                    <w:szCs w:val="22"/>
                    <w:rPrChange w:id="12382" w:author="Nick.Tolimieri" w:date="2022-09-26T12:55:00Z">
                      <w:rPr>
                        <w:rFonts w:ascii="Calibri" w:hAnsi="Calibri" w:cs="Calibri"/>
                        <w:color w:val="000000"/>
                        <w:sz w:val="22"/>
                        <w:szCs w:val="22"/>
                      </w:rPr>
                    </w:rPrChange>
                  </w:rPr>
                  <w:delText>29</w:delText>
                </w:r>
              </w:del>
            </w:ins>
          </w:p>
        </w:tc>
        <w:tc>
          <w:tcPr>
            <w:tcW w:w="960" w:type="dxa"/>
            <w:noWrap/>
            <w:hideMark/>
            <w:tcPrChange w:id="123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84" w:author="Nick.Tolimieri" w:date="2022-09-26T12:55:00Z"/>
                <w:del w:id="12385" w:author="Nick.Tolimieri [2]" w:date="2022-09-27T11:46:00Z"/>
                <w:rFonts w:asciiTheme="minorHAnsi" w:eastAsiaTheme="minorHAnsi" w:hAnsiTheme="minorHAnsi" w:cstheme="minorBidi"/>
                <w:sz w:val="22"/>
                <w:szCs w:val="22"/>
                <w:rPrChange w:id="12386" w:author="Nick.Tolimieri" w:date="2022-09-26T12:55:00Z">
                  <w:rPr>
                    <w:ins w:id="12387" w:author="Nick.Tolimieri" w:date="2022-09-26T12:55:00Z"/>
                    <w:del w:id="12388" w:author="Nick.Tolimieri [2]" w:date="2022-09-27T11:46:00Z"/>
                    <w:rFonts w:ascii="Calibri" w:hAnsi="Calibri" w:cs="Calibri"/>
                    <w:color w:val="000000"/>
                    <w:sz w:val="22"/>
                    <w:szCs w:val="22"/>
                  </w:rPr>
                </w:rPrChange>
              </w:rPr>
              <w:pPrChange w:id="12389" w:author="Nick.Tolimieri" w:date="2022-09-26T12:55:00Z">
                <w:pPr>
                  <w:jc w:val="right"/>
                </w:pPr>
              </w:pPrChange>
            </w:pPr>
            <w:ins w:id="12390" w:author="Nick.Tolimieri" w:date="2022-09-26T12:55:00Z">
              <w:del w:id="12391" w:author="Nick.Tolimieri [2]" w:date="2022-09-27T11:46:00Z">
                <w:r w:rsidRPr="007654F7" w:rsidDel="00B41F3D">
                  <w:rPr>
                    <w:rFonts w:asciiTheme="minorHAnsi" w:eastAsiaTheme="minorHAnsi" w:hAnsiTheme="minorHAnsi" w:cstheme="minorBidi"/>
                    <w:sz w:val="22"/>
                    <w:szCs w:val="22"/>
                    <w:rPrChange w:id="12392" w:author="Nick.Tolimieri" w:date="2022-09-26T12:55:00Z">
                      <w:rPr>
                        <w:rFonts w:ascii="Calibri" w:hAnsi="Calibri" w:cs="Calibri"/>
                        <w:color w:val="000000"/>
                        <w:sz w:val="22"/>
                        <w:szCs w:val="22"/>
                      </w:rPr>
                    </w:rPrChange>
                  </w:rPr>
                  <w:delText>1</w:delText>
                </w:r>
              </w:del>
            </w:ins>
          </w:p>
        </w:tc>
        <w:tc>
          <w:tcPr>
            <w:tcW w:w="960" w:type="dxa"/>
            <w:noWrap/>
            <w:hideMark/>
            <w:tcPrChange w:id="123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394" w:author="Nick.Tolimieri" w:date="2022-09-26T12:55:00Z"/>
                <w:del w:id="12395" w:author="Nick.Tolimieri [2]" w:date="2022-09-27T11:46:00Z"/>
                <w:rFonts w:asciiTheme="minorHAnsi" w:eastAsiaTheme="minorHAnsi" w:hAnsiTheme="minorHAnsi" w:cstheme="minorBidi"/>
                <w:sz w:val="22"/>
                <w:szCs w:val="22"/>
                <w:rPrChange w:id="12396" w:author="Nick.Tolimieri" w:date="2022-09-26T12:55:00Z">
                  <w:rPr>
                    <w:ins w:id="12397" w:author="Nick.Tolimieri" w:date="2022-09-26T12:55:00Z"/>
                    <w:del w:id="12398" w:author="Nick.Tolimieri [2]" w:date="2022-09-27T11:46:00Z"/>
                    <w:rFonts w:ascii="Calibri" w:hAnsi="Calibri" w:cs="Calibri"/>
                    <w:color w:val="000000"/>
                    <w:sz w:val="22"/>
                    <w:szCs w:val="22"/>
                  </w:rPr>
                </w:rPrChange>
              </w:rPr>
              <w:pPrChange w:id="12399" w:author="Nick.Tolimieri" w:date="2022-09-26T12:55:00Z">
                <w:pPr>
                  <w:jc w:val="right"/>
                </w:pPr>
              </w:pPrChange>
            </w:pPr>
            <w:ins w:id="12400" w:author="Nick.Tolimieri" w:date="2022-09-26T12:55:00Z">
              <w:del w:id="12401" w:author="Nick.Tolimieri [2]" w:date="2022-09-27T11:46:00Z">
                <w:r w:rsidRPr="007654F7" w:rsidDel="00B41F3D">
                  <w:rPr>
                    <w:rFonts w:asciiTheme="minorHAnsi" w:eastAsiaTheme="minorHAnsi" w:hAnsiTheme="minorHAnsi" w:cstheme="minorBidi"/>
                    <w:sz w:val="22"/>
                    <w:szCs w:val="22"/>
                    <w:rPrChange w:id="12402" w:author="Nick.Tolimieri" w:date="2022-09-26T12:55:00Z">
                      <w:rPr>
                        <w:rFonts w:ascii="Calibri" w:hAnsi="Calibri" w:cs="Calibri"/>
                        <w:color w:val="000000"/>
                        <w:sz w:val="22"/>
                        <w:szCs w:val="22"/>
                      </w:rPr>
                    </w:rPrChange>
                  </w:rPr>
                  <w:delText>10</w:delText>
                </w:r>
              </w:del>
            </w:ins>
          </w:p>
        </w:tc>
        <w:tc>
          <w:tcPr>
            <w:tcW w:w="960" w:type="dxa"/>
            <w:noWrap/>
            <w:hideMark/>
            <w:tcPrChange w:id="124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04" w:author="Nick.Tolimieri" w:date="2022-09-26T12:55:00Z"/>
                <w:del w:id="12405" w:author="Nick.Tolimieri [2]" w:date="2022-09-27T11:46:00Z"/>
                <w:rFonts w:asciiTheme="minorHAnsi" w:eastAsiaTheme="minorHAnsi" w:hAnsiTheme="minorHAnsi" w:cstheme="minorBidi"/>
                <w:sz w:val="22"/>
                <w:szCs w:val="22"/>
                <w:rPrChange w:id="12406" w:author="Nick.Tolimieri" w:date="2022-09-26T12:55:00Z">
                  <w:rPr>
                    <w:ins w:id="12407" w:author="Nick.Tolimieri" w:date="2022-09-26T12:55:00Z"/>
                    <w:del w:id="12408" w:author="Nick.Tolimieri [2]" w:date="2022-09-27T11:46:00Z"/>
                    <w:rFonts w:ascii="Calibri" w:hAnsi="Calibri" w:cs="Calibri"/>
                    <w:color w:val="000000"/>
                    <w:sz w:val="22"/>
                    <w:szCs w:val="22"/>
                  </w:rPr>
                </w:rPrChange>
              </w:rPr>
              <w:pPrChange w:id="12409" w:author="Nick.Tolimieri" w:date="2022-09-26T12:55:00Z">
                <w:pPr>
                  <w:jc w:val="right"/>
                </w:pPr>
              </w:pPrChange>
            </w:pPr>
            <w:ins w:id="12410" w:author="Nick.Tolimieri" w:date="2022-09-26T12:55:00Z">
              <w:del w:id="12411" w:author="Nick.Tolimieri [2]" w:date="2022-09-27T11:46:00Z">
                <w:r w:rsidRPr="007654F7" w:rsidDel="00B41F3D">
                  <w:rPr>
                    <w:rFonts w:asciiTheme="minorHAnsi" w:eastAsiaTheme="minorHAnsi" w:hAnsiTheme="minorHAnsi" w:cstheme="minorBidi"/>
                    <w:sz w:val="22"/>
                    <w:szCs w:val="22"/>
                    <w:rPrChange w:id="12412" w:author="Nick.Tolimieri" w:date="2022-09-26T12:55:00Z">
                      <w:rPr>
                        <w:rFonts w:ascii="Calibri" w:hAnsi="Calibri" w:cs="Calibri"/>
                        <w:color w:val="000000"/>
                        <w:sz w:val="22"/>
                        <w:szCs w:val="22"/>
                      </w:rPr>
                    </w:rPrChange>
                  </w:rPr>
                  <w:delText>10</w:delText>
                </w:r>
              </w:del>
            </w:ins>
          </w:p>
        </w:tc>
        <w:tc>
          <w:tcPr>
            <w:tcW w:w="960" w:type="dxa"/>
            <w:noWrap/>
            <w:hideMark/>
            <w:tcPrChange w:id="124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14" w:author="Nick.Tolimieri" w:date="2022-09-26T12:55:00Z"/>
                <w:del w:id="12415" w:author="Nick.Tolimieri [2]" w:date="2022-09-27T11:46:00Z"/>
                <w:rFonts w:asciiTheme="minorHAnsi" w:eastAsiaTheme="minorHAnsi" w:hAnsiTheme="minorHAnsi" w:cstheme="minorBidi"/>
                <w:sz w:val="22"/>
                <w:szCs w:val="22"/>
                <w:rPrChange w:id="12416" w:author="Nick.Tolimieri" w:date="2022-09-26T12:55:00Z">
                  <w:rPr>
                    <w:ins w:id="12417" w:author="Nick.Tolimieri" w:date="2022-09-26T12:55:00Z"/>
                    <w:del w:id="12418" w:author="Nick.Tolimieri [2]" w:date="2022-09-27T11:46:00Z"/>
                    <w:rFonts w:ascii="Calibri" w:hAnsi="Calibri" w:cs="Calibri"/>
                    <w:color w:val="000000"/>
                    <w:sz w:val="22"/>
                    <w:szCs w:val="22"/>
                  </w:rPr>
                </w:rPrChange>
              </w:rPr>
              <w:pPrChange w:id="12419" w:author="Nick.Tolimieri" w:date="2022-09-26T12:55:00Z">
                <w:pPr>
                  <w:jc w:val="right"/>
                </w:pPr>
              </w:pPrChange>
            </w:pPr>
            <w:ins w:id="12420" w:author="Nick.Tolimieri" w:date="2022-09-26T12:55:00Z">
              <w:del w:id="12421" w:author="Nick.Tolimieri [2]" w:date="2022-09-27T11:46:00Z">
                <w:r w:rsidRPr="007654F7" w:rsidDel="00B41F3D">
                  <w:rPr>
                    <w:rFonts w:asciiTheme="minorHAnsi" w:eastAsiaTheme="minorHAnsi" w:hAnsiTheme="minorHAnsi" w:cstheme="minorBidi"/>
                    <w:sz w:val="22"/>
                    <w:szCs w:val="22"/>
                    <w:rPrChange w:id="12422" w:author="Nick.Tolimieri" w:date="2022-09-26T12:55:00Z">
                      <w:rPr>
                        <w:rFonts w:ascii="Calibri" w:hAnsi="Calibri" w:cs="Calibri"/>
                        <w:color w:val="000000"/>
                        <w:sz w:val="22"/>
                        <w:szCs w:val="22"/>
                      </w:rPr>
                    </w:rPrChange>
                  </w:rPr>
                  <w:delText>10</w:delText>
                </w:r>
              </w:del>
            </w:ins>
          </w:p>
        </w:tc>
        <w:tc>
          <w:tcPr>
            <w:tcW w:w="960" w:type="dxa"/>
            <w:noWrap/>
            <w:hideMark/>
            <w:tcPrChange w:id="124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24" w:author="Nick.Tolimieri" w:date="2022-09-26T12:55:00Z"/>
                <w:del w:id="12425" w:author="Nick.Tolimieri [2]" w:date="2022-09-27T11:46:00Z"/>
                <w:rFonts w:asciiTheme="minorHAnsi" w:eastAsiaTheme="minorHAnsi" w:hAnsiTheme="minorHAnsi" w:cstheme="minorBidi"/>
                <w:sz w:val="22"/>
                <w:szCs w:val="22"/>
                <w:rPrChange w:id="12426" w:author="Nick.Tolimieri" w:date="2022-09-26T12:55:00Z">
                  <w:rPr>
                    <w:ins w:id="12427" w:author="Nick.Tolimieri" w:date="2022-09-26T12:55:00Z"/>
                    <w:del w:id="12428" w:author="Nick.Tolimieri [2]" w:date="2022-09-27T11:46:00Z"/>
                    <w:rFonts w:ascii="Calibri" w:hAnsi="Calibri" w:cs="Calibri"/>
                    <w:color w:val="000000"/>
                    <w:sz w:val="22"/>
                    <w:szCs w:val="22"/>
                  </w:rPr>
                </w:rPrChange>
              </w:rPr>
              <w:pPrChange w:id="12429" w:author="Nick.Tolimieri" w:date="2022-09-26T12:55:00Z">
                <w:pPr>
                  <w:jc w:val="right"/>
                </w:pPr>
              </w:pPrChange>
            </w:pPr>
            <w:ins w:id="12430" w:author="Nick.Tolimieri" w:date="2022-09-26T12:55:00Z">
              <w:del w:id="12431" w:author="Nick.Tolimieri [2]" w:date="2022-09-27T11:46:00Z">
                <w:r w:rsidRPr="007654F7" w:rsidDel="00B41F3D">
                  <w:rPr>
                    <w:rFonts w:asciiTheme="minorHAnsi" w:eastAsiaTheme="minorHAnsi" w:hAnsiTheme="minorHAnsi" w:cstheme="minorBidi"/>
                    <w:sz w:val="22"/>
                    <w:szCs w:val="22"/>
                    <w:rPrChange w:id="12432" w:author="Nick.Tolimieri" w:date="2022-09-26T12:55:00Z">
                      <w:rPr>
                        <w:rFonts w:ascii="Calibri" w:hAnsi="Calibri" w:cs="Calibri"/>
                        <w:color w:val="000000"/>
                        <w:sz w:val="22"/>
                        <w:szCs w:val="22"/>
                      </w:rPr>
                    </w:rPrChange>
                  </w:rPr>
                  <w:delText>1.5</w:delText>
                </w:r>
              </w:del>
            </w:ins>
          </w:p>
        </w:tc>
        <w:tc>
          <w:tcPr>
            <w:tcW w:w="960" w:type="dxa"/>
            <w:noWrap/>
            <w:hideMark/>
            <w:tcPrChange w:id="124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34" w:author="Nick.Tolimieri" w:date="2022-09-26T12:55:00Z"/>
                <w:del w:id="12435" w:author="Nick.Tolimieri [2]" w:date="2022-09-27T11:46:00Z"/>
                <w:rFonts w:asciiTheme="minorHAnsi" w:eastAsiaTheme="minorHAnsi" w:hAnsiTheme="minorHAnsi" w:cstheme="minorBidi"/>
                <w:sz w:val="22"/>
                <w:szCs w:val="22"/>
                <w:rPrChange w:id="12436" w:author="Nick.Tolimieri" w:date="2022-09-26T12:55:00Z">
                  <w:rPr>
                    <w:ins w:id="12437" w:author="Nick.Tolimieri" w:date="2022-09-26T12:55:00Z"/>
                    <w:del w:id="12438" w:author="Nick.Tolimieri [2]" w:date="2022-09-27T11:46:00Z"/>
                    <w:rFonts w:ascii="Calibri" w:hAnsi="Calibri" w:cs="Calibri"/>
                    <w:color w:val="000000"/>
                    <w:sz w:val="22"/>
                    <w:szCs w:val="22"/>
                  </w:rPr>
                </w:rPrChange>
              </w:rPr>
              <w:pPrChange w:id="12439" w:author="Nick.Tolimieri" w:date="2022-09-26T12:55:00Z">
                <w:pPr>
                  <w:jc w:val="right"/>
                </w:pPr>
              </w:pPrChange>
            </w:pPr>
            <w:ins w:id="12440" w:author="Nick.Tolimieri" w:date="2022-09-26T12:55:00Z">
              <w:del w:id="12441" w:author="Nick.Tolimieri [2]" w:date="2022-09-27T11:46:00Z">
                <w:r w:rsidRPr="007654F7" w:rsidDel="00B41F3D">
                  <w:rPr>
                    <w:rFonts w:asciiTheme="minorHAnsi" w:eastAsiaTheme="minorHAnsi" w:hAnsiTheme="minorHAnsi" w:cstheme="minorBidi"/>
                    <w:sz w:val="22"/>
                    <w:szCs w:val="22"/>
                    <w:rPrChange w:id="12442" w:author="Nick.Tolimieri" w:date="2022-09-26T12:55:00Z">
                      <w:rPr>
                        <w:rFonts w:ascii="Calibri" w:hAnsi="Calibri" w:cs="Calibri"/>
                        <w:color w:val="000000"/>
                        <w:sz w:val="22"/>
                        <w:szCs w:val="22"/>
                      </w:rPr>
                    </w:rPrChange>
                  </w:rPr>
                  <w:delText>0.13</w:delText>
                </w:r>
              </w:del>
            </w:ins>
          </w:p>
        </w:tc>
      </w:tr>
      <w:tr w:rsidR="007654F7" w:rsidRPr="007654F7" w:rsidDel="00B41F3D" w:rsidTr="007654F7">
        <w:trPr>
          <w:divId w:val="1027564193"/>
          <w:trHeight w:val="300"/>
          <w:ins w:id="12443" w:author="Nick.Tolimieri" w:date="2022-09-26T12:55:00Z"/>
          <w:del w:id="12444" w:author="Nick.Tolimieri [2]" w:date="2022-09-27T11:46:00Z"/>
          <w:trPrChange w:id="12445" w:author="Nick.Tolimieri" w:date="2022-09-26T12:55:00Z">
            <w:trPr>
              <w:divId w:val="1027564193"/>
              <w:trHeight w:val="300"/>
            </w:trPr>
          </w:trPrChange>
        </w:trPr>
        <w:tc>
          <w:tcPr>
            <w:tcW w:w="960" w:type="dxa"/>
            <w:noWrap/>
            <w:hideMark/>
            <w:tcPrChange w:id="124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47" w:author="Nick.Tolimieri" w:date="2022-09-26T12:55:00Z"/>
                <w:del w:id="12448" w:author="Nick.Tolimieri [2]" w:date="2022-09-27T11:46:00Z"/>
                <w:rFonts w:asciiTheme="minorHAnsi" w:eastAsiaTheme="minorHAnsi" w:hAnsiTheme="minorHAnsi" w:cstheme="minorBidi"/>
                <w:sz w:val="22"/>
                <w:szCs w:val="22"/>
                <w:rPrChange w:id="12449" w:author="Nick.Tolimieri" w:date="2022-09-26T12:55:00Z">
                  <w:rPr>
                    <w:ins w:id="12450" w:author="Nick.Tolimieri" w:date="2022-09-26T12:55:00Z"/>
                    <w:del w:id="12451" w:author="Nick.Tolimieri [2]" w:date="2022-09-27T11:46:00Z"/>
                    <w:rFonts w:ascii="Calibri" w:hAnsi="Calibri" w:cs="Calibri"/>
                    <w:color w:val="000000"/>
                    <w:sz w:val="22"/>
                    <w:szCs w:val="22"/>
                  </w:rPr>
                </w:rPrChange>
              </w:rPr>
              <w:pPrChange w:id="12452" w:author="Nick.Tolimieri" w:date="2022-09-26T12:55:00Z">
                <w:pPr/>
              </w:pPrChange>
            </w:pPr>
            <w:ins w:id="12453" w:author="Nick.Tolimieri" w:date="2022-09-26T12:55:00Z">
              <w:del w:id="12454" w:author="Nick.Tolimieri [2]" w:date="2022-09-27T11:46:00Z">
                <w:r w:rsidRPr="007654F7" w:rsidDel="00B41F3D">
                  <w:rPr>
                    <w:rFonts w:asciiTheme="minorHAnsi" w:eastAsiaTheme="minorHAnsi" w:hAnsiTheme="minorHAnsi" w:cstheme="minorBidi"/>
                    <w:sz w:val="22"/>
                    <w:szCs w:val="22"/>
                    <w:rPrChange w:id="12455" w:author="Nick.Tolimieri" w:date="2022-09-26T12:55:00Z">
                      <w:rPr>
                        <w:rFonts w:ascii="Calibri" w:hAnsi="Calibri" w:cs="Calibri"/>
                        <w:color w:val="000000"/>
                        <w:sz w:val="22"/>
                        <w:szCs w:val="22"/>
                      </w:rPr>
                    </w:rPrChange>
                  </w:rPr>
                  <w:delText>Cape Alava</w:delText>
                </w:r>
              </w:del>
            </w:ins>
          </w:p>
        </w:tc>
        <w:tc>
          <w:tcPr>
            <w:tcW w:w="960" w:type="dxa"/>
            <w:noWrap/>
            <w:hideMark/>
            <w:tcPrChange w:id="124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57" w:author="Nick.Tolimieri" w:date="2022-09-26T12:55:00Z"/>
                <w:del w:id="12458" w:author="Nick.Tolimieri [2]" w:date="2022-09-27T11:46:00Z"/>
                <w:rFonts w:asciiTheme="minorHAnsi" w:eastAsiaTheme="minorHAnsi" w:hAnsiTheme="minorHAnsi" w:cstheme="minorBidi"/>
                <w:sz w:val="22"/>
                <w:szCs w:val="22"/>
                <w:rPrChange w:id="12459" w:author="Nick.Tolimieri" w:date="2022-09-26T12:55:00Z">
                  <w:rPr>
                    <w:ins w:id="12460" w:author="Nick.Tolimieri" w:date="2022-09-26T12:55:00Z"/>
                    <w:del w:id="12461" w:author="Nick.Tolimieri [2]" w:date="2022-09-27T11:46:00Z"/>
                    <w:rFonts w:ascii="Calibri" w:hAnsi="Calibri" w:cs="Calibri"/>
                    <w:color w:val="000000"/>
                    <w:sz w:val="22"/>
                    <w:szCs w:val="22"/>
                  </w:rPr>
                </w:rPrChange>
              </w:rPr>
              <w:pPrChange w:id="12462" w:author="Nick.Tolimieri" w:date="2022-09-26T12:55:00Z">
                <w:pPr>
                  <w:jc w:val="right"/>
                </w:pPr>
              </w:pPrChange>
            </w:pPr>
            <w:ins w:id="12463" w:author="Nick.Tolimieri" w:date="2022-09-26T12:55:00Z">
              <w:del w:id="12464" w:author="Nick.Tolimieri [2]" w:date="2022-09-27T11:46:00Z">
                <w:r w:rsidRPr="007654F7" w:rsidDel="00B41F3D">
                  <w:rPr>
                    <w:rFonts w:asciiTheme="minorHAnsi" w:eastAsiaTheme="minorHAnsi" w:hAnsiTheme="minorHAnsi" w:cstheme="minorBidi"/>
                    <w:sz w:val="22"/>
                    <w:szCs w:val="22"/>
                    <w:rPrChange w:id="12465" w:author="Nick.Tolimieri" w:date="2022-09-26T12:55:00Z">
                      <w:rPr>
                        <w:rFonts w:ascii="Calibri" w:hAnsi="Calibri" w:cs="Calibri"/>
                        <w:color w:val="000000"/>
                        <w:sz w:val="22"/>
                        <w:szCs w:val="22"/>
                      </w:rPr>
                    </w:rPrChange>
                  </w:rPr>
                  <w:delText>2004</w:delText>
                </w:r>
              </w:del>
            </w:ins>
          </w:p>
        </w:tc>
        <w:tc>
          <w:tcPr>
            <w:tcW w:w="960" w:type="dxa"/>
            <w:noWrap/>
            <w:hideMark/>
            <w:tcPrChange w:id="124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67" w:author="Nick.Tolimieri" w:date="2022-09-26T12:55:00Z"/>
                <w:del w:id="12468" w:author="Nick.Tolimieri [2]" w:date="2022-09-27T11:46:00Z"/>
                <w:rFonts w:asciiTheme="minorHAnsi" w:eastAsiaTheme="minorHAnsi" w:hAnsiTheme="minorHAnsi" w:cstheme="minorBidi"/>
                <w:sz w:val="22"/>
                <w:szCs w:val="22"/>
                <w:rPrChange w:id="12469" w:author="Nick.Tolimieri" w:date="2022-09-26T12:55:00Z">
                  <w:rPr>
                    <w:ins w:id="12470" w:author="Nick.Tolimieri" w:date="2022-09-26T12:55:00Z"/>
                    <w:del w:id="12471" w:author="Nick.Tolimieri [2]" w:date="2022-09-27T11:46:00Z"/>
                    <w:rFonts w:ascii="Calibri" w:hAnsi="Calibri" w:cs="Calibri"/>
                    <w:color w:val="000000"/>
                    <w:sz w:val="22"/>
                    <w:szCs w:val="22"/>
                  </w:rPr>
                </w:rPrChange>
              </w:rPr>
              <w:pPrChange w:id="12472" w:author="Nick.Tolimieri" w:date="2022-09-26T12:55:00Z">
                <w:pPr>
                  <w:jc w:val="right"/>
                </w:pPr>
              </w:pPrChange>
            </w:pPr>
            <w:ins w:id="12473" w:author="Nick.Tolimieri" w:date="2022-09-26T12:55:00Z">
              <w:del w:id="12474" w:author="Nick.Tolimieri [2]" w:date="2022-09-27T11:46:00Z">
                <w:r w:rsidRPr="007654F7" w:rsidDel="00B41F3D">
                  <w:rPr>
                    <w:rFonts w:asciiTheme="minorHAnsi" w:eastAsiaTheme="minorHAnsi" w:hAnsiTheme="minorHAnsi" w:cstheme="minorBidi"/>
                    <w:sz w:val="22"/>
                    <w:szCs w:val="22"/>
                    <w:rPrChange w:id="12475" w:author="Nick.Tolimieri" w:date="2022-09-26T12:55:00Z">
                      <w:rPr>
                        <w:rFonts w:ascii="Calibri" w:hAnsi="Calibri" w:cs="Calibri"/>
                        <w:color w:val="000000"/>
                        <w:sz w:val="22"/>
                        <w:szCs w:val="22"/>
                      </w:rPr>
                    </w:rPrChange>
                  </w:rPr>
                  <w:delText>0</w:delText>
                </w:r>
              </w:del>
            </w:ins>
          </w:p>
        </w:tc>
        <w:tc>
          <w:tcPr>
            <w:tcW w:w="960" w:type="dxa"/>
            <w:noWrap/>
            <w:hideMark/>
            <w:tcPrChange w:id="124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77" w:author="Nick.Tolimieri" w:date="2022-09-26T12:55:00Z"/>
                <w:del w:id="12478" w:author="Nick.Tolimieri [2]" w:date="2022-09-27T11:46:00Z"/>
                <w:rFonts w:asciiTheme="minorHAnsi" w:eastAsiaTheme="minorHAnsi" w:hAnsiTheme="minorHAnsi" w:cstheme="minorBidi"/>
                <w:sz w:val="22"/>
                <w:szCs w:val="22"/>
                <w:rPrChange w:id="12479" w:author="Nick.Tolimieri" w:date="2022-09-26T12:55:00Z">
                  <w:rPr>
                    <w:ins w:id="12480" w:author="Nick.Tolimieri" w:date="2022-09-26T12:55:00Z"/>
                    <w:del w:id="12481" w:author="Nick.Tolimieri [2]" w:date="2022-09-27T11:46:00Z"/>
                    <w:rFonts w:ascii="Calibri" w:hAnsi="Calibri" w:cs="Calibri"/>
                    <w:color w:val="000000"/>
                    <w:sz w:val="22"/>
                    <w:szCs w:val="22"/>
                  </w:rPr>
                </w:rPrChange>
              </w:rPr>
              <w:pPrChange w:id="12482" w:author="Nick.Tolimieri" w:date="2022-09-26T12:55:00Z">
                <w:pPr>
                  <w:jc w:val="right"/>
                </w:pPr>
              </w:pPrChange>
            </w:pPr>
            <w:ins w:id="12483" w:author="Nick.Tolimieri" w:date="2022-09-26T12:55:00Z">
              <w:del w:id="12484" w:author="Nick.Tolimieri [2]" w:date="2022-09-27T11:46:00Z">
                <w:r w:rsidRPr="007654F7" w:rsidDel="00B41F3D">
                  <w:rPr>
                    <w:rFonts w:asciiTheme="minorHAnsi" w:eastAsiaTheme="minorHAnsi" w:hAnsiTheme="minorHAnsi" w:cstheme="minorBidi"/>
                    <w:sz w:val="22"/>
                    <w:szCs w:val="22"/>
                    <w:rPrChange w:id="12485" w:author="Nick.Tolimieri" w:date="2022-09-26T12:55:00Z">
                      <w:rPr>
                        <w:rFonts w:ascii="Calibri" w:hAnsi="Calibri" w:cs="Calibri"/>
                        <w:color w:val="000000"/>
                        <w:sz w:val="22"/>
                        <w:szCs w:val="22"/>
                      </w:rPr>
                    </w:rPrChange>
                  </w:rPr>
                  <w:delText>15</w:delText>
                </w:r>
              </w:del>
            </w:ins>
          </w:p>
        </w:tc>
        <w:tc>
          <w:tcPr>
            <w:tcW w:w="960" w:type="dxa"/>
            <w:noWrap/>
            <w:hideMark/>
            <w:tcPrChange w:id="124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87" w:author="Nick.Tolimieri" w:date="2022-09-26T12:55:00Z"/>
                <w:del w:id="12488" w:author="Nick.Tolimieri [2]" w:date="2022-09-27T11:46:00Z"/>
                <w:rFonts w:asciiTheme="minorHAnsi" w:eastAsiaTheme="minorHAnsi" w:hAnsiTheme="minorHAnsi" w:cstheme="minorBidi"/>
                <w:sz w:val="22"/>
                <w:szCs w:val="22"/>
                <w:rPrChange w:id="12489" w:author="Nick.Tolimieri" w:date="2022-09-26T12:55:00Z">
                  <w:rPr>
                    <w:ins w:id="12490" w:author="Nick.Tolimieri" w:date="2022-09-26T12:55:00Z"/>
                    <w:del w:id="12491" w:author="Nick.Tolimieri [2]" w:date="2022-09-27T11:46:00Z"/>
                    <w:rFonts w:ascii="Calibri" w:hAnsi="Calibri" w:cs="Calibri"/>
                    <w:color w:val="000000"/>
                    <w:sz w:val="22"/>
                    <w:szCs w:val="22"/>
                  </w:rPr>
                </w:rPrChange>
              </w:rPr>
              <w:pPrChange w:id="12492" w:author="Nick.Tolimieri" w:date="2022-09-26T12:55:00Z">
                <w:pPr>
                  <w:jc w:val="right"/>
                </w:pPr>
              </w:pPrChange>
            </w:pPr>
            <w:ins w:id="12493" w:author="Nick.Tolimieri" w:date="2022-09-26T12:55:00Z">
              <w:del w:id="12494" w:author="Nick.Tolimieri [2]" w:date="2022-09-27T11:46:00Z">
                <w:r w:rsidRPr="007654F7" w:rsidDel="00B41F3D">
                  <w:rPr>
                    <w:rFonts w:asciiTheme="minorHAnsi" w:eastAsiaTheme="minorHAnsi" w:hAnsiTheme="minorHAnsi" w:cstheme="minorBidi"/>
                    <w:sz w:val="22"/>
                    <w:szCs w:val="22"/>
                    <w:rPrChange w:id="12495" w:author="Nick.Tolimieri" w:date="2022-09-26T12:55:00Z">
                      <w:rPr>
                        <w:rFonts w:ascii="Calibri" w:hAnsi="Calibri" w:cs="Calibri"/>
                        <w:color w:val="000000"/>
                        <w:sz w:val="22"/>
                        <w:szCs w:val="22"/>
                      </w:rPr>
                    </w:rPrChange>
                  </w:rPr>
                  <w:delText>1</w:delText>
                </w:r>
              </w:del>
            </w:ins>
          </w:p>
        </w:tc>
        <w:tc>
          <w:tcPr>
            <w:tcW w:w="960" w:type="dxa"/>
            <w:noWrap/>
            <w:hideMark/>
            <w:tcPrChange w:id="124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497" w:author="Nick.Tolimieri" w:date="2022-09-26T12:55:00Z"/>
                <w:del w:id="12498" w:author="Nick.Tolimieri [2]" w:date="2022-09-27T11:46:00Z"/>
                <w:rFonts w:asciiTheme="minorHAnsi" w:eastAsiaTheme="minorHAnsi" w:hAnsiTheme="minorHAnsi" w:cstheme="minorBidi"/>
                <w:sz w:val="22"/>
                <w:szCs w:val="22"/>
                <w:rPrChange w:id="12499" w:author="Nick.Tolimieri" w:date="2022-09-26T12:55:00Z">
                  <w:rPr>
                    <w:ins w:id="12500" w:author="Nick.Tolimieri" w:date="2022-09-26T12:55:00Z"/>
                    <w:del w:id="12501" w:author="Nick.Tolimieri [2]" w:date="2022-09-27T11:46:00Z"/>
                    <w:rFonts w:ascii="Calibri" w:hAnsi="Calibri" w:cs="Calibri"/>
                    <w:color w:val="000000"/>
                    <w:sz w:val="22"/>
                    <w:szCs w:val="22"/>
                  </w:rPr>
                </w:rPrChange>
              </w:rPr>
              <w:pPrChange w:id="12502" w:author="Nick.Tolimieri" w:date="2022-09-26T12:55:00Z">
                <w:pPr>
                  <w:jc w:val="right"/>
                </w:pPr>
              </w:pPrChange>
            </w:pPr>
            <w:ins w:id="12503" w:author="Nick.Tolimieri" w:date="2022-09-26T12:55:00Z">
              <w:del w:id="12504" w:author="Nick.Tolimieri [2]" w:date="2022-09-27T11:46:00Z">
                <w:r w:rsidRPr="007654F7" w:rsidDel="00B41F3D">
                  <w:rPr>
                    <w:rFonts w:asciiTheme="minorHAnsi" w:eastAsiaTheme="minorHAnsi" w:hAnsiTheme="minorHAnsi" w:cstheme="minorBidi"/>
                    <w:sz w:val="22"/>
                    <w:szCs w:val="22"/>
                    <w:rPrChange w:id="12505" w:author="Nick.Tolimieri" w:date="2022-09-26T12:55:00Z">
                      <w:rPr>
                        <w:rFonts w:ascii="Calibri" w:hAnsi="Calibri" w:cs="Calibri"/>
                        <w:color w:val="000000"/>
                        <w:sz w:val="22"/>
                        <w:szCs w:val="22"/>
                      </w:rPr>
                    </w:rPrChange>
                  </w:rPr>
                  <w:delText>6</w:delText>
                </w:r>
              </w:del>
            </w:ins>
          </w:p>
        </w:tc>
        <w:tc>
          <w:tcPr>
            <w:tcW w:w="960" w:type="dxa"/>
            <w:noWrap/>
            <w:hideMark/>
            <w:tcPrChange w:id="125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07" w:author="Nick.Tolimieri" w:date="2022-09-26T12:55:00Z"/>
                <w:del w:id="12508" w:author="Nick.Tolimieri [2]" w:date="2022-09-27T11:46:00Z"/>
                <w:rFonts w:asciiTheme="minorHAnsi" w:eastAsiaTheme="minorHAnsi" w:hAnsiTheme="minorHAnsi" w:cstheme="minorBidi"/>
                <w:sz w:val="22"/>
                <w:szCs w:val="22"/>
                <w:rPrChange w:id="12509" w:author="Nick.Tolimieri" w:date="2022-09-26T12:55:00Z">
                  <w:rPr>
                    <w:ins w:id="12510" w:author="Nick.Tolimieri" w:date="2022-09-26T12:55:00Z"/>
                    <w:del w:id="12511" w:author="Nick.Tolimieri [2]" w:date="2022-09-27T11:46:00Z"/>
                    <w:rFonts w:ascii="Calibri" w:hAnsi="Calibri" w:cs="Calibri"/>
                    <w:color w:val="000000"/>
                    <w:sz w:val="22"/>
                    <w:szCs w:val="22"/>
                  </w:rPr>
                </w:rPrChange>
              </w:rPr>
              <w:pPrChange w:id="12512" w:author="Nick.Tolimieri" w:date="2022-09-26T12:55:00Z">
                <w:pPr>
                  <w:jc w:val="right"/>
                </w:pPr>
              </w:pPrChange>
            </w:pPr>
            <w:ins w:id="12513" w:author="Nick.Tolimieri" w:date="2022-09-26T12:55:00Z">
              <w:del w:id="12514" w:author="Nick.Tolimieri [2]" w:date="2022-09-27T11:46:00Z">
                <w:r w:rsidRPr="007654F7" w:rsidDel="00B41F3D">
                  <w:rPr>
                    <w:rFonts w:asciiTheme="minorHAnsi" w:eastAsiaTheme="minorHAnsi" w:hAnsiTheme="minorHAnsi" w:cstheme="minorBidi"/>
                    <w:sz w:val="22"/>
                    <w:szCs w:val="22"/>
                    <w:rPrChange w:id="12515" w:author="Nick.Tolimieri" w:date="2022-09-26T12:55:00Z">
                      <w:rPr>
                        <w:rFonts w:ascii="Calibri" w:hAnsi="Calibri" w:cs="Calibri"/>
                        <w:color w:val="000000"/>
                        <w:sz w:val="22"/>
                        <w:szCs w:val="22"/>
                      </w:rPr>
                    </w:rPrChange>
                  </w:rPr>
                  <w:delText>6</w:delText>
                </w:r>
              </w:del>
            </w:ins>
          </w:p>
        </w:tc>
        <w:tc>
          <w:tcPr>
            <w:tcW w:w="960" w:type="dxa"/>
            <w:noWrap/>
            <w:hideMark/>
            <w:tcPrChange w:id="125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17" w:author="Nick.Tolimieri" w:date="2022-09-26T12:55:00Z"/>
                <w:del w:id="12518" w:author="Nick.Tolimieri [2]" w:date="2022-09-27T11:46:00Z"/>
                <w:rFonts w:asciiTheme="minorHAnsi" w:eastAsiaTheme="minorHAnsi" w:hAnsiTheme="minorHAnsi" w:cstheme="minorBidi"/>
                <w:sz w:val="22"/>
                <w:szCs w:val="22"/>
                <w:rPrChange w:id="12519" w:author="Nick.Tolimieri" w:date="2022-09-26T12:55:00Z">
                  <w:rPr>
                    <w:ins w:id="12520" w:author="Nick.Tolimieri" w:date="2022-09-26T12:55:00Z"/>
                    <w:del w:id="12521" w:author="Nick.Tolimieri [2]" w:date="2022-09-27T11:46:00Z"/>
                    <w:rFonts w:ascii="Calibri" w:hAnsi="Calibri" w:cs="Calibri"/>
                    <w:color w:val="000000"/>
                    <w:sz w:val="22"/>
                    <w:szCs w:val="22"/>
                  </w:rPr>
                </w:rPrChange>
              </w:rPr>
              <w:pPrChange w:id="12522" w:author="Nick.Tolimieri" w:date="2022-09-26T12:55:00Z">
                <w:pPr>
                  <w:jc w:val="right"/>
                </w:pPr>
              </w:pPrChange>
            </w:pPr>
            <w:ins w:id="12523" w:author="Nick.Tolimieri" w:date="2022-09-26T12:55:00Z">
              <w:del w:id="12524" w:author="Nick.Tolimieri [2]" w:date="2022-09-27T11:46:00Z">
                <w:r w:rsidRPr="007654F7" w:rsidDel="00B41F3D">
                  <w:rPr>
                    <w:rFonts w:asciiTheme="minorHAnsi" w:eastAsiaTheme="minorHAnsi" w:hAnsiTheme="minorHAnsi" w:cstheme="minorBidi"/>
                    <w:sz w:val="22"/>
                    <w:szCs w:val="22"/>
                    <w:rPrChange w:id="12525" w:author="Nick.Tolimieri" w:date="2022-09-26T12:55:00Z">
                      <w:rPr>
                        <w:rFonts w:ascii="Calibri" w:hAnsi="Calibri" w:cs="Calibri"/>
                        <w:color w:val="000000"/>
                        <w:sz w:val="22"/>
                        <w:szCs w:val="22"/>
                      </w:rPr>
                    </w:rPrChange>
                  </w:rPr>
                  <w:delText>6</w:delText>
                </w:r>
              </w:del>
            </w:ins>
          </w:p>
        </w:tc>
        <w:tc>
          <w:tcPr>
            <w:tcW w:w="960" w:type="dxa"/>
            <w:noWrap/>
            <w:hideMark/>
            <w:tcPrChange w:id="125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27" w:author="Nick.Tolimieri" w:date="2022-09-26T12:55:00Z"/>
                <w:del w:id="12528" w:author="Nick.Tolimieri [2]" w:date="2022-09-27T11:46:00Z"/>
                <w:rFonts w:asciiTheme="minorHAnsi" w:eastAsiaTheme="minorHAnsi" w:hAnsiTheme="minorHAnsi" w:cstheme="minorBidi"/>
                <w:sz w:val="22"/>
                <w:szCs w:val="22"/>
                <w:rPrChange w:id="12529" w:author="Nick.Tolimieri" w:date="2022-09-26T12:55:00Z">
                  <w:rPr>
                    <w:ins w:id="12530" w:author="Nick.Tolimieri" w:date="2022-09-26T12:55:00Z"/>
                    <w:del w:id="12531" w:author="Nick.Tolimieri [2]" w:date="2022-09-27T11:46:00Z"/>
                    <w:rFonts w:ascii="Calibri" w:hAnsi="Calibri" w:cs="Calibri"/>
                    <w:color w:val="000000"/>
                    <w:sz w:val="22"/>
                    <w:szCs w:val="22"/>
                  </w:rPr>
                </w:rPrChange>
              </w:rPr>
              <w:pPrChange w:id="12532" w:author="Nick.Tolimieri" w:date="2022-09-26T12:55:00Z">
                <w:pPr>
                  <w:jc w:val="right"/>
                </w:pPr>
              </w:pPrChange>
            </w:pPr>
            <w:ins w:id="12533" w:author="Nick.Tolimieri" w:date="2022-09-26T12:55:00Z">
              <w:del w:id="12534" w:author="Nick.Tolimieri [2]" w:date="2022-09-27T11:46:00Z">
                <w:r w:rsidRPr="007654F7" w:rsidDel="00B41F3D">
                  <w:rPr>
                    <w:rFonts w:asciiTheme="minorHAnsi" w:eastAsiaTheme="minorHAnsi" w:hAnsiTheme="minorHAnsi" w:cstheme="minorBidi"/>
                    <w:sz w:val="22"/>
                    <w:szCs w:val="22"/>
                    <w:rPrChange w:id="12535" w:author="Nick.Tolimieri" w:date="2022-09-26T12:55:00Z">
                      <w:rPr>
                        <w:rFonts w:ascii="Calibri" w:hAnsi="Calibri" w:cs="Calibri"/>
                        <w:color w:val="000000"/>
                        <w:sz w:val="22"/>
                        <w:szCs w:val="22"/>
                      </w:rPr>
                    </w:rPrChange>
                  </w:rPr>
                  <w:delText>1.49</w:delText>
                </w:r>
              </w:del>
            </w:ins>
          </w:p>
        </w:tc>
        <w:tc>
          <w:tcPr>
            <w:tcW w:w="960" w:type="dxa"/>
            <w:noWrap/>
            <w:hideMark/>
            <w:tcPrChange w:id="125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37" w:author="Nick.Tolimieri" w:date="2022-09-26T12:55:00Z"/>
                <w:del w:id="12538" w:author="Nick.Tolimieri [2]" w:date="2022-09-27T11:46:00Z"/>
                <w:rFonts w:asciiTheme="minorHAnsi" w:eastAsiaTheme="minorHAnsi" w:hAnsiTheme="minorHAnsi" w:cstheme="minorBidi"/>
                <w:sz w:val="22"/>
                <w:szCs w:val="22"/>
                <w:rPrChange w:id="12539" w:author="Nick.Tolimieri" w:date="2022-09-26T12:55:00Z">
                  <w:rPr>
                    <w:ins w:id="12540" w:author="Nick.Tolimieri" w:date="2022-09-26T12:55:00Z"/>
                    <w:del w:id="12541" w:author="Nick.Tolimieri [2]" w:date="2022-09-27T11:46:00Z"/>
                    <w:rFonts w:ascii="Calibri" w:hAnsi="Calibri" w:cs="Calibri"/>
                    <w:color w:val="000000"/>
                    <w:sz w:val="22"/>
                    <w:szCs w:val="22"/>
                  </w:rPr>
                </w:rPrChange>
              </w:rPr>
              <w:pPrChange w:id="12542" w:author="Nick.Tolimieri" w:date="2022-09-26T12:55:00Z">
                <w:pPr>
                  <w:jc w:val="right"/>
                </w:pPr>
              </w:pPrChange>
            </w:pPr>
            <w:ins w:id="12543" w:author="Nick.Tolimieri" w:date="2022-09-26T12:55:00Z">
              <w:del w:id="12544" w:author="Nick.Tolimieri [2]" w:date="2022-09-27T11:46:00Z">
                <w:r w:rsidRPr="007654F7" w:rsidDel="00B41F3D">
                  <w:rPr>
                    <w:rFonts w:asciiTheme="minorHAnsi" w:eastAsiaTheme="minorHAnsi" w:hAnsiTheme="minorHAnsi" w:cstheme="minorBidi"/>
                    <w:sz w:val="22"/>
                    <w:szCs w:val="22"/>
                    <w:rPrChange w:id="12545" w:author="Nick.Tolimieri" w:date="2022-09-26T12:55:00Z">
                      <w:rPr>
                        <w:rFonts w:ascii="Calibri" w:hAnsi="Calibri" w:cs="Calibri"/>
                        <w:color w:val="000000"/>
                        <w:sz w:val="22"/>
                        <w:szCs w:val="22"/>
                      </w:rPr>
                    </w:rPrChange>
                  </w:rPr>
                  <w:delText>0.08</w:delText>
                </w:r>
              </w:del>
            </w:ins>
          </w:p>
        </w:tc>
      </w:tr>
      <w:tr w:rsidR="007654F7" w:rsidRPr="007654F7" w:rsidDel="00B41F3D" w:rsidTr="007654F7">
        <w:trPr>
          <w:divId w:val="1027564193"/>
          <w:trHeight w:val="300"/>
          <w:ins w:id="12546" w:author="Nick.Tolimieri" w:date="2022-09-26T12:55:00Z"/>
          <w:del w:id="12547" w:author="Nick.Tolimieri [2]" w:date="2022-09-27T11:46:00Z"/>
          <w:trPrChange w:id="12548" w:author="Nick.Tolimieri" w:date="2022-09-26T12:55:00Z">
            <w:trPr>
              <w:divId w:val="1027564193"/>
              <w:trHeight w:val="300"/>
            </w:trPr>
          </w:trPrChange>
        </w:trPr>
        <w:tc>
          <w:tcPr>
            <w:tcW w:w="960" w:type="dxa"/>
            <w:noWrap/>
            <w:hideMark/>
            <w:tcPrChange w:id="125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50" w:author="Nick.Tolimieri" w:date="2022-09-26T12:55:00Z"/>
                <w:del w:id="12551" w:author="Nick.Tolimieri [2]" w:date="2022-09-27T11:46:00Z"/>
                <w:rFonts w:asciiTheme="minorHAnsi" w:eastAsiaTheme="minorHAnsi" w:hAnsiTheme="minorHAnsi" w:cstheme="minorBidi"/>
                <w:sz w:val="22"/>
                <w:szCs w:val="22"/>
                <w:rPrChange w:id="12552" w:author="Nick.Tolimieri" w:date="2022-09-26T12:55:00Z">
                  <w:rPr>
                    <w:ins w:id="12553" w:author="Nick.Tolimieri" w:date="2022-09-26T12:55:00Z"/>
                    <w:del w:id="12554" w:author="Nick.Tolimieri [2]" w:date="2022-09-27T11:46:00Z"/>
                    <w:rFonts w:ascii="Calibri" w:hAnsi="Calibri" w:cs="Calibri"/>
                    <w:color w:val="000000"/>
                    <w:sz w:val="22"/>
                    <w:szCs w:val="22"/>
                  </w:rPr>
                </w:rPrChange>
              </w:rPr>
              <w:pPrChange w:id="12555" w:author="Nick.Tolimieri" w:date="2022-09-26T12:55:00Z">
                <w:pPr/>
              </w:pPrChange>
            </w:pPr>
            <w:ins w:id="12556" w:author="Nick.Tolimieri" w:date="2022-09-26T12:55:00Z">
              <w:del w:id="12557" w:author="Nick.Tolimieri [2]" w:date="2022-09-27T11:46:00Z">
                <w:r w:rsidRPr="007654F7" w:rsidDel="00B41F3D">
                  <w:rPr>
                    <w:rFonts w:asciiTheme="minorHAnsi" w:eastAsiaTheme="minorHAnsi" w:hAnsiTheme="minorHAnsi" w:cstheme="minorBidi"/>
                    <w:sz w:val="22"/>
                    <w:szCs w:val="22"/>
                    <w:rPrChange w:id="12558" w:author="Nick.Tolimieri" w:date="2022-09-26T12:55:00Z">
                      <w:rPr>
                        <w:rFonts w:ascii="Calibri" w:hAnsi="Calibri" w:cs="Calibri"/>
                        <w:color w:val="000000"/>
                        <w:sz w:val="22"/>
                        <w:szCs w:val="22"/>
                      </w:rPr>
                    </w:rPrChange>
                  </w:rPr>
                  <w:delText>Cape Alava</w:delText>
                </w:r>
              </w:del>
            </w:ins>
          </w:p>
        </w:tc>
        <w:tc>
          <w:tcPr>
            <w:tcW w:w="960" w:type="dxa"/>
            <w:noWrap/>
            <w:hideMark/>
            <w:tcPrChange w:id="125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60" w:author="Nick.Tolimieri" w:date="2022-09-26T12:55:00Z"/>
                <w:del w:id="12561" w:author="Nick.Tolimieri [2]" w:date="2022-09-27T11:46:00Z"/>
                <w:rFonts w:asciiTheme="minorHAnsi" w:eastAsiaTheme="minorHAnsi" w:hAnsiTheme="minorHAnsi" w:cstheme="minorBidi"/>
                <w:sz w:val="22"/>
                <w:szCs w:val="22"/>
                <w:rPrChange w:id="12562" w:author="Nick.Tolimieri" w:date="2022-09-26T12:55:00Z">
                  <w:rPr>
                    <w:ins w:id="12563" w:author="Nick.Tolimieri" w:date="2022-09-26T12:55:00Z"/>
                    <w:del w:id="12564" w:author="Nick.Tolimieri [2]" w:date="2022-09-27T11:46:00Z"/>
                    <w:rFonts w:ascii="Calibri" w:hAnsi="Calibri" w:cs="Calibri"/>
                    <w:color w:val="000000"/>
                    <w:sz w:val="22"/>
                    <w:szCs w:val="22"/>
                  </w:rPr>
                </w:rPrChange>
              </w:rPr>
              <w:pPrChange w:id="12565" w:author="Nick.Tolimieri" w:date="2022-09-26T12:55:00Z">
                <w:pPr>
                  <w:jc w:val="right"/>
                </w:pPr>
              </w:pPrChange>
            </w:pPr>
            <w:ins w:id="12566" w:author="Nick.Tolimieri" w:date="2022-09-26T12:55:00Z">
              <w:del w:id="12567" w:author="Nick.Tolimieri [2]" w:date="2022-09-27T11:46:00Z">
                <w:r w:rsidRPr="007654F7" w:rsidDel="00B41F3D">
                  <w:rPr>
                    <w:rFonts w:asciiTheme="minorHAnsi" w:eastAsiaTheme="minorHAnsi" w:hAnsiTheme="minorHAnsi" w:cstheme="minorBidi"/>
                    <w:sz w:val="22"/>
                    <w:szCs w:val="22"/>
                    <w:rPrChange w:id="12568" w:author="Nick.Tolimieri" w:date="2022-09-26T12:55:00Z">
                      <w:rPr>
                        <w:rFonts w:ascii="Calibri" w:hAnsi="Calibri" w:cs="Calibri"/>
                        <w:color w:val="000000"/>
                        <w:sz w:val="22"/>
                        <w:szCs w:val="22"/>
                      </w:rPr>
                    </w:rPrChange>
                  </w:rPr>
                  <w:delText>2005</w:delText>
                </w:r>
              </w:del>
            </w:ins>
          </w:p>
        </w:tc>
        <w:tc>
          <w:tcPr>
            <w:tcW w:w="960" w:type="dxa"/>
            <w:noWrap/>
            <w:hideMark/>
            <w:tcPrChange w:id="125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70" w:author="Nick.Tolimieri" w:date="2022-09-26T12:55:00Z"/>
                <w:del w:id="12571" w:author="Nick.Tolimieri [2]" w:date="2022-09-27T11:46:00Z"/>
                <w:rFonts w:asciiTheme="minorHAnsi" w:eastAsiaTheme="minorHAnsi" w:hAnsiTheme="minorHAnsi" w:cstheme="minorBidi"/>
                <w:sz w:val="22"/>
                <w:szCs w:val="22"/>
                <w:rPrChange w:id="12572" w:author="Nick.Tolimieri" w:date="2022-09-26T12:55:00Z">
                  <w:rPr>
                    <w:ins w:id="12573" w:author="Nick.Tolimieri" w:date="2022-09-26T12:55:00Z"/>
                    <w:del w:id="12574" w:author="Nick.Tolimieri [2]" w:date="2022-09-27T11:46:00Z"/>
                    <w:rFonts w:ascii="Calibri" w:hAnsi="Calibri" w:cs="Calibri"/>
                    <w:color w:val="000000"/>
                    <w:sz w:val="22"/>
                    <w:szCs w:val="22"/>
                  </w:rPr>
                </w:rPrChange>
              </w:rPr>
              <w:pPrChange w:id="12575" w:author="Nick.Tolimieri" w:date="2022-09-26T12:55:00Z">
                <w:pPr>
                  <w:jc w:val="right"/>
                </w:pPr>
              </w:pPrChange>
            </w:pPr>
            <w:ins w:id="12576" w:author="Nick.Tolimieri" w:date="2022-09-26T12:55:00Z">
              <w:del w:id="12577" w:author="Nick.Tolimieri [2]" w:date="2022-09-27T11:46:00Z">
                <w:r w:rsidRPr="007654F7" w:rsidDel="00B41F3D">
                  <w:rPr>
                    <w:rFonts w:asciiTheme="minorHAnsi" w:eastAsiaTheme="minorHAnsi" w:hAnsiTheme="minorHAnsi" w:cstheme="minorBidi"/>
                    <w:sz w:val="22"/>
                    <w:szCs w:val="22"/>
                    <w:rPrChange w:id="12578" w:author="Nick.Tolimieri" w:date="2022-09-26T12:55:00Z">
                      <w:rPr>
                        <w:rFonts w:ascii="Calibri" w:hAnsi="Calibri" w:cs="Calibri"/>
                        <w:color w:val="000000"/>
                        <w:sz w:val="22"/>
                        <w:szCs w:val="22"/>
                      </w:rPr>
                    </w:rPrChange>
                  </w:rPr>
                  <w:delText>0</w:delText>
                </w:r>
              </w:del>
            </w:ins>
          </w:p>
        </w:tc>
        <w:tc>
          <w:tcPr>
            <w:tcW w:w="960" w:type="dxa"/>
            <w:noWrap/>
            <w:hideMark/>
            <w:tcPrChange w:id="125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80" w:author="Nick.Tolimieri" w:date="2022-09-26T12:55:00Z"/>
                <w:del w:id="12581" w:author="Nick.Tolimieri [2]" w:date="2022-09-27T11:46:00Z"/>
                <w:rFonts w:asciiTheme="minorHAnsi" w:eastAsiaTheme="minorHAnsi" w:hAnsiTheme="minorHAnsi" w:cstheme="minorBidi"/>
                <w:sz w:val="22"/>
                <w:szCs w:val="22"/>
                <w:rPrChange w:id="12582" w:author="Nick.Tolimieri" w:date="2022-09-26T12:55:00Z">
                  <w:rPr>
                    <w:ins w:id="12583" w:author="Nick.Tolimieri" w:date="2022-09-26T12:55:00Z"/>
                    <w:del w:id="12584" w:author="Nick.Tolimieri [2]" w:date="2022-09-27T11:46:00Z"/>
                    <w:rFonts w:ascii="Calibri" w:hAnsi="Calibri" w:cs="Calibri"/>
                    <w:color w:val="000000"/>
                    <w:sz w:val="22"/>
                    <w:szCs w:val="22"/>
                  </w:rPr>
                </w:rPrChange>
              </w:rPr>
              <w:pPrChange w:id="12585" w:author="Nick.Tolimieri" w:date="2022-09-26T12:55:00Z">
                <w:pPr>
                  <w:jc w:val="right"/>
                </w:pPr>
              </w:pPrChange>
            </w:pPr>
            <w:ins w:id="12586" w:author="Nick.Tolimieri" w:date="2022-09-26T12:55:00Z">
              <w:del w:id="12587" w:author="Nick.Tolimieri [2]" w:date="2022-09-27T11:46:00Z">
                <w:r w:rsidRPr="007654F7" w:rsidDel="00B41F3D">
                  <w:rPr>
                    <w:rFonts w:asciiTheme="minorHAnsi" w:eastAsiaTheme="minorHAnsi" w:hAnsiTheme="minorHAnsi" w:cstheme="minorBidi"/>
                    <w:sz w:val="22"/>
                    <w:szCs w:val="22"/>
                    <w:rPrChange w:id="12588" w:author="Nick.Tolimieri" w:date="2022-09-26T12:55:00Z">
                      <w:rPr>
                        <w:rFonts w:ascii="Calibri" w:hAnsi="Calibri" w:cs="Calibri"/>
                        <w:color w:val="000000"/>
                        <w:sz w:val="22"/>
                        <w:szCs w:val="22"/>
                      </w:rPr>
                    </w:rPrChange>
                  </w:rPr>
                  <w:delText>28</w:delText>
                </w:r>
              </w:del>
            </w:ins>
          </w:p>
        </w:tc>
        <w:tc>
          <w:tcPr>
            <w:tcW w:w="960" w:type="dxa"/>
            <w:noWrap/>
            <w:hideMark/>
            <w:tcPrChange w:id="125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590" w:author="Nick.Tolimieri" w:date="2022-09-26T12:55:00Z"/>
                <w:del w:id="12591" w:author="Nick.Tolimieri [2]" w:date="2022-09-27T11:46:00Z"/>
                <w:rFonts w:asciiTheme="minorHAnsi" w:eastAsiaTheme="minorHAnsi" w:hAnsiTheme="minorHAnsi" w:cstheme="minorBidi"/>
                <w:sz w:val="22"/>
                <w:szCs w:val="22"/>
                <w:rPrChange w:id="12592" w:author="Nick.Tolimieri" w:date="2022-09-26T12:55:00Z">
                  <w:rPr>
                    <w:ins w:id="12593" w:author="Nick.Tolimieri" w:date="2022-09-26T12:55:00Z"/>
                    <w:del w:id="12594" w:author="Nick.Tolimieri [2]" w:date="2022-09-27T11:46:00Z"/>
                    <w:rFonts w:ascii="Calibri" w:hAnsi="Calibri" w:cs="Calibri"/>
                    <w:color w:val="000000"/>
                    <w:sz w:val="22"/>
                    <w:szCs w:val="22"/>
                  </w:rPr>
                </w:rPrChange>
              </w:rPr>
              <w:pPrChange w:id="12595" w:author="Nick.Tolimieri" w:date="2022-09-26T12:55:00Z">
                <w:pPr>
                  <w:jc w:val="right"/>
                </w:pPr>
              </w:pPrChange>
            </w:pPr>
            <w:ins w:id="12596" w:author="Nick.Tolimieri" w:date="2022-09-26T12:55:00Z">
              <w:del w:id="12597" w:author="Nick.Tolimieri [2]" w:date="2022-09-27T11:46:00Z">
                <w:r w:rsidRPr="007654F7" w:rsidDel="00B41F3D">
                  <w:rPr>
                    <w:rFonts w:asciiTheme="minorHAnsi" w:eastAsiaTheme="minorHAnsi" w:hAnsiTheme="minorHAnsi" w:cstheme="minorBidi"/>
                    <w:sz w:val="22"/>
                    <w:szCs w:val="22"/>
                    <w:rPrChange w:id="12598" w:author="Nick.Tolimieri" w:date="2022-09-26T12:55:00Z">
                      <w:rPr>
                        <w:rFonts w:ascii="Calibri" w:hAnsi="Calibri" w:cs="Calibri"/>
                        <w:color w:val="000000"/>
                        <w:sz w:val="22"/>
                        <w:szCs w:val="22"/>
                      </w:rPr>
                    </w:rPrChange>
                  </w:rPr>
                  <w:delText>1</w:delText>
                </w:r>
              </w:del>
            </w:ins>
          </w:p>
        </w:tc>
        <w:tc>
          <w:tcPr>
            <w:tcW w:w="960" w:type="dxa"/>
            <w:noWrap/>
            <w:hideMark/>
            <w:tcPrChange w:id="125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00" w:author="Nick.Tolimieri" w:date="2022-09-26T12:55:00Z"/>
                <w:del w:id="12601" w:author="Nick.Tolimieri [2]" w:date="2022-09-27T11:46:00Z"/>
                <w:rFonts w:asciiTheme="minorHAnsi" w:eastAsiaTheme="minorHAnsi" w:hAnsiTheme="minorHAnsi" w:cstheme="minorBidi"/>
                <w:sz w:val="22"/>
                <w:szCs w:val="22"/>
                <w:rPrChange w:id="12602" w:author="Nick.Tolimieri" w:date="2022-09-26T12:55:00Z">
                  <w:rPr>
                    <w:ins w:id="12603" w:author="Nick.Tolimieri" w:date="2022-09-26T12:55:00Z"/>
                    <w:del w:id="12604" w:author="Nick.Tolimieri [2]" w:date="2022-09-27T11:46:00Z"/>
                    <w:rFonts w:ascii="Calibri" w:hAnsi="Calibri" w:cs="Calibri"/>
                    <w:color w:val="000000"/>
                    <w:sz w:val="22"/>
                    <w:szCs w:val="22"/>
                  </w:rPr>
                </w:rPrChange>
              </w:rPr>
              <w:pPrChange w:id="12605" w:author="Nick.Tolimieri" w:date="2022-09-26T12:55:00Z">
                <w:pPr>
                  <w:jc w:val="right"/>
                </w:pPr>
              </w:pPrChange>
            </w:pPr>
            <w:ins w:id="12606" w:author="Nick.Tolimieri" w:date="2022-09-26T12:55:00Z">
              <w:del w:id="12607" w:author="Nick.Tolimieri [2]" w:date="2022-09-27T11:46:00Z">
                <w:r w:rsidRPr="007654F7" w:rsidDel="00B41F3D">
                  <w:rPr>
                    <w:rFonts w:asciiTheme="minorHAnsi" w:eastAsiaTheme="minorHAnsi" w:hAnsiTheme="minorHAnsi" w:cstheme="minorBidi"/>
                    <w:sz w:val="22"/>
                    <w:szCs w:val="22"/>
                    <w:rPrChange w:id="12608" w:author="Nick.Tolimieri" w:date="2022-09-26T12:55:00Z">
                      <w:rPr>
                        <w:rFonts w:ascii="Calibri" w:hAnsi="Calibri" w:cs="Calibri"/>
                        <w:color w:val="000000"/>
                        <w:sz w:val="22"/>
                        <w:szCs w:val="22"/>
                      </w:rPr>
                    </w:rPrChange>
                  </w:rPr>
                  <w:delText>7</w:delText>
                </w:r>
              </w:del>
            </w:ins>
          </w:p>
        </w:tc>
        <w:tc>
          <w:tcPr>
            <w:tcW w:w="960" w:type="dxa"/>
            <w:noWrap/>
            <w:hideMark/>
            <w:tcPrChange w:id="126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10" w:author="Nick.Tolimieri" w:date="2022-09-26T12:55:00Z"/>
                <w:del w:id="12611" w:author="Nick.Tolimieri [2]" w:date="2022-09-27T11:46:00Z"/>
                <w:rFonts w:asciiTheme="minorHAnsi" w:eastAsiaTheme="minorHAnsi" w:hAnsiTheme="minorHAnsi" w:cstheme="minorBidi"/>
                <w:sz w:val="22"/>
                <w:szCs w:val="22"/>
                <w:rPrChange w:id="12612" w:author="Nick.Tolimieri" w:date="2022-09-26T12:55:00Z">
                  <w:rPr>
                    <w:ins w:id="12613" w:author="Nick.Tolimieri" w:date="2022-09-26T12:55:00Z"/>
                    <w:del w:id="12614" w:author="Nick.Tolimieri [2]" w:date="2022-09-27T11:46:00Z"/>
                    <w:rFonts w:ascii="Calibri" w:hAnsi="Calibri" w:cs="Calibri"/>
                    <w:color w:val="000000"/>
                    <w:sz w:val="22"/>
                    <w:szCs w:val="22"/>
                  </w:rPr>
                </w:rPrChange>
              </w:rPr>
              <w:pPrChange w:id="12615" w:author="Nick.Tolimieri" w:date="2022-09-26T12:55:00Z">
                <w:pPr>
                  <w:jc w:val="right"/>
                </w:pPr>
              </w:pPrChange>
            </w:pPr>
            <w:ins w:id="12616" w:author="Nick.Tolimieri" w:date="2022-09-26T12:55:00Z">
              <w:del w:id="12617" w:author="Nick.Tolimieri [2]" w:date="2022-09-27T11:46:00Z">
                <w:r w:rsidRPr="007654F7" w:rsidDel="00B41F3D">
                  <w:rPr>
                    <w:rFonts w:asciiTheme="minorHAnsi" w:eastAsiaTheme="minorHAnsi" w:hAnsiTheme="minorHAnsi" w:cstheme="minorBidi"/>
                    <w:sz w:val="22"/>
                    <w:szCs w:val="22"/>
                    <w:rPrChange w:id="12618" w:author="Nick.Tolimieri" w:date="2022-09-26T12:55:00Z">
                      <w:rPr>
                        <w:rFonts w:ascii="Calibri" w:hAnsi="Calibri" w:cs="Calibri"/>
                        <w:color w:val="000000"/>
                        <w:sz w:val="22"/>
                        <w:szCs w:val="22"/>
                      </w:rPr>
                    </w:rPrChange>
                  </w:rPr>
                  <w:delText>7</w:delText>
                </w:r>
              </w:del>
            </w:ins>
          </w:p>
        </w:tc>
        <w:tc>
          <w:tcPr>
            <w:tcW w:w="960" w:type="dxa"/>
            <w:noWrap/>
            <w:hideMark/>
            <w:tcPrChange w:id="126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20" w:author="Nick.Tolimieri" w:date="2022-09-26T12:55:00Z"/>
                <w:del w:id="12621" w:author="Nick.Tolimieri [2]" w:date="2022-09-27T11:46:00Z"/>
                <w:rFonts w:asciiTheme="minorHAnsi" w:eastAsiaTheme="minorHAnsi" w:hAnsiTheme="minorHAnsi" w:cstheme="minorBidi"/>
                <w:sz w:val="22"/>
                <w:szCs w:val="22"/>
                <w:rPrChange w:id="12622" w:author="Nick.Tolimieri" w:date="2022-09-26T12:55:00Z">
                  <w:rPr>
                    <w:ins w:id="12623" w:author="Nick.Tolimieri" w:date="2022-09-26T12:55:00Z"/>
                    <w:del w:id="12624" w:author="Nick.Tolimieri [2]" w:date="2022-09-27T11:46:00Z"/>
                    <w:rFonts w:ascii="Calibri" w:hAnsi="Calibri" w:cs="Calibri"/>
                    <w:color w:val="000000"/>
                    <w:sz w:val="22"/>
                    <w:szCs w:val="22"/>
                  </w:rPr>
                </w:rPrChange>
              </w:rPr>
              <w:pPrChange w:id="12625" w:author="Nick.Tolimieri" w:date="2022-09-26T12:55:00Z">
                <w:pPr>
                  <w:jc w:val="right"/>
                </w:pPr>
              </w:pPrChange>
            </w:pPr>
            <w:ins w:id="12626" w:author="Nick.Tolimieri" w:date="2022-09-26T12:55:00Z">
              <w:del w:id="12627" w:author="Nick.Tolimieri [2]" w:date="2022-09-27T11:46:00Z">
                <w:r w:rsidRPr="007654F7" w:rsidDel="00B41F3D">
                  <w:rPr>
                    <w:rFonts w:asciiTheme="minorHAnsi" w:eastAsiaTheme="minorHAnsi" w:hAnsiTheme="minorHAnsi" w:cstheme="minorBidi"/>
                    <w:sz w:val="22"/>
                    <w:szCs w:val="22"/>
                    <w:rPrChange w:id="12628" w:author="Nick.Tolimieri" w:date="2022-09-26T12:55:00Z">
                      <w:rPr>
                        <w:rFonts w:ascii="Calibri" w:hAnsi="Calibri" w:cs="Calibri"/>
                        <w:color w:val="000000"/>
                        <w:sz w:val="22"/>
                        <w:szCs w:val="22"/>
                      </w:rPr>
                    </w:rPrChange>
                  </w:rPr>
                  <w:delText>7</w:delText>
                </w:r>
              </w:del>
            </w:ins>
          </w:p>
        </w:tc>
        <w:tc>
          <w:tcPr>
            <w:tcW w:w="960" w:type="dxa"/>
            <w:noWrap/>
            <w:hideMark/>
            <w:tcPrChange w:id="126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30" w:author="Nick.Tolimieri" w:date="2022-09-26T12:55:00Z"/>
                <w:del w:id="12631" w:author="Nick.Tolimieri [2]" w:date="2022-09-27T11:46:00Z"/>
                <w:rFonts w:asciiTheme="minorHAnsi" w:eastAsiaTheme="minorHAnsi" w:hAnsiTheme="minorHAnsi" w:cstheme="minorBidi"/>
                <w:sz w:val="22"/>
                <w:szCs w:val="22"/>
                <w:rPrChange w:id="12632" w:author="Nick.Tolimieri" w:date="2022-09-26T12:55:00Z">
                  <w:rPr>
                    <w:ins w:id="12633" w:author="Nick.Tolimieri" w:date="2022-09-26T12:55:00Z"/>
                    <w:del w:id="12634" w:author="Nick.Tolimieri [2]" w:date="2022-09-27T11:46:00Z"/>
                    <w:rFonts w:ascii="Calibri" w:hAnsi="Calibri" w:cs="Calibri"/>
                    <w:color w:val="000000"/>
                    <w:sz w:val="22"/>
                    <w:szCs w:val="22"/>
                  </w:rPr>
                </w:rPrChange>
              </w:rPr>
              <w:pPrChange w:id="12635" w:author="Nick.Tolimieri" w:date="2022-09-26T12:55:00Z">
                <w:pPr>
                  <w:jc w:val="right"/>
                </w:pPr>
              </w:pPrChange>
            </w:pPr>
            <w:ins w:id="12636" w:author="Nick.Tolimieri" w:date="2022-09-26T12:55:00Z">
              <w:del w:id="12637" w:author="Nick.Tolimieri [2]" w:date="2022-09-27T11:46:00Z">
                <w:r w:rsidRPr="007654F7" w:rsidDel="00B41F3D">
                  <w:rPr>
                    <w:rFonts w:asciiTheme="minorHAnsi" w:eastAsiaTheme="minorHAnsi" w:hAnsiTheme="minorHAnsi" w:cstheme="minorBidi"/>
                    <w:sz w:val="22"/>
                    <w:szCs w:val="22"/>
                    <w:rPrChange w:id="12638" w:author="Nick.Tolimieri" w:date="2022-09-26T12:55:00Z">
                      <w:rPr>
                        <w:rFonts w:ascii="Calibri" w:hAnsi="Calibri" w:cs="Calibri"/>
                        <w:color w:val="000000"/>
                        <w:sz w:val="22"/>
                        <w:szCs w:val="22"/>
                      </w:rPr>
                    </w:rPrChange>
                  </w:rPr>
                  <w:delText>1.85</w:delText>
                </w:r>
              </w:del>
            </w:ins>
          </w:p>
        </w:tc>
        <w:tc>
          <w:tcPr>
            <w:tcW w:w="960" w:type="dxa"/>
            <w:noWrap/>
            <w:hideMark/>
            <w:tcPrChange w:id="126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40" w:author="Nick.Tolimieri" w:date="2022-09-26T12:55:00Z"/>
                <w:del w:id="12641" w:author="Nick.Tolimieri [2]" w:date="2022-09-27T11:46:00Z"/>
                <w:rFonts w:asciiTheme="minorHAnsi" w:eastAsiaTheme="minorHAnsi" w:hAnsiTheme="minorHAnsi" w:cstheme="minorBidi"/>
                <w:sz w:val="22"/>
                <w:szCs w:val="22"/>
                <w:rPrChange w:id="12642" w:author="Nick.Tolimieri" w:date="2022-09-26T12:55:00Z">
                  <w:rPr>
                    <w:ins w:id="12643" w:author="Nick.Tolimieri" w:date="2022-09-26T12:55:00Z"/>
                    <w:del w:id="12644" w:author="Nick.Tolimieri [2]" w:date="2022-09-27T11:46:00Z"/>
                    <w:rFonts w:ascii="Calibri" w:hAnsi="Calibri" w:cs="Calibri"/>
                    <w:color w:val="000000"/>
                    <w:sz w:val="22"/>
                    <w:szCs w:val="22"/>
                  </w:rPr>
                </w:rPrChange>
              </w:rPr>
              <w:pPrChange w:id="12645" w:author="Nick.Tolimieri" w:date="2022-09-26T12:55:00Z">
                <w:pPr>
                  <w:jc w:val="right"/>
                </w:pPr>
              </w:pPrChange>
            </w:pPr>
            <w:ins w:id="12646" w:author="Nick.Tolimieri" w:date="2022-09-26T12:55:00Z">
              <w:del w:id="12647" w:author="Nick.Tolimieri [2]" w:date="2022-09-27T11:46:00Z">
                <w:r w:rsidRPr="007654F7" w:rsidDel="00B41F3D">
                  <w:rPr>
                    <w:rFonts w:asciiTheme="minorHAnsi" w:eastAsiaTheme="minorHAnsi" w:hAnsiTheme="minorHAnsi" w:cstheme="minorBidi"/>
                    <w:sz w:val="22"/>
                    <w:szCs w:val="22"/>
                    <w:rPrChange w:id="12648" w:author="Nick.Tolimieri" w:date="2022-09-26T12:55:00Z">
                      <w:rPr>
                        <w:rFonts w:ascii="Calibri" w:hAnsi="Calibri" w:cs="Calibri"/>
                        <w:color w:val="000000"/>
                        <w:sz w:val="22"/>
                        <w:szCs w:val="22"/>
                      </w:rPr>
                    </w:rPrChange>
                  </w:rPr>
                  <w:delText>0.11</w:delText>
                </w:r>
              </w:del>
            </w:ins>
          </w:p>
        </w:tc>
      </w:tr>
      <w:tr w:rsidR="007654F7" w:rsidRPr="007654F7" w:rsidDel="00B41F3D" w:rsidTr="007654F7">
        <w:trPr>
          <w:divId w:val="1027564193"/>
          <w:trHeight w:val="300"/>
          <w:ins w:id="12649" w:author="Nick.Tolimieri" w:date="2022-09-26T12:55:00Z"/>
          <w:del w:id="12650" w:author="Nick.Tolimieri [2]" w:date="2022-09-27T11:46:00Z"/>
          <w:trPrChange w:id="12651" w:author="Nick.Tolimieri" w:date="2022-09-26T12:55:00Z">
            <w:trPr>
              <w:divId w:val="1027564193"/>
              <w:trHeight w:val="300"/>
            </w:trPr>
          </w:trPrChange>
        </w:trPr>
        <w:tc>
          <w:tcPr>
            <w:tcW w:w="960" w:type="dxa"/>
            <w:noWrap/>
            <w:hideMark/>
            <w:tcPrChange w:id="1265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53" w:author="Nick.Tolimieri" w:date="2022-09-26T12:55:00Z"/>
                <w:del w:id="12654" w:author="Nick.Tolimieri [2]" w:date="2022-09-27T11:46:00Z"/>
                <w:rFonts w:asciiTheme="minorHAnsi" w:eastAsiaTheme="minorHAnsi" w:hAnsiTheme="minorHAnsi" w:cstheme="minorBidi"/>
                <w:sz w:val="22"/>
                <w:szCs w:val="22"/>
                <w:rPrChange w:id="12655" w:author="Nick.Tolimieri" w:date="2022-09-26T12:55:00Z">
                  <w:rPr>
                    <w:ins w:id="12656" w:author="Nick.Tolimieri" w:date="2022-09-26T12:55:00Z"/>
                    <w:del w:id="12657" w:author="Nick.Tolimieri [2]" w:date="2022-09-27T11:46:00Z"/>
                    <w:rFonts w:ascii="Calibri" w:hAnsi="Calibri" w:cs="Calibri"/>
                    <w:color w:val="000000"/>
                    <w:sz w:val="22"/>
                    <w:szCs w:val="22"/>
                  </w:rPr>
                </w:rPrChange>
              </w:rPr>
              <w:pPrChange w:id="12658" w:author="Nick.Tolimieri" w:date="2022-09-26T12:55:00Z">
                <w:pPr/>
              </w:pPrChange>
            </w:pPr>
            <w:ins w:id="12659" w:author="Nick.Tolimieri" w:date="2022-09-26T12:55:00Z">
              <w:del w:id="12660" w:author="Nick.Tolimieri [2]" w:date="2022-09-27T11:46:00Z">
                <w:r w:rsidRPr="007654F7" w:rsidDel="00B41F3D">
                  <w:rPr>
                    <w:rFonts w:asciiTheme="minorHAnsi" w:eastAsiaTheme="minorHAnsi" w:hAnsiTheme="minorHAnsi" w:cstheme="minorBidi"/>
                    <w:sz w:val="22"/>
                    <w:szCs w:val="22"/>
                    <w:rPrChange w:id="12661" w:author="Nick.Tolimieri" w:date="2022-09-26T12:55:00Z">
                      <w:rPr>
                        <w:rFonts w:ascii="Calibri" w:hAnsi="Calibri" w:cs="Calibri"/>
                        <w:color w:val="000000"/>
                        <w:sz w:val="22"/>
                        <w:szCs w:val="22"/>
                      </w:rPr>
                    </w:rPrChange>
                  </w:rPr>
                  <w:delText>Cape Alava</w:delText>
                </w:r>
              </w:del>
            </w:ins>
          </w:p>
        </w:tc>
        <w:tc>
          <w:tcPr>
            <w:tcW w:w="960" w:type="dxa"/>
            <w:noWrap/>
            <w:hideMark/>
            <w:tcPrChange w:id="1266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63" w:author="Nick.Tolimieri" w:date="2022-09-26T12:55:00Z"/>
                <w:del w:id="12664" w:author="Nick.Tolimieri [2]" w:date="2022-09-27T11:46:00Z"/>
                <w:rFonts w:asciiTheme="minorHAnsi" w:eastAsiaTheme="minorHAnsi" w:hAnsiTheme="minorHAnsi" w:cstheme="minorBidi"/>
                <w:sz w:val="22"/>
                <w:szCs w:val="22"/>
                <w:rPrChange w:id="12665" w:author="Nick.Tolimieri" w:date="2022-09-26T12:55:00Z">
                  <w:rPr>
                    <w:ins w:id="12666" w:author="Nick.Tolimieri" w:date="2022-09-26T12:55:00Z"/>
                    <w:del w:id="12667" w:author="Nick.Tolimieri [2]" w:date="2022-09-27T11:46:00Z"/>
                    <w:rFonts w:ascii="Calibri" w:hAnsi="Calibri" w:cs="Calibri"/>
                    <w:color w:val="000000"/>
                    <w:sz w:val="22"/>
                    <w:szCs w:val="22"/>
                  </w:rPr>
                </w:rPrChange>
              </w:rPr>
              <w:pPrChange w:id="12668" w:author="Nick.Tolimieri" w:date="2022-09-26T12:55:00Z">
                <w:pPr>
                  <w:jc w:val="right"/>
                </w:pPr>
              </w:pPrChange>
            </w:pPr>
            <w:ins w:id="12669" w:author="Nick.Tolimieri" w:date="2022-09-26T12:55:00Z">
              <w:del w:id="12670" w:author="Nick.Tolimieri [2]" w:date="2022-09-27T11:46:00Z">
                <w:r w:rsidRPr="007654F7" w:rsidDel="00B41F3D">
                  <w:rPr>
                    <w:rFonts w:asciiTheme="minorHAnsi" w:eastAsiaTheme="minorHAnsi" w:hAnsiTheme="minorHAnsi" w:cstheme="minorBidi"/>
                    <w:sz w:val="22"/>
                    <w:szCs w:val="22"/>
                    <w:rPrChange w:id="12671" w:author="Nick.Tolimieri" w:date="2022-09-26T12:55:00Z">
                      <w:rPr>
                        <w:rFonts w:ascii="Calibri" w:hAnsi="Calibri" w:cs="Calibri"/>
                        <w:color w:val="000000"/>
                        <w:sz w:val="22"/>
                        <w:szCs w:val="22"/>
                      </w:rPr>
                    </w:rPrChange>
                  </w:rPr>
                  <w:delText>2006</w:delText>
                </w:r>
              </w:del>
            </w:ins>
          </w:p>
        </w:tc>
        <w:tc>
          <w:tcPr>
            <w:tcW w:w="960" w:type="dxa"/>
            <w:noWrap/>
            <w:hideMark/>
            <w:tcPrChange w:id="1267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73" w:author="Nick.Tolimieri" w:date="2022-09-26T12:55:00Z"/>
                <w:del w:id="12674" w:author="Nick.Tolimieri [2]" w:date="2022-09-27T11:46:00Z"/>
                <w:rFonts w:asciiTheme="minorHAnsi" w:eastAsiaTheme="minorHAnsi" w:hAnsiTheme="minorHAnsi" w:cstheme="minorBidi"/>
                <w:sz w:val="22"/>
                <w:szCs w:val="22"/>
                <w:rPrChange w:id="12675" w:author="Nick.Tolimieri" w:date="2022-09-26T12:55:00Z">
                  <w:rPr>
                    <w:ins w:id="12676" w:author="Nick.Tolimieri" w:date="2022-09-26T12:55:00Z"/>
                    <w:del w:id="12677" w:author="Nick.Tolimieri [2]" w:date="2022-09-27T11:46:00Z"/>
                    <w:rFonts w:ascii="Calibri" w:hAnsi="Calibri" w:cs="Calibri"/>
                    <w:color w:val="000000"/>
                    <w:sz w:val="22"/>
                    <w:szCs w:val="22"/>
                  </w:rPr>
                </w:rPrChange>
              </w:rPr>
              <w:pPrChange w:id="12678" w:author="Nick.Tolimieri" w:date="2022-09-26T12:55:00Z">
                <w:pPr>
                  <w:jc w:val="right"/>
                </w:pPr>
              </w:pPrChange>
            </w:pPr>
            <w:ins w:id="12679" w:author="Nick.Tolimieri" w:date="2022-09-26T12:55:00Z">
              <w:del w:id="12680" w:author="Nick.Tolimieri [2]" w:date="2022-09-27T11:46:00Z">
                <w:r w:rsidRPr="007654F7" w:rsidDel="00B41F3D">
                  <w:rPr>
                    <w:rFonts w:asciiTheme="minorHAnsi" w:eastAsiaTheme="minorHAnsi" w:hAnsiTheme="minorHAnsi" w:cstheme="minorBidi"/>
                    <w:sz w:val="22"/>
                    <w:szCs w:val="22"/>
                    <w:rPrChange w:id="12681" w:author="Nick.Tolimieri" w:date="2022-09-26T12:55:00Z">
                      <w:rPr>
                        <w:rFonts w:ascii="Calibri" w:hAnsi="Calibri" w:cs="Calibri"/>
                        <w:color w:val="000000"/>
                        <w:sz w:val="22"/>
                        <w:szCs w:val="22"/>
                      </w:rPr>
                    </w:rPrChange>
                  </w:rPr>
                  <w:delText>0</w:delText>
                </w:r>
              </w:del>
            </w:ins>
          </w:p>
        </w:tc>
        <w:tc>
          <w:tcPr>
            <w:tcW w:w="960" w:type="dxa"/>
            <w:noWrap/>
            <w:hideMark/>
            <w:tcPrChange w:id="1268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83" w:author="Nick.Tolimieri" w:date="2022-09-26T12:55:00Z"/>
                <w:del w:id="12684" w:author="Nick.Tolimieri [2]" w:date="2022-09-27T11:46:00Z"/>
                <w:rFonts w:asciiTheme="minorHAnsi" w:eastAsiaTheme="minorHAnsi" w:hAnsiTheme="minorHAnsi" w:cstheme="minorBidi"/>
                <w:sz w:val="22"/>
                <w:szCs w:val="22"/>
                <w:rPrChange w:id="12685" w:author="Nick.Tolimieri" w:date="2022-09-26T12:55:00Z">
                  <w:rPr>
                    <w:ins w:id="12686" w:author="Nick.Tolimieri" w:date="2022-09-26T12:55:00Z"/>
                    <w:del w:id="12687" w:author="Nick.Tolimieri [2]" w:date="2022-09-27T11:46:00Z"/>
                    <w:rFonts w:ascii="Calibri" w:hAnsi="Calibri" w:cs="Calibri"/>
                    <w:color w:val="000000"/>
                    <w:sz w:val="22"/>
                    <w:szCs w:val="22"/>
                  </w:rPr>
                </w:rPrChange>
              </w:rPr>
              <w:pPrChange w:id="12688" w:author="Nick.Tolimieri" w:date="2022-09-26T12:55:00Z">
                <w:pPr>
                  <w:jc w:val="right"/>
                </w:pPr>
              </w:pPrChange>
            </w:pPr>
            <w:ins w:id="12689" w:author="Nick.Tolimieri" w:date="2022-09-26T12:55:00Z">
              <w:del w:id="12690" w:author="Nick.Tolimieri [2]" w:date="2022-09-27T11:46:00Z">
                <w:r w:rsidRPr="007654F7" w:rsidDel="00B41F3D">
                  <w:rPr>
                    <w:rFonts w:asciiTheme="minorHAnsi" w:eastAsiaTheme="minorHAnsi" w:hAnsiTheme="minorHAnsi" w:cstheme="minorBidi"/>
                    <w:sz w:val="22"/>
                    <w:szCs w:val="22"/>
                    <w:rPrChange w:id="12691" w:author="Nick.Tolimieri" w:date="2022-09-26T12:55:00Z">
                      <w:rPr>
                        <w:rFonts w:ascii="Calibri" w:hAnsi="Calibri" w:cs="Calibri"/>
                        <w:color w:val="000000"/>
                        <w:sz w:val="22"/>
                        <w:szCs w:val="22"/>
                      </w:rPr>
                    </w:rPrChange>
                  </w:rPr>
                  <w:delText>16</w:delText>
                </w:r>
              </w:del>
            </w:ins>
          </w:p>
        </w:tc>
        <w:tc>
          <w:tcPr>
            <w:tcW w:w="960" w:type="dxa"/>
            <w:noWrap/>
            <w:hideMark/>
            <w:tcPrChange w:id="1269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693" w:author="Nick.Tolimieri" w:date="2022-09-26T12:55:00Z"/>
                <w:del w:id="12694" w:author="Nick.Tolimieri [2]" w:date="2022-09-27T11:46:00Z"/>
                <w:rFonts w:asciiTheme="minorHAnsi" w:eastAsiaTheme="minorHAnsi" w:hAnsiTheme="minorHAnsi" w:cstheme="minorBidi"/>
                <w:sz w:val="22"/>
                <w:szCs w:val="22"/>
                <w:rPrChange w:id="12695" w:author="Nick.Tolimieri" w:date="2022-09-26T12:55:00Z">
                  <w:rPr>
                    <w:ins w:id="12696" w:author="Nick.Tolimieri" w:date="2022-09-26T12:55:00Z"/>
                    <w:del w:id="12697" w:author="Nick.Tolimieri [2]" w:date="2022-09-27T11:46:00Z"/>
                    <w:rFonts w:ascii="Calibri" w:hAnsi="Calibri" w:cs="Calibri"/>
                    <w:color w:val="000000"/>
                    <w:sz w:val="22"/>
                    <w:szCs w:val="22"/>
                  </w:rPr>
                </w:rPrChange>
              </w:rPr>
              <w:pPrChange w:id="12698" w:author="Nick.Tolimieri" w:date="2022-09-26T12:55:00Z">
                <w:pPr>
                  <w:jc w:val="right"/>
                </w:pPr>
              </w:pPrChange>
            </w:pPr>
            <w:ins w:id="12699" w:author="Nick.Tolimieri" w:date="2022-09-26T12:55:00Z">
              <w:del w:id="12700" w:author="Nick.Tolimieri [2]" w:date="2022-09-27T11:46:00Z">
                <w:r w:rsidRPr="007654F7" w:rsidDel="00B41F3D">
                  <w:rPr>
                    <w:rFonts w:asciiTheme="minorHAnsi" w:eastAsiaTheme="minorHAnsi" w:hAnsiTheme="minorHAnsi" w:cstheme="minorBidi"/>
                    <w:sz w:val="22"/>
                    <w:szCs w:val="22"/>
                    <w:rPrChange w:id="12701" w:author="Nick.Tolimieri" w:date="2022-09-26T12:55:00Z">
                      <w:rPr>
                        <w:rFonts w:ascii="Calibri" w:hAnsi="Calibri" w:cs="Calibri"/>
                        <w:color w:val="000000"/>
                        <w:sz w:val="22"/>
                        <w:szCs w:val="22"/>
                      </w:rPr>
                    </w:rPrChange>
                  </w:rPr>
                  <w:delText>1</w:delText>
                </w:r>
              </w:del>
            </w:ins>
          </w:p>
        </w:tc>
        <w:tc>
          <w:tcPr>
            <w:tcW w:w="960" w:type="dxa"/>
            <w:noWrap/>
            <w:hideMark/>
            <w:tcPrChange w:id="1270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03" w:author="Nick.Tolimieri" w:date="2022-09-26T12:55:00Z"/>
                <w:del w:id="12704" w:author="Nick.Tolimieri [2]" w:date="2022-09-27T11:46:00Z"/>
                <w:rFonts w:asciiTheme="minorHAnsi" w:eastAsiaTheme="minorHAnsi" w:hAnsiTheme="minorHAnsi" w:cstheme="minorBidi"/>
                <w:sz w:val="22"/>
                <w:szCs w:val="22"/>
                <w:rPrChange w:id="12705" w:author="Nick.Tolimieri" w:date="2022-09-26T12:55:00Z">
                  <w:rPr>
                    <w:ins w:id="12706" w:author="Nick.Tolimieri" w:date="2022-09-26T12:55:00Z"/>
                    <w:del w:id="12707" w:author="Nick.Tolimieri [2]" w:date="2022-09-27T11:46:00Z"/>
                    <w:rFonts w:ascii="Calibri" w:hAnsi="Calibri" w:cs="Calibri"/>
                    <w:color w:val="000000"/>
                    <w:sz w:val="22"/>
                    <w:szCs w:val="22"/>
                  </w:rPr>
                </w:rPrChange>
              </w:rPr>
              <w:pPrChange w:id="12708" w:author="Nick.Tolimieri" w:date="2022-09-26T12:55:00Z">
                <w:pPr>
                  <w:jc w:val="right"/>
                </w:pPr>
              </w:pPrChange>
            </w:pPr>
            <w:ins w:id="12709" w:author="Nick.Tolimieri" w:date="2022-09-26T12:55:00Z">
              <w:del w:id="12710" w:author="Nick.Tolimieri [2]" w:date="2022-09-27T11:46:00Z">
                <w:r w:rsidRPr="007654F7" w:rsidDel="00B41F3D">
                  <w:rPr>
                    <w:rFonts w:asciiTheme="minorHAnsi" w:eastAsiaTheme="minorHAnsi" w:hAnsiTheme="minorHAnsi" w:cstheme="minorBidi"/>
                    <w:sz w:val="22"/>
                    <w:szCs w:val="22"/>
                    <w:rPrChange w:id="12711" w:author="Nick.Tolimieri" w:date="2022-09-26T12:55:00Z">
                      <w:rPr>
                        <w:rFonts w:ascii="Calibri" w:hAnsi="Calibri" w:cs="Calibri"/>
                        <w:color w:val="000000"/>
                        <w:sz w:val="22"/>
                        <w:szCs w:val="22"/>
                      </w:rPr>
                    </w:rPrChange>
                  </w:rPr>
                  <w:delText>5</w:delText>
                </w:r>
              </w:del>
            </w:ins>
          </w:p>
        </w:tc>
        <w:tc>
          <w:tcPr>
            <w:tcW w:w="960" w:type="dxa"/>
            <w:noWrap/>
            <w:hideMark/>
            <w:tcPrChange w:id="1271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13" w:author="Nick.Tolimieri" w:date="2022-09-26T12:55:00Z"/>
                <w:del w:id="12714" w:author="Nick.Tolimieri [2]" w:date="2022-09-27T11:46:00Z"/>
                <w:rFonts w:asciiTheme="minorHAnsi" w:eastAsiaTheme="minorHAnsi" w:hAnsiTheme="minorHAnsi" w:cstheme="minorBidi"/>
                <w:sz w:val="22"/>
                <w:szCs w:val="22"/>
                <w:rPrChange w:id="12715" w:author="Nick.Tolimieri" w:date="2022-09-26T12:55:00Z">
                  <w:rPr>
                    <w:ins w:id="12716" w:author="Nick.Tolimieri" w:date="2022-09-26T12:55:00Z"/>
                    <w:del w:id="12717" w:author="Nick.Tolimieri [2]" w:date="2022-09-27T11:46:00Z"/>
                    <w:rFonts w:ascii="Calibri" w:hAnsi="Calibri" w:cs="Calibri"/>
                    <w:color w:val="000000"/>
                    <w:sz w:val="22"/>
                    <w:szCs w:val="22"/>
                  </w:rPr>
                </w:rPrChange>
              </w:rPr>
              <w:pPrChange w:id="12718" w:author="Nick.Tolimieri" w:date="2022-09-26T12:55:00Z">
                <w:pPr>
                  <w:jc w:val="right"/>
                </w:pPr>
              </w:pPrChange>
            </w:pPr>
            <w:ins w:id="12719" w:author="Nick.Tolimieri" w:date="2022-09-26T12:55:00Z">
              <w:del w:id="12720" w:author="Nick.Tolimieri [2]" w:date="2022-09-27T11:46:00Z">
                <w:r w:rsidRPr="007654F7" w:rsidDel="00B41F3D">
                  <w:rPr>
                    <w:rFonts w:asciiTheme="minorHAnsi" w:eastAsiaTheme="minorHAnsi" w:hAnsiTheme="minorHAnsi" w:cstheme="minorBidi"/>
                    <w:sz w:val="22"/>
                    <w:szCs w:val="22"/>
                    <w:rPrChange w:id="12721" w:author="Nick.Tolimieri" w:date="2022-09-26T12:55:00Z">
                      <w:rPr>
                        <w:rFonts w:ascii="Calibri" w:hAnsi="Calibri" w:cs="Calibri"/>
                        <w:color w:val="000000"/>
                        <w:sz w:val="22"/>
                        <w:szCs w:val="22"/>
                      </w:rPr>
                    </w:rPrChange>
                  </w:rPr>
                  <w:delText>5</w:delText>
                </w:r>
              </w:del>
            </w:ins>
          </w:p>
        </w:tc>
        <w:tc>
          <w:tcPr>
            <w:tcW w:w="960" w:type="dxa"/>
            <w:noWrap/>
            <w:hideMark/>
            <w:tcPrChange w:id="1272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23" w:author="Nick.Tolimieri" w:date="2022-09-26T12:55:00Z"/>
                <w:del w:id="12724" w:author="Nick.Tolimieri [2]" w:date="2022-09-27T11:46:00Z"/>
                <w:rFonts w:asciiTheme="minorHAnsi" w:eastAsiaTheme="minorHAnsi" w:hAnsiTheme="minorHAnsi" w:cstheme="minorBidi"/>
                <w:sz w:val="22"/>
                <w:szCs w:val="22"/>
                <w:rPrChange w:id="12725" w:author="Nick.Tolimieri" w:date="2022-09-26T12:55:00Z">
                  <w:rPr>
                    <w:ins w:id="12726" w:author="Nick.Tolimieri" w:date="2022-09-26T12:55:00Z"/>
                    <w:del w:id="12727" w:author="Nick.Tolimieri [2]" w:date="2022-09-27T11:46:00Z"/>
                    <w:rFonts w:ascii="Calibri" w:hAnsi="Calibri" w:cs="Calibri"/>
                    <w:color w:val="000000"/>
                    <w:sz w:val="22"/>
                    <w:szCs w:val="22"/>
                  </w:rPr>
                </w:rPrChange>
              </w:rPr>
              <w:pPrChange w:id="12728" w:author="Nick.Tolimieri" w:date="2022-09-26T12:55:00Z">
                <w:pPr>
                  <w:jc w:val="right"/>
                </w:pPr>
              </w:pPrChange>
            </w:pPr>
            <w:ins w:id="12729" w:author="Nick.Tolimieri" w:date="2022-09-26T12:55:00Z">
              <w:del w:id="12730" w:author="Nick.Tolimieri [2]" w:date="2022-09-27T11:46:00Z">
                <w:r w:rsidRPr="007654F7" w:rsidDel="00B41F3D">
                  <w:rPr>
                    <w:rFonts w:asciiTheme="minorHAnsi" w:eastAsiaTheme="minorHAnsi" w:hAnsiTheme="minorHAnsi" w:cstheme="minorBidi"/>
                    <w:sz w:val="22"/>
                    <w:szCs w:val="22"/>
                    <w:rPrChange w:id="12731" w:author="Nick.Tolimieri" w:date="2022-09-26T12:55:00Z">
                      <w:rPr>
                        <w:rFonts w:ascii="Calibri" w:hAnsi="Calibri" w:cs="Calibri"/>
                        <w:color w:val="000000"/>
                        <w:sz w:val="22"/>
                        <w:szCs w:val="22"/>
                      </w:rPr>
                    </w:rPrChange>
                  </w:rPr>
                  <w:delText>5</w:delText>
                </w:r>
              </w:del>
            </w:ins>
          </w:p>
        </w:tc>
        <w:tc>
          <w:tcPr>
            <w:tcW w:w="960" w:type="dxa"/>
            <w:noWrap/>
            <w:hideMark/>
            <w:tcPrChange w:id="1273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33" w:author="Nick.Tolimieri" w:date="2022-09-26T12:55:00Z"/>
                <w:del w:id="12734" w:author="Nick.Tolimieri [2]" w:date="2022-09-27T11:46:00Z"/>
                <w:rFonts w:asciiTheme="minorHAnsi" w:eastAsiaTheme="minorHAnsi" w:hAnsiTheme="minorHAnsi" w:cstheme="minorBidi"/>
                <w:sz w:val="22"/>
                <w:szCs w:val="22"/>
                <w:rPrChange w:id="12735" w:author="Nick.Tolimieri" w:date="2022-09-26T12:55:00Z">
                  <w:rPr>
                    <w:ins w:id="12736" w:author="Nick.Tolimieri" w:date="2022-09-26T12:55:00Z"/>
                    <w:del w:id="12737" w:author="Nick.Tolimieri [2]" w:date="2022-09-27T11:46:00Z"/>
                    <w:rFonts w:ascii="Calibri" w:hAnsi="Calibri" w:cs="Calibri"/>
                    <w:color w:val="000000"/>
                    <w:sz w:val="22"/>
                    <w:szCs w:val="22"/>
                  </w:rPr>
                </w:rPrChange>
              </w:rPr>
              <w:pPrChange w:id="12738" w:author="Nick.Tolimieri" w:date="2022-09-26T12:55:00Z">
                <w:pPr>
                  <w:jc w:val="right"/>
                </w:pPr>
              </w:pPrChange>
            </w:pPr>
            <w:ins w:id="12739" w:author="Nick.Tolimieri" w:date="2022-09-26T12:55:00Z">
              <w:del w:id="12740" w:author="Nick.Tolimieri [2]" w:date="2022-09-27T11:46:00Z">
                <w:r w:rsidRPr="007654F7" w:rsidDel="00B41F3D">
                  <w:rPr>
                    <w:rFonts w:asciiTheme="minorHAnsi" w:eastAsiaTheme="minorHAnsi" w:hAnsiTheme="minorHAnsi" w:cstheme="minorBidi"/>
                    <w:sz w:val="22"/>
                    <w:szCs w:val="22"/>
                    <w:rPrChange w:id="12741" w:author="Nick.Tolimieri" w:date="2022-09-26T12:55:00Z">
                      <w:rPr>
                        <w:rFonts w:ascii="Calibri" w:hAnsi="Calibri" w:cs="Calibri"/>
                        <w:color w:val="000000"/>
                        <w:sz w:val="22"/>
                        <w:szCs w:val="22"/>
                      </w:rPr>
                    </w:rPrChange>
                  </w:rPr>
                  <w:delText>1.57</w:delText>
                </w:r>
              </w:del>
            </w:ins>
          </w:p>
        </w:tc>
        <w:tc>
          <w:tcPr>
            <w:tcW w:w="960" w:type="dxa"/>
            <w:noWrap/>
            <w:hideMark/>
            <w:tcPrChange w:id="12742"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43" w:author="Nick.Tolimieri" w:date="2022-09-26T12:55:00Z"/>
                <w:del w:id="12744" w:author="Nick.Tolimieri [2]" w:date="2022-09-27T11:46:00Z"/>
                <w:rFonts w:asciiTheme="minorHAnsi" w:eastAsiaTheme="minorHAnsi" w:hAnsiTheme="minorHAnsi" w:cstheme="minorBidi"/>
                <w:sz w:val="22"/>
                <w:szCs w:val="22"/>
                <w:rPrChange w:id="12745" w:author="Nick.Tolimieri" w:date="2022-09-26T12:55:00Z">
                  <w:rPr>
                    <w:ins w:id="12746" w:author="Nick.Tolimieri" w:date="2022-09-26T12:55:00Z"/>
                    <w:del w:id="12747" w:author="Nick.Tolimieri [2]" w:date="2022-09-27T11:46:00Z"/>
                    <w:rFonts w:ascii="Calibri" w:hAnsi="Calibri" w:cs="Calibri"/>
                    <w:color w:val="000000"/>
                    <w:sz w:val="22"/>
                    <w:szCs w:val="22"/>
                  </w:rPr>
                </w:rPrChange>
              </w:rPr>
              <w:pPrChange w:id="12748" w:author="Nick.Tolimieri" w:date="2022-09-26T12:55:00Z">
                <w:pPr>
                  <w:jc w:val="right"/>
                </w:pPr>
              </w:pPrChange>
            </w:pPr>
            <w:ins w:id="12749" w:author="Nick.Tolimieri" w:date="2022-09-26T12:55:00Z">
              <w:del w:id="12750" w:author="Nick.Tolimieri [2]" w:date="2022-09-27T11:46:00Z">
                <w:r w:rsidRPr="007654F7" w:rsidDel="00B41F3D">
                  <w:rPr>
                    <w:rFonts w:asciiTheme="minorHAnsi" w:eastAsiaTheme="minorHAnsi" w:hAnsiTheme="minorHAnsi" w:cstheme="minorBidi"/>
                    <w:sz w:val="22"/>
                    <w:szCs w:val="22"/>
                    <w:rPrChange w:id="12751" w:author="Nick.Tolimieri" w:date="2022-09-26T12:55:00Z">
                      <w:rPr>
                        <w:rFonts w:ascii="Calibri" w:hAnsi="Calibri" w:cs="Calibri"/>
                        <w:color w:val="000000"/>
                        <w:sz w:val="22"/>
                        <w:szCs w:val="22"/>
                      </w:rPr>
                    </w:rPrChange>
                  </w:rPr>
                  <w:delText>0.15</w:delText>
                </w:r>
              </w:del>
            </w:ins>
          </w:p>
        </w:tc>
      </w:tr>
      <w:tr w:rsidR="007654F7" w:rsidRPr="007654F7" w:rsidDel="00B41F3D" w:rsidTr="007654F7">
        <w:trPr>
          <w:divId w:val="1027564193"/>
          <w:trHeight w:val="300"/>
          <w:ins w:id="12752" w:author="Nick.Tolimieri" w:date="2022-09-26T12:55:00Z"/>
          <w:del w:id="12753" w:author="Nick.Tolimieri [2]" w:date="2022-09-27T11:46:00Z"/>
          <w:trPrChange w:id="12754" w:author="Nick.Tolimieri" w:date="2022-09-26T12:55:00Z">
            <w:trPr>
              <w:divId w:val="1027564193"/>
              <w:trHeight w:val="300"/>
            </w:trPr>
          </w:trPrChange>
        </w:trPr>
        <w:tc>
          <w:tcPr>
            <w:tcW w:w="960" w:type="dxa"/>
            <w:noWrap/>
            <w:hideMark/>
            <w:tcPrChange w:id="1275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56" w:author="Nick.Tolimieri" w:date="2022-09-26T12:55:00Z"/>
                <w:del w:id="12757" w:author="Nick.Tolimieri [2]" w:date="2022-09-27T11:46:00Z"/>
                <w:rFonts w:asciiTheme="minorHAnsi" w:eastAsiaTheme="minorHAnsi" w:hAnsiTheme="minorHAnsi" w:cstheme="minorBidi"/>
                <w:sz w:val="22"/>
                <w:szCs w:val="22"/>
                <w:rPrChange w:id="12758" w:author="Nick.Tolimieri" w:date="2022-09-26T12:55:00Z">
                  <w:rPr>
                    <w:ins w:id="12759" w:author="Nick.Tolimieri" w:date="2022-09-26T12:55:00Z"/>
                    <w:del w:id="12760" w:author="Nick.Tolimieri [2]" w:date="2022-09-27T11:46:00Z"/>
                    <w:rFonts w:ascii="Calibri" w:hAnsi="Calibri" w:cs="Calibri"/>
                    <w:color w:val="000000"/>
                    <w:sz w:val="22"/>
                    <w:szCs w:val="22"/>
                  </w:rPr>
                </w:rPrChange>
              </w:rPr>
              <w:pPrChange w:id="12761" w:author="Nick.Tolimieri" w:date="2022-09-26T12:55:00Z">
                <w:pPr/>
              </w:pPrChange>
            </w:pPr>
            <w:ins w:id="12762" w:author="Nick.Tolimieri" w:date="2022-09-26T12:55:00Z">
              <w:del w:id="12763" w:author="Nick.Tolimieri [2]" w:date="2022-09-27T11:46:00Z">
                <w:r w:rsidRPr="007654F7" w:rsidDel="00B41F3D">
                  <w:rPr>
                    <w:rFonts w:asciiTheme="minorHAnsi" w:eastAsiaTheme="minorHAnsi" w:hAnsiTheme="minorHAnsi" w:cstheme="minorBidi"/>
                    <w:sz w:val="22"/>
                    <w:szCs w:val="22"/>
                    <w:rPrChange w:id="12764" w:author="Nick.Tolimieri" w:date="2022-09-26T12:55:00Z">
                      <w:rPr>
                        <w:rFonts w:ascii="Calibri" w:hAnsi="Calibri" w:cs="Calibri"/>
                        <w:color w:val="000000"/>
                        <w:sz w:val="22"/>
                        <w:szCs w:val="22"/>
                      </w:rPr>
                    </w:rPrChange>
                  </w:rPr>
                  <w:delText>Cape Alava</w:delText>
                </w:r>
              </w:del>
            </w:ins>
          </w:p>
        </w:tc>
        <w:tc>
          <w:tcPr>
            <w:tcW w:w="960" w:type="dxa"/>
            <w:noWrap/>
            <w:hideMark/>
            <w:tcPrChange w:id="1276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66" w:author="Nick.Tolimieri" w:date="2022-09-26T12:55:00Z"/>
                <w:del w:id="12767" w:author="Nick.Tolimieri [2]" w:date="2022-09-27T11:46:00Z"/>
                <w:rFonts w:asciiTheme="minorHAnsi" w:eastAsiaTheme="minorHAnsi" w:hAnsiTheme="minorHAnsi" w:cstheme="minorBidi"/>
                <w:sz w:val="22"/>
                <w:szCs w:val="22"/>
                <w:rPrChange w:id="12768" w:author="Nick.Tolimieri" w:date="2022-09-26T12:55:00Z">
                  <w:rPr>
                    <w:ins w:id="12769" w:author="Nick.Tolimieri" w:date="2022-09-26T12:55:00Z"/>
                    <w:del w:id="12770" w:author="Nick.Tolimieri [2]" w:date="2022-09-27T11:46:00Z"/>
                    <w:rFonts w:ascii="Calibri" w:hAnsi="Calibri" w:cs="Calibri"/>
                    <w:color w:val="000000"/>
                    <w:sz w:val="22"/>
                    <w:szCs w:val="22"/>
                  </w:rPr>
                </w:rPrChange>
              </w:rPr>
              <w:pPrChange w:id="12771" w:author="Nick.Tolimieri" w:date="2022-09-26T12:55:00Z">
                <w:pPr>
                  <w:jc w:val="right"/>
                </w:pPr>
              </w:pPrChange>
            </w:pPr>
            <w:ins w:id="12772" w:author="Nick.Tolimieri" w:date="2022-09-26T12:55:00Z">
              <w:del w:id="12773" w:author="Nick.Tolimieri [2]" w:date="2022-09-27T11:46:00Z">
                <w:r w:rsidRPr="007654F7" w:rsidDel="00B41F3D">
                  <w:rPr>
                    <w:rFonts w:asciiTheme="minorHAnsi" w:eastAsiaTheme="minorHAnsi" w:hAnsiTheme="minorHAnsi" w:cstheme="minorBidi"/>
                    <w:sz w:val="22"/>
                    <w:szCs w:val="22"/>
                    <w:rPrChange w:id="12774" w:author="Nick.Tolimieri" w:date="2022-09-26T12:55:00Z">
                      <w:rPr>
                        <w:rFonts w:ascii="Calibri" w:hAnsi="Calibri" w:cs="Calibri"/>
                        <w:color w:val="000000"/>
                        <w:sz w:val="22"/>
                        <w:szCs w:val="22"/>
                      </w:rPr>
                    </w:rPrChange>
                  </w:rPr>
                  <w:delText>2007</w:delText>
                </w:r>
              </w:del>
            </w:ins>
          </w:p>
        </w:tc>
        <w:tc>
          <w:tcPr>
            <w:tcW w:w="960" w:type="dxa"/>
            <w:noWrap/>
            <w:hideMark/>
            <w:tcPrChange w:id="1277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76" w:author="Nick.Tolimieri" w:date="2022-09-26T12:55:00Z"/>
                <w:del w:id="12777" w:author="Nick.Tolimieri [2]" w:date="2022-09-27T11:46:00Z"/>
                <w:rFonts w:asciiTheme="minorHAnsi" w:eastAsiaTheme="minorHAnsi" w:hAnsiTheme="minorHAnsi" w:cstheme="minorBidi"/>
                <w:sz w:val="22"/>
                <w:szCs w:val="22"/>
                <w:rPrChange w:id="12778" w:author="Nick.Tolimieri" w:date="2022-09-26T12:55:00Z">
                  <w:rPr>
                    <w:ins w:id="12779" w:author="Nick.Tolimieri" w:date="2022-09-26T12:55:00Z"/>
                    <w:del w:id="12780" w:author="Nick.Tolimieri [2]" w:date="2022-09-27T11:46:00Z"/>
                    <w:rFonts w:ascii="Calibri" w:hAnsi="Calibri" w:cs="Calibri"/>
                    <w:color w:val="000000"/>
                    <w:sz w:val="22"/>
                    <w:szCs w:val="22"/>
                  </w:rPr>
                </w:rPrChange>
              </w:rPr>
              <w:pPrChange w:id="12781" w:author="Nick.Tolimieri" w:date="2022-09-26T12:55:00Z">
                <w:pPr>
                  <w:jc w:val="right"/>
                </w:pPr>
              </w:pPrChange>
            </w:pPr>
            <w:ins w:id="12782" w:author="Nick.Tolimieri" w:date="2022-09-26T12:55:00Z">
              <w:del w:id="12783" w:author="Nick.Tolimieri [2]" w:date="2022-09-27T11:46:00Z">
                <w:r w:rsidRPr="007654F7" w:rsidDel="00B41F3D">
                  <w:rPr>
                    <w:rFonts w:asciiTheme="minorHAnsi" w:eastAsiaTheme="minorHAnsi" w:hAnsiTheme="minorHAnsi" w:cstheme="minorBidi"/>
                    <w:sz w:val="22"/>
                    <w:szCs w:val="22"/>
                    <w:rPrChange w:id="12784" w:author="Nick.Tolimieri" w:date="2022-09-26T12:55:00Z">
                      <w:rPr>
                        <w:rFonts w:ascii="Calibri" w:hAnsi="Calibri" w:cs="Calibri"/>
                        <w:color w:val="000000"/>
                        <w:sz w:val="22"/>
                        <w:szCs w:val="22"/>
                      </w:rPr>
                    </w:rPrChange>
                  </w:rPr>
                  <w:delText>7</w:delText>
                </w:r>
              </w:del>
            </w:ins>
          </w:p>
        </w:tc>
        <w:tc>
          <w:tcPr>
            <w:tcW w:w="960" w:type="dxa"/>
            <w:noWrap/>
            <w:hideMark/>
            <w:tcPrChange w:id="1278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86" w:author="Nick.Tolimieri" w:date="2022-09-26T12:55:00Z"/>
                <w:del w:id="12787" w:author="Nick.Tolimieri [2]" w:date="2022-09-27T11:46:00Z"/>
                <w:rFonts w:asciiTheme="minorHAnsi" w:eastAsiaTheme="minorHAnsi" w:hAnsiTheme="minorHAnsi" w:cstheme="minorBidi"/>
                <w:sz w:val="22"/>
                <w:szCs w:val="22"/>
                <w:rPrChange w:id="12788" w:author="Nick.Tolimieri" w:date="2022-09-26T12:55:00Z">
                  <w:rPr>
                    <w:ins w:id="12789" w:author="Nick.Tolimieri" w:date="2022-09-26T12:55:00Z"/>
                    <w:del w:id="12790" w:author="Nick.Tolimieri [2]" w:date="2022-09-27T11:46:00Z"/>
                    <w:rFonts w:ascii="Calibri" w:hAnsi="Calibri" w:cs="Calibri"/>
                    <w:color w:val="000000"/>
                    <w:sz w:val="22"/>
                    <w:szCs w:val="22"/>
                  </w:rPr>
                </w:rPrChange>
              </w:rPr>
              <w:pPrChange w:id="12791" w:author="Nick.Tolimieri" w:date="2022-09-26T12:55:00Z">
                <w:pPr>
                  <w:jc w:val="right"/>
                </w:pPr>
              </w:pPrChange>
            </w:pPr>
            <w:ins w:id="12792" w:author="Nick.Tolimieri" w:date="2022-09-26T12:55:00Z">
              <w:del w:id="12793" w:author="Nick.Tolimieri [2]" w:date="2022-09-27T11:46:00Z">
                <w:r w:rsidRPr="007654F7" w:rsidDel="00B41F3D">
                  <w:rPr>
                    <w:rFonts w:asciiTheme="minorHAnsi" w:eastAsiaTheme="minorHAnsi" w:hAnsiTheme="minorHAnsi" w:cstheme="minorBidi"/>
                    <w:sz w:val="22"/>
                    <w:szCs w:val="22"/>
                    <w:rPrChange w:id="12794" w:author="Nick.Tolimieri" w:date="2022-09-26T12:55:00Z">
                      <w:rPr>
                        <w:rFonts w:ascii="Calibri" w:hAnsi="Calibri" w:cs="Calibri"/>
                        <w:color w:val="000000"/>
                        <w:sz w:val="22"/>
                        <w:szCs w:val="22"/>
                      </w:rPr>
                    </w:rPrChange>
                  </w:rPr>
                  <w:delText>9</w:delText>
                </w:r>
              </w:del>
            </w:ins>
          </w:p>
        </w:tc>
        <w:tc>
          <w:tcPr>
            <w:tcW w:w="960" w:type="dxa"/>
            <w:noWrap/>
            <w:hideMark/>
            <w:tcPrChange w:id="1279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796" w:author="Nick.Tolimieri" w:date="2022-09-26T12:55:00Z"/>
                <w:del w:id="12797" w:author="Nick.Tolimieri [2]" w:date="2022-09-27T11:46:00Z"/>
                <w:rFonts w:asciiTheme="minorHAnsi" w:eastAsiaTheme="minorHAnsi" w:hAnsiTheme="minorHAnsi" w:cstheme="minorBidi"/>
                <w:sz w:val="22"/>
                <w:szCs w:val="22"/>
                <w:rPrChange w:id="12798" w:author="Nick.Tolimieri" w:date="2022-09-26T12:55:00Z">
                  <w:rPr>
                    <w:ins w:id="12799" w:author="Nick.Tolimieri" w:date="2022-09-26T12:55:00Z"/>
                    <w:del w:id="12800" w:author="Nick.Tolimieri [2]" w:date="2022-09-27T11:46:00Z"/>
                    <w:rFonts w:ascii="Calibri" w:hAnsi="Calibri" w:cs="Calibri"/>
                    <w:color w:val="000000"/>
                    <w:sz w:val="22"/>
                    <w:szCs w:val="22"/>
                  </w:rPr>
                </w:rPrChange>
              </w:rPr>
              <w:pPrChange w:id="12801" w:author="Nick.Tolimieri" w:date="2022-09-26T12:55:00Z">
                <w:pPr>
                  <w:jc w:val="right"/>
                </w:pPr>
              </w:pPrChange>
            </w:pPr>
            <w:ins w:id="12802" w:author="Nick.Tolimieri" w:date="2022-09-26T12:55:00Z">
              <w:del w:id="12803" w:author="Nick.Tolimieri [2]" w:date="2022-09-27T11:46:00Z">
                <w:r w:rsidRPr="007654F7" w:rsidDel="00B41F3D">
                  <w:rPr>
                    <w:rFonts w:asciiTheme="minorHAnsi" w:eastAsiaTheme="minorHAnsi" w:hAnsiTheme="minorHAnsi" w:cstheme="minorBidi"/>
                    <w:sz w:val="22"/>
                    <w:szCs w:val="22"/>
                    <w:rPrChange w:id="12804" w:author="Nick.Tolimieri" w:date="2022-09-26T12:55:00Z">
                      <w:rPr>
                        <w:rFonts w:ascii="Calibri" w:hAnsi="Calibri" w:cs="Calibri"/>
                        <w:color w:val="000000"/>
                        <w:sz w:val="22"/>
                        <w:szCs w:val="22"/>
                      </w:rPr>
                    </w:rPrChange>
                  </w:rPr>
                  <w:delText>1</w:delText>
                </w:r>
              </w:del>
            </w:ins>
          </w:p>
        </w:tc>
        <w:tc>
          <w:tcPr>
            <w:tcW w:w="960" w:type="dxa"/>
            <w:noWrap/>
            <w:hideMark/>
            <w:tcPrChange w:id="1280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06" w:author="Nick.Tolimieri" w:date="2022-09-26T12:55:00Z"/>
                <w:del w:id="12807" w:author="Nick.Tolimieri [2]" w:date="2022-09-27T11:46:00Z"/>
                <w:rFonts w:asciiTheme="minorHAnsi" w:eastAsiaTheme="minorHAnsi" w:hAnsiTheme="minorHAnsi" w:cstheme="minorBidi"/>
                <w:sz w:val="22"/>
                <w:szCs w:val="22"/>
                <w:rPrChange w:id="12808" w:author="Nick.Tolimieri" w:date="2022-09-26T12:55:00Z">
                  <w:rPr>
                    <w:ins w:id="12809" w:author="Nick.Tolimieri" w:date="2022-09-26T12:55:00Z"/>
                    <w:del w:id="12810" w:author="Nick.Tolimieri [2]" w:date="2022-09-27T11:46:00Z"/>
                    <w:rFonts w:ascii="Calibri" w:hAnsi="Calibri" w:cs="Calibri"/>
                    <w:color w:val="000000"/>
                    <w:sz w:val="22"/>
                    <w:szCs w:val="22"/>
                  </w:rPr>
                </w:rPrChange>
              </w:rPr>
              <w:pPrChange w:id="12811" w:author="Nick.Tolimieri" w:date="2022-09-26T12:55:00Z">
                <w:pPr>
                  <w:jc w:val="right"/>
                </w:pPr>
              </w:pPrChange>
            </w:pPr>
            <w:ins w:id="12812" w:author="Nick.Tolimieri" w:date="2022-09-26T12:55:00Z">
              <w:del w:id="12813" w:author="Nick.Tolimieri [2]" w:date="2022-09-27T11:46:00Z">
                <w:r w:rsidRPr="007654F7" w:rsidDel="00B41F3D">
                  <w:rPr>
                    <w:rFonts w:asciiTheme="minorHAnsi" w:eastAsiaTheme="minorHAnsi" w:hAnsiTheme="minorHAnsi" w:cstheme="minorBidi"/>
                    <w:sz w:val="22"/>
                    <w:szCs w:val="22"/>
                    <w:rPrChange w:id="12814" w:author="Nick.Tolimieri" w:date="2022-09-26T12:55:00Z">
                      <w:rPr>
                        <w:rFonts w:ascii="Calibri" w:hAnsi="Calibri" w:cs="Calibri"/>
                        <w:color w:val="000000"/>
                        <w:sz w:val="22"/>
                        <w:szCs w:val="22"/>
                      </w:rPr>
                    </w:rPrChange>
                  </w:rPr>
                  <w:delText>8</w:delText>
                </w:r>
              </w:del>
            </w:ins>
          </w:p>
        </w:tc>
        <w:tc>
          <w:tcPr>
            <w:tcW w:w="960" w:type="dxa"/>
            <w:noWrap/>
            <w:hideMark/>
            <w:tcPrChange w:id="1281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16" w:author="Nick.Tolimieri" w:date="2022-09-26T12:55:00Z"/>
                <w:del w:id="12817" w:author="Nick.Tolimieri [2]" w:date="2022-09-27T11:46:00Z"/>
                <w:rFonts w:asciiTheme="minorHAnsi" w:eastAsiaTheme="minorHAnsi" w:hAnsiTheme="minorHAnsi" w:cstheme="minorBidi"/>
                <w:sz w:val="22"/>
                <w:szCs w:val="22"/>
                <w:rPrChange w:id="12818" w:author="Nick.Tolimieri" w:date="2022-09-26T12:55:00Z">
                  <w:rPr>
                    <w:ins w:id="12819" w:author="Nick.Tolimieri" w:date="2022-09-26T12:55:00Z"/>
                    <w:del w:id="12820" w:author="Nick.Tolimieri [2]" w:date="2022-09-27T11:46:00Z"/>
                    <w:rFonts w:ascii="Calibri" w:hAnsi="Calibri" w:cs="Calibri"/>
                    <w:color w:val="000000"/>
                    <w:sz w:val="22"/>
                    <w:szCs w:val="22"/>
                  </w:rPr>
                </w:rPrChange>
              </w:rPr>
              <w:pPrChange w:id="12821" w:author="Nick.Tolimieri" w:date="2022-09-26T12:55:00Z">
                <w:pPr>
                  <w:jc w:val="right"/>
                </w:pPr>
              </w:pPrChange>
            </w:pPr>
            <w:ins w:id="12822" w:author="Nick.Tolimieri" w:date="2022-09-26T12:55:00Z">
              <w:del w:id="12823" w:author="Nick.Tolimieri [2]" w:date="2022-09-27T11:46:00Z">
                <w:r w:rsidRPr="007654F7" w:rsidDel="00B41F3D">
                  <w:rPr>
                    <w:rFonts w:asciiTheme="minorHAnsi" w:eastAsiaTheme="minorHAnsi" w:hAnsiTheme="minorHAnsi" w:cstheme="minorBidi"/>
                    <w:sz w:val="22"/>
                    <w:szCs w:val="22"/>
                    <w:rPrChange w:id="12824" w:author="Nick.Tolimieri" w:date="2022-09-26T12:55:00Z">
                      <w:rPr>
                        <w:rFonts w:ascii="Calibri" w:hAnsi="Calibri" w:cs="Calibri"/>
                        <w:color w:val="000000"/>
                        <w:sz w:val="22"/>
                        <w:szCs w:val="22"/>
                      </w:rPr>
                    </w:rPrChange>
                  </w:rPr>
                  <w:delText>8</w:delText>
                </w:r>
              </w:del>
            </w:ins>
          </w:p>
        </w:tc>
        <w:tc>
          <w:tcPr>
            <w:tcW w:w="960" w:type="dxa"/>
            <w:noWrap/>
            <w:hideMark/>
            <w:tcPrChange w:id="1282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26" w:author="Nick.Tolimieri" w:date="2022-09-26T12:55:00Z"/>
                <w:del w:id="12827" w:author="Nick.Tolimieri [2]" w:date="2022-09-27T11:46:00Z"/>
                <w:rFonts w:asciiTheme="minorHAnsi" w:eastAsiaTheme="minorHAnsi" w:hAnsiTheme="minorHAnsi" w:cstheme="minorBidi"/>
                <w:sz w:val="22"/>
                <w:szCs w:val="22"/>
                <w:rPrChange w:id="12828" w:author="Nick.Tolimieri" w:date="2022-09-26T12:55:00Z">
                  <w:rPr>
                    <w:ins w:id="12829" w:author="Nick.Tolimieri" w:date="2022-09-26T12:55:00Z"/>
                    <w:del w:id="12830" w:author="Nick.Tolimieri [2]" w:date="2022-09-27T11:46:00Z"/>
                    <w:rFonts w:ascii="Calibri" w:hAnsi="Calibri" w:cs="Calibri"/>
                    <w:color w:val="000000"/>
                    <w:sz w:val="22"/>
                    <w:szCs w:val="22"/>
                  </w:rPr>
                </w:rPrChange>
              </w:rPr>
              <w:pPrChange w:id="12831" w:author="Nick.Tolimieri" w:date="2022-09-26T12:55:00Z">
                <w:pPr>
                  <w:jc w:val="right"/>
                </w:pPr>
              </w:pPrChange>
            </w:pPr>
            <w:ins w:id="12832" w:author="Nick.Tolimieri" w:date="2022-09-26T12:55:00Z">
              <w:del w:id="12833" w:author="Nick.Tolimieri [2]" w:date="2022-09-27T11:46:00Z">
                <w:r w:rsidRPr="007654F7" w:rsidDel="00B41F3D">
                  <w:rPr>
                    <w:rFonts w:asciiTheme="minorHAnsi" w:eastAsiaTheme="minorHAnsi" w:hAnsiTheme="minorHAnsi" w:cstheme="minorBidi"/>
                    <w:sz w:val="22"/>
                    <w:szCs w:val="22"/>
                    <w:rPrChange w:id="12834" w:author="Nick.Tolimieri" w:date="2022-09-26T12:55:00Z">
                      <w:rPr>
                        <w:rFonts w:ascii="Calibri" w:hAnsi="Calibri" w:cs="Calibri"/>
                        <w:color w:val="000000"/>
                        <w:sz w:val="22"/>
                        <w:szCs w:val="22"/>
                      </w:rPr>
                    </w:rPrChange>
                  </w:rPr>
                  <w:delText>8</w:delText>
                </w:r>
              </w:del>
            </w:ins>
          </w:p>
        </w:tc>
        <w:tc>
          <w:tcPr>
            <w:tcW w:w="960" w:type="dxa"/>
            <w:noWrap/>
            <w:hideMark/>
            <w:tcPrChange w:id="1283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36" w:author="Nick.Tolimieri" w:date="2022-09-26T12:55:00Z"/>
                <w:del w:id="12837" w:author="Nick.Tolimieri [2]" w:date="2022-09-27T11:46:00Z"/>
                <w:rFonts w:asciiTheme="minorHAnsi" w:eastAsiaTheme="minorHAnsi" w:hAnsiTheme="minorHAnsi" w:cstheme="minorBidi"/>
                <w:sz w:val="22"/>
                <w:szCs w:val="22"/>
                <w:rPrChange w:id="12838" w:author="Nick.Tolimieri" w:date="2022-09-26T12:55:00Z">
                  <w:rPr>
                    <w:ins w:id="12839" w:author="Nick.Tolimieri" w:date="2022-09-26T12:55:00Z"/>
                    <w:del w:id="12840" w:author="Nick.Tolimieri [2]" w:date="2022-09-27T11:46:00Z"/>
                    <w:rFonts w:ascii="Calibri" w:hAnsi="Calibri" w:cs="Calibri"/>
                    <w:color w:val="000000"/>
                    <w:sz w:val="22"/>
                    <w:szCs w:val="22"/>
                  </w:rPr>
                </w:rPrChange>
              </w:rPr>
              <w:pPrChange w:id="12841" w:author="Nick.Tolimieri" w:date="2022-09-26T12:55:00Z">
                <w:pPr>
                  <w:jc w:val="right"/>
                </w:pPr>
              </w:pPrChange>
            </w:pPr>
            <w:ins w:id="12842" w:author="Nick.Tolimieri" w:date="2022-09-26T12:55:00Z">
              <w:del w:id="12843" w:author="Nick.Tolimieri [2]" w:date="2022-09-27T11:46:00Z">
                <w:r w:rsidRPr="007654F7" w:rsidDel="00B41F3D">
                  <w:rPr>
                    <w:rFonts w:asciiTheme="minorHAnsi" w:eastAsiaTheme="minorHAnsi" w:hAnsiTheme="minorHAnsi" w:cstheme="minorBidi"/>
                    <w:sz w:val="22"/>
                    <w:szCs w:val="22"/>
                    <w:rPrChange w:id="12844" w:author="Nick.Tolimieri" w:date="2022-09-26T12:55:00Z">
                      <w:rPr>
                        <w:rFonts w:ascii="Calibri" w:hAnsi="Calibri" w:cs="Calibri"/>
                        <w:color w:val="000000"/>
                        <w:sz w:val="22"/>
                        <w:szCs w:val="22"/>
                      </w:rPr>
                    </w:rPrChange>
                  </w:rPr>
                  <w:delText>2.45</w:delText>
                </w:r>
              </w:del>
            </w:ins>
          </w:p>
        </w:tc>
        <w:tc>
          <w:tcPr>
            <w:tcW w:w="960" w:type="dxa"/>
            <w:noWrap/>
            <w:hideMark/>
            <w:tcPrChange w:id="12845"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46" w:author="Nick.Tolimieri" w:date="2022-09-26T12:55:00Z"/>
                <w:del w:id="12847" w:author="Nick.Tolimieri [2]" w:date="2022-09-27T11:46:00Z"/>
                <w:rFonts w:asciiTheme="minorHAnsi" w:eastAsiaTheme="minorHAnsi" w:hAnsiTheme="minorHAnsi" w:cstheme="minorBidi"/>
                <w:sz w:val="22"/>
                <w:szCs w:val="22"/>
                <w:rPrChange w:id="12848" w:author="Nick.Tolimieri" w:date="2022-09-26T12:55:00Z">
                  <w:rPr>
                    <w:ins w:id="12849" w:author="Nick.Tolimieri" w:date="2022-09-26T12:55:00Z"/>
                    <w:del w:id="12850" w:author="Nick.Tolimieri [2]" w:date="2022-09-27T11:46:00Z"/>
                    <w:rFonts w:ascii="Calibri" w:hAnsi="Calibri" w:cs="Calibri"/>
                    <w:color w:val="000000"/>
                    <w:sz w:val="22"/>
                    <w:szCs w:val="22"/>
                  </w:rPr>
                </w:rPrChange>
              </w:rPr>
              <w:pPrChange w:id="12851" w:author="Nick.Tolimieri" w:date="2022-09-26T12:55:00Z">
                <w:pPr>
                  <w:jc w:val="right"/>
                </w:pPr>
              </w:pPrChange>
            </w:pPr>
            <w:ins w:id="12852" w:author="Nick.Tolimieri" w:date="2022-09-26T12:55:00Z">
              <w:del w:id="12853" w:author="Nick.Tolimieri [2]" w:date="2022-09-27T11:46:00Z">
                <w:r w:rsidRPr="007654F7" w:rsidDel="00B41F3D">
                  <w:rPr>
                    <w:rFonts w:asciiTheme="minorHAnsi" w:eastAsiaTheme="minorHAnsi" w:hAnsiTheme="minorHAnsi" w:cstheme="minorBidi"/>
                    <w:sz w:val="22"/>
                    <w:szCs w:val="22"/>
                    <w:rPrChange w:id="12854" w:author="Nick.Tolimieri" w:date="2022-09-26T12:55:00Z">
                      <w:rPr>
                        <w:rFonts w:ascii="Calibri" w:hAnsi="Calibri" w:cs="Calibri"/>
                        <w:color w:val="000000"/>
                        <w:sz w:val="22"/>
                        <w:szCs w:val="22"/>
                      </w:rPr>
                    </w:rPrChange>
                  </w:rPr>
                  <w:delText>0.28</w:delText>
                </w:r>
              </w:del>
            </w:ins>
          </w:p>
        </w:tc>
      </w:tr>
      <w:tr w:rsidR="007654F7" w:rsidRPr="007654F7" w:rsidDel="00B41F3D" w:rsidTr="007654F7">
        <w:trPr>
          <w:divId w:val="1027564193"/>
          <w:trHeight w:val="300"/>
          <w:ins w:id="12855" w:author="Nick.Tolimieri" w:date="2022-09-26T12:55:00Z"/>
          <w:del w:id="12856" w:author="Nick.Tolimieri [2]" w:date="2022-09-27T11:46:00Z"/>
          <w:trPrChange w:id="12857" w:author="Nick.Tolimieri" w:date="2022-09-26T12:55:00Z">
            <w:trPr>
              <w:divId w:val="1027564193"/>
              <w:trHeight w:val="300"/>
            </w:trPr>
          </w:trPrChange>
        </w:trPr>
        <w:tc>
          <w:tcPr>
            <w:tcW w:w="960" w:type="dxa"/>
            <w:noWrap/>
            <w:hideMark/>
            <w:tcPrChange w:id="1285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59" w:author="Nick.Tolimieri" w:date="2022-09-26T12:55:00Z"/>
                <w:del w:id="12860" w:author="Nick.Tolimieri [2]" w:date="2022-09-27T11:46:00Z"/>
                <w:rFonts w:asciiTheme="minorHAnsi" w:eastAsiaTheme="minorHAnsi" w:hAnsiTheme="minorHAnsi" w:cstheme="minorBidi"/>
                <w:sz w:val="22"/>
                <w:szCs w:val="22"/>
                <w:rPrChange w:id="12861" w:author="Nick.Tolimieri" w:date="2022-09-26T12:55:00Z">
                  <w:rPr>
                    <w:ins w:id="12862" w:author="Nick.Tolimieri" w:date="2022-09-26T12:55:00Z"/>
                    <w:del w:id="12863" w:author="Nick.Tolimieri [2]" w:date="2022-09-27T11:46:00Z"/>
                    <w:rFonts w:ascii="Calibri" w:hAnsi="Calibri" w:cs="Calibri"/>
                    <w:color w:val="000000"/>
                    <w:sz w:val="22"/>
                    <w:szCs w:val="22"/>
                  </w:rPr>
                </w:rPrChange>
              </w:rPr>
              <w:pPrChange w:id="12864" w:author="Nick.Tolimieri" w:date="2022-09-26T12:55:00Z">
                <w:pPr/>
              </w:pPrChange>
            </w:pPr>
            <w:ins w:id="12865" w:author="Nick.Tolimieri" w:date="2022-09-26T12:55:00Z">
              <w:del w:id="12866" w:author="Nick.Tolimieri [2]" w:date="2022-09-27T11:46:00Z">
                <w:r w:rsidRPr="007654F7" w:rsidDel="00B41F3D">
                  <w:rPr>
                    <w:rFonts w:asciiTheme="minorHAnsi" w:eastAsiaTheme="minorHAnsi" w:hAnsiTheme="minorHAnsi" w:cstheme="minorBidi"/>
                    <w:sz w:val="22"/>
                    <w:szCs w:val="22"/>
                    <w:rPrChange w:id="12867" w:author="Nick.Tolimieri" w:date="2022-09-26T12:55:00Z">
                      <w:rPr>
                        <w:rFonts w:ascii="Calibri" w:hAnsi="Calibri" w:cs="Calibri"/>
                        <w:color w:val="000000"/>
                        <w:sz w:val="22"/>
                        <w:szCs w:val="22"/>
                      </w:rPr>
                    </w:rPrChange>
                  </w:rPr>
                  <w:delText>Cape Alava</w:delText>
                </w:r>
              </w:del>
            </w:ins>
          </w:p>
        </w:tc>
        <w:tc>
          <w:tcPr>
            <w:tcW w:w="960" w:type="dxa"/>
            <w:noWrap/>
            <w:hideMark/>
            <w:tcPrChange w:id="1286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69" w:author="Nick.Tolimieri" w:date="2022-09-26T12:55:00Z"/>
                <w:del w:id="12870" w:author="Nick.Tolimieri [2]" w:date="2022-09-27T11:46:00Z"/>
                <w:rFonts w:asciiTheme="minorHAnsi" w:eastAsiaTheme="minorHAnsi" w:hAnsiTheme="minorHAnsi" w:cstheme="minorBidi"/>
                <w:sz w:val="22"/>
                <w:szCs w:val="22"/>
                <w:rPrChange w:id="12871" w:author="Nick.Tolimieri" w:date="2022-09-26T12:55:00Z">
                  <w:rPr>
                    <w:ins w:id="12872" w:author="Nick.Tolimieri" w:date="2022-09-26T12:55:00Z"/>
                    <w:del w:id="12873" w:author="Nick.Tolimieri [2]" w:date="2022-09-27T11:46:00Z"/>
                    <w:rFonts w:ascii="Calibri" w:hAnsi="Calibri" w:cs="Calibri"/>
                    <w:color w:val="000000"/>
                    <w:sz w:val="22"/>
                    <w:szCs w:val="22"/>
                  </w:rPr>
                </w:rPrChange>
              </w:rPr>
              <w:pPrChange w:id="12874" w:author="Nick.Tolimieri" w:date="2022-09-26T12:55:00Z">
                <w:pPr>
                  <w:jc w:val="right"/>
                </w:pPr>
              </w:pPrChange>
            </w:pPr>
            <w:ins w:id="12875" w:author="Nick.Tolimieri" w:date="2022-09-26T12:55:00Z">
              <w:del w:id="12876" w:author="Nick.Tolimieri [2]" w:date="2022-09-27T11:46:00Z">
                <w:r w:rsidRPr="007654F7" w:rsidDel="00B41F3D">
                  <w:rPr>
                    <w:rFonts w:asciiTheme="minorHAnsi" w:eastAsiaTheme="minorHAnsi" w:hAnsiTheme="minorHAnsi" w:cstheme="minorBidi"/>
                    <w:sz w:val="22"/>
                    <w:szCs w:val="22"/>
                    <w:rPrChange w:id="12877" w:author="Nick.Tolimieri" w:date="2022-09-26T12:55:00Z">
                      <w:rPr>
                        <w:rFonts w:ascii="Calibri" w:hAnsi="Calibri" w:cs="Calibri"/>
                        <w:color w:val="000000"/>
                        <w:sz w:val="22"/>
                        <w:szCs w:val="22"/>
                      </w:rPr>
                    </w:rPrChange>
                  </w:rPr>
                  <w:delText>2008</w:delText>
                </w:r>
              </w:del>
            </w:ins>
          </w:p>
        </w:tc>
        <w:tc>
          <w:tcPr>
            <w:tcW w:w="960" w:type="dxa"/>
            <w:noWrap/>
            <w:hideMark/>
            <w:tcPrChange w:id="1287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79" w:author="Nick.Tolimieri" w:date="2022-09-26T12:55:00Z"/>
                <w:del w:id="12880" w:author="Nick.Tolimieri [2]" w:date="2022-09-27T11:46:00Z"/>
                <w:rFonts w:asciiTheme="minorHAnsi" w:eastAsiaTheme="minorHAnsi" w:hAnsiTheme="minorHAnsi" w:cstheme="minorBidi"/>
                <w:sz w:val="22"/>
                <w:szCs w:val="22"/>
                <w:rPrChange w:id="12881" w:author="Nick.Tolimieri" w:date="2022-09-26T12:55:00Z">
                  <w:rPr>
                    <w:ins w:id="12882" w:author="Nick.Tolimieri" w:date="2022-09-26T12:55:00Z"/>
                    <w:del w:id="12883" w:author="Nick.Tolimieri [2]" w:date="2022-09-27T11:46:00Z"/>
                    <w:rFonts w:ascii="Calibri" w:hAnsi="Calibri" w:cs="Calibri"/>
                    <w:color w:val="000000"/>
                    <w:sz w:val="22"/>
                    <w:szCs w:val="22"/>
                  </w:rPr>
                </w:rPrChange>
              </w:rPr>
              <w:pPrChange w:id="12884" w:author="Nick.Tolimieri" w:date="2022-09-26T12:55:00Z">
                <w:pPr>
                  <w:jc w:val="right"/>
                </w:pPr>
              </w:pPrChange>
            </w:pPr>
            <w:ins w:id="12885" w:author="Nick.Tolimieri" w:date="2022-09-26T12:55:00Z">
              <w:del w:id="12886" w:author="Nick.Tolimieri [2]" w:date="2022-09-27T11:46:00Z">
                <w:r w:rsidRPr="007654F7" w:rsidDel="00B41F3D">
                  <w:rPr>
                    <w:rFonts w:asciiTheme="minorHAnsi" w:eastAsiaTheme="minorHAnsi" w:hAnsiTheme="minorHAnsi" w:cstheme="minorBidi"/>
                    <w:sz w:val="22"/>
                    <w:szCs w:val="22"/>
                    <w:rPrChange w:id="12887" w:author="Nick.Tolimieri" w:date="2022-09-26T12:55:00Z">
                      <w:rPr>
                        <w:rFonts w:ascii="Calibri" w:hAnsi="Calibri" w:cs="Calibri"/>
                        <w:color w:val="000000"/>
                        <w:sz w:val="22"/>
                        <w:szCs w:val="22"/>
                      </w:rPr>
                    </w:rPrChange>
                  </w:rPr>
                  <w:delText>0</w:delText>
                </w:r>
              </w:del>
            </w:ins>
          </w:p>
        </w:tc>
        <w:tc>
          <w:tcPr>
            <w:tcW w:w="960" w:type="dxa"/>
            <w:noWrap/>
            <w:hideMark/>
            <w:tcPrChange w:id="1288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89" w:author="Nick.Tolimieri" w:date="2022-09-26T12:55:00Z"/>
                <w:del w:id="12890" w:author="Nick.Tolimieri [2]" w:date="2022-09-27T11:46:00Z"/>
                <w:rFonts w:asciiTheme="minorHAnsi" w:eastAsiaTheme="minorHAnsi" w:hAnsiTheme="minorHAnsi" w:cstheme="minorBidi"/>
                <w:sz w:val="22"/>
                <w:szCs w:val="22"/>
                <w:rPrChange w:id="12891" w:author="Nick.Tolimieri" w:date="2022-09-26T12:55:00Z">
                  <w:rPr>
                    <w:ins w:id="12892" w:author="Nick.Tolimieri" w:date="2022-09-26T12:55:00Z"/>
                    <w:del w:id="12893" w:author="Nick.Tolimieri [2]" w:date="2022-09-27T11:46:00Z"/>
                    <w:rFonts w:ascii="Calibri" w:hAnsi="Calibri" w:cs="Calibri"/>
                    <w:color w:val="000000"/>
                    <w:sz w:val="22"/>
                    <w:szCs w:val="22"/>
                  </w:rPr>
                </w:rPrChange>
              </w:rPr>
              <w:pPrChange w:id="12894" w:author="Nick.Tolimieri" w:date="2022-09-26T12:55:00Z">
                <w:pPr>
                  <w:jc w:val="right"/>
                </w:pPr>
              </w:pPrChange>
            </w:pPr>
            <w:ins w:id="12895" w:author="Nick.Tolimieri" w:date="2022-09-26T12:55:00Z">
              <w:del w:id="12896" w:author="Nick.Tolimieri [2]" w:date="2022-09-27T11:46:00Z">
                <w:r w:rsidRPr="007654F7" w:rsidDel="00B41F3D">
                  <w:rPr>
                    <w:rFonts w:asciiTheme="minorHAnsi" w:eastAsiaTheme="minorHAnsi" w:hAnsiTheme="minorHAnsi" w:cstheme="minorBidi"/>
                    <w:sz w:val="22"/>
                    <w:szCs w:val="22"/>
                    <w:rPrChange w:id="12897" w:author="Nick.Tolimieri" w:date="2022-09-26T12:55:00Z">
                      <w:rPr>
                        <w:rFonts w:ascii="Calibri" w:hAnsi="Calibri" w:cs="Calibri"/>
                        <w:color w:val="000000"/>
                        <w:sz w:val="22"/>
                        <w:szCs w:val="22"/>
                      </w:rPr>
                    </w:rPrChange>
                  </w:rPr>
                  <w:delText>0</w:delText>
                </w:r>
              </w:del>
            </w:ins>
          </w:p>
        </w:tc>
        <w:tc>
          <w:tcPr>
            <w:tcW w:w="960" w:type="dxa"/>
            <w:noWrap/>
            <w:hideMark/>
            <w:tcPrChange w:id="1289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899" w:author="Nick.Tolimieri" w:date="2022-09-26T12:55:00Z"/>
                <w:del w:id="12900" w:author="Nick.Tolimieri [2]" w:date="2022-09-27T11:46:00Z"/>
                <w:rFonts w:asciiTheme="minorHAnsi" w:eastAsiaTheme="minorHAnsi" w:hAnsiTheme="minorHAnsi" w:cstheme="minorBidi"/>
                <w:sz w:val="22"/>
                <w:szCs w:val="22"/>
                <w:rPrChange w:id="12901" w:author="Nick.Tolimieri" w:date="2022-09-26T12:55:00Z">
                  <w:rPr>
                    <w:ins w:id="12902" w:author="Nick.Tolimieri" w:date="2022-09-26T12:55:00Z"/>
                    <w:del w:id="12903" w:author="Nick.Tolimieri [2]" w:date="2022-09-27T11:46:00Z"/>
                    <w:rFonts w:ascii="Calibri" w:hAnsi="Calibri" w:cs="Calibri"/>
                    <w:color w:val="000000"/>
                    <w:sz w:val="22"/>
                    <w:szCs w:val="22"/>
                  </w:rPr>
                </w:rPrChange>
              </w:rPr>
              <w:pPrChange w:id="12904" w:author="Nick.Tolimieri" w:date="2022-09-26T12:55:00Z">
                <w:pPr>
                  <w:jc w:val="right"/>
                </w:pPr>
              </w:pPrChange>
            </w:pPr>
            <w:ins w:id="12905" w:author="Nick.Tolimieri" w:date="2022-09-26T12:55:00Z">
              <w:del w:id="12906" w:author="Nick.Tolimieri [2]" w:date="2022-09-27T11:46:00Z">
                <w:r w:rsidRPr="007654F7" w:rsidDel="00B41F3D">
                  <w:rPr>
                    <w:rFonts w:asciiTheme="minorHAnsi" w:eastAsiaTheme="minorHAnsi" w:hAnsiTheme="minorHAnsi" w:cstheme="minorBidi"/>
                    <w:sz w:val="22"/>
                    <w:szCs w:val="22"/>
                    <w:rPrChange w:id="12907" w:author="Nick.Tolimieri" w:date="2022-09-26T12:55:00Z">
                      <w:rPr>
                        <w:rFonts w:ascii="Calibri" w:hAnsi="Calibri" w:cs="Calibri"/>
                        <w:color w:val="000000"/>
                        <w:sz w:val="22"/>
                        <w:szCs w:val="22"/>
                      </w:rPr>
                    </w:rPrChange>
                  </w:rPr>
                  <w:delText>0</w:delText>
                </w:r>
              </w:del>
            </w:ins>
          </w:p>
        </w:tc>
        <w:tc>
          <w:tcPr>
            <w:tcW w:w="960" w:type="dxa"/>
            <w:noWrap/>
            <w:hideMark/>
            <w:tcPrChange w:id="1290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09" w:author="Nick.Tolimieri" w:date="2022-09-26T12:55:00Z"/>
                <w:del w:id="12910" w:author="Nick.Tolimieri [2]" w:date="2022-09-27T11:46:00Z"/>
                <w:rFonts w:asciiTheme="minorHAnsi" w:eastAsiaTheme="minorHAnsi" w:hAnsiTheme="minorHAnsi" w:cstheme="minorBidi"/>
                <w:sz w:val="22"/>
                <w:szCs w:val="22"/>
                <w:rPrChange w:id="12911" w:author="Nick.Tolimieri" w:date="2022-09-26T12:55:00Z">
                  <w:rPr>
                    <w:ins w:id="12912" w:author="Nick.Tolimieri" w:date="2022-09-26T12:55:00Z"/>
                    <w:del w:id="12913" w:author="Nick.Tolimieri [2]" w:date="2022-09-27T11:46:00Z"/>
                    <w:rFonts w:ascii="Calibri" w:hAnsi="Calibri" w:cs="Calibri"/>
                    <w:color w:val="000000"/>
                    <w:sz w:val="22"/>
                    <w:szCs w:val="22"/>
                  </w:rPr>
                </w:rPrChange>
              </w:rPr>
              <w:pPrChange w:id="12914" w:author="Nick.Tolimieri" w:date="2022-09-26T12:55:00Z">
                <w:pPr>
                  <w:jc w:val="right"/>
                </w:pPr>
              </w:pPrChange>
            </w:pPr>
            <w:ins w:id="12915" w:author="Nick.Tolimieri" w:date="2022-09-26T12:55:00Z">
              <w:del w:id="12916" w:author="Nick.Tolimieri [2]" w:date="2022-09-27T11:46:00Z">
                <w:r w:rsidRPr="007654F7" w:rsidDel="00B41F3D">
                  <w:rPr>
                    <w:rFonts w:asciiTheme="minorHAnsi" w:eastAsiaTheme="minorHAnsi" w:hAnsiTheme="minorHAnsi" w:cstheme="minorBidi"/>
                    <w:sz w:val="22"/>
                    <w:szCs w:val="22"/>
                    <w:rPrChange w:id="12917" w:author="Nick.Tolimieri" w:date="2022-09-26T12:55:00Z">
                      <w:rPr>
                        <w:rFonts w:ascii="Calibri" w:hAnsi="Calibri" w:cs="Calibri"/>
                        <w:color w:val="000000"/>
                        <w:sz w:val="22"/>
                        <w:szCs w:val="22"/>
                      </w:rPr>
                    </w:rPrChange>
                  </w:rPr>
                  <w:delText>0</w:delText>
                </w:r>
              </w:del>
            </w:ins>
          </w:p>
        </w:tc>
        <w:tc>
          <w:tcPr>
            <w:tcW w:w="960" w:type="dxa"/>
            <w:noWrap/>
            <w:hideMark/>
            <w:tcPrChange w:id="1291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19" w:author="Nick.Tolimieri" w:date="2022-09-26T12:55:00Z"/>
                <w:del w:id="12920" w:author="Nick.Tolimieri [2]" w:date="2022-09-27T11:46:00Z"/>
                <w:rFonts w:asciiTheme="minorHAnsi" w:eastAsiaTheme="minorHAnsi" w:hAnsiTheme="minorHAnsi" w:cstheme="minorBidi"/>
                <w:sz w:val="22"/>
                <w:szCs w:val="22"/>
                <w:rPrChange w:id="12921" w:author="Nick.Tolimieri" w:date="2022-09-26T12:55:00Z">
                  <w:rPr>
                    <w:ins w:id="12922" w:author="Nick.Tolimieri" w:date="2022-09-26T12:55:00Z"/>
                    <w:del w:id="12923" w:author="Nick.Tolimieri [2]" w:date="2022-09-27T11:46:00Z"/>
                    <w:rFonts w:ascii="Calibri" w:hAnsi="Calibri" w:cs="Calibri"/>
                    <w:color w:val="000000"/>
                    <w:sz w:val="22"/>
                    <w:szCs w:val="22"/>
                  </w:rPr>
                </w:rPrChange>
              </w:rPr>
              <w:pPrChange w:id="12924" w:author="Nick.Tolimieri" w:date="2022-09-26T12:55:00Z">
                <w:pPr/>
              </w:pPrChange>
            </w:pPr>
            <w:ins w:id="12925" w:author="Nick.Tolimieri" w:date="2022-09-26T12:55:00Z">
              <w:del w:id="12926" w:author="Nick.Tolimieri [2]" w:date="2022-09-27T11:46:00Z">
                <w:r w:rsidRPr="007654F7" w:rsidDel="00B41F3D">
                  <w:rPr>
                    <w:rFonts w:asciiTheme="minorHAnsi" w:eastAsiaTheme="minorHAnsi" w:hAnsiTheme="minorHAnsi" w:cstheme="minorBidi"/>
                    <w:sz w:val="22"/>
                    <w:szCs w:val="22"/>
                    <w:rPrChange w:id="12927" w:author="Nick.Tolimieri" w:date="2022-09-26T12:55:00Z">
                      <w:rPr>
                        <w:rFonts w:ascii="Calibri" w:hAnsi="Calibri" w:cs="Calibri"/>
                        <w:color w:val="000000"/>
                        <w:sz w:val="22"/>
                        <w:szCs w:val="22"/>
                      </w:rPr>
                    </w:rPrChange>
                  </w:rPr>
                  <w:delText>NA</w:delText>
                </w:r>
              </w:del>
            </w:ins>
          </w:p>
        </w:tc>
        <w:tc>
          <w:tcPr>
            <w:tcW w:w="960" w:type="dxa"/>
            <w:noWrap/>
            <w:hideMark/>
            <w:tcPrChange w:id="1292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29" w:author="Nick.Tolimieri" w:date="2022-09-26T12:55:00Z"/>
                <w:del w:id="12930" w:author="Nick.Tolimieri [2]" w:date="2022-09-27T11:46:00Z"/>
                <w:rFonts w:asciiTheme="minorHAnsi" w:eastAsiaTheme="minorHAnsi" w:hAnsiTheme="minorHAnsi" w:cstheme="minorBidi"/>
                <w:sz w:val="22"/>
                <w:szCs w:val="22"/>
                <w:rPrChange w:id="12931" w:author="Nick.Tolimieri" w:date="2022-09-26T12:55:00Z">
                  <w:rPr>
                    <w:ins w:id="12932" w:author="Nick.Tolimieri" w:date="2022-09-26T12:55:00Z"/>
                    <w:del w:id="12933" w:author="Nick.Tolimieri [2]" w:date="2022-09-27T11:46:00Z"/>
                    <w:rFonts w:ascii="Calibri" w:hAnsi="Calibri" w:cs="Calibri"/>
                    <w:color w:val="000000"/>
                    <w:sz w:val="22"/>
                    <w:szCs w:val="22"/>
                  </w:rPr>
                </w:rPrChange>
              </w:rPr>
              <w:pPrChange w:id="12934" w:author="Nick.Tolimieri" w:date="2022-09-26T12:55:00Z">
                <w:pPr/>
              </w:pPrChange>
            </w:pPr>
            <w:ins w:id="12935" w:author="Nick.Tolimieri" w:date="2022-09-26T12:55:00Z">
              <w:del w:id="12936" w:author="Nick.Tolimieri [2]" w:date="2022-09-27T11:46:00Z">
                <w:r w:rsidRPr="007654F7" w:rsidDel="00B41F3D">
                  <w:rPr>
                    <w:rFonts w:asciiTheme="minorHAnsi" w:eastAsiaTheme="minorHAnsi" w:hAnsiTheme="minorHAnsi" w:cstheme="minorBidi"/>
                    <w:sz w:val="22"/>
                    <w:szCs w:val="22"/>
                    <w:rPrChange w:id="12937" w:author="Nick.Tolimieri" w:date="2022-09-26T12:55:00Z">
                      <w:rPr>
                        <w:rFonts w:ascii="Calibri" w:hAnsi="Calibri" w:cs="Calibri"/>
                        <w:color w:val="000000"/>
                        <w:sz w:val="22"/>
                        <w:szCs w:val="22"/>
                      </w:rPr>
                    </w:rPrChange>
                  </w:rPr>
                  <w:delText>NA</w:delText>
                </w:r>
              </w:del>
            </w:ins>
          </w:p>
        </w:tc>
        <w:tc>
          <w:tcPr>
            <w:tcW w:w="960" w:type="dxa"/>
            <w:noWrap/>
            <w:hideMark/>
            <w:tcPrChange w:id="1293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39" w:author="Nick.Tolimieri" w:date="2022-09-26T12:55:00Z"/>
                <w:del w:id="12940" w:author="Nick.Tolimieri [2]" w:date="2022-09-27T11:46:00Z"/>
                <w:rFonts w:asciiTheme="minorHAnsi" w:eastAsiaTheme="minorHAnsi" w:hAnsiTheme="minorHAnsi" w:cstheme="minorBidi"/>
                <w:sz w:val="22"/>
                <w:szCs w:val="22"/>
                <w:rPrChange w:id="12941" w:author="Nick.Tolimieri" w:date="2022-09-26T12:55:00Z">
                  <w:rPr>
                    <w:ins w:id="12942" w:author="Nick.Tolimieri" w:date="2022-09-26T12:55:00Z"/>
                    <w:del w:id="12943" w:author="Nick.Tolimieri [2]" w:date="2022-09-27T11:46:00Z"/>
                    <w:rFonts w:ascii="Calibri" w:hAnsi="Calibri" w:cs="Calibri"/>
                    <w:color w:val="000000"/>
                    <w:sz w:val="22"/>
                    <w:szCs w:val="22"/>
                  </w:rPr>
                </w:rPrChange>
              </w:rPr>
              <w:pPrChange w:id="12944" w:author="Nick.Tolimieri" w:date="2022-09-26T12:55:00Z">
                <w:pPr/>
              </w:pPrChange>
            </w:pPr>
            <w:ins w:id="12945" w:author="Nick.Tolimieri" w:date="2022-09-26T12:55:00Z">
              <w:del w:id="12946" w:author="Nick.Tolimieri [2]" w:date="2022-09-27T11:46:00Z">
                <w:r w:rsidRPr="007654F7" w:rsidDel="00B41F3D">
                  <w:rPr>
                    <w:rFonts w:asciiTheme="minorHAnsi" w:eastAsiaTheme="minorHAnsi" w:hAnsiTheme="minorHAnsi" w:cstheme="minorBidi"/>
                    <w:sz w:val="22"/>
                    <w:szCs w:val="22"/>
                    <w:rPrChange w:id="12947" w:author="Nick.Tolimieri" w:date="2022-09-26T12:55:00Z">
                      <w:rPr>
                        <w:rFonts w:ascii="Calibri" w:hAnsi="Calibri" w:cs="Calibri"/>
                        <w:color w:val="000000"/>
                        <w:sz w:val="22"/>
                        <w:szCs w:val="22"/>
                      </w:rPr>
                    </w:rPrChange>
                  </w:rPr>
                  <w:delText>NA</w:delText>
                </w:r>
              </w:del>
            </w:ins>
          </w:p>
        </w:tc>
        <w:tc>
          <w:tcPr>
            <w:tcW w:w="960" w:type="dxa"/>
            <w:noWrap/>
            <w:hideMark/>
            <w:tcPrChange w:id="12948"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49" w:author="Nick.Tolimieri" w:date="2022-09-26T12:55:00Z"/>
                <w:del w:id="12950" w:author="Nick.Tolimieri [2]" w:date="2022-09-27T11:46:00Z"/>
                <w:rFonts w:asciiTheme="minorHAnsi" w:eastAsiaTheme="minorHAnsi" w:hAnsiTheme="minorHAnsi" w:cstheme="minorBidi"/>
                <w:sz w:val="22"/>
                <w:szCs w:val="22"/>
                <w:rPrChange w:id="12951" w:author="Nick.Tolimieri" w:date="2022-09-26T12:55:00Z">
                  <w:rPr>
                    <w:ins w:id="12952" w:author="Nick.Tolimieri" w:date="2022-09-26T12:55:00Z"/>
                    <w:del w:id="12953" w:author="Nick.Tolimieri [2]" w:date="2022-09-27T11:46:00Z"/>
                    <w:rFonts w:ascii="Calibri" w:hAnsi="Calibri" w:cs="Calibri"/>
                    <w:color w:val="000000"/>
                    <w:sz w:val="22"/>
                    <w:szCs w:val="22"/>
                  </w:rPr>
                </w:rPrChange>
              </w:rPr>
              <w:pPrChange w:id="12954" w:author="Nick.Tolimieri" w:date="2022-09-26T12:55:00Z">
                <w:pPr/>
              </w:pPrChange>
            </w:pPr>
            <w:ins w:id="12955" w:author="Nick.Tolimieri" w:date="2022-09-26T12:55:00Z">
              <w:del w:id="12956" w:author="Nick.Tolimieri [2]" w:date="2022-09-27T11:46:00Z">
                <w:r w:rsidRPr="007654F7" w:rsidDel="00B41F3D">
                  <w:rPr>
                    <w:rFonts w:asciiTheme="minorHAnsi" w:eastAsiaTheme="minorHAnsi" w:hAnsiTheme="minorHAnsi" w:cstheme="minorBidi"/>
                    <w:sz w:val="22"/>
                    <w:szCs w:val="22"/>
                    <w:rPrChange w:id="12957"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2958" w:author="Nick.Tolimieri" w:date="2022-09-26T12:55:00Z"/>
          <w:del w:id="12959" w:author="Nick.Tolimieri [2]" w:date="2022-09-27T11:46:00Z"/>
          <w:trPrChange w:id="12960" w:author="Nick.Tolimieri" w:date="2022-09-26T12:55:00Z">
            <w:trPr>
              <w:divId w:val="1027564193"/>
              <w:trHeight w:val="300"/>
            </w:trPr>
          </w:trPrChange>
        </w:trPr>
        <w:tc>
          <w:tcPr>
            <w:tcW w:w="960" w:type="dxa"/>
            <w:noWrap/>
            <w:hideMark/>
            <w:tcPrChange w:id="1296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62" w:author="Nick.Tolimieri" w:date="2022-09-26T12:55:00Z"/>
                <w:del w:id="12963" w:author="Nick.Tolimieri [2]" w:date="2022-09-27T11:46:00Z"/>
                <w:rFonts w:asciiTheme="minorHAnsi" w:eastAsiaTheme="minorHAnsi" w:hAnsiTheme="minorHAnsi" w:cstheme="minorBidi"/>
                <w:sz w:val="22"/>
                <w:szCs w:val="22"/>
                <w:rPrChange w:id="12964" w:author="Nick.Tolimieri" w:date="2022-09-26T12:55:00Z">
                  <w:rPr>
                    <w:ins w:id="12965" w:author="Nick.Tolimieri" w:date="2022-09-26T12:55:00Z"/>
                    <w:del w:id="12966" w:author="Nick.Tolimieri [2]" w:date="2022-09-27T11:46:00Z"/>
                    <w:rFonts w:ascii="Calibri" w:hAnsi="Calibri" w:cs="Calibri"/>
                    <w:color w:val="000000"/>
                    <w:sz w:val="22"/>
                    <w:szCs w:val="22"/>
                  </w:rPr>
                </w:rPrChange>
              </w:rPr>
              <w:pPrChange w:id="12967" w:author="Nick.Tolimieri" w:date="2022-09-26T12:55:00Z">
                <w:pPr/>
              </w:pPrChange>
            </w:pPr>
            <w:ins w:id="12968" w:author="Nick.Tolimieri" w:date="2022-09-26T12:55:00Z">
              <w:del w:id="12969" w:author="Nick.Tolimieri [2]" w:date="2022-09-27T11:46:00Z">
                <w:r w:rsidRPr="007654F7" w:rsidDel="00B41F3D">
                  <w:rPr>
                    <w:rFonts w:asciiTheme="minorHAnsi" w:eastAsiaTheme="minorHAnsi" w:hAnsiTheme="minorHAnsi" w:cstheme="minorBidi"/>
                    <w:sz w:val="22"/>
                    <w:szCs w:val="22"/>
                    <w:rPrChange w:id="12970" w:author="Nick.Tolimieri" w:date="2022-09-26T12:55:00Z">
                      <w:rPr>
                        <w:rFonts w:ascii="Calibri" w:hAnsi="Calibri" w:cs="Calibri"/>
                        <w:color w:val="000000"/>
                        <w:sz w:val="22"/>
                        <w:szCs w:val="22"/>
                      </w:rPr>
                    </w:rPrChange>
                  </w:rPr>
                  <w:delText>Cape Alava</w:delText>
                </w:r>
              </w:del>
            </w:ins>
          </w:p>
        </w:tc>
        <w:tc>
          <w:tcPr>
            <w:tcW w:w="960" w:type="dxa"/>
            <w:noWrap/>
            <w:hideMark/>
            <w:tcPrChange w:id="1297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72" w:author="Nick.Tolimieri" w:date="2022-09-26T12:55:00Z"/>
                <w:del w:id="12973" w:author="Nick.Tolimieri [2]" w:date="2022-09-27T11:46:00Z"/>
                <w:rFonts w:asciiTheme="minorHAnsi" w:eastAsiaTheme="minorHAnsi" w:hAnsiTheme="minorHAnsi" w:cstheme="minorBidi"/>
                <w:sz w:val="22"/>
                <w:szCs w:val="22"/>
                <w:rPrChange w:id="12974" w:author="Nick.Tolimieri" w:date="2022-09-26T12:55:00Z">
                  <w:rPr>
                    <w:ins w:id="12975" w:author="Nick.Tolimieri" w:date="2022-09-26T12:55:00Z"/>
                    <w:del w:id="12976" w:author="Nick.Tolimieri [2]" w:date="2022-09-27T11:46:00Z"/>
                    <w:rFonts w:ascii="Calibri" w:hAnsi="Calibri" w:cs="Calibri"/>
                    <w:color w:val="000000"/>
                    <w:sz w:val="22"/>
                    <w:szCs w:val="22"/>
                  </w:rPr>
                </w:rPrChange>
              </w:rPr>
              <w:pPrChange w:id="12977" w:author="Nick.Tolimieri" w:date="2022-09-26T12:55:00Z">
                <w:pPr>
                  <w:jc w:val="right"/>
                </w:pPr>
              </w:pPrChange>
            </w:pPr>
            <w:ins w:id="12978" w:author="Nick.Tolimieri" w:date="2022-09-26T12:55:00Z">
              <w:del w:id="12979" w:author="Nick.Tolimieri [2]" w:date="2022-09-27T11:46:00Z">
                <w:r w:rsidRPr="007654F7" w:rsidDel="00B41F3D">
                  <w:rPr>
                    <w:rFonts w:asciiTheme="minorHAnsi" w:eastAsiaTheme="minorHAnsi" w:hAnsiTheme="minorHAnsi" w:cstheme="minorBidi"/>
                    <w:sz w:val="22"/>
                    <w:szCs w:val="22"/>
                    <w:rPrChange w:id="12980" w:author="Nick.Tolimieri" w:date="2022-09-26T12:55:00Z">
                      <w:rPr>
                        <w:rFonts w:ascii="Calibri" w:hAnsi="Calibri" w:cs="Calibri"/>
                        <w:color w:val="000000"/>
                        <w:sz w:val="22"/>
                        <w:szCs w:val="22"/>
                      </w:rPr>
                    </w:rPrChange>
                  </w:rPr>
                  <w:delText>2009</w:delText>
                </w:r>
              </w:del>
            </w:ins>
          </w:p>
        </w:tc>
        <w:tc>
          <w:tcPr>
            <w:tcW w:w="960" w:type="dxa"/>
            <w:noWrap/>
            <w:hideMark/>
            <w:tcPrChange w:id="1298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82" w:author="Nick.Tolimieri" w:date="2022-09-26T12:55:00Z"/>
                <w:del w:id="12983" w:author="Nick.Tolimieri [2]" w:date="2022-09-27T11:46:00Z"/>
                <w:rFonts w:asciiTheme="minorHAnsi" w:eastAsiaTheme="minorHAnsi" w:hAnsiTheme="minorHAnsi" w:cstheme="minorBidi"/>
                <w:sz w:val="22"/>
                <w:szCs w:val="22"/>
                <w:rPrChange w:id="12984" w:author="Nick.Tolimieri" w:date="2022-09-26T12:55:00Z">
                  <w:rPr>
                    <w:ins w:id="12985" w:author="Nick.Tolimieri" w:date="2022-09-26T12:55:00Z"/>
                    <w:del w:id="12986" w:author="Nick.Tolimieri [2]" w:date="2022-09-27T11:46:00Z"/>
                    <w:rFonts w:ascii="Calibri" w:hAnsi="Calibri" w:cs="Calibri"/>
                    <w:color w:val="000000"/>
                    <w:sz w:val="22"/>
                    <w:szCs w:val="22"/>
                  </w:rPr>
                </w:rPrChange>
              </w:rPr>
              <w:pPrChange w:id="12987" w:author="Nick.Tolimieri" w:date="2022-09-26T12:55:00Z">
                <w:pPr>
                  <w:jc w:val="right"/>
                </w:pPr>
              </w:pPrChange>
            </w:pPr>
            <w:ins w:id="12988" w:author="Nick.Tolimieri" w:date="2022-09-26T12:55:00Z">
              <w:del w:id="12989" w:author="Nick.Tolimieri [2]" w:date="2022-09-27T11:46:00Z">
                <w:r w:rsidRPr="007654F7" w:rsidDel="00B41F3D">
                  <w:rPr>
                    <w:rFonts w:asciiTheme="minorHAnsi" w:eastAsiaTheme="minorHAnsi" w:hAnsiTheme="minorHAnsi" w:cstheme="minorBidi"/>
                    <w:sz w:val="22"/>
                    <w:szCs w:val="22"/>
                    <w:rPrChange w:id="12990" w:author="Nick.Tolimieri" w:date="2022-09-26T12:55:00Z">
                      <w:rPr>
                        <w:rFonts w:ascii="Calibri" w:hAnsi="Calibri" w:cs="Calibri"/>
                        <w:color w:val="000000"/>
                        <w:sz w:val="22"/>
                        <w:szCs w:val="22"/>
                      </w:rPr>
                    </w:rPrChange>
                  </w:rPr>
                  <w:delText>0</w:delText>
                </w:r>
              </w:del>
            </w:ins>
          </w:p>
        </w:tc>
        <w:tc>
          <w:tcPr>
            <w:tcW w:w="960" w:type="dxa"/>
            <w:noWrap/>
            <w:hideMark/>
            <w:tcPrChange w:id="1299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2992" w:author="Nick.Tolimieri" w:date="2022-09-26T12:55:00Z"/>
                <w:del w:id="12993" w:author="Nick.Tolimieri [2]" w:date="2022-09-27T11:46:00Z"/>
                <w:rFonts w:asciiTheme="minorHAnsi" w:eastAsiaTheme="minorHAnsi" w:hAnsiTheme="minorHAnsi" w:cstheme="minorBidi"/>
                <w:sz w:val="22"/>
                <w:szCs w:val="22"/>
                <w:rPrChange w:id="12994" w:author="Nick.Tolimieri" w:date="2022-09-26T12:55:00Z">
                  <w:rPr>
                    <w:ins w:id="12995" w:author="Nick.Tolimieri" w:date="2022-09-26T12:55:00Z"/>
                    <w:del w:id="12996" w:author="Nick.Tolimieri [2]" w:date="2022-09-27T11:46:00Z"/>
                    <w:rFonts w:ascii="Calibri" w:hAnsi="Calibri" w:cs="Calibri"/>
                    <w:color w:val="000000"/>
                    <w:sz w:val="22"/>
                    <w:szCs w:val="22"/>
                  </w:rPr>
                </w:rPrChange>
              </w:rPr>
              <w:pPrChange w:id="12997" w:author="Nick.Tolimieri" w:date="2022-09-26T12:55:00Z">
                <w:pPr>
                  <w:jc w:val="right"/>
                </w:pPr>
              </w:pPrChange>
            </w:pPr>
            <w:ins w:id="12998" w:author="Nick.Tolimieri" w:date="2022-09-26T12:55:00Z">
              <w:del w:id="12999" w:author="Nick.Tolimieri [2]" w:date="2022-09-27T11:46:00Z">
                <w:r w:rsidRPr="007654F7" w:rsidDel="00B41F3D">
                  <w:rPr>
                    <w:rFonts w:asciiTheme="minorHAnsi" w:eastAsiaTheme="minorHAnsi" w:hAnsiTheme="minorHAnsi" w:cstheme="minorBidi"/>
                    <w:sz w:val="22"/>
                    <w:szCs w:val="22"/>
                    <w:rPrChange w:id="13000" w:author="Nick.Tolimieri" w:date="2022-09-26T12:55:00Z">
                      <w:rPr>
                        <w:rFonts w:ascii="Calibri" w:hAnsi="Calibri" w:cs="Calibri"/>
                        <w:color w:val="000000"/>
                        <w:sz w:val="22"/>
                        <w:szCs w:val="22"/>
                      </w:rPr>
                    </w:rPrChange>
                  </w:rPr>
                  <w:delText>0</w:delText>
                </w:r>
              </w:del>
            </w:ins>
          </w:p>
        </w:tc>
        <w:tc>
          <w:tcPr>
            <w:tcW w:w="960" w:type="dxa"/>
            <w:noWrap/>
            <w:hideMark/>
            <w:tcPrChange w:id="1300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02" w:author="Nick.Tolimieri" w:date="2022-09-26T12:55:00Z"/>
                <w:del w:id="13003" w:author="Nick.Tolimieri [2]" w:date="2022-09-27T11:46:00Z"/>
                <w:rFonts w:asciiTheme="minorHAnsi" w:eastAsiaTheme="minorHAnsi" w:hAnsiTheme="minorHAnsi" w:cstheme="minorBidi"/>
                <w:sz w:val="22"/>
                <w:szCs w:val="22"/>
                <w:rPrChange w:id="13004" w:author="Nick.Tolimieri" w:date="2022-09-26T12:55:00Z">
                  <w:rPr>
                    <w:ins w:id="13005" w:author="Nick.Tolimieri" w:date="2022-09-26T12:55:00Z"/>
                    <w:del w:id="13006" w:author="Nick.Tolimieri [2]" w:date="2022-09-27T11:46:00Z"/>
                    <w:rFonts w:ascii="Calibri" w:hAnsi="Calibri" w:cs="Calibri"/>
                    <w:color w:val="000000"/>
                    <w:sz w:val="22"/>
                    <w:szCs w:val="22"/>
                  </w:rPr>
                </w:rPrChange>
              </w:rPr>
              <w:pPrChange w:id="13007" w:author="Nick.Tolimieri" w:date="2022-09-26T12:55:00Z">
                <w:pPr>
                  <w:jc w:val="right"/>
                </w:pPr>
              </w:pPrChange>
            </w:pPr>
            <w:ins w:id="13008" w:author="Nick.Tolimieri" w:date="2022-09-26T12:55:00Z">
              <w:del w:id="13009" w:author="Nick.Tolimieri [2]" w:date="2022-09-27T11:46:00Z">
                <w:r w:rsidRPr="007654F7" w:rsidDel="00B41F3D">
                  <w:rPr>
                    <w:rFonts w:asciiTheme="minorHAnsi" w:eastAsiaTheme="minorHAnsi" w:hAnsiTheme="minorHAnsi" w:cstheme="minorBidi"/>
                    <w:sz w:val="22"/>
                    <w:szCs w:val="22"/>
                    <w:rPrChange w:id="13010" w:author="Nick.Tolimieri" w:date="2022-09-26T12:55:00Z">
                      <w:rPr>
                        <w:rFonts w:ascii="Calibri" w:hAnsi="Calibri" w:cs="Calibri"/>
                        <w:color w:val="000000"/>
                        <w:sz w:val="22"/>
                        <w:szCs w:val="22"/>
                      </w:rPr>
                    </w:rPrChange>
                  </w:rPr>
                  <w:delText>0</w:delText>
                </w:r>
              </w:del>
            </w:ins>
          </w:p>
        </w:tc>
        <w:tc>
          <w:tcPr>
            <w:tcW w:w="960" w:type="dxa"/>
            <w:noWrap/>
            <w:hideMark/>
            <w:tcPrChange w:id="1301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12" w:author="Nick.Tolimieri" w:date="2022-09-26T12:55:00Z"/>
                <w:del w:id="13013" w:author="Nick.Tolimieri [2]" w:date="2022-09-27T11:46:00Z"/>
                <w:rFonts w:asciiTheme="minorHAnsi" w:eastAsiaTheme="minorHAnsi" w:hAnsiTheme="minorHAnsi" w:cstheme="minorBidi"/>
                <w:sz w:val="22"/>
                <w:szCs w:val="22"/>
                <w:rPrChange w:id="13014" w:author="Nick.Tolimieri" w:date="2022-09-26T12:55:00Z">
                  <w:rPr>
                    <w:ins w:id="13015" w:author="Nick.Tolimieri" w:date="2022-09-26T12:55:00Z"/>
                    <w:del w:id="13016" w:author="Nick.Tolimieri [2]" w:date="2022-09-27T11:46:00Z"/>
                    <w:rFonts w:ascii="Calibri" w:hAnsi="Calibri" w:cs="Calibri"/>
                    <w:color w:val="000000"/>
                    <w:sz w:val="22"/>
                    <w:szCs w:val="22"/>
                  </w:rPr>
                </w:rPrChange>
              </w:rPr>
              <w:pPrChange w:id="13017" w:author="Nick.Tolimieri" w:date="2022-09-26T12:55:00Z">
                <w:pPr>
                  <w:jc w:val="right"/>
                </w:pPr>
              </w:pPrChange>
            </w:pPr>
            <w:ins w:id="13018" w:author="Nick.Tolimieri" w:date="2022-09-26T12:55:00Z">
              <w:del w:id="13019" w:author="Nick.Tolimieri [2]" w:date="2022-09-27T11:46:00Z">
                <w:r w:rsidRPr="007654F7" w:rsidDel="00B41F3D">
                  <w:rPr>
                    <w:rFonts w:asciiTheme="minorHAnsi" w:eastAsiaTheme="minorHAnsi" w:hAnsiTheme="minorHAnsi" w:cstheme="minorBidi"/>
                    <w:sz w:val="22"/>
                    <w:szCs w:val="22"/>
                    <w:rPrChange w:id="13020" w:author="Nick.Tolimieri" w:date="2022-09-26T12:55:00Z">
                      <w:rPr>
                        <w:rFonts w:ascii="Calibri" w:hAnsi="Calibri" w:cs="Calibri"/>
                        <w:color w:val="000000"/>
                        <w:sz w:val="22"/>
                        <w:szCs w:val="22"/>
                      </w:rPr>
                    </w:rPrChange>
                  </w:rPr>
                  <w:delText>0</w:delText>
                </w:r>
              </w:del>
            </w:ins>
          </w:p>
        </w:tc>
        <w:tc>
          <w:tcPr>
            <w:tcW w:w="960" w:type="dxa"/>
            <w:noWrap/>
            <w:hideMark/>
            <w:tcPrChange w:id="1302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22" w:author="Nick.Tolimieri" w:date="2022-09-26T12:55:00Z"/>
                <w:del w:id="13023" w:author="Nick.Tolimieri [2]" w:date="2022-09-27T11:46:00Z"/>
                <w:rFonts w:asciiTheme="minorHAnsi" w:eastAsiaTheme="minorHAnsi" w:hAnsiTheme="minorHAnsi" w:cstheme="minorBidi"/>
                <w:sz w:val="22"/>
                <w:szCs w:val="22"/>
                <w:rPrChange w:id="13024" w:author="Nick.Tolimieri" w:date="2022-09-26T12:55:00Z">
                  <w:rPr>
                    <w:ins w:id="13025" w:author="Nick.Tolimieri" w:date="2022-09-26T12:55:00Z"/>
                    <w:del w:id="13026" w:author="Nick.Tolimieri [2]" w:date="2022-09-27T11:46:00Z"/>
                    <w:rFonts w:ascii="Calibri" w:hAnsi="Calibri" w:cs="Calibri"/>
                    <w:color w:val="000000"/>
                    <w:sz w:val="22"/>
                    <w:szCs w:val="22"/>
                  </w:rPr>
                </w:rPrChange>
              </w:rPr>
              <w:pPrChange w:id="13027" w:author="Nick.Tolimieri" w:date="2022-09-26T12:55:00Z">
                <w:pPr/>
              </w:pPrChange>
            </w:pPr>
            <w:ins w:id="13028" w:author="Nick.Tolimieri" w:date="2022-09-26T12:55:00Z">
              <w:del w:id="13029" w:author="Nick.Tolimieri [2]" w:date="2022-09-27T11:46:00Z">
                <w:r w:rsidRPr="007654F7" w:rsidDel="00B41F3D">
                  <w:rPr>
                    <w:rFonts w:asciiTheme="minorHAnsi" w:eastAsiaTheme="minorHAnsi" w:hAnsiTheme="minorHAnsi" w:cstheme="minorBidi"/>
                    <w:sz w:val="22"/>
                    <w:szCs w:val="22"/>
                    <w:rPrChange w:id="13030" w:author="Nick.Tolimieri" w:date="2022-09-26T12:55:00Z">
                      <w:rPr>
                        <w:rFonts w:ascii="Calibri" w:hAnsi="Calibri" w:cs="Calibri"/>
                        <w:color w:val="000000"/>
                        <w:sz w:val="22"/>
                        <w:szCs w:val="22"/>
                      </w:rPr>
                    </w:rPrChange>
                  </w:rPr>
                  <w:delText>NA</w:delText>
                </w:r>
              </w:del>
            </w:ins>
          </w:p>
        </w:tc>
        <w:tc>
          <w:tcPr>
            <w:tcW w:w="960" w:type="dxa"/>
            <w:noWrap/>
            <w:hideMark/>
            <w:tcPrChange w:id="1303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32" w:author="Nick.Tolimieri" w:date="2022-09-26T12:55:00Z"/>
                <w:del w:id="13033" w:author="Nick.Tolimieri [2]" w:date="2022-09-27T11:46:00Z"/>
                <w:rFonts w:asciiTheme="minorHAnsi" w:eastAsiaTheme="minorHAnsi" w:hAnsiTheme="minorHAnsi" w:cstheme="minorBidi"/>
                <w:sz w:val="22"/>
                <w:szCs w:val="22"/>
                <w:rPrChange w:id="13034" w:author="Nick.Tolimieri" w:date="2022-09-26T12:55:00Z">
                  <w:rPr>
                    <w:ins w:id="13035" w:author="Nick.Tolimieri" w:date="2022-09-26T12:55:00Z"/>
                    <w:del w:id="13036" w:author="Nick.Tolimieri [2]" w:date="2022-09-27T11:46:00Z"/>
                    <w:rFonts w:ascii="Calibri" w:hAnsi="Calibri" w:cs="Calibri"/>
                    <w:color w:val="000000"/>
                    <w:sz w:val="22"/>
                    <w:szCs w:val="22"/>
                  </w:rPr>
                </w:rPrChange>
              </w:rPr>
              <w:pPrChange w:id="13037" w:author="Nick.Tolimieri" w:date="2022-09-26T12:55:00Z">
                <w:pPr/>
              </w:pPrChange>
            </w:pPr>
            <w:ins w:id="13038" w:author="Nick.Tolimieri" w:date="2022-09-26T12:55:00Z">
              <w:del w:id="13039" w:author="Nick.Tolimieri [2]" w:date="2022-09-27T11:46:00Z">
                <w:r w:rsidRPr="007654F7" w:rsidDel="00B41F3D">
                  <w:rPr>
                    <w:rFonts w:asciiTheme="minorHAnsi" w:eastAsiaTheme="minorHAnsi" w:hAnsiTheme="minorHAnsi" w:cstheme="minorBidi"/>
                    <w:sz w:val="22"/>
                    <w:szCs w:val="22"/>
                    <w:rPrChange w:id="13040" w:author="Nick.Tolimieri" w:date="2022-09-26T12:55:00Z">
                      <w:rPr>
                        <w:rFonts w:ascii="Calibri" w:hAnsi="Calibri" w:cs="Calibri"/>
                        <w:color w:val="000000"/>
                        <w:sz w:val="22"/>
                        <w:szCs w:val="22"/>
                      </w:rPr>
                    </w:rPrChange>
                  </w:rPr>
                  <w:delText>NA</w:delText>
                </w:r>
              </w:del>
            </w:ins>
          </w:p>
        </w:tc>
        <w:tc>
          <w:tcPr>
            <w:tcW w:w="960" w:type="dxa"/>
            <w:noWrap/>
            <w:hideMark/>
            <w:tcPrChange w:id="1304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42" w:author="Nick.Tolimieri" w:date="2022-09-26T12:55:00Z"/>
                <w:del w:id="13043" w:author="Nick.Tolimieri [2]" w:date="2022-09-27T11:46:00Z"/>
                <w:rFonts w:asciiTheme="minorHAnsi" w:eastAsiaTheme="minorHAnsi" w:hAnsiTheme="minorHAnsi" w:cstheme="minorBidi"/>
                <w:sz w:val="22"/>
                <w:szCs w:val="22"/>
                <w:rPrChange w:id="13044" w:author="Nick.Tolimieri" w:date="2022-09-26T12:55:00Z">
                  <w:rPr>
                    <w:ins w:id="13045" w:author="Nick.Tolimieri" w:date="2022-09-26T12:55:00Z"/>
                    <w:del w:id="13046" w:author="Nick.Tolimieri [2]" w:date="2022-09-27T11:46:00Z"/>
                    <w:rFonts w:ascii="Calibri" w:hAnsi="Calibri" w:cs="Calibri"/>
                    <w:color w:val="000000"/>
                    <w:sz w:val="22"/>
                    <w:szCs w:val="22"/>
                  </w:rPr>
                </w:rPrChange>
              </w:rPr>
              <w:pPrChange w:id="13047" w:author="Nick.Tolimieri" w:date="2022-09-26T12:55:00Z">
                <w:pPr/>
              </w:pPrChange>
            </w:pPr>
            <w:ins w:id="13048" w:author="Nick.Tolimieri" w:date="2022-09-26T12:55:00Z">
              <w:del w:id="13049" w:author="Nick.Tolimieri [2]" w:date="2022-09-27T11:46:00Z">
                <w:r w:rsidRPr="007654F7" w:rsidDel="00B41F3D">
                  <w:rPr>
                    <w:rFonts w:asciiTheme="minorHAnsi" w:eastAsiaTheme="minorHAnsi" w:hAnsiTheme="minorHAnsi" w:cstheme="minorBidi"/>
                    <w:sz w:val="22"/>
                    <w:szCs w:val="22"/>
                    <w:rPrChange w:id="13050" w:author="Nick.Tolimieri" w:date="2022-09-26T12:55:00Z">
                      <w:rPr>
                        <w:rFonts w:ascii="Calibri" w:hAnsi="Calibri" w:cs="Calibri"/>
                        <w:color w:val="000000"/>
                        <w:sz w:val="22"/>
                        <w:szCs w:val="22"/>
                      </w:rPr>
                    </w:rPrChange>
                  </w:rPr>
                  <w:delText>NA</w:delText>
                </w:r>
              </w:del>
            </w:ins>
          </w:p>
        </w:tc>
        <w:tc>
          <w:tcPr>
            <w:tcW w:w="960" w:type="dxa"/>
            <w:noWrap/>
            <w:hideMark/>
            <w:tcPrChange w:id="13051"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52" w:author="Nick.Tolimieri" w:date="2022-09-26T12:55:00Z"/>
                <w:del w:id="13053" w:author="Nick.Tolimieri [2]" w:date="2022-09-27T11:46:00Z"/>
                <w:rFonts w:asciiTheme="minorHAnsi" w:eastAsiaTheme="minorHAnsi" w:hAnsiTheme="minorHAnsi" w:cstheme="minorBidi"/>
                <w:sz w:val="22"/>
                <w:szCs w:val="22"/>
                <w:rPrChange w:id="13054" w:author="Nick.Tolimieri" w:date="2022-09-26T12:55:00Z">
                  <w:rPr>
                    <w:ins w:id="13055" w:author="Nick.Tolimieri" w:date="2022-09-26T12:55:00Z"/>
                    <w:del w:id="13056" w:author="Nick.Tolimieri [2]" w:date="2022-09-27T11:46:00Z"/>
                    <w:rFonts w:ascii="Calibri" w:hAnsi="Calibri" w:cs="Calibri"/>
                    <w:color w:val="000000"/>
                    <w:sz w:val="22"/>
                    <w:szCs w:val="22"/>
                  </w:rPr>
                </w:rPrChange>
              </w:rPr>
              <w:pPrChange w:id="13057" w:author="Nick.Tolimieri" w:date="2022-09-26T12:55:00Z">
                <w:pPr/>
              </w:pPrChange>
            </w:pPr>
            <w:ins w:id="13058" w:author="Nick.Tolimieri" w:date="2022-09-26T12:55:00Z">
              <w:del w:id="13059" w:author="Nick.Tolimieri [2]" w:date="2022-09-27T11:46:00Z">
                <w:r w:rsidRPr="007654F7" w:rsidDel="00B41F3D">
                  <w:rPr>
                    <w:rFonts w:asciiTheme="minorHAnsi" w:eastAsiaTheme="minorHAnsi" w:hAnsiTheme="minorHAnsi" w:cstheme="minorBidi"/>
                    <w:sz w:val="22"/>
                    <w:szCs w:val="22"/>
                    <w:rPrChange w:id="13060"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3061" w:author="Nick.Tolimieri" w:date="2022-09-26T12:55:00Z"/>
          <w:del w:id="13062" w:author="Nick.Tolimieri [2]" w:date="2022-09-27T11:46:00Z"/>
          <w:trPrChange w:id="13063" w:author="Nick.Tolimieri" w:date="2022-09-26T12:55:00Z">
            <w:trPr>
              <w:divId w:val="1027564193"/>
              <w:trHeight w:val="300"/>
            </w:trPr>
          </w:trPrChange>
        </w:trPr>
        <w:tc>
          <w:tcPr>
            <w:tcW w:w="960" w:type="dxa"/>
            <w:noWrap/>
            <w:hideMark/>
            <w:tcPrChange w:id="1306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65" w:author="Nick.Tolimieri" w:date="2022-09-26T12:55:00Z"/>
                <w:del w:id="13066" w:author="Nick.Tolimieri [2]" w:date="2022-09-27T11:46:00Z"/>
                <w:rFonts w:asciiTheme="minorHAnsi" w:eastAsiaTheme="minorHAnsi" w:hAnsiTheme="minorHAnsi" w:cstheme="minorBidi"/>
                <w:sz w:val="22"/>
                <w:szCs w:val="22"/>
                <w:rPrChange w:id="13067" w:author="Nick.Tolimieri" w:date="2022-09-26T12:55:00Z">
                  <w:rPr>
                    <w:ins w:id="13068" w:author="Nick.Tolimieri" w:date="2022-09-26T12:55:00Z"/>
                    <w:del w:id="13069" w:author="Nick.Tolimieri [2]" w:date="2022-09-27T11:46:00Z"/>
                    <w:rFonts w:ascii="Calibri" w:hAnsi="Calibri" w:cs="Calibri"/>
                    <w:color w:val="000000"/>
                    <w:sz w:val="22"/>
                    <w:szCs w:val="22"/>
                  </w:rPr>
                </w:rPrChange>
              </w:rPr>
              <w:pPrChange w:id="13070" w:author="Nick.Tolimieri" w:date="2022-09-26T12:55:00Z">
                <w:pPr/>
              </w:pPrChange>
            </w:pPr>
            <w:ins w:id="13071" w:author="Nick.Tolimieri" w:date="2022-09-26T12:55:00Z">
              <w:del w:id="13072" w:author="Nick.Tolimieri [2]" w:date="2022-09-27T11:46:00Z">
                <w:r w:rsidRPr="007654F7" w:rsidDel="00B41F3D">
                  <w:rPr>
                    <w:rFonts w:asciiTheme="minorHAnsi" w:eastAsiaTheme="minorHAnsi" w:hAnsiTheme="minorHAnsi" w:cstheme="minorBidi"/>
                    <w:sz w:val="22"/>
                    <w:szCs w:val="22"/>
                    <w:rPrChange w:id="13073" w:author="Nick.Tolimieri" w:date="2022-09-26T12:55:00Z">
                      <w:rPr>
                        <w:rFonts w:ascii="Calibri" w:hAnsi="Calibri" w:cs="Calibri"/>
                        <w:color w:val="000000"/>
                        <w:sz w:val="22"/>
                        <w:szCs w:val="22"/>
                      </w:rPr>
                    </w:rPrChange>
                  </w:rPr>
                  <w:delText>Cape Alava</w:delText>
                </w:r>
              </w:del>
            </w:ins>
          </w:p>
        </w:tc>
        <w:tc>
          <w:tcPr>
            <w:tcW w:w="960" w:type="dxa"/>
            <w:noWrap/>
            <w:hideMark/>
            <w:tcPrChange w:id="1307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75" w:author="Nick.Tolimieri" w:date="2022-09-26T12:55:00Z"/>
                <w:del w:id="13076" w:author="Nick.Tolimieri [2]" w:date="2022-09-27T11:46:00Z"/>
                <w:rFonts w:asciiTheme="minorHAnsi" w:eastAsiaTheme="minorHAnsi" w:hAnsiTheme="minorHAnsi" w:cstheme="minorBidi"/>
                <w:sz w:val="22"/>
                <w:szCs w:val="22"/>
                <w:rPrChange w:id="13077" w:author="Nick.Tolimieri" w:date="2022-09-26T12:55:00Z">
                  <w:rPr>
                    <w:ins w:id="13078" w:author="Nick.Tolimieri" w:date="2022-09-26T12:55:00Z"/>
                    <w:del w:id="13079" w:author="Nick.Tolimieri [2]" w:date="2022-09-27T11:46:00Z"/>
                    <w:rFonts w:ascii="Calibri" w:hAnsi="Calibri" w:cs="Calibri"/>
                    <w:color w:val="000000"/>
                    <w:sz w:val="22"/>
                    <w:szCs w:val="22"/>
                  </w:rPr>
                </w:rPrChange>
              </w:rPr>
              <w:pPrChange w:id="13080" w:author="Nick.Tolimieri" w:date="2022-09-26T12:55:00Z">
                <w:pPr>
                  <w:jc w:val="right"/>
                </w:pPr>
              </w:pPrChange>
            </w:pPr>
            <w:ins w:id="13081" w:author="Nick.Tolimieri" w:date="2022-09-26T12:55:00Z">
              <w:del w:id="13082" w:author="Nick.Tolimieri [2]" w:date="2022-09-27T11:46:00Z">
                <w:r w:rsidRPr="007654F7" w:rsidDel="00B41F3D">
                  <w:rPr>
                    <w:rFonts w:asciiTheme="minorHAnsi" w:eastAsiaTheme="minorHAnsi" w:hAnsiTheme="minorHAnsi" w:cstheme="minorBidi"/>
                    <w:sz w:val="22"/>
                    <w:szCs w:val="22"/>
                    <w:rPrChange w:id="13083" w:author="Nick.Tolimieri" w:date="2022-09-26T12:55:00Z">
                      <w:rPr>
                        <w:rFonts w:ascii="Calibri" w:hAnsi="Calibri" w:cs="Calibri"/>
                        <w:color w:val="000000"/>
                        <w:sz w:val="22"/>
                        <w:szCs w:val="22"/>
                      </w:rPr>
                    </w:rPrChange>
                  </w:rPr>
                  <w:delText>2010</w:delText>
                </w:r>
              </w:del>
            </w:ins>
          </w:p>
        </w:tc>
        <w:tc>
          <w:tcPr>
            <w:tcW w:w="960" w:type="dxa"/>
            <w:noWrap/>
            <w:hideMark/>
            <w:tcPrChange w:id="1308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85" w:author="Nick.Tolimieri" w:date="2022-09-26T12:55:00Z"/>
                <w:del w:id="13086" w:author="Nick.Tolimieri [2]" w:date="2022-09-27T11:46:00Z"/>
                <w:rFonts w:asciiTheme="minorHAnsi" w:eastAsiaTheme="minorHAnsi" w:hAnsiTheme="minorHAnsi" w:cstheme="minorBidi"/>
                <w:sz w:val="22"/>
                <w:szCs w:val="22"/>
                <w:rPrChange w:id="13087" w:author="Nick.Tolimieri" w:date="2022-09-26T12:55:00Z">
                  <w:rPr>
                    <w:ins w:id="13088" w:author="Nick.Tolimieri" w:date="2022-09-26T12:55:00Z"/>
                    <w:del w:id="13089" w:author="Nick.Tolimieri [2]" w:date="2022-09-27T11:46:00Z"/>
                    <w:rFonts w:ascii="Calibri" w:hAnsi="Calibri" w:cs="Calibri"/>
                    <w:color w:val="000000"/>
                    <w:sz w:val="22"/>
                    <w:szCs w:val="22"/>
                  </w:rPr>
                </w:rPrChange>
              </w:rPr>
              <w:pPrChange w:id="13090" w:author="Nick.Tolimieri" w:date="2022-09-26T12:55:00Z">
                <w:pPr>
                  <w:jc w:val="right"/>
                </w:pPr>
              </w:pPrChange>
            </w:pPr>
            <w:ins w:id="13091" w:author="Nick.Tolimieri" w:date="2022-09-26T12:55:00Z">
              <w:del w:id="13092" w:author="Nick.Tolimieri [2]" w:date="2022-09-27T11:46:00Z">
                <w:r w:rsidRPr="007654F7" w:rsidDel="00B41F3D">
                  <w:rPr>
                    <w:rFonts w:asciiTheme="minorHAnsi" w:eastAsiaTheme="minorHAnsi" w:hAnsiTheme="minorHAnsi" w:cstheme="minorBidi"/>
                    <w:sz w:val="22"/>
                    <w:szCs w:val="22"/>
                    <w:rPrChange w:id="13093" w:author="Nick.Tolimieri" w:date="2022-09-26T12:55:00Z">
                      <w:rPr>
                        <w:rFonts w:ascii="Calibri" w:hAnsi="Calibri" w:cs="Calibri"/>
                        <w:color w:val="000000"/>
                        <w:sz w:val="22"/>
                        <w:szCs w:val="22"/>
                      </w:rPr>
                    </w:rPrChange>
                  </w:rPr>
                  <w:delText>0</w:delText>
                </w:r>
              </w:del>
            </w:ins>
          </w:p>
        </w:tc>
        <w:tc>
          <w:tcPr>
            <w:tcW w:w="960" w:type="dxa"/>
            <w:noWrap/>
            <w:hideMark/>
            <w:tcPrChange w:id="1309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095" w:author="Nick.Tolimieri" w:date="2022-09-26T12:55:00Z"/>
                <w:del w:id="13096" w:author="Nick.Tolimieri [2]" w:date="2022-09-27T11:46:00Z"/>
                <w:rFonts w:asciiTheme="minorHAnsi" w:eastAsiaTheme="minorHAnsi" w:hAnsiTheme="minorHAnsi" w:cstheme="minorBidi"/>
                <w:sz w:val="22"/>
                <w:szCs w:val="22"/>
                <w:rPrChange w:id="13097" w:author="Nick.Tolimieri" w:date="2022-09-26T12:55:00Z">
                  <w:rPr>
                    <w:ins w:id="13098" w:author="Nick.Tolimieri" w:date="2022-09-26T12:55:00Z"/>
                    <w:del w:id="13099" w:author="Nick.Tolimieri [2]" w:date="2022-09-27T11:46:00Z"/>
                    <w:rFonts w:ascii="Calibri" w:hAnsi="Calibri" w:cs="Calibri"/>
                    <w:color w:val="000000"/>
                    <w:sz w:val="22"/>
                    <w:szCs w:val="22"/>
                  </w:rPr>
                </w:rPrChange>
              </w:rPr>
              <w:pPrChange w:id="13100" w:author="Nick.Tolimieri" w:date="2022-09-26T12:55:00Z">
                <w:pPr>
                  <w:jc w:val="right"/>
                </w:pPr>
              </w:pPrChange>
            </w:pPr>
            <w:ins w:id="13101" w:author="Nick.Tolimieri" w:date="2022-09-26T12:55:00Z">
              <w:del w:id="13102" w:author="Nick.Tolimieri [2]" w:date="2022-09-27T11:46:00Z">
                <w:r w:rsidRPr="007654F7" w:rsidDel="00B41F3D">
                  <w:rPr>
                    <w:rFonts w:asciiTheme="minorHAnsi" w:eastAsiaTheme="minorHAnsi" w:hAnsiTheme="minorHAnsi" w:cstheme="minorBidi"/>
                    <w:sz w:val="22"/>
                    <w:szCs w:val="22"/>
                    <w:rPrChange w:id="13103" w:author="Nick.Tolimieri" w:date="2022-09-26T12:55:00Z">
                      <w:rPr>
                        <w:rFonts w:ascii="Calibri" w:hAnsi="Calibri" w:cs="Calibri"/>
                        <w:color w:val="000000"/>
                        <w:sz w:val="22"/>
                        <w:szCs w:val="22"/>
                      </w:rPr>
                    </w:rPrChange>
                  </w:rPr>
                  <w:delText>20</w:delText>
                </w:r>
              </w:del>
            </w:ins>
          </w:p>
        </w:tc>
        <w:tc>
          <w:tcPr>
            <w:tcW w:w="960" w:type="dxa"/>
            <w:noWrap/>
            <w:hideMark/>
            <w:tcPrChange w:id="1310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05" w:author="Nick.Tolimieri" w:date="2022-09-26T12:55:00Z"/>
                <w:del w:id="13106" w:author="Nick.Tolimieri [2]" w:date="2022-09-27T11:46:00Z"/>
                <w:rFonts w:asciiTheme="minorHAnsi" w:eastAsiaTheme="minorHAnsi" w:hAnsiTheme="minorHAnsi" w:cstheme="minorBidi"/>
                <w:sz w:val="22"/>
                <w:szCs w:val="22"/>
                <w:rPrChange w:id="13107" w:author="Nick.Tolimieri" w:date="2022-09-26T12:55:00Z">
                  <w:rPr>
                    <w:ins w:id="13108" w:author="Nick.Tolimieri" w:date="2022-09-26T12:55:00Z"/>
                    <w:del w:id="13109" w:author="Nick.Tolimieri [2]" w:date="2022-09-27T11:46:00Z"/>
                    <w:rFonts w:ascii="Calibri" w:hAnsi="Calibri" w:cs="Calibri"/>
                    <w:color w:val="000000"/>
                    <w:sz w:val="22"/>
                    <w:szCs w:val="22"/>
                  </w:rPr>
                </w:rPrChange>
              </w:rPr>
              <w:pPrChange w:id="13110" w:author="Nick.Tolimieri" w:date="2022-09-26T12:55:00Z">
                <w:pPr>
                  <w:jc w:val="right"/>
                </w:pPr>
              </w:pPrChange>
            </w:pPr>
            <w:ins w:id="13111" w:author="Nick.Tolimieri" w:date="2022-09-26T12:55:00Z">
              <w:del w:id="13112" w:author="Nick.Tolimieri [2]" w:date="2022-09-27T11:46:00Z">
                <w:r w:rsidRPr="007654F7" w:rsidDel="00B41F3D">
                  <w:rPr>
                    <w:rFonts w:asciiTheme="minorHAnsi" w:eastAsiaTheme="minorHAnsi" w:hAnsiTheme="minorHAnsi" w:cstheme="minorBidi"/>
                    <w:sz w:val="22"/>
                    <w:szCs w:val="22"/>
                    <w:rPrChange w:id="13113" w:author="Nick.Tolimieri" w:date="2022-09-26T12:55:00Z">
                      <w:rPr>
                        <w:rFonts w:ascii="Calibri" w:hAnsi="Calibri" w:cs="Calibri"/>
                        <w:color w:val="000000"/>
                        <w:sz w:val="22"/>
                        <w:szCs w:val="22"/>
                      </w:rPr>
                    </w:rPrChange>
                  </w:rPr>
                  <w:delText>2</w:delText>
                </w:r>
              </w:del>
            </w:ins>
          </w:p>
        </w:tc>
        <w:tc>
          <w:tcPr>
            <w:tcW w:w="960" w:type="dxa"/>
            <w:noWrap/>
            <w:hideMark/>
            <w:tcPrChange w:id="1311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15" w:author="Nick.Tolimieri" w:date="2022-09-26T12:55:00Z"/>
                <w:del w:id="13116" w:author="Nick.Tolimieri [2]" w:date="2022-09-27T11:46:00Z"/>
                <w:rFonts w:asciiTheme="minorHAnsi" w:eastAsiaTheme="minorHAnsi" w:hAnsiTheme="minorHAnsi" w:cstheme="minorBidi"/>
                <w:sz w:val="22"/>
                <w:szCs w:val="22"/>
                <w:rPrChange w:id="13117" w:author="Nick.Tolimieri" w:date="2022-09-26T12:55:00Z">
                  <w:rPr>
                    <w:ins w:id="13118" w:author="Nick.Tolimieri" w:date="2022-09-26T12:55:00Z"/>
                    <w:del w:id="13119" w:author="Nick.Tolimieri [2]" w:date="2022-09-27T11:46:00Z"/>
                    <w:rFonts w:ascii="Calibri" w:hAnsi="Calibri" w:cs="Calibri"/>
                    <w:color w:val="000000"/>
                    <w:sz w:val="22"/>
                    <w:szCs w:val="22"/>
                  </w:rPr>
                </w:rPrChange>
              </w:rPr>
              <w:pPrChange w:id="13120" w:author="Nick.Tolimieri" w:date="2022-09-26T12:55:00Z">
                <w:pPr>
                  <w:jc w:val="right"/>
                </w:pPr>
              </w:pPrChange>
            </w:pPr>
            <w:ins w:id="13121" w:author="Nick.Tolimieri" w:date="2022-09-26T12:55:00Z">
              <w:del w:id="13122" w:author="Nick.Tolimieri [2]" w:date="2022-09-27T11:46:00Z">
                <w:r w:rsidRPr="007654F7" w:rsidDel="00B41F3D">
                  <w:rPr>
                    <w:rFonts w:asciiTheme="minorHAnsi" w:eastAsiaTheme="minorHAnsi" w:hAnsiTheme="minorHAnsi" w:cstheme="minorBidi"/>
                    <w:sz w:val="22"/>
                    <w:szCs w:val="22"/>
                    <w:rPrChange w:id="13123" w:author="Nick.Tolimieri" w:date="2022-09-26T12:55:00Z">
                      <w:rPr>
                        <w:rFonts w:ascii="Calibri" w:hAnsi="Calibri" w:cs="Calibri"/>
                        <w:color w:val="000000"/>
                        <w:sz w:val="22"/>
                        <w:szCs w:val="22"/>
                      </w:rPr>
                    </w:rPrChange>
                  </w:rPr>
                  <w:delText>11</w:delText>
                </w:r>
              </w:del>
            </w:ins>
          </w:p>
        </w:tc>
        <w:tc>
          <w:tcPr>
            <w:tcW w:w="960" w:type="dxa"/>
            <w:noWrap/>
            <w:hideMark/>
            <w:tcPrChange w:id="1312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25" w:author="Nick.Tolimieri" w:date="2022-09-26T12:55:00Z"/>
                <w:del w:id="13126" w:author="Nick.Tolimieri [2]" w:date="2022-09-27T11:46:00Z"/>
                <w:rFonts w:asciiTheme="minorHAnsi" w:eastAsiaTheme="minorHAnsi" w:hAnsiTheme="minorHAnsi" w:cstheme="minorBidi"/>
                <w:sz w:val="22"/>
                <w:szCs w:val="22"/>
                <w:rPrChange w:id="13127" w:author="Nick.Tolimieri" w:date="2022-09-26T12:55:00Z">
                  <w:rPr>
                    <w:ins w:id="13128" w:author="Nick.Tolimieri" w:date="2022-09-26T12:55:00Z"/>
                    <w:del w:id="13129" w:author="Nick.Tolimieri [2]" w:date="2022-09-27T11:46:00Z"/>
                    <w:rFonts w:ascii="Calibri" w:hAnsi="Calibri" w:cs="Calibri"/>
                    <w:color w:val="000000"/>
                    <w:sz w:val="22"/>
                    <w:szCs w:val="22"/>
                  </w:rPr>
                </w:rPrChange>
              </w:rPr>
              <w:pPrChange w:id="13130" w:author="Nick.Tolimieri" w:date="2022-09-26T12:55:00Z">
                <w:pPr>
                  <w:jc w:val="right"/>
                </w:pPr>
              </w:pPrChange>
            </w:pPr>
            <w:ins w:id="13131" w:author="Nick.Tolimieri" w:date="2022-09-26T12:55:00Z">
              <w:del w:id="13132" w:author="Nick.Tolimieri [2]" w:date="2022-09-27T11:46:00Z">
                <w:r w:rsidRPr="007654F7" w:rsidDel="00B41F3D">
                  <w:rPr>
                    <w:rFonts w:asciiTheme="minorHAnsi" w:eastAsiaTheme="minorHAnsi" w:hAnsiTheme="minorHAnsi" w:cstheme="minorBidi"/>
                    <w:sz w:val="22"/>
                    <w:szCs w:val="22"/>
                    <w:rPrChange w:id="13133" w:author="Nick.Tolimieri" w:date="2022-09-26T12:55:00Z">
                      <w:rPr>
                        <w:rFonts w:ascii="Calibri" w:hAnsi="Calibri" w:cs="Calibri"/>
                        <w:color w:val="000000"/>
                        <w:sz w:val="22"/>
                        <w:szCs w:val="22"/>
                      </w:rPr>
                    </w:rPrChange>
                  </w:rPr>
                  <w:delText>5</w:delText>
                </w:r>
              </w:del>
            </w:ins>
          </w:p>
        </w:tc>
        <w:tc>
          <w:tcPr>
            <w:tcW w:w="960" w:type="dxa"/>
            <w:noWrap/>
            <w:hideMark/>
            <w:tcPrChange w:id="1313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35" w:author="Nick.Tolimieri" w:date="2022-09-26T12:55:00Z"/>
                <w:del w:id="13136" w:author="Nick.Tolimieri [2]" w:date="2022-09-27T11:46:00Z"/>
                <w:rFonts w:asciiTheme="minorHAnsi" w:eastAsiaTheme="minorHAnsi" w:hAnsiTheme="minorHAnsi" w:cstheme="minorBidi"/>
                <w:sz w:val="22"/>
                <w:szCs w:val="22"/>
                <w:rPrChange w:id="13137" w:author="Nick.Tolimieri" w:date="2022-09-26T12:55:00Z">
                  <w:rPr>
                    <w:ins w:id="13138" w:author="Nick.Tolimieri" w:date="2022-09-26T12:55:00Z"/>
                    <w:del w:id="13139" w:author="Nick.Tolimieri [2]" w:date="2022-09-27T11:46:00Z"/>
                    <w:rFonts w:ascii="Calibri" w:hAnsi="Calibri" w:cs="Calibri"/>
                    <w:color w:val="000000"/>
                    <w:sz w:val="22"/>
                    <w:szCs w:val="22"/>
                  </w:rPr>
                </w:rPrChange>
              </w:rPr>
              <w:pPrChange w:id="13140" w:author="Nick.Tolimieri" w:date="2022-09-26T12:55:00Z">
                <w:pPr>
                  <w:jc w:val="right"/>
                </w:pPr>
              </w:pPrChange>
            </w:pPr>
            <w:ins w:id="13141" w:author="Nick.Tolimieri" w:date="2022-09-26T12:55:00Z">
              <w:del w:id="13142" w:author="Nick.Tolimieri [2]" w:date="2022-09-27T11:46:00Z">
                <w:r w:rsidRPr="007654F7" w:rsidDel="00B41F3D">
                  <w:rPr>
                    <w:rFonts w:asciiTheme="minorHAnsi" w:eastAsiaTheme="minorHAnsi" w:hAnsiTheme="minorHAnsi" w:cstheme="minorBidi"/>
                    <w:sz w:val="22"/>
                    <w:szCs w:val="22"/>
                    <w:rPrChange w:id="13143" w:author="Nick.Tolimieri" w:date="2022-09-26T12:55:00Z">
                      <w:rPr>
                        <w:rFonts w:ascii="Calibri" w:hAnsi="Calibri" w:cs="Calibri"/>
                        <w:color w:val="000000"/>
                        <w:sz w:val="22"/>
                        <w:szCs w:val="22"/>
                      </w:rPr>
                    </w:rPrChange>
                  </w:rPr>
                  <w:delText>6</w:delText>
                </w:r>
              </w:del>
            </w:ins>
          </w:p>
        </w:tc>
        <w:tc>
          <w:tcPr>
            <w:tcW w:w="960" w:type="dxa"/>
            <w:noWrap/>
            <w:hideMark/>
            <w:tcPrChange w:id="1314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45" w:author="Nick.Tolimieri" w:date="2022-09-26T12:55:00Z"/>
                <w:del w:id="13146" w:author="Nick.Tolimieri [2]" w:date="2022-09-27T11:46:00Z"/>
                <w:rFonts w:asciiTheme="minorHAnsi" w:eastAsiaTheme="minorHAnsi" w:hAnsiTheme="minorHAnsi" w:cstheme="minorBidi"/>
                <w:sz w:val="22"/>
                <w:szCs w:val="22"/>
                <w:rPrChange w:id="13147" w:author="Nick.Tolimieri" w:date="2022-09-26T12:55:00Z">
                  <w:rPr>
                    <w:ins w:id="13148" w:author="Nick.Tolimieri" w:date="2022-09-26T12:55:00Z"/>
                    <w:del w:id="13149" w:author="Nick.Tolimieri [2]" w:date="2022-09-27T11:46:00Z"/>
                    <w:rFonts w:ascii="Calibri" w:hAnsi="Calibri" w:cs="Calibri"/>
                    <w:color w:val="000000"/>
                    <w:sz w:val="22"/>
                    <w:szCs w:val="22"/>
                  </w:rPr>
                </w:rPrChange>
              </w:rPr>
              <w:pPrChange w:id="13150" w:author="Nick.Tolimieri" w:date="2022-09-26T12:55:00Z">
                <w:pPr>
                  <w:jc w:val="right"/>
                </w:pPr>
              </w:pPrChange>
            </w:pPr>
            <w:ins w:id="13151" w:author="Nick.Tolimieri" w:date="2022-09-26T12:55:00Z">
              <w:del w:id="13152" w:author="Nick.Tolimieri [2]" w:date="2022-09-27T11:46:00Z">
                <w:r w:rsidRPr="007654F7" w:rsidDel="00B41F3D">
                  <w:rPr>
                    <w:rFonts w:asciiTheme="minorHAnsi" w:eastAsiaTheme="minorHAnsi" w:hAnsiTheme="minorHAnsi" w:cstheme="minorBidi"/>
                    <w:sz w:val="22"/>
                    <w:szCs w:val="22"/>
                    <w:rPrChange w:id="13153" w:author="Nick.Tolimieri" w:date="2022-09-26T12:55:00Z">
                      <w:rPr>
                        <w:rFonts w:ascii="Calibri" w:hAnsi="Calibri" w:cs="Calibri"/>
                        <w:color w:val="000000"/>
                        <w:sz w:val="22"/>
                        <w:szCs w:val="22"/>
                      </w:rPr>
                    </w:rPrChange>
                  </w:rPr>
                  <w:delText>1.57</w:delText>
                </w:r>
              </w:del>
            </w:ins>
          </w:p>
        </w:tc>
        <w:tc>
          <w:tcPr>
            <w:tcW w:w="960" w:type="dxa"/>
            <w:noWrap/>
            <w:hideMark/>
            <w:tcPrChange w:id="13154"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55" w:author="Nick.Tolimieri" w:date="2022-09-26T12:55:00Z"/>
                <w:del w:id="13156" w:author="Nick.Tolimieri [2]" w:date="2022-09-27T11:46:00Z"/>
                <w:rFonts w:asciiTheme="minorHAnsi" w:eastAsiaTheme="minorHAnsi" w:hAnsiTheme="minorHAnsi" w:cstheme="minorBidi"/>
                <w:sz w:val="22"/>
                <w:szCs w:val="22"/>
                <w:rPrChange w:id="13157" w:author="Nick.Tolimieri" w:date="2022-09-26T12:55:00Z">
                  <w:rPr>
                    <w:ins w:id="13158" w:author="Nick.Tolimieri" w:date="2022-09-26T12:55:00Z"/>
                    <w:del w:id="13159" w:author="Nick.Tolimieri [2]" w:date="2022-09-27T11:46:00Z"/>
                    <w:rFonts w:ascii="Calibri" w:hAnsi="Calibri" w:cs="Calibri"/>
                    <w:color w:val="000000"/>
                    <w:sz w:val="22"/>
                    <w:szCs w:val="22"/>
                  </w:rPr>
                </w:rPrChange>
              </w:rPr>
              <w:pPrChange w:id="13160" w:author="Nick.Tolimieri" w:date="2022-09-26T12:55:00Z">
                <w:pPr>
                  <w:jc w:val="right"/>
                </w:pPr>
              </w:pPrChange>
            </w:pPr>
            <w:ins w:id="13161" w:author="Nick.Tolimieri" w:date="2022-09-26T12:55:00Z">
              <w:del w:id="13162" w:author="Nick.Tolimieri [2]" w:date="2022-09-27T11:46:00Z">
                <w:r w:rsidRPr="007654F7" w:rsidDel="00B41F3D">
                  <w:rPr>
                    <w:rFonts w:asciiTheme="minorHAnsi" w:eastAsiaTheme="minorHAnsi" w:hAnsiTheme="minorHAnsi" w:cstheme="minorBidi"/>
                    <w:sz w:val="22"/>
                    <w:szCs w:val="22"/>
                    <w:rPrChange w:id="13163" w:author="Nick.Tolimieri" w:date="2022-09-26T12:55:00Z">
                      <w:rPr>
                        <w:rFonts w:ascii="Calibri" w:hAnsi="Calibri" w:cs="Calibri"/>
                        <w:color w:val="000000"/>
                        <w:sz w:val="22"/>
                        <w:szCs w:val="22"/>
                      </w:rPr>
                    </w:rPrChange>
                  </w:rPr>
                  <w:delText>0.13</w:delText>
                </w:r>
              </w:del>
            </w:ins>
          </w:p>
        </w:tc>
      </w:tr>
      <w:tr w:rsidR="007654F7" w:rsidRPr="007654F7" w:rsidDel="00B41F3D" w:rsidTr="007654F7">
        <w:trPr>
          <w:divId w:val="1027564193"/>
          <w:trHeight w:val="300"/>
          <w:ins w:id="13164" w:author="Nick.Tolimieri" w:date="2022-09-26T12:55:00Z"/>
          <w:del w:id="13165" w:author="Nick.Tolimieri [2]" w:date="2022-09-27T11:46:00Z"/>
          <w:trPrChange w:id="13166" w:author="Nick.Tolimieri" w:date="2022-09-26T12:55:00Z">
            <w:trPr>
              <w:divId w:val="1027564193"/>
              <w:trHeight w:val="300"/>
            </w:trPr>
          </w:trPrChange>
        </w:trPr>
        <w:tc>
          <w:tcPr>
            <w:tcW w:w="960" w:type="dxa"/>
            <w:noWrap/>
            <w:hideMark/>
            <w:tcPrChange w:id="1316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68" w:author="Nick.Tolimieri" w:date="2022-09-26T12:55:00Z"/>
                <w:del w:id="13169" w:author="Nick.Tolimieri [2]" w:date="2022-09-27T11:46:00Z"/>
                <w:rFonts w:asciiTheme="minorHAnsi" w:eastAsiaTheme="minorHAnsi" w:hAnsiTheme="minorHAnsi" w:cstheme="minorBidi"/>
                <w:sz w:val="22"/>
                <w:szCs w:val="22"/>
                <w:rPrChange w:id="13170" w:author="Nick.Tolimieri" w:date="2022-09-26T12:55:00Z">
                  <w:rPr>
                    <w:ins w:id="13171" w:author="Nick.Tolimieri" w:date="2022-09-26T12:55:00Z"/>
                    <w:del w:id="13172" w:author="Nick.Tolimieri [2]" w:date="2022-09-27T11:46:00Z"/>
                    <w:rFonts w:ascii="Calibri" w:hAnsi="Calibri" w:cs="Calibri"/>
                    <w:color w:val="000000"/>
                    <w:sz w:val="22"/>
                    <w:szCs w:val="22"/>
                  </w:rPr>
                </w:rPrChange>
              </w:rPr>
              <w:pPrChange w:id="13173" w:author="Nick.Tolimieri" w:date="2022-09-26T12:55:00Z">
                <w:pPr/>
              </w:pPrChange>
            </w:pPr>
            <w:ins w:id="13174" w:author="Nick.Tolimieri" w:date="2022-09-26T12:55:00Z">
              <w:del w:id="13175" w:author="Nick.Tolimieri [2]" w:date="2022-09-27T11:46:00Z">
                <w:r w:rsidRPr="007654F7" w:rsidDel="00B41F3D">
                  <w:rPr>
                    <w:rFonts w:asciiTheme="minorHAnsi" w:eastAsiaTheme="minorHAnsi" w:hAnsiTheme="minorHAnsi" w:cstheme="minorBidi"/>
                    <w:sz w:val="22"/>
                    <w:szCs w:val="22"/>
                    <w:rPrChange w:id="13176" w:author="Nick.Tolimieri" w:date="2022-09-26T12:55:00Z">
                      <w:rPr>
                        <w:rFonts w:ascii="Calibri" w:hAnsi="Calibri" w:cs="Calibri"/>
                        <w:color w:val="000000"/>
                        <w:sz w:val="22"/>
                        <w:szCs w:val="22"/>
                      </w:rPr>
                    </w:rPrChange>
                  </w:rPr>
                  <w:delText>Cape Alava</w:delText>
                </w:r>
              </w:del>
            </w:ins>
          </w:p>
        </w:tc>
        <w:tc>
          <w:tcPr>
            <w:tcW w:w="960" w:type="dxa"/>
            <w:noWrap/>
            <w:hideMark/>
            <w:tcPrChange w:id="1317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78" w:author="Nick.Tolimieri" w:date="2022-09-26T12:55:00Z"/>
                <w:del w:id="13179" w:author="Nick.Tolimieri [2]" w:date="2022-09-27T11:46:00Z"/>
                <w:rFonts w:asciiTheme="minorHAnsi" w:eastAsiaTheme="minorHAnsi" w:hAnsiTheme="minorHAnsi" w:cstheme="minorBidi"/>
                <w:sz w:val="22"/>
                <w:szCs w:val="22"/>
                <w:rPrChange w:id="13180" w:author="Nick.Tolimieri" w:date="2022-09-26T12:55:00Z">
                  <w:rPr>
                    <w:ins w:id="13181" w:author="Nick.Tolimieri" w:date="2022-09-26T12:55:00Z"/>
                    <w:del w:id="13182" w:author="Nick.Tolimieri [2]" w:date="2022-09-27T11:46:00Z"/>
                    <w:rFonts w:ascii="Calibri" w:hAnsi="Calibri" w:cs="Calibri"/>
                    <w:color w:val="000000"/>
                    <w:sz w:val="22"/>
                    <w:szCs w:val="22"/>
                  </w:rPr>
                </w:rPrChange>
              </w:rPr>
              <w:pPrChange w:id="13183" w:author="Nick.Tolimieri" w:date="2022-09-26T12:55:00Z">
                <w:pPr>
                  <w:jc w:val="right"/>
                </w:pPr>
              </w:pPrChange>
            </w:pPr>
            <w:ins w:id="13184" w:author="Nick.Tolimieri" w:date="2022-09-26T12:55:00Z">
              <w:del w:id="13185" w:author="Nick.Tolimieri [2]" w:date="2022-09-27T11:46:00Z">
                <w:r w:rsidRPr="007654F7" w:rsidDel="00B41F3D">
                  <w:rPr>
                    <w:rFonts w:asciiTheme="minorHAnsi" w:eastAsiaTheme="minorHAnsi" w:hAnsiTheme="minorHAnsi" w:cstheme="minorBidi"/>
                    <w:sz w:val="22"/>
                    <w:szCs w:val="22"/>
                    <w:rPrChange w:id="13186" w:author="Nick.Tolimieri" w:date="2022-09-26T12:55:00Z">
                      <w:rPr>
                        <w:rFonts w:ascii="Calibri" w:hAnsi="Calibri" w:cs="Calibri"/>
                        <w:color w:val="000000"/>
                        <w:sz w:val="22"/>
                        <w:szCs w:val="22"/>
                      </w:rPr>
                    </w:rPrChange>
                  </w:rPr>
                  <w:delText>2011</w:delText>
                </w:r>
              </w:del>
            </w:ins>
          </w:p>
        </w:tc>
        <w:tc>
          <w:tcPr>
            <w:tcW w:w="960" w:type="dxa"/>
            <w:noWrap/>
            <w:hideMark/>
            <w:tcPrChange w:id="1318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88" w:author="Nick.Tolimieri" w:date="2022-09-26T12:55:00Z"/>
                <w:del w:id="13189" w:author="Nick.Tolimieri [2]" w:date="2022-09-27T11:46:00Z"/>
                <w:rFonts w:asciiTheme="minorHAnsi" w:eastAsiaTheme="minorHAnsi" w:hAnsiTheme="minorHAnsi" w:cstheme="minorBidi"/>
                <w:sz w:val="22"/>
                <w:szCs w:val="22"/>
                <w:rPrChange w:id="13190" w:author="Nick.Tolimieri" w:date="2022-09-26T12:55:00Z">
                  <w:rPr>
                    <w:ins w:id="13191" w:author="Nick.Tolimieri" w:date="2022-09-26T12:55:00Z"/>
                    <w:del w:id="13192" w:author="Nick.Tolimieri [2]" w:date="2022-09-27T11:46:00Z"/>
                    <w:rFonts w:ascii="Calibri" w:hAnsi="Calibri" w:cs="Calibri"/>
                    <w:color w:val="000000"/>
                    <w:sz w:val="22"/>
                    <w:szCs w:val="22"/>
                  </w:rPr>
                </w:rPrChange>
              </w:rPr>
              <w:pPrChange w:id="13193" w:author="Nick.Tolimieri" w:date="2022-09-26T12:55:00Z">
                <w:pPr>
                  <w:jc w:val="right"/>
                </w:pPr>
              </w:pPrChange>
            </w:pPr>
            <w:ins w:id="13194" w:author="Nick.Tolimieri" w:date="2022-09-26T12:55:00Z">
              <w:del w:id="13195" w:author="Nick.Tolimieri [2]" w:date="2022-09-27T11:46:00Z">
                <w:r w:rsidRPr="007654F7" w:rsidDel="00B41F3D">
                  <w:rPr>
                    <w:rFonts w:asciiTheme="minorHAnsi" w:eastAsiaTheme="minorHAnsi" w:hAnsiTheme="minorHAnsi" w:cstheme="minorBidi"/>
                    <w:sz w:val="22"/>
                    <w:szCs w:val="22"/>
                    <w:rPrChange w:id="13196" w:author="Nick.Tolimieri" w:date="2022-09-26T12:55:00Z">
                      <w:rPr>
                        <w:rFonts w:ascii="Calibri" w:hAnsi="Calibri" w:cs="Calibri"/>
                        <w:color w:val="000000"/>
                        <w:sz w:val="22"/>
                        <w:szCs w:val="22"/>
                      </w:rPr>
                    </w:rPrChange>
                  </w:rPr>
                  <w:delText>0</w:delText>
                </w:r>
              </w:del>
            </w:ins>
          </w:p>
        </w:tc>
        <w:tc>
          <w:tcPr>
            <w:tcW w:w="960" w:type="dxa"/>
            <w:noWrap/>
            <w:hideMark/>
            <w:tcPrChange w:id="1319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198" w:author="Nick.Tolimieri" w:date="2022-09-26T12:55:00Z"/>
                <w:del w:id="13199" w:author="Nick.Tolimieri [2]" w:date="2022-09-27T11:46:00Z"/>
                <w:rFonts w:asciiTheme="minorHAnsi" w:eastAsiaTheme="minorHAnsi" w:hAnsiTheme="minorHAnsi" w:cstheme="minorBidi"/>
                <w:sz w:val="22"/>
                <w:szCs w:val="22"/>
                <w:rPrChange w:id="13200" w:author="Nick.Tolimieri" w:date="2022-09-26T12:55:00Z">
                  <w:rPr>
                    <w:ins w:id="13201" w:author="Nick.Tolimieri" w:date="2022-09-26T12:55:00Z"/>
                    <w:del w:id="13202" w:author="Nick.Tolimieri [2]" w:date="2022-09-27T11:46:00Z"/>
                    <w:rFonts w:ascii="Calibri" w:hAnsi="Calibri" w:cs="Calibri"/>
                    <w:color w:val="000000"/>
                    <w:sz w:val="22"/>
                    <w:szCs w:val="22"/>
                  </w:rPr>
                </w:rPrChange>
              </w:rPr>
              <w:pPrChange w:id="13203" w:author="Nick.Tolimieri" w:date="2022-09-26T12:55:00Z">
                <w:pPr>
                  <w:jc w:val="right"/>
                </w:pPr>
              </w:pPrChange>
            </w:pPr>
            <w:ins w:id="13204" w:author="Nick.Tolimieri" w:date="2022-09-26T12:55:00Z">
              <w:del w:id="13205" w:author="Nick.Tolimieri [2]" w:date="2022-09-27T11:46:00Z">
                <w:r w:rsidRPr="007654F7" w:rsidDel="00B41F3D">
                  <w:rPr>
                    <w:rFonts w:asciiTheme="minorHAnsi" w:eastAsiaTheme="minorHAnsi" w:hAnsiTheme="minorHAnsi" w:cstheme="minorBidi"/>
                    <w:sz w:val="22"/>
                    <w:szCs w:val="22"/>
                    <w:rPrChange w:id="13206" w:author="Nick.Tolimieri" w:date="2022-09-26T12:55:00Z">
                      <w:rPr>
                        <w:rFonts w:ascii="Calibri" w:hAnsi="Calibri" w:cs="Calibri"/>
                        <w:color w:val="000000"/>
                        <w:sz w:val="22"/>
                        <w:szCs w:val="22"/>
                      </w:rPr>
                    </w:rPrChange>
                  </w:rPr>
                  <w:delText>0</w:delText>
                </w:r>
              </w:del>
            </w:ins>
          </w:p>
        </w:tc>
        <w:tc>
          <w:tcPr>
            <w:tcW w:w="960" w:type="dxa"/>
            <w:noWrap/>
            <w:hideMark/>
            <w:tcPrChange w:id="1320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08" w:author="Nick.Tolimieri" w:date="2022-09-26T12:55:00Z"/>
                <w:del w:id="13209" w:author="Nick.Tolimieri [2]" w:date="2022-09-27T11:46:00Z"/>
                <w:rFonts w:asciiTheme="minorHAnsi" w:eastAsiaTheme="minorHAnsi" w:hAnsiTheme="minorHAnsi" w:cstheme="minorBidi"/>
                <w:sz w:val="22"/>
                <w:szCs w:val="22"/>
                <w:rPrChange w:id="13210" w:author="Nick.Tolimieri" w:date="2022-09-26T12:55:00Z">
                  <w:rPr>
                    <w:ins w:id="13211" w:author="Nick.Tolimieri" w:date="2022-09-26T12:55:00Z"/>
                    <w:del w:id="13212" w:author="Nick.Tolimieri [2]" w:date="2022-09-27T11:46:00Z"/>
                    <w:rFonts w:ascii="Calibri" w:hAnsi="Calibri" w:cs="Calibri"/>
                    <w:color w:val="000000"/>
                    <w:sz w:val="22"/>
                    <w:szCs w:val="22"/>
                  </w:rPr>
                </w:rPrChange>
              </w:rPr>
              <w:pPrChange w:id="13213" w:author="Nick.Tolimieri" w:date="2022-09-26T12:55:00Z">
                <w:pPr>
                  <w:jc w:val="right"/>
                </w:pPr>
              </w:pPrChange>
            </w:pPr>
            <w:ins w:id="13214" w:author="Nick.Tolimieri" w:date="2022-09-26T12:55:00Z">
              <w:del w:id="13215" w:author="Nick.Tolimieri [2]" w:date="2022-09-27T11:46:00Z">
                <w:r w:rsidRPr="007654F7" w:rsidDel="00B41F3D">
                  <w:rPr>
                    <w:rFonts w:asciiTheme="minorHAnsi" w:eastAsiaTheme="minorHAnsi" w:hAnsiTheme="minorHAnsi" w:cstheme="minorBidi"/>
                    <w:sz w:val="22"/>
                    <w:szCs w:val="22"/>
                    <w:rPrChange w:id="13216" w:author="Nick.Tolimieri" w:date="2022-09-26T12:55:00Z">
                      <w:rPr>
                        <w:rFonts w:ascii="Calibri" w:hAnsi="Calibri" w:cs="Calibri"/>
                        <w:color w:val="000000"/>
                        <w:sz w:val="22"/>
                        <w:szCs w:val="22"/>
                      </w:rPr>
                    </w:rPrChange>
                  </w:rPr>
                  <w:delText>0</w:delText>
                </w:r>
              </w:del>
            </w:ins>
          </w:p>
        </w:tc>
        <w:tc>
          <w:tcPr>
            <w:tcW w:w="960" w:type="dxa"/>
            <w:noWrap/>
            <w:hideMark/>
            <w:tcPrChange w:id="1321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18" w:author="Nick.Tolimieri" w:date="2022-09-26T12:55:00Z"/>
                <w:del w:id="13219" w:author="Nick.Tolimieri [2]" w:date="2022-09-27T11:46:00Z"/>
                <w:rFonts w:asciiTheme="minorHAnsi" w:eastAsiaTheme="minorHAnsi" w:hAnsiTheme="minorHAnsi" w:cstheme="minorBidi"/>
                <w:sz w:val="22"/>
                <w:szCs w:val="22"/>
                <w:rPrChange w:id="13220" w:author="Nick.Tolimieri" w:date="2022-09-26T12:55:00Z">
                  <w:rPr>
                    <w:ins w:id="13221" w:author="Nick.Tolimieri" w:date="2022-09-26T12:55:00Z"/>
                    <w:del w:id="13222" w:author="Nick.Tolimieri [2]" w:date="2022-09-27T11:46:00Z"/>
                    <w:rFonts w:ascii="Calibri" w:hAnsi="Calibri" w:cs="Calibri"/>
                    <w:color w:val="000000"/>
                    <w:sz w:val="22"/>
                    <w:szCs w:val="22"/>
                  </w:rPr>
                </w:rPrChange>
              </w:rPr>
              <w:pPrChange w:id="13223" w:author="Nick.Tolimieri" w:date="2022-09-26T12:55:00Z">
                <w:pPr>
                  <w:jc w:val="right"/>
                </w:pPr>
              </w:pPrChange>
            </w:pPr>
            <w:ins w:id="13224" w:author="Nick.Tolimieri" w:date="2022-09-26T12:55:00Z">
              <w:del w:id="13225" w:author="Nick.Tolimieri [2]" w:date="2022-09-27T11:46:00Z">
                <w:r w:rsidRPr="007654F7" w:rsidDel="00B41F3D">
                  <w:rPr>
                    <w:rFonts w:asciiTheme="minorHAnsi" w:eastAsiaTheme="minorHAnsi" w:hAnsiTheme="minorHAnsi" w:cstheme="minorBidi"/>
                    <w:sz w:val="22"/>
                    <w:szCs w:val="22"/>
                    <w:rPrChange w:id="13226" w:author="Nick.Tolimieri" w:date="2022-09-26T12:55:00Z">
                      <w:rPr>
                        <w:rFonts w:ascii="Calibri" w:hAnsi="Calibri" w:cs="Calibri"/>
                        <w:color w:val="000000"/>
                        <w:sz w:val="22"/>
                        <w:szCs w:val="22"/>
                      </w:rPr>
                    </w:rPrChange>
                  </w:rPr>
                  <w:delText>0</w:delText>
                </w:r>
              </w:del>
            </w:ins>
          </w:p>
        </w:tc>
        <w:tc>
          <w:tcPr>
            <w:tcW w:w="960" w:type="dxa"/>
            <w:noWrap/>
            <w:hideMark/>
            <w:tcPrChange w:id="1322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28" w:author="Nick.Tolimieri" w:date="2022-09-26T12:55:00Z"/>
                <w:del w:id="13229" w:author="Nick.Tolimieri [2]" w:date="2022-09-27T11:46:00Z"/>
                <w:rFonts w:asciiTheme="minorHAnsi" w:eastAsiaTheme="minorHAnsi" w:hAnsiTheme="minorHAnsi" w:cstheme="minorBidi"/>
                <w:sz w:val="22"/>
                <w:szCs w:val="22"/>
                <w:rPrChange w:id="13230" w:author="Nick.Tolimieri" w:date="2022-09-26T12:55:00Z">
                  <w:rPr>
                    <w:ins w:id="13231" w:author="Nick.Tolimieri" w:date="2022-09-26T12:55:00Z"/>
                    <w:del w:id="13232" w:author="Nick.Tolimieri [2]" w:date="2022-09-27T11:46:00Z"/>
                    <w:rFonts w:ascii="Calibri" w:hAnsi="Calibri" w:cs="Calibri"/>
                    <w:color w:val="000000"/>
                    <w:sz w:val="22"/>
                    <w:szCs w:val="22"/>
                  </w:rPr>
                </w:rPrChange>
              </w:rPr>
              <w:pPrChange w:id="13233" w:author="Nick.Tolimieri" w:date="2022-09-26T12:55:00Z">
                <w:pPr/>
              </w:pPrChange>
            </w:pPr>
            <w:ins w:id="13234" w:author="Nick.Tolimieri" w:date="2022-09-26T12:55:00Z">
              <w:del w:id="13235" w:author="Nick.Tolimieri [2]" w:date="2022-09-27T11:46:00Z">
                <w:r w:rsidRPr="007654F7" w:rsidDel="00B41F3D">
                  <w:rPr>
                    <w:rFonts w:asciiTheme="minorHAnsi" w:eastAsiaTheme="minorHAnsi" w:hAnsiTheme="minorHAnsi" w:cstheme="minorBidi"/>
                    <w:sz w:val="22"/>
                    <w:szCs w:val="22"/>
                    <w:rPrChange w:id="13236" w:author="Nick.Tolimieri" w:date="2022-09-26T12:55:00Z">
                      <w:rPr>
                        <w:rFonts w:ascii="Calibri" w:hAnsi="Calibri" w:cs="Calibri"/>
                        <w:color w:val="000000"/>
                        <w:sz w:val="22"/>
                        <w:szCs w:val="22"/>
                      </w:rPr>
                    </w:rPrChange>
                  </w:rPr>
                  <w:delText>NA</w:delText>
                </w:r>
              </w:del>
            </w:ins>
          </w:p>
        </w:tc>
        <w:tc>
          <w:tcPr>
            <w:tcW w:w="960" w:type="dxa"/>
            <w:noWrap/>
            <w:hideMark/>
            <w:tcPrChange w:id="1323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38" w:author="Nick.Tolimieri" w:date="2022-09-26T12:55:00Z"/>
                <w:del w:id="13239" w:author="Nick.Tolimieri [2]" w:date="2022-09-27T11:46:00Z"/>
                <w:rFonts w:asciiTheme="minorHAnsi" w:eastAsiaTheme="minorHAnsi" w:hAnsiTheme="minorHAnsi" w:cstheme="minorBidi"/>
                <w:sz w:val="22"/>
                <w:szCs w:val="22"/>
                <w:rPrChange w:id="13240" w:author="Nick.Tolimieri" w:date="2022-09-26T12:55:00Z">
                  <w:rPr>
                    <w:ins w:id="13241" w:author="Nick.Tolimieri" w:date="2022-09-26T12:55:00Z"/>
                    <w:del w:id="13242" w:author="Nick.Tolimieri [2]" w:date="2022-09-27T11:46:00Z"/>
                    <w:rFonts w:ascii="Calibri" w:hAnsi="Calibri" w:cs="Calibri"/>
                    <w:color w:val="000000"/>
                    <w:sz w:val="22"/>
                    <w:szCs w:val="22"/>
                  </w:rPr>
                </w:rPrChange>
              </w:rPr>
              <w:pPrChange w:id="13243" w:author="Nick.Tolimieri" w:date="2022-09-26T12:55:00Z">
                <w:pPr/>
              </w:pPrChange>
            </w:pPr>
            <w:ins w:id="13244" w:author="Nick.Tolimieri" w:date="2022-09-26T12:55:00Z">
              <w:del w:id="13245" w:author="Nick.Tolimieri [2]" w:date="2022-09-27T11:46:00Z">
                <w:r w:rsidRPr="007654F7" w:rsidDel="00B41F3D">
                  <w:rPr>
                    <w:rFonts w:asciiTheme="minorHAnsi" w:eastAsiaTheme="minorHAnsi" w:hAnsiTheme="minorHAnsi" w:cstheme="minorBidi"/>
                    <w:sz w:val="22"/>
                    <w:szCs w:val="22"/>
                    <w:rPrChange w:id="13246" w:author="Nick.Tolimieri" w:date="2022-09-26T12:55:00Z">
                      <w:rPr>
                        <w:rFonts w:ascii="Calibri" w:hAnsi="Calibri" w:cs="Calibri"/>
                        <w:color w:val="000000"/>
                        <w:sz w:val="22"/>
                        <w:szCs w:val="22"/>
                      </w:rPr>
                    </w:rPrChange>
                  </w:rPr>
                  <w:delText>NA</w:delText>
                </w:r>
              </w:del>
            </w:ins>
          </w:p>
        </w:tc>
        <w:tc>
          <w:tcPr>
            <w:tcW w:w="960" w:type="dxa"/>
            <w:noWrap/>
            <w:hideMark/>
            <w:tcPrChange w:id="1324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48" w:author="Nick.Tolimieri" w:date="2022-09-26T12:55:00Z"/>
                <w:del w:id="13249" w:author="Nick.Tolimieri [2]" w:date="2022-09-27T11:46:00Z"/>
                <w:rFonts w:asciiTheme="minorHAnsi" w:eastAsiaTheme="minorHAnsi" w:hAnsiTheme="minorHAnsi" w:cstheme="minorBidi"/>
                <w:sz w:val="22"/>
                <w:szCs w:val="22"/>
                <w:rPrChange w:id="13250" w:author="Nick.Tolimieri" w:date="2022-09-26T12:55:00Z">
                  <w:rPr>
                    <w:ins w:id="13251" w:author="Nick.Tolimieri" w:date="2022-09-26T12:55:00Z"/>
                    <w:del w:id="13252" w:author="Nick.Tolimieri [2]" w:date="2022-09-27T11:46:00Z"/>
                    <w:rFonts w:ascii="Calibri" w:hAnsi="Calibri" w:cs="Calibri"/>
                    <w:color w:val="000000"/>
                    <w:sz w:val="22"/>
                    <w:szCs w:val="22"/>
                  </w:rPr>
                </w:rPrChange>
              </w:rPr>
              <w:pPrChange w:id="13253" w:author="Nick.Tolimieri" w:date="2022-09-26T12:55:00Z">
                <w:pPr/>
              </w:pPrChange>
            </w:pPr>
            <w:ins w:id="13254" w:author="Nick.Tolimieri" w:date="2022-09-26T12:55:00Z">
              <w:del w:id="13255" w:author="Nick.Tolimieri [2]" w:date="2022-09-27T11:46:00Z">
                <w:r w:rsidRPr="007654F7" w:rsidDel="00B41F3D">
                  <w:rPr>
                    <w:rFonts w:asciiTheme="minorHAnsi" w:eastAsiaTheme="minorHAnsi" w:hAnsiTheme="minorHAnsi" w:cstheme="minorBidi"/>
                    <w:sz w:val="22"/>
                    <w:szCs w:val="22"/>
                    <w:rPrChange w:id="13256" w:author="Nick.Tolimieri" w:date="2022-09-26T12:55:00Z">
                      <w:rPr>
                        <w:rFonts w:ascii="Calibri" w:hAnsi="Calibri" w:cs="Calibri"/>
                        <w:color w:val="000000"/>
                        <w:sz w:val="22"/>
                        <w:szCs w:val="22"/>
                      </w:rPr>
                    </w:rPrChange>
                  </w:rPr>
                  <w:delText>NA</w:delText>
                </w:r>
              </w:del>
            </w:ins>
          </w:p>
        </w:tc>
        <w:tc>
          <w:tcPr>
            <w:tcW w:w="960" w:type="dxa"/>
            <w:noWrap/>
            <w:hideMark/>
            <w:tcPrChange w:id="13257"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58" w:author="Nick.Tolimieri" w:date="2022-09-26T12:55:00Z"/>
                <w:del w:id="13259" w:author="Nick.Tolimieri [2]" w:date="2022-09-27T11:46:00Z"/>
                <w:rFonts w:asciiTheme="minorHAnsi" w:eastAsiaTheme="minorHAnsi" w:hAnsiTheme="minorHAnsi" w:cstheme="minorBidi"/>
                <w:sz w:val="22"/>
                <w:szCs w:val="22"/>
                <w:rPrChange w:id="13260" w:author="Nick.Tolimieri" w:date="2022-09-26T12:55:00Z">
                  <w:rPr>
                    <w:ins w:id="13261" w:author="Nick.Tolimieri" w:date="2022-09-26T12:55:00Z"/>
                    <w:del w:id="13262" w:author="Nick.Tolimieri [2]" w:date="2022-09-27T11:46:00Z"/>
                    <w:rFonts w:ascii="Calibri" w:hAnsi="Calibri" w:cs="Calibri"/>
                    <w:color w:val="000000"/>
                    <w:sz w:val="22"/>
                    <w:szCs w:val="22"/>
                  </w:rPr>
                </w:rPrChange>
              </w:rPr>
              <w:pPrChange w:id="13263" w:author="Nick.Tolimieri" w:date="2022-09-26T12:55:00Z">
                <w:pPr/>
              </w:pPrChange>
            </w:pPr>
            <w:ins w:id="13264" w:author="Nick.Tolimieri" w:date="2022-09-26T12:55:00Z">
              <w:del w:id="13265" w:author="Nick.Tolimieri [2]" w:date="2022-09-27T11:46:00Z">
                <w:r w:rsidRPr="007654F7" w:rsidDel="00B41F3D">
                  <w:rPr>
                    <w:rFonts w:asciiTheme="minorHAnsi" w:eastAsiaTheme="minorHAnsi" w:hAnsiTheme="minorHAnsi" w:cstheme="minorBidi"/>
                    <w:sz w:val="22"/>
                    <w:szCs w:val="22"/>
                    <w:rPrChange w:id="13266"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3267" w:author="Nick.Tolimieri" w:date="2022-09-26T12:55:00Z"/>
          <w:del w:id="13268" w:author="Nick.Tolimieri [2]" w:date="2022-09-27T11:46:00Z"/>
          <w:trPrChange w:id="13269" w:author="Nick.Tolimieri" w:date="2022-09-26T12:55:00Z">
            <w:trPr>
              <w:divId w:val="1027564193"/>
              <w:trHeight w:val="300"/>
            </w:trPr>
          </w:trPrChange>
        </w:trPr>
        <w:tc>
          <w:tcPr>
            <w:tcW w:w="960" w:type="dxa"/>
            <w:noWrap/>
            <w:hideMark/>
            <w:tcPrChange w:id="1327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71" w:author="Nick.Tolimieri" w:date="2022-09-26T12:55:00Z"/>
                <w:del w:id="13272" w:author="Nick.Tolimieri [2]" w:date="2022-09-27T11:46:00Z"/>
                <w:rFonts w:asciiTheme="minorHAnsi" w:eastAsiaTheme="minorHAnsi" w:hAnsiTheme="minorHAnsi" w:cstheme="minorBidi"/>
                <w:sz w:val="22"/>
                <w:szCs w:val="22"/>
                <w:rPrChange w:id="13273" w:author="Nick.Tolimieri" w:date="2022-09-26T12:55:00Z">
                  <w:rPr>
                    <w:ins w:id="13274" w:author="Nick.Tolimieri" w:date="2022-09-26T12:55:00Z"/>
                    <w:del w:id="13275" w:author="Nick.Tolimieri [2]" w:date="2022-09-27T11:46:00Z"/>
                    <w:rFonts w:ascii="Calibri" w:hAnsi="Calibri" w:cs="Calibri"/>
                    <w:color w:val="000000"/>
                    <w:sz w:val="22"/>
                    <w:szCs w:val="22"/>
                  </w:rPr>
                </w:rPrChange>
              </w:rPr>
              <w:pPrChange w:id="13276" w:author="Nick.Tolimieri" w:date="2022-09-26T12:55:00Z">
                <w:pPr/>
              </w:pPrChange>
            </w:pPr>
            <w:ins w:id="13277" w:author="Nick.Tolimieri" w:date="2022-09-26T12:55:00Z">
              <w:del w:id="13278" w:author="Nick.Tolimieri [2]" w:date="2022-09-27T11:46:00Z">
                <w:r w:rsidRPr="007654F7" w:rsidDel="00B41F3D">
                  <w:rPr>
                    <w:rFonts w:asciiTheme="minorHAnsi" w:eastAsiaTheme="minorHAnsi" w:hAnsiTheme="minorHAnsi" w:cstheme="minorBidi"/>
                    <w:sz w:val="22"/>
                    <w:szCs w:val="22"/>
                    <w:rPrChange w:id="13279" w:author="Nick.Tolimieri" w:date="2022-09-26T12:55:00Z">
                      <w:rPr>
                        <w:rFonts w:ascii="Calibri" w:hAnsi="Calibri" w:cs="Calibri"/>
                        <w:color w:val="000000"/>
                        <w:sz w:val="22"/>
                        <w:szCs w:val="22"/>
                      </w:rPr>
                    </w:rPrChange>
                  </w:rPr>
                  <w:delText>Cape Alava</w:delText>
                </w:r>
              </w:del>
            </w:ins>
          </w:p>
        </w:tc>
        <w:tc>
          <w:tcPr>
            <w:tcW w:w="960" w:type="dxa"/>
            <w:noWrap/>
            <w:hideMark/>
            <w:tcPrChange w:id="1328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81" w:author="Nick.Tolimieri" w:date="2022-09-26T12:55:00Z"/>
                <w:del w:id="13282" w:author="Nick.Tolimieri [2]" w:date="2022-09-27T11:46:00Z"/>
                <w:rFonts w:asciiTheme="minorHAnsi" w:eastAsiaTheme="minorHAnsi" w:hAnsiTheme="minorHAnsi" w:cstheme="minorBidi"/>
                <w:sz w:val="22"/>
                <w:szCs w:val="22"/>
                <w:rPrChange w:id="13283" w:author="Nick.Tolimieri" w:date="2022-09-26T12:55:00Z">
                  <w:rPr>
                    <w:ins w:id="13284" w:author="Nick.Tolimieri" w:date="2022-09-26T12:55:00Z"/>
                    <w:del w:id="13285" w:author="Nick.Tolimieri [2]" w:date="2022-09-27T11:46:00Z"/>
                    <w:rFonts w:ascii="Calibri" w:hAnsi="Calibri" w:cs="Calibri"/>
                    <w:color w:val="000000"/>
                    <w:sz w:val="22"/>
                    <w:szCs w:val="22"/>
                  </w:rPr>
                </w:rPrChange>
              </w:rPr>
              <w:pPrChange w:id="13286" w:author="Nick.Tolimieri" w:date="2022-09-26T12:55:00Z">
                <w:pPr>
                  <w:jc w:val="right"/>
                </w:pPr>
              </w:pPrChange>
            </w:pPr>
            <w:ins w:id="13287" w:author="Nick.Tolimieri" w:date="2022-09-26T12:55:00Z">
              <w:del w:id="13288" w:author="Nick.Tolimieri [2]" w:date="2022-09-27T11:46:00Z">
                <w:r w:rsidRPr="007654F7" w:rsidDel="00B41F3D">
                  <w:rPr>
                    <w:rFonts w:asciiTheme="minorHAnsi" w:eastAsiaTheme="minorHAnsi" w:hAnsiTheme="minorHAnsi" w:cstheme="minorBidi"/>
                    <w:sz w:val="22"/>
                    <w:szCs w:val="22"/>
                    <w:rPrChange w:id="13289" w:author="Nick.Tolimieri" w:date="2022-09-26T12:55:00Z">
                      <w:rPr>
                        <w:rFonts w:ascii="Calibri" w:hAnsi="Calibri" w:cs="Calibri"/>
                        <w:color w:val="000000"/>
                        <w:sz w:val="22"/>
                        <w:szCs w:val="22"/>
                      </w:rPr>
                    </w:rPrChange>
                  </w:rPr>
                  <w:delText>2012</w:delText>
                </w:r>
              </w:del>
            </w:ins>
          </w:p>
        </w:tc>
        <w:tc>
          <w:tcPr>
            <w:tcW w:w="960" w:type="dxa"/>
            <w:noWrap/>
            <w:hideMark/>
            <w:tcPrChange w:id="1329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291" w:author="Nick.Tolimieri" w:date="2022-09-26T12:55:00Z"/>
                <w:del w:id="13292" w:author="Nick.Tolimieri [2]" w:date="2022-09-27T11:46:00Z"/>
                <w:rFonts w:asciiTheme="minorHAnsi" w:eastAsiaTheme="minorHAnsi" w:hAnsiTheme="minorHAnsi" w:cstheme="minorBidi"/>
                <w:sz w:val="22"/>
                <w:szCs w:val="22"/>
                <w:rPrChange w:id="13293" w:author="Nick.Tolimieri" w:date="2022-09-26T12:55:00Z">
                  <w:rPr>
                    <w:ins w:id="13294" w:author="Nick.Tolimieri" w:date="2022-09-26T12:55:00Z"/>
                    <w:del w:id="13295" w:author="Nick.Tolimieri [2]" w:date="2022-09-27T11:46:00Z"/>
                    <w:rFonts w:ascii="Calibri" w:hAnsi="Calibri" w:cs="Calibri"/>
                    <w:color w:val="000000"/>
                    <w:sz w:val="22"/>
                    <w:szCs w:val="22"/>
                  </w:rPr>
                </w:rPrChange>
              </w:rPr>
              <w:pPrChange w:id="13296" w:author="Nick.Tolimieri" w:date="2022-09-26T12:55:00Z">
                <w:pPr>
                  <w:jc w:val="right"/>
                </w:pPr>
              </w:pPrChange>
            </w:pPr>
            <w:ins w:id="13297" w:author="Nick.Tolimieri" w:date="2022-09-26T12:55:00Z">
              <w:del w:id="13298" w:author="Nick.Tolimieri [2]" w:date="2022-09-27T11:46:00Z">
                <w:r w:rsidRPr="007654F7" w:rsidDel="00B41F3D">
                  <w:rPr>
                    <w:rFonts w:asciiTheme="minorHAnsi" w:eastAsiaTheme="minorHAnsi" w:hAnsiTheme="minorHAnsi" w:cstheme="minorBidi"/>
                    <w:sz w:val="22"/>
                    <w:szCs w:val="22"/>
                    <w:rPrChange w:id="13299" w:author="Nick.Tolimieri" w:date="2022-09-26T12:55:00Z">
                      <w:rPr>
                        <w:rFonts w:ascii="Calibri" w:hAnsi="Calibri" w:cs="Calibri"/>
                        <w:color w:val="000000"/>
                        <w:sz w:val="22"/>
                        <w:szCs w:val="22"/>
                      </w:rPr>
                    </w:rPrChange>
                  </w:rPr>
                  <w:delText>2</w:delText>
                </w:r>
              </w:del>
            </w:ins>
          </w:p>
        </w:tc>
        <w:tc>
          <w:tcPr>
            <w:tcW w:w="960" w:type="dxa"/>
            <w:noWrap/>
            <w:hideMark/>
            <w:tcPrChange w:id="1330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01" w:author="Nick.Tolimieri" w:date="2022-09-26T12:55:00Z"/>
                <w:del w:id="13302" w:author="Nick.Tolimieri [2]" w:date="2022-09-27T11:46:00Z"/>
                <w:rFonts w:asciiTheme="minorHAnsi" w:eastAsiaTheme="minorHAnsi" w:hAnsiTheme="minorHAnsi" w:cstheme="minorBidi"/>
                <w:sz w:val="22"/>
                <w:szCs w:val="22"/>
                <w:rPrChange w:id="13303" w:author="Nick.Tolimieri" w:date="2022-09-26T12:55:00Z">
                  <w:rPr>
                    <w:ins w:id="13304" w:author="Nick.Tolimieri" w:date="2022-09-26T12:55:00Z"/>
                    <w:del w:id="13305" w:author="Nick.Tolimieri [2]" w:date="2022-09-27T11:46:00Z"/>
                    <w:rFonts w:ascii="Calibri" w:hAnsi="Calibri" w:cs="Calibri"/>
                    <w:color w:val="000000"/>
                    <w:sz w:val="22"/>
                    <w:szCs w:val="22"/>
                  </w:rPr>
                </w:rPrChange>
              </w:rPr>
              <w:pPrChange w:id="13306" w:author="Nick.Tolimieri" w:date="2022-09-26T12:55:00Z">
                <w:pPr>
                  <w:jc w:val="right"/>
                </w:pPr>
              </w:pPrChange>
            </w:pPr>
            <w:ins w:id="13307" w:author="Nick.Tolimieri" w:date="2022-09-26T12:55:00Z">
              <w:del w:id="13308" w:author="Nick.Tolimieri [2]" w:date="2022-09-27T11:46:00Z">
                <w:r w:rsidRPr="007654F7" w:rsidDel="00B41F3D">
                  <w:rPr>
                    <w:rFonts w:asciiTheme="minorHAnsi" w:eastAsiaTheme="minorHAnsi" w:hAnsiTheme="minorHAnsi" w:cstheme="minorBidi"/>
                    <w:sz w:val="22"/>
                    <w:szCs w:val="22"/>
                    <w:rPrChange w:id="13309" w:author="Nick.Tolimieri" w:date="2022-09-26T12:55:00Z">
                      <w:rPr>
                        <w:rFonts w:ascii="Calibri" w:hAnsi="Calibri" w:cs="Calibri"/>
                        <w:color w:val="000000"/>
                        <w:sz w:val="22"/>
                        <w:szCs w:val="22"/>
                      </w:rPr>
                    </w:rPrChange>
                  </w:rPr>
                  <w:delText>0</w:delText>
                </w:r>
              </w:del>
            </w:ins>
          </w:p>
        </w:tc>
        <w:tc>
          <w:tcPr>
            <w:tcW w:w="960" w:type="dxa"/>
            <w:noWrap/>
            <w:hideMark/>
            <w:tcPrChange w:id="1331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11" w:author="Nick.Tolimieri" w:date="2022-09-26T12:55:00Z"/>
                <w:del w:id="13312" w:author="Nick.Tolimieri [2]" w:date="2022-09-27T11:46:00Z"/>
                <w:rFonts w:asciiTheme="minorHAnsi" w:eastAsiaTheme="minorHAnsi" w:hAnsiTheme="minorHAnsi" w:cstheme="minorBidi"/>
                <w:sz w:val="22"/>
                <w:szCs w:val="22"/>
                <w:rPrChange w:id="13313" w:author="Nick.Tolimieri" w:date="2022-09-26T12:55:00Z">
                  <w:rPr>
                    <w:ins w:id="13314" w:author="Nick.Tolimieri" w:date="2022-09-26T12:55:00Z"/>
                    <w:del w:id="13315" w:author="Nick.Tolimieri [2]" w:date="2022-09-27T11:46:00Z"/>
                    <w:rFonts w:ascii="Calibri" w:hAnsi="Calibri" w:cs="Calibri"/>
                    <w:color w:val="000000"/>
                    <w:sz w:val="22"/>
                    <w:szCs w:val="22"/>
                  </w:rPr>
                </w:rPrChange>
              </w:rPr>
              <w:pPrChange w:id="13316" w:author="Nick.Tolimieri" w:date="2022-09-26T12:55:00Z">
                <w:pPr>
                  <w:jc w:val="right"/>
                </w:pPr>
              </w:pPrChange>
            </w:pPr>
            <w:ins w:id="13317" w:author="Nick.Tolimieri" w:date="2022-09-26T12:55:00Z">
              <w:del w:id="13318" w:author="Nick.Tolimieri [2]" w:date="2022-09-27T11:46:00Z">
                <w:r w:rsidRPr="007654F7" w:rsidDel="00B41F3D">
                  <w:rPr>
                    <w:rFonts w:asciiTheme="minorHAnsi" w:eastAsiaTheme="minorHAnsi" w:hAnsiTheme="minorHAnsi" w:cstheme="minorBidi"/>
                    <w:sz w:val="22"/>
                    <w:szCs w:val="22"/>
                    <w:rPrChange w:id="13319" w:author="Nick.Tolimieri" w:date="2022-09-26T12:55:00Z">
                      <w:rPr>
                        <w:rFonts w:ascii="Calibri" w:hAnsi="Calibri" w:cs="Calibri"/>
                        <w:color w:val="000000"/>
                        <w:sz w:val="22"/>
                        <w:szCs w:val="22"/>
                      </w:rPr>
                    </w:rPrChange>
                  </w:rPr>
                  <w:delText>0</w:delText>
                </w:r>
              </w:del>
            </w:ins>
          </w:p>
        </w:tc>
        <w:tc>
          <w:tcPr>
            <w:tcW w:w="960" w:type="dxa"/>
            <w:noWrap/>
            <w:hideMark/>
            <w:tcPrChange w:id="1332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21" w:author="Nick.Tolimieri" w:date="2022-09-26T12:55:00Z"/>
                <w:del w:id="13322" w:author="Nick.Tolimieri [2]" w:date="2022-09-27T11:46:00Z"/>
                <w:rFonts w:asciiTheme="minorHAnsi" w:eastAsiaTheme="minorHAnsi" w:hAnsiTheme="minorHAnsi" w:cstheme="minorBidi"/>
                <w:sz w:val="22"/>
                <w:szCs w:val="22"/>
                <w:rPrChange w:id="13323" w:author="Nick.Tolimieri" w:date="2022-09-26T12:55:00Z">
                  <w:rPr>
                    <w:ins w:id="13324" w:author="Nick.Tolimieri" w:date="2022-09-26T12:55:00Z"/>
                    <w:del w:id="13325" w:author="Nick.Tolimieri [2]" w:date="2022-09-27T11:46:00Z"/>
                    <w:rFonts w:ascii="Calibri" w:hAnsi="Calibri" w:cs="Calibri"/>
                    <w:color w:val="000000"/>
                    <w:sz w:val="22"/>
                    <w:szCs w:val="22"/>
                  </w:rPr>
                </w:rPrChange>
              </w:rPr>
              <w:pPrChange w:id="13326" w:author="Nick.Tolimieri" w:date="2022-09-26T12:55:00Z">
                <w:pPr>
                  <w:jc w:val="right"/>
                </w:pPr>
              </w:pPrChange>
            </w:pPr>
            <w:ins w:id="13327" w:author="Nick.Tolimieri" w:date="2022-09-26T12:55:00Z">
              <w:del w:id="13328" w:author="Nick.Tolimieri [2]" w:date="2022-09-27T11:46:00Z">
                <w:r w:rsidRPr="007654F7" w:rsidDel="00B41F3D">
                  <w:rPr>
                    <w:rFonts w:asciiTheme="minorHAnsi" w:eastAsiaTheme="minorHAnsi" w:hAnsiTheme="minorHAnsi" w:cstheme="minorBidi"/>
                    <w:sz w:val="22"/>
                    <w:szCs w:val="22"/>
                    <w:rPrChange w:id="13329" w:author="Nick.Tolimieri" w:date="2022-09-26T12:55:00Z">
                      <w:rPr>
                        <w:rFonts w:ascii="Calibri" w:hAnsi="Calibri" w:cs="Calibri"/>
                        <w:color w:val="000000"/>
                        <w:sz w:val="22"/>
                        <w:szCs w:val="22"/>
                      </w:rPr>
                    </w:rPrChange>
                  </w:rPr>
                  <w:delText>0</w:delText>
                </w:r>
              </w:del>
            </w:ins>
          </w:p>
        </w:tc>
        <w:tc>
          <w:tcPr>
            <w:tcW w:w="960" w:type="dxa"/>
            <w:noWrap/>
            <w:hideMark/>
            <w:tcPrChange w:id="1333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31" w:author="Nick.Tolimieri" w:date="2022-09-26T12:55:00Z"/>
                <w:del w:id="13332" w:author="Nick.Tolimieri [2]" w:date="2022-09-27T11:46:00Z"/>
                <w:rFonts w:asciiTheme="minorHAnsi" w:eastAsiaTheme="minorHAnsi" w:hAnsiTheme="minorHAnsi" w:cstheme="minorBidi"/>
                <w:sz w:val="22"/>
                <w:szCs w:val="22"/>
                <w:rPrChange w:id="13333" w:author="Nick.Tolimieri" w:date="2022-09-26T12:55:00Z">
                  <w:rPr>
                    <w:ins w:id="13334" w:author="Nick.Tolimieri" w:date="2022-09-26T12:55:00Z"/>
                    <w:del w:id="13335" w:author="Nick.Tolimieri [2]" w:date="2022-09-27T11:46:00Z"/>
                    <w:rFonts w:ascii="Calibri" w:hAnsi="Calibri" w:cs="Calibri"/>
                    <w:color w:val="000000"/>
                    <w:sz w:val="22"/>
                    <w:szCs w:val="22"/>
                  </w:rPr>
                </w:rPrChange>
              </w:rPr>
              <w:pPrChange w:id="13336" w:author="Nick.Tolimieri" w:date="2022-09-26T12:55:00Z">
                <w:pPr/>
              </w:pPrChange>
            </w:pPr>
            <w:ins w:id="13337" w:author="Nick.Tolimieri" w:date="2022-09-26T12:55:00Z">
              <w:del w:id="13338" w:author="Nick.Tolimieri [2]" w:date="2022-09-27T11:46:00Z">
                <w:r w:rsidRPr="007654F7" w:rsidDel="00B41F3D">
                  <w:rPr>
                    <w:rFonts w:asciiTheme="minorHAnsi" w:eastAsiaTheme="minorHAnsi" w:hAnsiTheme="minorHAnsi" w:cstheme="minorBidi"/>
                    <w:sz w:val="22"/>
                    <w:szCs w:val="22"/>
                    <w:rPrChange w:id="13339" w:author="Nick.Tolimieri" w:date="2022-09-26T12:55:00Z">
                      <w:rPr>
                        <w:rFonts w:ascii="Calibri" w:hAnsi="Calibri" w:cs="Calibri"/>
                        <w:color w:val="000000"/>
                        <w:sz w:val="22"/>
                        <w:szCs w:val="22"/>
                      </w:rPr>
                    </w:rPrChange>
                  </w:rPr>
                  <w:delText>NA</w:delText>
                </w:r>
              </w:del>
            </w:ins>
          </w:p>
        </w:tc>
        <w:tc>
          <w:tcPr>
            <w:tcW w:w="960" w:type="dxa"/>
            <w:noWrap/>
            <w:hideMark/>
            <w:tcPrChange w:id="1334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41" w:author="Nick.Tolimieri" w:date="2022-09-26T12:55:00Z"/>
                <w:del w:id="13342" w:author="Nick.Tolimieri [2]" w:date="2022-09-27T11:46:00Z"/>
                <w:rFonts w:asciiTheme="minorHAnsi" w:eastAsiaTheme="minorHAnsi" w:hAnsiTheme="minorHAnsi" w:cstheme="minorBidi"/>
                <w:sz w:val="22"/>
                <w:szCs w:val="22"/>
                <w:rPrChange w:id="13343" w:author="Nick.Tolimieri" w:date="2022-09-26T12:55:00Z">
                  <w:rPr>
                    <w:ins w:id="13344" w:author="Nick.Tolimieri" w:date="2022-09-26T12:55:00Z"/>
                    <w:del w:id="13345" w:author="Nick.Tolimieri [2]" w:date="2022-09-27T11:46:00Z"/>
                    <w:rFonts w:ascii="Calibri" w:hAnsi="Calibri" w:cs="Calibri"/>
                    <w:color w:val="000000"/>
                    <w:sz w:val="22"/>
                    <w:szCs w:val="22"/>
                  </w:rPr>
                </w:rPrChange>
              </w:rPr>
              <w:pPrChange w:id="13346" w:author="Nick.Tolimieri" w:date="2022-09-26T12:55:00Z">
                <w:pPr/>
              </w:pPrChange>
            </w:pPr>
            <w:ins w:id="13347" w:author="Nick.Tolimieri" w:date="2022-09-26T12:55:00Z">
              <w:del w:id="13348" w:author="Nick.Tolimieri [2]" w:date="2022-09-27T11:46:00Z">
                <w:r w:rsidRPr="007654F7" w:rsidDel="00B41F3D">
                  <w:rPr>
                    <w:rFonts w:asciiTheme="minorHAnsi" w:eastAsiaTheme="minorHAnsi" w:hAnsiTheme="minorHAnsi" w:cstheme="minorBidi"/>
                    <w:sz w:val="22"/>
                    <w:szCs w:val="22"/>
                    <w:rPrChange w:id="13349" w:author="Nick.Tolimieri" w:date="2022-09-26T12:55:00Z">
                      <w:rPr>
                        <w:rFonts w:ascii="Calibri" w:hAnsi="Calibri" w:cs="Calibri"/>
                        <w:color w:val="000000"/>
                        <w:sz w:val="22"/>
                        <w:szCs w:val="22"/>
                      </w:rPr>
                    </w:rPrChange>
                  </w:rPr>
                  <w:delText>NA</w:delText>
                </w:r>
              </w:del>
            </w:ins>
          </w:p>
        </w:tc>
        <w:tc>
          <w:tcPr>
            <w:tcW w:w="960" w:type="dxa"/>
            <w:noWrap/>
            <w:hideMark/>
            <w:tcPrChange w:id="1335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51" w:author="Nick.Tolimieri" w:date="2022-09-26T12:55:00Z"/>
                <w:del w:id="13352" w:author="Nick.Tolimieri [2]" w:date="2022-09-27T11:46:00Z"/>
                <w:rFonts w:asciiTheme="minorHAnsi" w:eastAsiaTheme="minorHAnsi" w:hAnsiTheme="minorHAnsi" w:cstheme="minorBidi"/>
                <w:sz w:val="22"/>
                <w:szCs w:val="22"/>
                <w:rPrChange w:id="13353" w:author="Nick.Tolimieri" w:date="2022-09-26T12:55:00Z">
                  <w:rPr>
                    <w:ins w:id="13354" w:author="Nick.Tolimieri" w:date="2022-09-26T12:55:00Z"/>
                    <w:del w:id="13355" w:author="Nick.Tolimieri [2]" w:date="2022-09-27T11:46:00Z"/>
                    <w:rFonts w:ascii="Calibri" w:hAnsi="Calibri" w:cs="Calibri"/>
                    <w:color w:val="000000"/>
                    <w:sz w:val="22"/>
                    <w:szCs w:val="22"/>
                  </w:rPr>
                </w:rPrChange>
              </w:rPr>
              <w:pPrChange w:id="13356" w:author="Nick.Tolimieri" w:date="2022-09-26T12:55:00Z">
                <w:pPr/>
              </w:pPrChange>
            </w:pPr>
            <w:ins w:id="13357" w:author="Nick.Tolimieri" w:date="2022-09-26T12:55:00Z">
              <w:del w:id="13358" w:author="Nick.Tolimieri [2]" w:date="2022-09-27T11:46:00Z">
                <w:r w:rsidRPr="007654F7" w:rsidDel="00B41F3D">
                  <w:rPr>
                    <w:rFonts w:asciiTheme="minorHAnsi" w:eastAsiaTheme="minorHAnsi" w:hAnsiTheme="minorHAnsi" w:cstheme="minorBidi"/>
                    <w:sz w:val="22"/>
                    <w:szCs w:val="22"/>
                    <w:rPrChange w:id="13359" w:author="Nick.Tolimieri" w:date="2022-09-26T12:55:00Z">
                      <w:rPr>
                        <w:rFonts w:ascii="Calibri" w:hAnsi="Calibri" w:cs="Calibri"/>
                        <w:color w:val="000000"/>
                        <w:sz w:val="22"/>
                        <w:szCs w:val="22"/>
                      </w:rPr>
                    </w:rPrChange>
                  </w:rPr>
                  <w:delText>NA</w:delText>
                </w:r>
              </w:del>
            </w:ins>
          </w:p>
        </w:tc>
        <w:tc>
          <w:tcPr>
            <w:tcW w:w="960" w:type="dxa"/>
            <w:noWrap/>
            <w:hideMark/>
            <w:tcPrChange w:id="13360"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61" w:author="Nick.Tolimieri" w:date="2022-09-26T12:55:00Z"/>
                <w:del w:id="13362" w:author="Nick.Tolimieri [2]" w:date="2022-09-27T11:46:00Z"/>
                <w:rFonts w:asciiTheme="minorHAnsi" w:eastAsiaTheme="minorHAnsi" w:hAnsiTheme="minorHAnsi" w:cstheme="minorBidi"/>
                <w:sz w:val="22"/>
                <w:szCs w:val="22"/>
                <w:rPrChange w:id="13363" w:author="Nick.Tolimieri" w:date="2022-09-26T12:55:00Z">
                  <w:rPr>
                    <w:ins w:id="13364" w:author="Nick.Tolimieri" w:date="2022-09-26T12:55:00Z"/>
                    <w:del w:id="13365" w:author="Nick.Tolimieri [2]" w:date="2022-09-27T11:46:00Z"/>
                    <w:rFonts w:ascii="Calibri" w:hAnsi="Calibri" w:cs="Calibri"/>
                    <w:color w:val="000000"/>
                    <w:sz w:val="22"/>
                    <w:szCs w:val="22"/>
                  </w:rPr>
                </w:rPrChange>
              </w:rPr>
              <w:pPrChange w:id="13366" w:author="Nick.Tolimieri" w:date="2022-09-26T12:55:00Z">
                <w:pPr/>
              </w:pPrChange>
            </w:pPr>
            <w:ins w:id="13367" w:author="Nick.Tolimieri" w:date="2022-09-26T12:55:00Z">
              <w:del w:id="13368" w:author="Nick.Tolimieri [2]" w:date="2022-09-27T11:46:00Z">
                <w:r w:rsidRPr="007654F7" w:rsidDel="00B41F3D">
                  <w:rPr>
                    <w:rFonts w:asciiTheme="minorHAnsi" w:eastAsiaTheme="minorHAnsi" w:hAnsiTheme="minorHAnsi" w:cstheme="minorBidi"/>
                    <w:sz w:val="22"/>
                    <w:szCs w:val="22"/>
                    <w:rPrChange w:id="13369" w:author="Nick.Tolimieri" w:date="2022-09-26T12:55:00Z">
                      <w:rPr>
                        <w:rFonts w:ascii="Calibri" w:hAnsi="Calibri" w:cs="Calibri"/>
                        <w:color w:val="000000"/>
                        <w:sz w:val="22"/>
                        <w:szCs w:val="22"/>
                      </w:rPr>
                    </w:rPrChange>
                  </w:rPr>
                  <w:delText>NA</w:delText>
                </w:r>
              </w:del>
            </w:ins>
          </w:p>
        </w:tc>
      </w:tr>
      <w:tr w:rsidR="007654F7" w:rsidRPr="007654F7" w:rsidDel="00B41F3D" w:rsidTr="007654F7">
        <w:trPr>
          <w:divId w:val="1027564193"/>
          <w:trHeight w:val="300"/>
          <w:ins w:id="13370" w:author="Nick.Tolimieri" w:date="2022-09-26T12:55:00Z"/>
          <w:del w:id="13371" w:author="Nick.Tolimieri [2]" w:date="2022-09-27T11:46:00Z"/>
          <w:trPrChange w:id="13372" w:author="Nick.Tolimieri" w:date="2022-09-26T12:55:00Z">
            <w:trPr>
              <w:divId w:val="1027564193"/>
              <w:trHeight w:val="300"/>
            </w:trPr>
          </w:trPrChange>
        </w:trPr>
        <w:tc>
          <w:tcPr>
            <w:tcW w:w="960" w:type="dxa"/>
            <w:noWrap/>
            <w:hideMark/>
            <w:tcPrChange w:id="1337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74" w:author="Nick.Tolimieri" w:date="2022-09-26T12:55:00Z"/>
                <w:del w:id="13375" w:author="Nick.Tolimieri [2]" w:date="2022-09-27T11:46:00Z"/>
                <w:rFonts w:asciiTheme="minorHAnsi" w:eastAsiaTheme="minorHAnsi" w:hAnsiTheme="minorHAnsi" w:cstheme="minorBidi"/>
                <w:sz w:val="22"/>
                <w:szCs w:val="22"/>
                <w:rPrChange w:id="13376" w:author="Nick.Tolimieri" w:date="2022-09-26T12:55:00Z">
                  <w:rPr>
                    <w:ins w:id="13377" w:author="Nick.Tolimieri" w:date="2022-09-26T12:55:00Z"/>
                    <w:del w:id="13378" w:author="Nick.Tolimieri [2]" w:date="2022-09-27T11:46:00Z"/>
                    <w:rFonts w:ascii="Calibri" w:hAnsi="Calibri" w:cs="Calibri"/>
                    <w:color w:val="000000"/>
                    <w:sz w:val="22"/>
                    <w:szCs w:val="22"/>
                  </w:rPr>
                </w:rPrChange>
              </w:rPr>
              <w:pPrChange w:id="13379" w:author="Nick.Tolimieri" w:date="2022-09-26T12:55:00Z">
                <w:pPr/>
              </w:pPrChange>
            </w:pPr>
            <w:ins w:id="13380" w:author="Nick.Tolimieri" w:date="2022-09-26T12:55:00Z">
              <w:del w:id="13381" w:author="Nick.Tolimieri [2]" w:date="2022-09-27T11:46:00Z">
                <w:r w:rsidRPr="007654F7" w:rsidDel="00B41F3D">
                  <w:rPr>
                    <w:rFonts w:asciiTheme="minorHAnsi" w:eastAsiaTheme="minorHAnsi" w:hAnsiTheme="minorHAnsi" w:cstheme="minorBidi"/>
                    <w:sz w:val="22"/>
                    <w:szCs w:val="22"/>
                    <w:rPrChange w:id="13382" w:author="Nick.Tolimieri" w:date="2022-09-26T12:55:00Z">
                      <w:rPr>
                        <w:rFonts w:ascii="Calibri" w:hAnsi="Calibri" w:cs="Calibri"/>
                        <w:color w:val="000000"/>
                        <w:sz w:val="22"/>
                        <w:szCs w:val="22"/>
                      </w:rPr>
                    </w:rPrChange>
                  </w:rPr>
                  <w:delText>Cape Alava</w:delText>
                </w:r>
              </w:del>
            </w:ins>
          </w:p>
        </w:tc>
        <w:tc>
          <w:tcPr>
            <w:tcW w:w="960" w:type="dxa"/>
            <w:noWrap/>
            <w:hideMark/>
            <w:tcPrChange w:id="1338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84" w:author="Nick.Tolimieri" w:date="2022-09-26T12:55:00Z"/>
                <w:del w:id="13385" w:author="Nick.Tolimieri [2]" w:date="2022-09-27T11:46:00Z"/>
                <w:rFonts w:asciiTheme="minorHAnsi" w:eastAsiaTheme="minorHAnsi" w:hAnsiTheme="minorHAnsi" w:cstheme="minorBidi"/>
                <w:sz w:val="22"/>
                <w:szCs w:val="22"/>
                <w:rPrChange w:id="13386" w:author="Nick.Tolimieri" w:date="2022-09-26T12:55:00Z">
                  <w:rPr>
                    <w:ins w:id="13387" w:author="Nick.Tolimieri" w:date="2022-09-26T12:55:00Z"/>
                    <w:del w:id="13388" w:author="Nick.Tolimieri [2]" w:date="2022-09-27T11:46:00Z"/>
                    <w:rFonts w:ascii="Calibri" w:hAnsi="Calibri" w:cs="Calibri"/>
                    <w:color w:val="000000"/>
                    <w:sz w:val="22"/>
                    <w:szCs w:val="22"/>
                  </w:rPr>
                </w:rPrChange>
              </w:rPr>
              <w:pPrChange w:id="13389" w:author="Nick.Tolimieri" w:date="2022-09-26T12:55:00Z">
                <w:pPr>
                  <w:jc w:val="right"/>
                </w:pPr>
              </w:pPrChange>
            </w:pPr>
            <w:ins w:id="13390" w:author="Nick.Tolimieri" w:date="2022-09-26T12:55:00Z">
              <w:del w:id="13391" w:author="Nick.Tolimieri [2]" w:date="2022-09-27T11:46:00Z">
                <w:r w:rsidRPr="007654F7" w:rsidDel="00B41F3D">
                  <w:rPr>
                    <w:rFonts w:asciiTheme="minorHAnsi" w:eastAsiaTheme="minorHAnsi" w:hAnsiTheme="minorHAnsi" w:cstheme="minorBidi"/>
                    <w:sz w:val="22"/>
                    <w:szCs w:val="22"/>
                    <w:rPrChange w:id="13392" w:author="Nick.Tolimieri" w:date="2022-09-26T12:55:00Z">
                      <w:rPr>
                        <w:rFonts w:ascii="Calibri" w:hAnsi="Calibri" w:cs="Calibri"/>
                        <w:color w:val="000000"/>
                        <w:sz w:val="22"/>
                        <w:szCs w:val="22"/>
                      </w:rPr>
                    </w:rPrChange>
                  </w:rPr>
                  <w:delText>2013</w:delText>
                </w:r>
              </w:del>
            </w:ins>
          </w:p>
        </w:tc>
        <w:tc>
          <w:tcPr>
            <w:tcW w:w="960" w:type="dxa"/>
            <w:noWrap/>
            <w:hideMark/>
            <w:tcPrChange w:id="1339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394" w:author="Nick.Tolimieri" w:date="2022-09-26T12:55:00Z"/>
                <w:del w:id="13395" w:author="Nick.Tolimieri [2]" w:date="2022-09-27T11:46:00Z"/>
                <w:rFonts w:asciiTheme="minorHAnsi" w:eastAsiaTheme="minorHAnsi" w:hAnsiTheme="minorHAnsi" w:cstheme="minorBidi"/>
                <w:sz w:val="22"/>
                <w:szCs w:val="22"/>
                <w:rPrChange w:id="13396" w:author="Nick.Tolimieri" w:date="2022-09-26T12:55:00Z">
                  <w:rPr>
                    <w:ins w:id="13397" w:author="Nick.Tolimieri" w:date="2022-09-26T12:55:00Z"/>
                    <w:del w:id="13398" w:author="Nick.Tolimieri [2]" w:date="2022-09-27T11:46:00Z"/>
                    <w:rFonts w:ascii="Calibri" w:hAnsi="Calibri" w:cs="Calibri"/>
                    <w:color w:val="000000"/>
                    <w:sz w:val="22"/>
                    <w:szCs w:val="22"/>
                  </w:rPr>
                </w:rPrChange>
              </w:rPr>
              <w:pPrChange w:id="13399" w:author="Nick.Tolimieri" w:date="2022-09-26T12:55:00Z">
                <w:pPr>
                  <w:jc w:val="right"/>
                </w:pPr>
              </w:pPrChange>
            </w:pPr>
            <w:ins w:id="13400" w:author="Nick.Tolimieri" w:date="2022-09-26T12:55:00Z">
              <w:del w:id="13401" w:author="Nick.Tolimieri [2]" w:date="2022-09-27T11:46:00Z">
                <w:r w:rsidRPr="007654F7" w:rsidDel="00B41F3D">
                  <w:rPr>
                    <w:rFonts w:asciiTheme="minorHAnsi" w:eastAsiaTheme="minorHAnsi" w:hAnsiTheme="minorHAnsi" w:cstheme="minorBidi"/>
                    <w:sz w:val="22"/>
                    <w:szCs w:val="22"/>
                    <w:rPrChange w:id="13402" w:author="Nick.Tolimieri" w:date="2022-09-26T12:55:00Z">
                      <w:rPr>
                        <w:rFonts w:ascii="Calibri" w:hAnsi="Calibri" w:cs="Calibri"/>
                        <w:color w:val="000000"/>
                        <w:sz w:val="22"/>
                        <w:szCs w:val="22"/>
                      </w:rPr>
                    </w:rPrChange>
                  </w:rPr>
                  <w:delText>25</w:delText>
                </w:r>
              </w:del>
            </w:ins>
          </w:p>
        </w:tc>
        <w:tc>
          <w:tcPr>
            <w:tcW w:w="960" w:type="dxa"/>
            <w:noWrap/>
            <w:hideMark/>
            <w:tcPrChange w:id="1340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04" w:author="Nick.Tolimieri" w:date="2022-09-26T12:55:00Z"/>
                <w:del w:id="13405" w:author="Nick.Tolimieri [2]" w:date="2022-09-27T11:46:00Z"/>
                <w:rFonts w:asciiTheme="minorHAnsi" w:eastAsiaTheme="minorHAnsi" w:hAnsiTheme="minorHAnsi" w:cstheme="minorBidi"/>
                <w:sz w:val="22"/>
                <w:szCs w:val="22"/>
                <w:rPrChange w:id="13406" w:author="Nick.Tolimieri" w:date="2022-09-26T12:55:00Z">
                  <w:rPr>
                    <w:ins w:id="13407" w:author="Nick.Tolimieri" w:date="2022-09-26T12:55:00Z"/>
                    <w:del w:id="13408" w:author="Nick.Tolimieri [2]" w:date="2022-09-27T11:46:00Z"/>
                    <w:rFonts w:ascii="Calibri" w:hAnsi="Calibri" w:cs="Calibri"/>
                    <w:color w:val="000000"/>
                    <w:sz w:val="22"/>
                    <w:szCs w:val="22"/>
                  </w:rPr>
                </w:rPrChange>
              </w:rPr>
              <w:pPrChange w:id="13409" w:author="Nick.Tolimieri" w:date="2022-09-26T12:55:00Z">
                <w:pPr>
                  <w:jc w:val="right"/>
                </w:pPr>
              </w:pPrChange>
            </w:pPr>
            <w:ins w:id="13410" w:author="Nick.Tolimieri" w:date="2022-09-26T12:55:00Z">
              <w:del w:id="13411" w:author="Nick.Tolimieri [2]" w:date="2022-09-27T11:46:00Z">
                <w:r w:rsidRPr="007654F7" w:rsidDel="00B41F3D">
                  <w:rPr>
                    <w:rFonts w:asciiTheme="minorHAnsi" w:eastAsiaTheme="minorHAnsi" w:hAnsiTheme="minorHAnsi" w:cstheme="minorBidi"/>
                    <w:sz w:val="22"/>
                    <w:szCs w:val="22"/>
                    <w:rPrChange w:id="13412" w:author="Nick.Tolimieri" w:date="2022-09-26T12:55:00Z">
                      <w:rPr>
                        <w:rFonts w:ascii="Calibri" w:hAnsi="Calibri" w:cs="Calibri"/>
                        <w:color w:val="000000"/>
                        <w:sz w:val="22"/>
                        <w:szCs w:val="22"/>
                      </w:rPr>
                    </w:rPrChange>
                  </w:rPr>
                  <w:delText>35</w:delText>
                </w:r>
              </w:del>
            </w:ins>
          </w:p>
        </w:tc>
        <w:tc>
          <w:tcPr>
            <w:tcW w:w="960" w:type="dxa"/>
            <w:noWrap/>
            <w:hideMark/>
            <w:tcPrChange w:id="1341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14" w:author="Nick.Tolimieri" w:date="2022-09-26T12:55:00Z"/>
                <w:del w:id="13415" w:author="Nick.Tolimieri [2]" w:date="2022-09-27T11:46:00Z"/>
                <w:rFonts w:asciiTheme="minorHAnsi" w:eastAsiaTheme="minorHAnsi" w:hAnsiTheme="minorHAnsi" w:cstheme="minorBidi"/>
                <w:sz w:val="22"/>
                <w:szCs w:val="22"/>
                <w:rPrChange w:id="13416" w:author="Nick.Tolimieri" w:date="2022-09-26T12:55:00Z">
                  <w:rPr>
                    <w:ins w:id="13417" w:author="Nick.Tolimieri" w:date="2022-09-26T12:55:00Z"/>
                    <w:del w:id="13418" w:author="Nick.Tolimieri [2]" w:date="2022-09-27T11:46:00Z"/>
                    <w:rFonts w:ascii="Calibri" w:hAnsi="Calibri" w:cs="Calibri"/>
                    <w:color w:val="000000"/>
                    <w:sz w:val="22"/>
                    <w:szCs w:val="22"/>
                  </w:rPr>
                </w:rPrChange>
              </w:rPr>
              <w:pPrChange w:id="13419" w:author="Nick.Tolimieri" w:date="2022-09-26T12:55:00Z">
                <w:pPr>
                  <w:jc w:val="right"/>
                </w:pPr>
              </w:pPrChange>
            </w:pPr>
            <w:ins w:id="13420" w:author="Nick.Tolimieri" w:date="2022-09-26T12:55:00Z">
              <w:del w:id="13421" w:author="Nick.Tolimieri [2]" w:date="2022-09-27T11:46:00Z">
                <w:r w:rsidRPr="007654F7" w:rsidDel="00B41F3D">
                  <w:rPr>
                    <w:rFonts w:asciiTheme="minorHAnsi" w:eastAsiaTheme="minorHAnsi" w:hAnsiTheme="minorHAnsi" w:cstheme="minorBidi"/>
                    <w:sz w:val="22"/>
                    <w:szCs w:val="22"/>
                    <w:rPrChange w:id="13422" w:author="Nick.Tolimieri" w:date="2022-09-26T12:55:00Z">
                      <w:rPr>
                        <w:rFonts w:ascii="Calibri" w:hAnsi="Calibri" w:cs="Calibri"/>
                        <w:color w:val="000000"/>
                        <w:sz w:val="22"/>
                        <w:szCs w:val="22"/>
                      </w:rPr>
                    </w:rPrChange>
                  </w:rPr>
                  <w:delText>2</w:delText>
                </w:r>
              </w:del>
            </w:ins>
          </w:p>
        </w:tc>
        <w:tc>
          <w:tcPr>
            <w:tcW w:w="960" w:type="dxa"/>
            <w:noWrap/>
            <w:hideMark/>
            <w:tcPrChange w:id="1342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24" w:author="Nick.Tolimieri" w:date="2022-09-26T12:55:00Z"/>
                <w:del w:id="13425" w:author="Nick.Tolimieri [2]" w:date="2022-09-27T11:46:00Z"/>
                <w:rFonts w:asciiTheme="minorHAnsi" w:eastAsiaTheme="minorHAnsi" w:hAnsiTheme="minorHAnsi" w:cstheme="minorBidi"/>
                <w:sz w:val="22"/>
                <w:szCs w:val="22"/>
                <w:rPrChange w:id="13426" w:author="Nick.Tolimieri" w:date="2022-09-26T12:55:00Z">
                  <w:rPr>
                    <w:ins w:id="13427" w:author="Nick.Tolimieri" w:date="2022-09-26T12:55:00Z"/>
                    <w:del w:id="13428" w:author="Nick.Tolimieri [2]" w:date="2022-09-27T11:46:00Z"/>
                    <w:rFonts w:ascii="Calibri" w:hAnsi="Calibri" w:cs="Calibri"/>
                    <w:color w:val="000000"/>
                    <w:sz w:val="22"/>
                    <w:szCs w:val="22"/>
                  </w:rPr>
                </w:rPrChange>
              </w:rPr>
              <w:pPrChange w:id="13429" w:author="Nick.Tolimieri" w:date="2022-09-26T12:55:00Z">
                <w:pPr>
                  <w:jc w:val="right"/>
                </w:pPr>
              </w:pPrChange>
            </w:pPr>
            <w:ins w:id="13430" w:author="Nick.Tolimieri" w:date="2022-09-26T12:55:00Z">
              <w:del w:id="13431" w:author="Nick.Tolimieri [2]" w:date="2022-09-27T11:46:00Z">
                <w:r w:rsidRPr="007654F7" w:rsidDel="00B41F3D">
                  <w:rPr>
                    <w:rFonts w:asciiTheme="minorHAnsi" w:eastAsiaTheme="minorHAnsi" w:hAnsiTheme="minorHAnsi" w:cstheme="minorBidi"/>
                    <w:sz w:val="22"/>
                    <w:szCs w:val="22"/>
                    <w:rPrChange w:id="13432" w:author="Nick.Tolimieri" w:date="2022-09-26T12:55:00Z">
                      <w:rPr>
                        <w:rFonts w:ascii="Calibri" w:hAnsi="Calibri" w:cs="Calibri"/>
                        <w:color w:val="000000"/>
                        <w:sz w:val="22"/>
                        <w:szCs w:val="22"/>
                      </w:rPr>
                    </w:rPrChange>
                  </w:rPr>
                  <w:delText>30</w:delText>
                </w:r>
              </w:del>
            </w:ins>
          </w:p>
        </w:tc>
        <w:tc>
          <w:tcPr>
            <w:tcW w:w="960" w:type="dxa"/>
            <w:noWrap/>
            <w:hideMark/>
            <w:tcPrChange w:id="1343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34" w:author="Nick.Tolimieri" w:date="2022-09-26T12:55:00Z"/>
                <w:del w:id="13435" w:author="Nick.Tolimieri [2]" w:date="2022-09-27T11:46:00Z"/>
                <w:rFonts w:asciiTheme="minorHAnsi" w:eastAsiaTheme="minorHAnsi" w:hAnsiTheme="minorHAnsi" w:cstheme="minorBidi"/>
                <w:sz w:val="22"/>
                <w:szCs w:val="22"/>
                <w:rPrChange w:id="13436" w:author="Nick.Tolimieri" w:date="2022-09-26T12:55:00Z">
                  <w:rPr>
                    <w:ins w:id="13437" w:author="Nick.Tolimieri" w:date="2022-09-26T12:55:00Z"/>
                    <w:del w:id="13438" w:author="Nick.Tolimieri [2]" w:date="2022-09-27T11:46:00Z"/>
                    <w:rFonts w:ascii="Calibri" w:hAnsi="Calibri" w:cs="Calibri"/>
                    <w:color w:val="000000"/>
                    <w:sz w:val="22"/>
                    <w:szCs w:val="22"/>
                  </w:rPr>
                </w:rPrChange>
              </w:rPr>
              <w:pPrChange w:id="13439" w:author="Nick.Tolimieri" w:date="2022-09-26T12:55:00Z">
                <w:pPr>
                  <w:jc w:val="right"/>
                </w:pPr>
              </w:pPrChange>
            </w:pPr>
            <w:ins w:id="13440" w:author="Nick.Tolimieri" w:date="2022-09-26T12:55:00Z">
              <w:del w:id="13441" w:author="Nick.Tolimieri [2]" w:date="2022-09-27T11:46:00Z">
                <w:r w:rsidRPr="007654F7" w:rsidDel="00B41F3D">
                  <w:rPr>
                    <w:rFonts w:asciiTheme="minorHAnsi" w:eastAsiaTheme="minorHAnsi" w:hAnsiTheme="minorHAnsi" w:cstheme="minorBidi"/>
                    <w:sz w:val="22"/>
                    <w:szCs w:val="22"/>
                    <w:rPrChange w:id="13442" w:author="Nick.Tolimieri" w:date="2022-09-26T12:55:00Z">
                      <w:rPr>
                        <w:rFonts w:ascii="Calibri" w:hAnsi="Calibri" w:cs="Calibri"/>
                        <w:color w:val="000000"/>
                        <w:sz w:val="22"/>
                        <w:szCs w:val="22"/>
                      </w:rPr>
                    </w:rPrChange>
                  </w:rPr>
                  <w:delText>8</w:delText>
                </w:r>
              </w:del>
            </w:ins>
          </w:p>
        </w:tc>
        <w:tc>
          <w:tcPr>
            <w:tcW w:w="960" w:type="dxa"/>
            <w:noWrap/>
            <w:hideMark/>
            <w:tcPrChange w:id="1344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44" w:author="Nick.Tolimieri" w:date="2022-09-26T12:55:00Z"/>
                <w:del w:id="13445" w:author="Nick.Tolimieri [2]" w:date="2022-09-27T11:46:00Z"/>
                <w:rFonts w:asciiTheme="minorHAnsi" w:eastAsiaTheme="minorHAnsi" w:hAnsiTheme="minorHAnsi" w:cstheme="minorBidi"/>
                <w:sz w:val="22"/>
                <w:szCs w:val="22"/>
                <w:rPrChange w:id="13446" w:author="Nick.Tolimieri" w:date="2022-09-26T12:55:00Z">
                  <w:rPr>
                    <w:ins w:id="13447" w:author="Nick.Tolimieri" w:date="2022-09-26T12:55:00Z"/>
                    <w:del w:id="13448" w:author="Nick.Tolimieri [2]" w:date="2022-09-27T11:46:00Z"/>
                    <w:rFonts w:ascii="Calibri" w:hAnsi="Calibri" w:cs="Calibri"/>
                    <w:color w:val="000000"/>
                    <w:sz w:val="22"/>
                    <w:szCs w:val="22"/>
                  </w:rPr>
                </w:rPrChange>
              </w:rPr>
              <w:pPrChange w:id="13449" w:author="Nick.Tolimieri" w:date="2022-09-26T12:55:00Z">
                <w:pPr>
                  <w:jc w:val="right"/>
                </w:pPr>
              </w:pPrChange>
            </w:pPr>
            <w:ins w:id="13450" w:author="Nick.Tolimieri" w:date="2022-09-26T12:55:00Z">
              <w:del w:id="13451" w:author="Nick.Tolimieri [2]" w:date="2022-09-27T11:46:00Z">
                <w:r w:rsidRPr="007654F7" w:rsidDel="00B41F3D">
                  <w:rPr>
                    <w:rFonts w:asciiTheme="minorHAnsi" w:eastAsiaTheme="minorHAnsi" w:hAnsiTheme="minorHAnsi" w:cstheme="minorBidi"/>
                    <w:sz w:val="22"/>
                    <w:szCs w:val="22"/>
                    <w:rPrChange w:id="13452" w:author="Nick.Tolimieri" w:date="2022-09-26T12:55:00Z">
                      <w:rPr>
                        <w:rFonts w:ascii="Calibri" w:hAnsi="Calibri" w:cs="Calibri"/>
                        <w:color w:val="000000"/>
                        <w:sz w:val="22"/>
                        <w:szCs w:val="22"/>
                      </w:rPr>
                    </w:rPrChange>
                  </w:rPr>
                  <w:delText>22</w:delText>
                </w:r>
              </w:del>
            </w:ins>
          </w:p>
        </w:tc>
        <w:tc>
          <w:tcPr>
            <w:tcW w:w="960" w:type="dxa"/>
            <w:noWrap/>
            <w:hideMark/>
            <w:tcPrChange w:id="1345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54" w:author="Nick.Tolimieri" w:date="2022-09-26T12:55:00Z"/>
                <w:del w:id="13455" w:author="Nick.Tolimieri [2]" w:date="2022-09-27T11:46:00Z"/>
                <w:rFonts w:asciiTheme="minorHAnsi" w:eastAsiaTheme="minorHAnsi" w:hAnsiTheme="minorHAnsi" w:cstheme="minorBidi"/>
                <w:sz w:val="22"/>
                <w:szCs w:val="22"/>
                <w:rPrChange w:id="13456" w:author="Nick.Tolimieri" w:date="2022-09-26T12:55:00Z">
                  <w:rPr>
                    <w:ins w:id="13457" w:author="Nick.Tolimieri" w:date="2022-09-26T12:55:00Z"/>
                    <w:del w:id="13458" w:author="Nick.Tolimieri [2]" w:date="2022-09-27T11:46:00Z"/>
                    <w:rFonts w:ascii="Calibri" w:hAnsi="Calibri" w:cs="Calibri"/>
                    <w:color w:val="000000"/>
                    <w:sz w:val="22"/>
                    <w:szCs w:val="22"/>
                  </w:rPr>
                </w:rPrChange>
              </w:rPr>
              <w:pPrChange w:id="13459" w:author="Nick.Tolimieri" w:date="2022-09-26T12:55:00Z">
                <w:pPr>
                  <w:jc w:val="right"/>
                </w:pPr>
              </w:pPrChange>
            </w:pPr>
            <w:ins w:id="13460" w:author="Nick.Tolimieri" w:date="2022-09-26T12:55:00Z">
              <w:del w:id="13461" w:author="Nick.Tolimieri [2]" w:date="2022-09-27T11:46:00Z">
                <w:r w:rsidRPr="007654F7" w:rsidDel="00B41F3D">
                  <w:rPr>
                    <w:rFonts w:asciiTheme="minorHAnsi" w:eastAsiaTheme="minorHAnsi" w:hAnsiTheme="minorHAnsi" w:cstheme="minorBidi"/>
                    <w:sz w:val="22"/>
                    <w:szCs w:val="22"/>
                    <w:rPrChange w:id="13462" w:author="Nick.Tolimieri" w:date="2022-09-26T12:55:00Z">
                      <w:rPr>
                        <w:rFonts w:ascii="Calibri" w:hAnsi="Calibri" w:cs="Calibri"/>
                        <w:color w:val="000000"/>
                        <w:sz w:val="22"/>
                        <w:szCs w:val="22"/>
                      </w:rPr>
                    </w:rPrChange>
                  </w:rPr>
                  <w:delText>2.44</w:delText>
                </w:r>
              </w:del>
            </w:ins>
          </w:p>
        </w:tc>
        <w:tc>
          <w:tcPr>
            <w:tcW w:w="960" w:type="dxa"/>
            <w:noWrap/>
            <w:hideMark/>
            <w:tcPrChange w:id="13463"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64" w:author="Nick.Tolimieri" w:date="2022-09-26T12:55:00Z"/>
                <w:del w:id="13465" w:author="Nick.Tolimieri [2]" w:date="2022-09-27T11:46:00Z"/>
                <w:rFonts w:asciiTheme="minorHAnsi" w:eastAsiaTheme="minorHAnsi" w:hAnsiTheme="minorHAnsi" w:cstheme="minorBidi"/>
                <w:sz w:val="22"/>
                <w:szCs w:val="22"/>
                <w:rPrChange w:id="13466" w:author="Nick.Tolimieri" w:date="2022-09-26T12:55:00Z">
                  <w:rPr>
                    <w:ins w:id="13467" w:author="Nick.Tolimieri" w:date="2022-09-26T12:55:00Z"/>
                    <w:del w:id="13468" w:author="Nick.Tolimieri [2]" w:date="2022-09-27T11:46:00Z"/>
                    <w:rFonts w:ascii="Calibri" w:hAnsi="Calibri" w:cs="Calibri"/>
                    <w:color w:val="000000"/>
                    <w:sz w:val="22"/>
                    <w:szCs w:val="22"/>
                  </w:rPr>
                </w:rPrChange>
              </w:rPr>
              <w:pPrChange w:id="13469" w:author="Nick.Tolimieri" w:date="2022-09-26T12:55:00Z">
                <w:pPr>
                  <w:jc w:val="right"/>
                </w:pPr>
              </w:pPrChange>
            </w:pPr>
            <w:ins w:id="13470" w:author="Nick.Tolimieri" w:date="2022-09-26T12:55:00Z">
              <w:del w:id="13471" w:author="Nick.Tolimieri [2]" w:date="2022-09-27T11:46:00Z">
                <w:r w:rsidRPr="007654F7" w:rsidDel="00B41F3D">
                  <w:rPr>
                    <w:rFonts w:asciiTheme="minorHAnsi" w:eastAsiaTheme="minorHAnsi" w:hAnsiTheme="minorHAnsi" w:cstheme="minorBidi"/>
                    <w:sz w:val="22"/>
                    <w:szCs w:val="22"/>
                    <w:rPrChange w:id="13472" w:author="Nick.Tolimieri" w:date="2022-09-26T12:55:00Z">
                      <w:rPr>
                        <w:rFonts w:ascii="Calibri" w:hAnsi="Calibri" w:cs="Calibri"/>
                        <w:color w:val="000000"/>
                        <w:sz w:val="22"/>
                        <w:szCs w:val="22"/>
                      </w:rPr>
                    </w:rPrChange>
                  </w:rPr>
                  <w:delText>0.5</w:delText>
                </w:r>
              </w:del>
            </w:ins>
          </w:p>
        </w:tc>
      </w:tr>
      <w:tr w:rsidR="007654F7" w:rsidRPr="007654F7" w:rsidDel="00B41F3D" w:rsidTr="007654F7">
        <w:trPr>
          <w:divId w:val="1027564193"/>
          <w:trHeight w:val="300"/>
          <w:ins w:id="13473" w:author="Nick.Tolimieri" w:date="2022-09-26T12:55:00Z"/>
          <w:del w:id="13474" w:author="Nick.Tolimieri [2]" w:date="2022-09-27T11:46:00Z"/>
          <w:trPrChange w:id="13475" w:author="Nick.Tolimieri" w:date="2022-09-26T12:55:00Z">
            <w:trPr>
              <w:divId w:val="1027564193"/>
              <w:trHeight w:val="300"/>
            </w:trPr>
          </w:trPrChange>
        </w:trPr>
        <w:tc>
          <w:tcPr>
            <w:tcW w:w="960" w:type="dxa"/>
            <w:noWrap/>
            <w:hideMark/>
            <w:tcPrChange w:id="1347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77" w:author="Nick.Tolimieri" w:date="2022-09-26T12:55:00Z"/>
                <w:del w:id="13478" w:author="Nick.Tolimieri [2]" w:date="2022-09-27T11:46:00Z"/>
                <w:rFonts w:asciiTheme="minorHAnsi" w:eastAsiaTheme="minorHAnsi" w:hAnsiTheme="minorHAnsi" w:cstheme="minorBidi"/>
                <w:sz w:val="22"/>
                <w:szCs w:val="22"/>
                <w:rPrChange w:id="13479" w:author="Nick.Tolimieri" w:date="2022-09-26T12:55:00Z">
                  <w:rPr>
                    <w:ins w:id="13480" w:author="Nick.Tolimieri" w:date="2022-09-26T12:55:00Z"/>
                    <w:del w:id="13481" w:author="Nick.Tolimieri [2]" w:date="2022-09-27T11:46:00Z"/>
                    <w:rFonts w:ascii="Calibri" w:hAnsi="Calibri" w:cs="Calibri"/>
                    <w:color w:val="000000"/>
                    <w:sz w:val="22"/>
                    <w:szCs w:val="22"/>
                  </w:rPr>
                </w:rPrChange>
              </w:rPr>
              <w:pPrChange w:id="13482" w:author="Nick.Tolimieri" w:date="2022-09-26T12:55:00Z">
                <w:pPr/>
              </w:pPrChange>
            </w:pPr>
            <w:ins w:id="13483" w:author="Nick.Tolimieri" w:date="2022-09-26T12:55:00Z">
              <w:del w:id="13484" w:author="Nick.Tolimieri [2]" w:date="2022-09-27T11:46:00Z">
                <w:r w:rsidRPr="007654F7" w:rsidDel="00B41F3D">
                  <w:rPr>
                    <w:rFonts w:asciiTheme="minorHAnsi" w:eastAsiaTheme="minorHAnsi" w:hAnsiTheme="minorHAnsi" w:cstheme="minorBidi"/>
                    <w:sz w:val="22"/>
                    <w:szCs w:val="22"/>
                    <w:rPrChange w:id="13485" w:author="Nick.Tolimieri" w:date="2022-09-26T12:55:00Z">
                      <w:rPr>
                        <w:rFonts w:ascii="Calibri" w:hAnsi="Calibri" w:cs="Calibri"/>
                        <w:color w:val="000000"/>
                        <w:sz w:val="22"/>
                        <w:szCs w:val="22"/>
                      </w:rPr>
                    </w:rPrChange>
                  </w:rPr>
                  <w:delText>Cape Alava</w:delText>
                </w:r>
              </w:del>
            </w:ins>
          </w:p>
        </w:tc>
        <w:tc>
          <w:tcPr>
            <w:tcW w:w="960" w:type="dxa"/>
            <w:noWrap/>
            <w:hideMark/>
            <w:tcPrChange w:id="1348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87" w:author="Nick.Tolimieri" w:date="2022-09-26T12:55:00Z"/>
                <w:del w:id="13488" w:author="Nick.Tolimieri [2]" w:date="2022-09-27T11:46:00Z"/>
                <w:rFonts w:asciiTheme="minorHAnsi" w:eastAsiaTheme="minorHAnsi" w:hAnsiTheme="minorHAnsi" w:cstheme="minorBidi"/>
                <w:sz w:val="22"/>
                <w:szCs w:val="22"/>
                <w:rPrChange w:id="13489" w:author="Nick.Tolimieri" w:date="2022-09-26T12:55:00Z">
                  <w:rPr>
                    <w:ins w:id="13490" w:author="Nick.Tolimieri" w:date="2022-09-26T12:55:00Z"/>
                    <w:del w:id="13491" w:author="Nick.Tolimieri [2]" w:date="2022-09-27T11:46:00Z"/>
                    <w:rFonts w:ascii="Calibri" w:hAnsi="Calibri" w:cs="Calibri"/>
                    <w:color w:val="000000"/>
                    <w:sz w:val="22"/>
                    <w:szCs w:val="22"/>
                  </w:rPr>
                </w:rPrChange>
              </w:rPr>
              <w:pPrChange w:id="13492" w:author="Nick.Tolimieri" w:date="2022-09-26T12:55:00Z">
                <w:pPr>
                  <w:jc w:val="right"/>
                </w:pPr>
              </w:pPrChange>
            </w:pPr>
            <w:ins w:id="13493" w:author="Nick.Tolimieri" w:date="2022-09-26T12:55:00Z">
              <w:del w:id="13494" w:author="Nick.Tolimieri [2]" w:date="2022-09-27T11:46:00Z">
                <w:r w:rsidRPr="007654F7" w:rsidDel="00B41F3D">
                  <w:rPr>
                    <w:rFonts w:asciiTheme="minorHAnsi" w:eastAsiaTheme="minorHAnsi" w:hAnsiTheme="minorHAnsi" w:cstheme="minorBidi"/>
                    <w:sz w:val="22"/>
                    <w:szCs w:val="22"/>
                    <w:rPrChange w:id="13495" w:author="Nick.Tolimieri" w:date="2022-09-26T12:55:00Z">
                      <w:rPr>
                        <w:rFonts w:ascii="Calibri" w:hAnsi="Calibri" w:cs="Calibri"/>
                        <w:color w:val="000000"/>
                        <w:sz w:val="22"/>
                        <w:szCs w:val="22"/>
                      </w:rPr>
                    </w:rPrChange>
                  </w:rPr>
                  <w:delText>2014</w:delText>
                </w:r>
              </w:del>
            </w:ins>
          </w:p>
        </w:tc>
        <w:tc>
          <w:tcPr>
            <w:tcW w:w="960" w:type="dxa"/>
            <w:noWrap/>
            <w:hideMark/>
            <w:tcPrChange w:id="1349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497" w:author="Nick.Tolimieri" w:date="2022-09-26T12:55:00Z"/>
                <w:del w:id="13498" w:author="Nick.Tolimieri [2]" w:date="2022-09-27T11:46:00Z"/>
                <w:rFonts w:asciiTheme="minorHAnsi" w:eastAsiaTheme="minorHAnsi" w:hAnsiTheme="minorHAnsi" w:cstheme="minorBidi"/>
                <w:sz w:val="22"/>
                <w:szCs w:val="22"/>
                <w:rPrChange w:id="13499" w:author="Nick.Tolimieri" w:date="2022-09-26T12:55:00Z">
                  <w:rPr>
                    <w:ins w:id="13500" w:author="Nick.Tolimieri" w:date="2022-09-26T12:55:00Z"/>
                    <w:del w:id="13501" w:author="Nick.Tolimieri [2]" w:date="2022-09-27T11:46:00Z"/>
                    <w:rFonts w:ascii="Calibri" w:hAnsi="Calibri" w:cs="Calibri"/>
                    <w:color w:val="000000"/>
                    <w:sz w:val="22"/>
                    <w:szCs w:val="22"/>
                  </w:rPr>
                </w:rPrChange>
              </w:rPr>
              <w:pPrChange w:id="13502" w:author="Nick.Tolimieri" w:date="2022-09-26T12:55:00Z">
                <w:pPr>
                  <w:jc w:val="right"/>
                </w:pPr>
              </w:pPrChange>
            </w:pPr>
            <w:ins w:id="13503" w:author="Nick.Tolimieri" w:date="2022-09-26T12:55:00Z">
              <w:del w:id="13504" w:author="Nick.Tolimieri [2]" w:date="2022-09-27T11:46:00Z">
                <w:r w:rsidRPr="007654F7" w:rsidDel="00B41F3D">
                  <w:rPr>
                    <w:rFonts w:asciiTheme="minorHAnsi" w:eastAsiaTheme="minorHAnsi" w:hAnsiTheme="minorHAnsi" w:cstheme="minorBidi"/>
                    <w:sz w:val="22"/>
                    <w:szCs w:val="22"/>
                    <w:rPrChange w:id="13505" w:author="Nick.Tolimieri" w:date="2022-09-26T12:55:00Z">
                      <w:rPr>
                        <w:rFonts w:ascii="Calibri" w:hAnsi="Calibri" w:cs="Calibri"/>
                        <w:color w:val="000000"/>
                        <w:sz w:val="22"/>
                        <w:szCs w:val="22"/>
                      </w:rPr>
                    </w:rPrChange>
                  </w:rPr>
                  <w:delText>4</w:delText>
                </w:r>
              </w:del>
            </w:ins>
          </w:p>
        </w:tc>
        <w:tc>
          <w:tcPr>
            <w:tcW w:w="960" w:type="dxa"/>
            <w:noWrap/>
            <w:hideMark/>
            <w:tcPrChange w:id="1350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07" w:author="Nick.Tolimieri" w:date="2022-09-26T12:55:00Z"/>
                <w:del w:id="13508" w:author="Nick.Tolimieri [2]" w:date="2022-09-27T11:46:00Z"/>
                <w:rFonts w:asciiTheme="minorHAnsi" w:eastAsiaTheme="minorHAnsi" w:hAnsiTheme="minorHAnsi" w:cstheme="minorBidi"/>
                <w:sz w:val="22"/>
                <w:szCs w:val="22"/>
                <w:rPrChange w:id="13509" w:author="Nick.Tolimieri" w:date="2022-09-26T12:55:00Z">
                  <w:rPr>
                    <w:ins w:id="13510" w:author="Nick.Tolimieri" w:date="2022-09-26T12:55:00Z"/>
                    <w:del w:id="13511" w:author="Nick.Tolimieri [2]" w:date="2022-09-27T11:46:00Z"/>
                    <w:rFonts w:ascii="Calibri" w:hAnsi="Calibri" w:cs="Calibri"/>
                    <w:color w:val="000000"/>
                    <w:sz w:val="22"/>
                    <w:szCs w:val="22"/>
                  </w:rPr>
                </w:rPrChange>
              </w:rPr>
              <w:pPrChange w:id="13512" w:author="Nick.Tolimieri" w:date="2022-09-26T12:55:00Z">
                <w:pPr>
                  <w:jc w:val="right"/>
                </w:pPr>
              </w:pPrChange>
            </w:pPr>
            <w:ins w:id="13513" w:author="Nick.Tolimieri" w:date="2022-09-26T12:55:00Z">
              <w:del w:id="13514" w:author="Nick.Tolimieri [2]" w:date="2022-09-27T11:46:00Z">
                <w:r w:rsidRPr="007654F7" w:rsidDel="00B41F3D">
                  <w:rPr>
                    <w:rFonts w:asciiTheme="minorHAnsi" w:eastAsiaTheme="minorHAnsi" w:hAnsiTheme="minorHAnsi" w:cstheme="minorBidi"/>
                    <w:sz w:val="22"/>
                    <w:szCs w:val="22"/>
                    <w:rPrChange w:id="13515" w:author="Nick.Tolimieri" w:date="2022-09-26T12:55:00Z">
                      <w:rPr>
                        <w:rFonts w:ascii="Calibri" w:hAnsi="Calibri" w:cs="Calibri"/>
                        <w:color w:val="000000"/>
                        <w:sz w:val="22"/>
                        <w:szCs w:val="22"/>
                      </w:rPr>
                    </w:rPrChange>
                  </w:rPr>
                  <w:delText>97</w:delText>
                </w:r>
              </w:del>
            </w:ins>
          </w:p>
        </w:tc>
        <w:tc>
          <w:tcPr>
            <w:tcW w:w="960" w:type="dxa"/>
            <w:noWrap/>
            <w:hideMark/>
            <w:tcPrChange w:id="1351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17" w:author="Nick.Tolimieri" w:date="2022-09-26T12:55:00Z"/>
                <w:del w:id="13518" w:author="Nick.Tolimieri [2]" w:date="2022-09-27T11:46:00Z"/>
                <w:rFonts w:asciiTheme="minorHAnsi" w:eastAsiaTheme="minorHAnsi" w:hAnsiTheme="minorHAnsi" w:cstheme="minorBidi"/>
                <w:sz w:val="22"/>
                <w:szCs w:val="22"/>
                <w:rPrChange w:id="13519" w:author="Nick.Tolimieri" w:date="2022-09-26T12:55:00Z">
                  <w:rPr>
                    <w:ins w:id="13520" w:author="Nick.Tolimieri" w:date="2022-09-26T12:55:00Z"/>
                    <w:del w:id="13521" w:author="Nick.Tolimieri [2]" w:date="2022-09-27T11:46:00Z"/>
                    <w:rFonts w:ascii="Calibri" w:hAnsi="Calibri" w:cs="Calibri"/>
                    <w:color w:val="000000"/>
                    <w:sz w:val="22"/>
                    <w:szCs w:val="22"/>
                  </w:rPr>
                </w:rPrChange>
              </w:rPr>
              <w:pPrChange w:id="13522" w:author="Nick.Tolimieri" w:date="2022-09-26T12:55:00Z">
                <w:pPr>
                  <w:jc w:val="right"/>
                </w:pPr>
              </w:pPrChange>
            </w:pPr>
            <w:ins w:id="13523" w:author="Nick.Tolimieri" w:date="2022-09-26T12:55:00Z">
              <w:del w:id="13524" w:author="Nick.Tolimieri [2]" w:date="2022-09-27T11:46:00Z">
                <w:r w:rsidRPr="007654F7" w:rsidDel="00B41F3D">
                  <w:rPr>
                    <w:rFonts w:asciiTheme="minorHAnsi" w:eastAsiaTheme="minorHAnsi" w:hAnsiTheme="minorHAnsi" w:cstheme="minorBidi"/>
                    <w:sz w:val="22"/>
                    <w:szCs w:val="22"/>
                    <w:rPrChange w:id="13525" w:author="Nick.Tolimieri" w:date="2022-09-26T12:55:00Z">
                      <w:rPr>
                        <w:rFonts w:ascii="Calibri" w:hAnsi="Calibri" w:cs="Calibri"/>
                        <w:color w:val="000000"/>
                        <w:sz w:val="22"/>
                        <w:szCs w:val="22"/>
                      </w:rPr>
                    </w:rPrChange>
                  </w:rPr>
                  <w:delText>3</w:delText>
                </w:r>
              </w:del>
            </w:ins>
          </w:p>
        </w:tc>
        <w:tc>
          <w:tcPr>
            <w:tcW w:w="960" w:type="dxa"/>
            <w:noWrap/>
            <w:hideMark/>
            <w:tcPrChange w:id="1352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27" w:author="Nick.Tolimieri" w:date="2022-09-26T12:55:00Z"/>
                <w:del w:id="13528" w:author="Nick.Tolimieri [2]" w:date="2022-09-27T11:46:00Z"/>
                <w:rFonts w:asciiTheme="minorHAnsi" w:eastAsiaTheme="minorHAnsi" w:hAnsiTheme="minorHAnsi" w:cstheme="minorBidi"/>
                <w:sz w:val="22"/>
                <w:szCs w:val="22"/>
                <w:rPrChange w:id="13529" w:author="Nick.Tolimieri" w:date="2022-09-26T12:55:00Z">
                  <w:rPr>
                    <w:ins w:id="13530" w:author="Nick.Tolimieri" w:date="2022-09-26T12:55:00Z"/>
                    <w:del w:id="13531" w:author="Nick.Tolimieri [2]" w:date="2022-09-27T11:46:00Z"/>
                    <w:rFonts w:ascii="Calibri" w:hAnsi="Calibri" w:cs="Calibri"/>
                    <w:color w:val="000000"/>
                    <w:sz w:val="22"/>
                    <w:szCs w:val="22"/>
                  </w:rPr>
                </w:rPrChange>
              </w:rPr>
              <w:pPrChange w:id="13532" w:author="Nick.Tolimieri" w:date="2022-09-26T12:55:00Z">
                <w:pPr>
                  <w:jc w:val="right"/>
                </w:pPr>
              </w:pPrChange>
            </w:pPr>
            <w:ins w:id="13533" w:author="Nick.Tolimieri" w:date="2022-09-26T12:55:00Z">
              <w:del w:id="13534" w:author="Nick.Tolimieri [2]" w:date="2022-09-27T11:46:00Z">
                <w:r w:rsidRPr="007654F7" w:rsidDel="00B41F3D">
                  <w:rPr>
                    <w:rFonts w:asciiTheme="minorHAnsi" w:eastAsiaTheme="minorHAnsi" w:hAnsiTheme="minorHAnsi" w:cstheme="minorBidi"/>
                    <w:sz w:val="22"/>
                    <w:szCs w:val="22"/>
                    <w:rPrChange w:id="13535" w:author="Nick.Tolimieri" w:date="2022-09-26T12:55:00Z">
                      <w:rPr>
                        <w:rFonts w:ascii="Calibri" w:hAnsi="Calibri" w:cs="Calibri"/>
                        <w:color w:val="000000"/>
                        <w:sz w:val="22"/>
                        <w:szCs w:val="22"/>
                      </w:rPr>
                    </w:rPrChange>
                  </w:rPr>
                  <w:delText>95</w:delText>
                </w:r>
              </w:del>
            </w:ins>
          </w:p>
        </w:tc>
        <w:tc>
          <w:tcPr>
            <w:tcW w:w="960" w:type="dxa"/>
            <w:noWrap/>
            <w:hideMark/>
            <w:tcPrChange w:id="1353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37" w:author="Nick.Tolimieri" w:date="2022-09-26T12:55:00Z"/>
                <w:del w:id="13538" w:author="Nick.Tolimieri [2]" w:date="2022-09-27T11:46:00Z"/>
                <w:rFonts w:asciiTheme="minorHAnsi" w:eastAsiaTheme="minorHAnsi" w:hAnsiTheme="minorHAnsi" w:cstheme="minorBidi"/>
                <w:sz w:val="22"/>
                <w:szCs w:val="22"/>
                <w:rPrChange w:id="13539" w:author="Nick.Tolimieri" w:date="2022-09-26T12:55:00Z">
                  <w:rPr>
                    <w:ins w:id="13540" w:author="Nick.Tolimieri" w:date="2022-09-26T12:55:00Z"/>
                    <w:del w:id="13541" w:author="Nick.Tolimieri [2]" w:date="2022-09-27T11:46:00Z"/>
                    <w:rFonts w:ascii="Calibri" w:hAnsi="Calibri" w:cs="Calibri"/>
                    <w:color w:val="000000"/>
                    <w:sz w:val="22"/>
                    <w:szCs w:val="22"/>
                  </w:rPr>
                </w:rPrChange>
              </w:rPr>
              <w:pPrChange w:id="13542" w:author="Nick.Tolimieri" w:date="2022-09-26T12:55:00Z">
                <w:pPr>
                  <w:jc w:val="right"/>
                </w:pPr>
              </w:pPrChange>
            </w:pPr>
            <w:ins w:id="13543" w:author="Nick.Tolimieri" w:date="2022-09-26T12:55:00Z">
              <w:del w:id="13544" w:author="Nick.Tolimieri [2]" w:date="2022-09-27T11:46:00Z">
                <w:r w:rsidRPr="007654F7" w:rsidDel="00B41F3D">
                  <w:rPr>
                    <w:rFonts w:asciiTheme="minorHAnsi" w:eastAsiaTheme="minorHAnsi" w:hAnsiTheme="minorHAnsi" w:cstheme="minorBidi"/>
                    <w:sz w:val="22"/>
                    <w:szCs w:val="22"/>
                    <w:rPrChange w:id="13545" w:author="Nick.Tolimieri" w:date="2022-09-26T12:55:00Z">
                      <w:rPr>
                        <w:rFonts w:ascii="Calibri" w:hAnsi="Calibri" w:cs="Calibri"/>
                        <w:color w:val="000000"/>
                        <w:sz w:val="22"/>
                        <w:szCs w:val="22"/>
                      </w:rPr>
                    </w:rPrChange>
                  </w:rPr>
                  <w:delText>23</w:delText>
                </w:r>
              </w:del>
            </w:ins>
          </w:p>
        </w:tc>
        <w:tc>
          <w:tcPr>
            <w:tcW w:w="960" w:type="dxa"/>
            <w:noWrap/>
            <w:hideMark/>
            <w:tcPrChange w:id="1354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47" w:author="Nick.Tolimieri" w:date="2022-09-26T12:55:00Z"/>
                <w:del w:id="13548" w:author="Nick.Tolimieri [2]" w:date="2022-09-27T11:46:00Z"/>
                <w:rFonts w:asciiTheme="minorHAnsi" w:eastAsiaTheme="minorHAnsi" w:hAnsiTheme="minorHAnsi" w:cstheme="minorBidi"/>
                <w:sz w:val="22"/>
                <w:szCs w:val="22"/>
                <w:rPrChange w:id="13549" w:author="Nick.Tolimieri" w:date="2022-09-26T12:55:00Z">
                  <w:rPr>
                    <w:ins w:id="13550" w:author="Nick.Tolimieri" w:date="2022-09-26T12:55:00Z"/>
                    <w:del w:id="13551" w:author="Nick.Tolimieri [2]" w:date="2022-09-27T11:46:00Z"/>
                    <w:rFonts w:ascii="Calibri" w:hAnsi="Calibri" w:cs="Calibri"/>
                    <w:color w:val="000000"/>
                    <w:sz w:val="22"/>
                    <w:szCs w:val="22"/>
                  </w:rPr>
                </w:rPrChange>
              </w:rPr>
              <w:pPrChange w:id="13552" w:author="Nick.Tolimieri" w:date="2022-09-26T12:55:00Z">
                <w:pPr>
                  <w:jc w:val="right"/>
                </w:pPr>
              </w:pPrChange>
            </w:pPr>
            <w:ins w:id="13553" w:author="Nick.Tolimieri" w:date="2022-09-26T12:55:00Z">
              <w:del w:id="13554" w:author="Nick.Tolimieri [2]" w:date="2022-09-27T11:46:00Z">
                <w:r w:rsidRPr="007654F7" w:rsidDel="00B41F3D">
                  <w:rPr>
                    <w:rFonts w:asciiTheme="minorHAnsi" w:eastAsiaTheme="minorHAnsi" w:hAnsiTheme="minorHAnsi" w:cstheme="minorBidi"/>
                    <w:sz w:val="22"/>
                    <w:szCs w:val="22"/>
                    <w:rPrChange w:id="13555" w:author="Nick.Tolimieri" w:date="2022-09-26T12:55:00Z">
                      <w:rPr>
                        <w:rFonts w:ascii="Calibri" w:hAnsi="Calibri" w:cs="Calibri"/>
                        <w:color w:val="000000"/>
                        <w:sz w:val="22"/>
                        <w:szCs w:val="22"/>
                      </w:rPr>
                    </w:rPrChange>
                  </w:rPr>
                  <w:delText>47</w:delText>
                </w:r>
              </w:del>
            </w:ins>
          </w:p>
        </w:tc>
        <w:tc>
          <w:tcPr>
            <w:tcW w:w="960" w:type="dxa"/>
            <w:noWrap/>
            <w:hideMark/>
            <w:tcPrChange w:id="1355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57" w:author="Nick.Tolimieri" w:date="2022-09-26T12:55:00Z"/>
                <w:del w:id="13558" w:author="Nick.Tolimieri [2]" w:date="2022-09-27T11:46:00Z"/>
                <w:rFonts w:asciiTheme="minorHAnsi" w:eastAsiaTheme="minorHAnsi" w:hAnsiTheme="minorHAnsi" w:cstheme="minorBidi"/>
                <w:sz w:val="22"/>
                <w:szCs w:val="22"/>
                <w:rPrChange w:id="13559" w:author="Nick.Tolimieri" w:date="2022-09-26T12:55:00Z">
                  <w:rPr>
                    <w:ins w:id="13560" w:author="Nick.Tolimieri" w:date="2022-09-26T12:55:00Z"/>
                    <w:del w:id="13561" w:author="Nick.Tolimieri [2]" w:date="2022-09-27T11:46:00Z"/>
                    <w:rFonts w:ascii="Calibri" w:hAnsi="Calibri" w:cs="Calibri"/>
                    <w:color w:val="000000"/>
                    <w:sz w:val="22"/>
                    <w:szCs w:val="22"/>
                  </w:rPr>
                </w:rPrChange>
              </w:rPr>
              <w:pPrChange w:id="13562" w:author="Nick.Tolimieri" w:date="2022-09-26T12:55:00Z">
                <w:pPr>
                  <w:jc w:val="right"/>
                </w:pPr>
              </w:pPrChange>
            </w:pPr>
            <w:ins w:id="13563" w:author="Nick.Tolimieri" w:date="2022-09-26T12:55:00Z">
              <w:del w:id="13564" w:author="Nick.Tolimieri [2]" w:date="2022-09-27T11:46:00Z">
                <w:r w:rsidRPr="007654F7" w:rsidDel="00B41F3D">
                  <w:rPr>
                    <w:rFonts w:asciiTheme="minorHAnsi" w:eastAsiaTheme="minorHAnsi" w:hAnsiTheme="minorHAnsi" w:cstheme="minorBidi"/>
                    <w:sz w:val="22"/>
                    <w:szCs w:val="22"/>
                    <w:rPrChange w:id="13565" w:author="Nick.Tolimieri" w:date="2022-09-26T12:55:00Z">
                      <w:rPr>
                        <w:rFonts w:ascii="Calibri" w:hAnsi="Calibri" w:cs="Calibri"/>
                        <w:color w:val="000000"/>
                        <w:sz w:val="22"/>
                        <w:szCs w:val="22"/>
                      </w:rPr>
                    </w:rPrChange>
                  </w:rPr>
                  <w:delText>2.41</w:delText>
                </w:r>
              </w:del>
            </w:ins>
          </w:p>
        </w:tc>
        <w:tc>
          <w:tcPr>
            <w:tcW w:w="960" w:type="dxa"/>
            <w:noWrap/>
            <w:hideMark/>
            <w:tcPrChange w:id="13566"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67" w:author="Nick.Tolimieri" w:date="2022-09-26T12:55:00Z"/>
                <w:del w:id="13568" w:author="Nick.Tolimieri [2]" w:date="2022-09-27T11:46:00Z"/>
                <w:rFonts w:asciiTheme="minorHAnsi" w:eastAsiaTheme="minorHAnsi" w:hAnsiTheme="minorHAnsi" w:cstheme="minorBidi"/>
                <w:sz w:val="22"/>
                <w:szCs w:val="22"/>
                <w:rPrChange w:id="13569" w:author="Nick.Tolimieri" w:date="2022-09-26T12:55:00Z">
                  <w:rPr>
                    <w:ins w:id="13570" w:author="Nick.Tolimieri" w:date="2022-09-26T12:55:00Z"/>
                    <w:del w:id="13571" w:author="Nick.Tolimieri [2]" w:date="2022-09-27T11:46:00Z"/>
                    <w:rFonts w:ascii="Calibri" w:hAnsi="Calibri" w:cs="Calibri"/>
                    <w:color w:val="000000"/>
                    <w:sz w:val="22"/>
                    <w:szCs w:val="22"/>
                  </w:rPr>
                </w:rPrChange>
              </w:rPr>
              <w:pPrChange w:id="13572" w:author="Nick.Tolimieri" w:date="2022-09-26T12:55:00Z">
                <w:pPr>
                  <w:jc w:val="right"/>
                </w:pPr>
              </w:pPrChange>
            </w:pPr>
            <w:ins w:id="13573" w:author="Nick.Tolimieri" w:date="2022-09-26T12:55:00Z">
              <w:del w:id="13574" w:author="Nick.Tolimieri [2]" w:date="2022-09-27T11:46:00Z">
                <w:r w:rsidRPr="007654F7" w:rsidDel="00B41F3D">
                  <w:rPr>
                    <w:rFonts w:asciiTheme="minorHAnsi" w:eastAsiaTheme="minorHAnsi" w:hAnsiTheme="minorHAnsi" w:cstheme="minorBidi"/>
                    <w:sz w:val="22"/>
                    <w:szCs w:val="22"/>
                    <w:rPrChange w:id="13575" w:author="Nick.Tolimieri" w:date="2022-09-26T12:55:00Z">
                      <w:rPr>
                        <w:rFonts w:ascii="Calibri" w:hAnsi="Calibri" w:cs="Calibri"/>
                        <w:color w:val="000000"/>
                        <w:sz w:val="22"/>
                        <w:szCs w:val="22"/>
                      </w:rPr>
                    </w:rPrChange>
                  </w:rPr>
                  <w:delText>0.56</w:delText>
                </w:r>
              </w:del>
            </w:ins>
          </w:p>
        </w:tc>
      </w:tr>
      <w:tr w:rsidR="007654F7" w:rsidRPr="007654F7" w:rsidDel="00B41F3D" w:rsidTr="007654F7">
        <w:trPr>
          <w:divId w:val="1027564193"/>
          <w:trHeight w:val="300"/>
          <w:ins w:id="13576" w:author="Nick.Tolimieri" w:date="2022-09-26T12:55:00Z"/>
          <w:del w:id="13577" w:author="Nick.Tolimieri [2]" w:date="2022-09-27T11:46:00Z"/>
          <w:trPrChange w:id="13578" w:author="Nick.Tolimieri" w:date="2022-09-26T12:55:00Z">
            <w:trPr>
              <w:divId w:val="1027564193"/>
              <w:trHeight w:val="300"/>
            </w:trPr>
          </w:trPrChange>
        </w:trPr>
        <w:tc>
          <w:tcPr>
            <w:tcW w:w="960" w:type="dxa"/>
            <w:noWrap/>
            <w:hideMark/>
            <w:tcPrChange w:id="1357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80" w:author="Nick.Tolimieri" w:date="2022-09-26T12:55:00Z"/>
                <w:del w:id="13581" w:author="Nick.Tolimieri [2]" w:date="2022-09-27T11:46:00Z"/>
                <w:rFonts w:asciiTheme="minorHAnsi" w:eastAsiaTheme="minorHAnsi" w:hAnsiTheme="minorHAnsi" w:cstheme="minorBidi"/>
                <w:sz w:val="22"/>
                <w:szCs w:val="22"/>
                <w:rPrChange w:id="13582" w:author="Nick.Tolimieri" w:date="2022-09-26T12:55:00Z">
                  <w:rPr>
                    <w:ins w:id="13583" w:author="Nick.Tolimieri" w:date="2022-09-26T12:55:00Z"/>
                    <w:del w:id="13584" w:author="Nick.Tolimieri [2]" w:date="2022-09-27T11:46:00Z"/>
                    <w:rFonts w:ascii="Calibri" w:hAnsi="Calibri" w:cs="Calibri"/>
                    <w:color w:val="000000"/>
                    <w:sz w:val="22"/>
                    <w:szCs w:val="22"/>
                  </w:rPr>
                </w:rPrChange>
              </w:rPr>
              <w:pPrChange w:id="13585" w:author="Nick.Tolimieri" w:date="2022-09-26T12:55:00Z">
                <w:pPr/>
              </w:pPrChange>
            </w:pPr>
            <w:ins w:id="13586" w:author="Nick.Tolimieri" w:date="2022-09-26T12:55:00Z">
              <w:del w:id="13587" w:author="Nick.Tolimieri [2]" w:date="2022-09-27T11:46:00Z">
                <w:r w:rsidRPr="007654F7" w:rsidDel="00B41F3D">
                  <w:rPr>
                    <w:rFonts w:asciiTheme="minorHAnsi" w:eastAsiaTheme="minorHAnsi" w:hAnsiTheme="minorHAnsi" w:cstheme="minorBidi"/>
                    <w:sz w:val="22"/>
                    <w:szCs w:val="22"/>
                    <w:rPrChange w:id="13588" w:author="Nick.Tolimieri" w:date="2022-09-26T12:55:00Z">
                      <w:rPr>
                        <w:rFonts w:ascii="Calibri" w:hAnsi="Calibri" w:cs="Calibri"/>
                        <w:color w:val="000000"/>
                        <w:sz w:val="22"/>
                        <w:szCs w:val="22"/>
                      </w:rPr>
                    </w:rPrChange>
                  </w:rPr>
                  <w:delText>Cape Alava</w:delText>
                </w:r>
              </w:del>
            </w:ins>
          </w:p>
        </w:tc>
        <w:tc>
          <w:tcPr>
            <w:tcW w:w="960" w:type="dxa"/>
            <w:noWrap/>
            <w:hideMark/>
            <w:tcPrChange w:id="1358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590" w:author="Nick.Tolimieri" w:date="2022-09-26T12:55:00Z"/>
                <w:del w:id="13591" w:author="Nick.Tolimieri [2]" w:date="2022-09-27T11:46:00Z"/>
                <w:rFonts w:asciiTheme="minorHAnsi" w:eastAsiaTheme="minorHAnsi" w:hAnsiTheme="minorHAnsi" w:cstheme="minorBidi"/>
                <w:sz w:val="22"/>
                <w:szCs w:val="22"/>
                <w:rPrChange w:id="13592" w:author="Nick.Tolimieri" w:date="2022-09-26T12:55:00Z">
                  <w:rPr>
                    <w:ins w:id="13593" w:author="Nick.Tolimieri" w:date="2022-09-26T12:55:00Z"/>
                    <w:del w:id="13594" w:author="Nick.Tolimieri [2]" w:date="2022-09-27T11:46:00Z"/>
                    <w:rFonts w:ascii="Calibri" w:hAnsi="Calibri" w:cs="Calibri"/>
                    <w:color w:val="000000"/>
                    <w:sz w:val="22"/>
                    <w:szCs w:val="22"/>
                  </w:rPr>
                </w:rPrChange>
              </w:rPr>
              <w:pPrChange w:id="13595" w:author="Nick.Tolimieri" w:date="2022-09-26T12:55:00Z">
                <w:pPr>
                  <w:jc w:val="right"/>
                </w:pPr>
              </w:pPrChange>
            </w:pPr>
            <w:ins w:id="13596" w:author="Nick.Tolimieri" w:date="2022-09-26T12:55:00Z">
              <w:del w:id="13597" w:author="Nick.Tolimieri [2]" w:date="2022-09-27T11:46:00Z">
                <w:r w:rsidRPr="007654F7" w:rsidDel="00B41F3D">
                  <w:rPr>
                    <w:rFonts w:asciiTheme="minorHAnsi" w:eastAsiaTheme="minorHAnsi" w:hAnsiTheme="minorHAnsi" w:cstheme="minorBidi"/>
                    <w:sz w:val="22"/>
                    <w:szCs w:val="22"/>
                    <w:rPrChange w:id="13598" w:author="Nick.Tolimieri" w:date="2022-09-26T12:55:00Z">
                      <w:rPr>
                        <w:rFonts w:ascii="Calibri" w:hAnsi="Calibri" w:cs="Calibri"/>
                        <w:color w:val="000000"/>
                        <w:sz w:val="22"/>
                        <w:szCs w:val="22"/>
                      </w:rPr>
                    </w:rPrChange>
                  </w:rPr>
                  <w:delText>2015</w:delText>
                </w:r>
              </w:del>
            </w:ins>
          </w:p>
        </w:tc>
        <w:tc>
          <w:tcPr>
            <w:tcW w:w="960" w:type="dxa"/>
            <w:noWrap/>
            <w:hideMark/>
            <w:tcPrChange w:id="1359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00" w:author="Nick.Tolimieri" w:date="2022-09-26T12:55:00Z"/>
                <w:del w:id="13601" w:author="Nick.Tolimieri [2]" w:date="2022-09-27T11:46:00Z"/>
                <w:rFonts w:asciiTheme="minorHAnsi" w:eastAsiaTheme="minorHAnsi" w:hAnsiTheme="minorHAnsi" w:cstheme="minorBidi"/>
                <w:sz w:val="22"/>
                <w:szCs w:val="22"/>
                <w:rPrChange w:id="13602" w:author="Nick.Tolimieri" w:date="2022-09-26T12:55:00Z">
                  <w:rPr>
                    <w:ins w:id="13603" w:author="Nick.Tolimieri" w:date="2022-09-26T12:55:00Z"/>
                    <w:del w:id="13604" w:author="Nick.Tolimieri [2]" w:date="2022-09-27T11:46:00Z"/>
                    <w:rFonts w:ascii="Calibri" w:hAnsi="Calibri" w:cs="Calibri"/>
                    <w:color w:val="000000"/>
                    <w:sz w:val="22"/>
                    <w:szCs w:val="22"/>
                  </w:rPr>
                </w:rPrChange>
              </w:rPr>
              <w:pPrChange w:id="13605" w:author="Nick.Tolimieri" w:date="2022-09-26T12:55:00Z">
                <w:pPr>
                  <w:jc w:val="right"/>
                </w:pPr>
              </w:pPrChange>
            </w:pPr>
            <w:ins w:id="13606" w:author="Nick.Tolimieri" w:date="2022-09-26T12:55:00Z">
              <w:del w:id="13607" w:author="Nick.Tolimieri [2]" w:date="2022-09-27T11:46:00Z">
                <w:r w:rsidRPr="007654F7" w:rsidDel="00B41F3D">
                  <w:rPr>
                    <w:rFonts w:asciiTheme="minorHAnsi" w:eastAsiaTheme="minorHAnsi" w:hAnsiTheme="minorHAnsi" w:cstheme="minorBidi"/>
                    <w:sz w:val="22"/>
                    <w:szCs w:val="22"/>
                    <w:rPrChange w:id="13608" w:author="Nick.Tolimieri" w:date="2022-09-26T12:55:00Z">
                      <w:rPr>
                        <w:rFonts w:ascii="Calibri" w:hAnsi="Calibri" w:cs="Calibri"/>
                        <w:color w:val="000000"/>
                        <w:sz w:val="22"/>
                        <w:szCs w:val="22"/>
                      </w:rPr>
                    </w:rPrChange>
                  </w:rPr>
                  <w:delText>0</w:delText>
                </w:r>
              </w:del>
            </w:ins>
          </w:p>
        </w:tc>
        <w:tc>
          <w:tcPr>
            <w:tcW w:w="960" w:type="dxa"/>
            <w:noWrap/>
            <w:hideMark/>
            <w:tcPrChange w:id="1360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10" w:author="Nick.Tolimieri" w:date="2022-09-26T12:55:00Z"/>
                <w:del w:id="13611" w:author="Nick.Tolimieri [2]" w:date="2022-09-27T11:46:00Z"/>
                <w:rFonts w:asciiTheme="minorHAnsi" w:eastAsiaTheme="minorHAnsi" w:hAnsiTheme="minorHAnsi" w:cstheme="minorBidi"/>
                <w:sz w:val="22"/>
                <w:szCs w:val="22"/>
                <w:rPrChange w:id="13612" w:author="Nick.Tolimieri" w:date="2022-09-26T12:55:00Z">
                  <w:rPr>
                    <w:ins w:id="13613" w:author="Nick.Tolimieri" w:date="2022-09-26T12:55:00Z"/>
                    <w:del w:id="13614" w:author="Nick.Tolimieri [2]" w:date="2022-09-27T11:46:00Z"/>
                    <w:rFonts w:ascii="Calibri" w:hAnsi="Calibri" w:cs="Calibri"/>
                    <w:color w:val="000000"/>
                    <w:sz w:val="22"/>
                    <w:szCs w:val="22"/>
                  </w:rPr>
                </w:rPrChange>
              </w:rPr>
              <w:pPrChange w:id="13615" w:author="Nick.Tolimieri" w:date="2022-09-26T12:55:00Z">
                <w:pPr>
                  <w:jc w:val="right"/>
                </w:pPr>
              </w:pPrChange>
            </w:pPr>
            <w:ins w:id="13616" w:author="Nick.Tolimieri" w:date="2022-09-26T12:55:00Z">
              <w:del w:id="13617" w:author="Nick.Tolimieri [2]" w:date="2022-09-27T11:46:00Z">
                <w:r w:rsidRPr="007654F7" w:rsidDel="00B41F3D">
                  <w:rPr>
                    <w:rFonts w:asciiTheme="minorHAnsi" w:eastAsiaTheme="minorHAnsi" w:hAnsiTheme="minorHAnsi" w:cstheme="minorBidi"/>
                    <w:sz w:val="22"/>
                    <w:szCs w:val="22"/>
                    <w:rPrChange w:id="13618" w:author="Nick.Tolimieri" w:date="2022-09-26T12:55:00Z">
                      <w:rPr>
                        <w:rFonts w:ascii="Calibri" w:hAnsi="Calibri" w:cs="Calibri"/>
                        <w:color w:val="000000"/>
                        <w:sz w:val="22"/>
                        <w:szCs w:val="22"/>
                      </w:rPr>
                    </w:rPrChange>
                  </w:rPr>
                  <w:delText>137</w:delText>
                </w:r>
              </w:del>
            </w:ins>
          </w:p>
        </w:tc>
        <w:tc>
          <w:tcPr>
            <w:tcW w:w="960" w:type="dxa"/>
            <w:noWrap/>
            <w:hideMark/>
            <w:tcPrChange w:id="1361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20" w:author="Nick.Tolimieri" w:date="2022-09-26T12:55:00Z"/>
                <w:del w:id="13621" w:author="Nick.Tolimieri [2]" w:date="2022-09-27T11:46:00Z"/>
                <w:rFonts w:asciiTheme="minorHAnsi" w:eastAsiaTheme="minorHAnsi" w:hAnsiTheme="minorHAnsi" w:cstheme="minorBidi"/>
                <w:sz w:val="22"/>
                <w:szCs w:val="22"/>
                <w:rPrChange w:id="13622" w:author="Nick.Tolimieri" w:date="2022-09-26T12:55:00Z">
                  <w:rPr>
                    <w:ins w:id="13623" w:author="Nick.Tolimieri" w:date="2022-09-26T12:55:00Z"/>
                    <w:del w:id="13624" w:author="Nick.Tolimieri [2]" w:date="2022-09-27T11:46:00Z"/>
                    <w:rFonts w:ascii="Calibri" w:hAnsi="Calibri" w:cs="Calibri"/>
                    <w:color w:val="000000"/>
                    <w:sz w:val="22"/>
                    <w:szCs w:val="22"/>
                  </w:rPr>
                </w:rPrChange>
              </w:rPr>
              <w:pPrChange w:id="13625" w:author="Nick.Tolimieri" w:date="2022-09-26T12:55:00Z">
                <w:pPr>
                  <w:jc w:val="right"/>
                </w:pPr>
              </w:pPrChange>
            </w:pPr>
            <w:ins w:id="13626" w:author="Nick.Tolimieri" w:date="2022-09-26T12:55:00Z">
              <w:del w:id="13627" w:author="Nick.Tolimieri [2]" w:date="2022-09-27T11:46:00Z">
                <w:r w:rsidRPr="007654F7" w:rsidDel="00B41F3D">
                  <w:rPr>
                    <w:rFonts w:asciiTheme="minorHAnsi" w:eastAsiaTheme="minorHAnsi" w:hAnsiTheme="minorHAnsi" w:cstheme="minorBidi"/>
                    <w:sz w:val="22"/>
                    <w:szCs w:val="22"/>
                    <w:rPrChange w:id="13628" w:author="Nick.Tolimieri" w:date="2022-09-26T12:55:00Z">
                      <w:rPr>
                        <w:rFonts w:ascii="Calibri" w:hAnsi="Calibri" w:cs="Calibri"/>
                        <w:color w:val="000000"/>
                        <w:sz w:val="22"/>
                        <w:szCs w:val="22"/>
                      </w:rPr>
                    </w:rPrChange>
                  </w:rPr>
                  <w:delText>10</w:delText>
                </w:r>
              </w:del>
            </w:ins>
          </w:p>
        </w:tc>
        <w:tc>
          <w:tcPr>
            <w:tcW w:w="960" w:type="dxa"/>
            <w:noWrap/>
            <w:hideMark/>
            <w:tcPrChange w:id="1362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30" w:author="Nick.Tolimieri" w:date="2022-09-26T12:55:00Z"/>
                <w:del w:id="13631" w:author="Nick.Tolimieri [2]" w:date="2022-09-27T11:46:00Z"/>
                <w:rFonts w:asciiTheme="minorHAnsi" w:eastAsiaTheme="minorHAnsi" w:hAnsiTheme="minorHAnsi" w:cstheme="minorBidi"/>
                <w:sz w:val="22"/>
                <w:szCs w:val="22"/>
                <w:rPrChange w:id="13632" w:author="Nick.Tolimieri" w:date="2022-09-26T12:55:00Z">
                  <w:rPr>
                    <w:ins w:id="13633" w:author="Nick.Tolimieri" w:date="2022-09-26T12:55:00Z"/>
                    <w:del w:id="13634" w:author="Nick.Tolimieri [2]" w:date="2022-09-27T11:46:00Z"/>
                    <w:rFonts w:ascii="Calibri" w:hAnsi="Calibri" w:cs="Calibri"/>
                    <w:color w:val="000000"/>
                    <w:sz w:val="22"/>
                    <w:szCs w:val="22"/>
                  </w:rPr>
                </w:rPrChange>
              </w:rPr>
              <w:pPrChange w:id="13635" w:author="Nick.Tolimieri" w:date="2022-09-26T12:55:00Z">
                <w:pPr>
                  <w:jc w:val="right"/>
                </w:pPr>
              </w:pPrChange>
            </w:pPr>
            <w:ins w:id="13636" w:author="Nick.Tolimieri" w:date="2022-09-26T12:55:00Z">
              <w:del w:id="13637" w:author="Nick.Tolimieri [2]" w:date="2022-09-27T11:46:00Z">
                <w:r w:rsidRPr="007654F7" w:rsidDel="00B41F3D">
                  <w:rPr>
                    <w:rFonts w:asciiTheme="minorHAnsi" w:eastAsiaTheme="minorHAnsi" w:hAnsiTheme="minorHAnsi" w:cstheme="minorBidi"/>
                    <w:sz w:val="22"/>
                    <w:szCs w:val="22"/>
                    <w:rPrChange w:id="13638" w:author="Nick.Tolimieri" w:date="2022-09-26T12:55:00Z">
                      <w:rPr>
                        <w:rFonts w:ascii="Calibri" w:hAnsi="Calibri" w:cs="Calibri"/>
                        <w:color w:val="000000"/>
                        <w:sz w:val="22"/>
                        <w:szCs w:val="22"/>
                      </w:rPr>
                    </w:rPrChange>
                  </w:rPr>
                  <w:delText>114</w:delText>
                </w:r>
              </w:del>
            </w:ins>
          </w:p>
        </w:tc>
        <w:tc>
          <w:tcPr>
            <w:tcW w:w="960" w:type="dxa"/>
            <w:noWrap/>
            <w:hideMark/>
            <w:tcPrChange w:id="1363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40" w:author="Nick.Tolimieri" w:date="2022-09-26T12:55:00Z"/>
                <w:del w:id="13641" w:author="Nick.Tolimieri [2]" w:date="2022-09-27T11:46:00Z"/>
                <w:rFonts w:asciiTheme="minorHAnsi" w:eastAsiaTheme="minorHAnsi" w:hAnsiTheme="minorHAnsi" w:cstheme="minorBidi"/>
                <w:sz w:val="22"/>
                <w:szCs w:val="22"/>
                <w:rPrChange w:id="13642" w:author="Nick.Tolimieri" w:date="2022-09-26T12:55:00Z">
                  <w:rPr>
                    <w:ins w:id="13643" w:author="Nick.Tolimieri" w:date="2022-09-26T12:55:00Z"/>
                    <w:del w:id="13644" w:author="Nick.Tolimieri [2]" w:date="2022-09-27T11:46:00Z"/>
                    <w:rFonts w:ascii="Calibri" w:hAnsi="Calibri" w:cs="Calibri"/>
                    <w:color w:val="000000"/>
                    <w:sz w:val="22"/>
                    <w:szCs w:val="22"/>
                  </w:rPr>
                </w:rPrChange>
              </w:rPr>
              <w:pPrChange w:id="13645" w:author="Nick.Tolimieri" w:date="2022-09-26T12:55:00Z">
                <w:pPr>
                  <w:jc w:val="right"/>
                </w:pPr>
              </w:pPrChange>
            </w:pPr>
            <w:ins w:id="13646" w:author="Nick.Tolimieri" w:date="2022-09-26T12:55:00Z">
              <w:del w:id="13647" w:author="Nick.Tolimieri [2]" w:date="2022-09-27T11:46:00Z">
                <w:r w:rsidRPr="007654F7" w:rsidDel="00B41F3D">
                  <w:rPr>
                    <w:rFonts w:asciiTheme="minorHAnsi" w:eastAsiaTheme="minorHAnsi" w:hAnsiTheme="minorHAnsi" w:cstheme="minorBidi"/>
                    <w:sz w:val="22"/>
                    <w:szCs w:val="22"/>
                    <w:rPrChange w:id="13648" w:author="Nick.Tolimieri" w:date="2022-09-26T12:55:00Z">
                      <w:rPr>
                        <w:rFonts w:ascii="Calibri" w:hAnsi="Calibri" w:cs="Calibri"/>
                        <w:color w:val="000000"/>
                        <w:sz w:val="22"/>
                        <w:szCs w:val="22"/>
                      </w:rPr>
                    </w:rPrChange>
                  </w:rPr>
                  <w:delText>5</w:delText>
                </w:r>
              </w:del>
            </w:ins>
          </w:p>
        </w:tc>
        <w:tc>
          <w:tcPr>
            <w:tcW w:w="960" w:type="dxa"/>
            <w:noWrap/>
            <w:hideMark/>
            <w:tcPrChange w:id="1364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50" w:author="Nick.Tolimieri" w:date="2022-09-26T12:55:00Z"/>
                <w:del w:id="13651" w:author="Nick.Tolimieri [2]" w:date="2022-09-27T11:46:00Z"/>
                <w:rFonts w:asciiTheme="minorHAnsi" w:eastAsiaTheme="minorHAnsi" w:hAnsiTheme="minorHAnsi" w:cstheme="minorBidi"/>
                <w:sz w:val="22"/>
                <w:szCs w:val="22"/>
                <w:rPrChange w:id="13652" w:author="Nick.Tolimieri" w:date="2022-09-26T12:55:00Z">
                  <w:rPr>
                    <w:ins w:id="13653" w:author="Nick.Tolimieri" w:date="2022-09-26T12:55:00Z"/>
                    <w:del w:id="13654" w:author="Nick.Tolimieri [2]" w:date="2022-09-27T11:46:00Z"/>
                    <w:rFonts w:ascii="Calibri" w:hAnsi="Calibri" w:cs="Calibri"/>
                    <w:color w:val="000000"/>
                    <w:sz w:val="22"/>
                    <w:szCs w:val="22"/>
                  </w:rPr>
                </w:rPrChange>
              </w:rPr>
              <w:pPrChange w:id="13655" w:author="Nick.Tolimieri" w:date="2022-09-26T12:55:00Z">
                <w:pPr>
                  <w:jc w:val="right"/>
                </w:pPr>
              </w:pPrChange>
            </w:pPr>
            <w:ins w:id="13656" w:author="Nick.Tolimieri" w:date="2022-09-26T12:55:00Z">
              <w:del w:id="13657" w:author="Nick.Tolimieri [2]" w:date="2022-09-27T11:46:00Z">
                <w:r w:rsidRPr="007654F7" w:rsidDel="00B41F3D">
                  <w:rPr>
                    <w:rFonts w:asciiTheme="minorHAnsi" w:eastAsiaTheme="minorHAnsi" w:hAnsiTheme="minorHAnsi" w:cstheme="minorBidi"/>
                    <w:sz w:val="22"/>
                    <w:szCs w:val="22"/>
                    <w:rPrChange w:id="13658" w:author="Nick.Tolimieri" w:date="2022-09-26T12:55:00Z">
                      <w:rPr>
                        <w:rFonts w:ascii="Calibri" w:hAnsi="Calibri" w:cs="Calibri"/>
                        <w:color w:val="000000"/>
                        <w:sz w:val="22"/>
                        <w:szCs w:val="22"/>
                      </w:rPr>
                    </w:rPrChange>
                  </w:rPr>
                  <w:delText>36</w:delText>
                </w:r>
              </w:del>
            </w:ins>
          </w:p>
        </w:tc>
        <w:tc>
          <w:tcPr>
            <w:tcW w:w="960" w:type="dxa"/>
            <w:noWrap/>
            <w:hideMark/>
            <w:tcPrChange w:id="1365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60" w:author="Nick.Tolimieri" w:date="2022-09-26T12:55:00Z"/>
                <w:del w:id="13661" w:author="Nick.Tolimieri [2]" w:date="2022-09-27T11:46:00Z"/>
                <w:rFonts w:asciiTheme="minorHAnsi" w:eastAsiaTheme="minorHAnsi" w:hAnsiTheme="minorHAnsi" w:cstheme="minorBidi"/>
                <w:sz w:val="22"/>
                <w:szCs w:val="22"/>
                <w:rPrChange w:id="13662" w:author="Nick.Tolimieri" w:date="2022-09-26T12:55:00Z">
                  <w:rPr>
                    <w:ins w:id="13663" w:author="Nick.Tolimieri" w:date="2022-09-26T12:55:00Z"/>
                    <w:del w:id="13664" w:author="Nick.Tolimieri [2]" w:date="2022-09-27T11:46:00Z"/>
                    <w:rFonts w:ascii="Calibri" w:hAnsi="Calibri" w:cs="Calibri"/>
                    <w:color w:val="000000"/>
                    <w:sz w:val="22"/>
                    <w:szCs w:val="22"/>
                  </w:rPr>
                </w:rPrChange>
              </w:rPr>
              <w:pPrChange w:id="13665" w:author="Nick.Tolimieri" w:date="2022-09-26T12:55:00Z">
                <w:pPr>
                  <w:jc w:val="right"/>
                </w:pPr>
              </w:pPrChange>
            </w:pPr>
            <w:ins w:id="13666" w:author="Nick.Tolimieri" w:date="2022-09-26T12:55:00Z">
              <w:del w:id="13667" w:author="Nick.Tolimieri [2]" w:date="2022-09-27T11:46:00Z">
                <w:r w:rsidRPr="007654F7" w:rsidDel="00B41F3D">
                  <w:rPr>
                    <w:rFonts w:asciiTheme="minorHAnsi" w:eastAsiaTheme="minorHAnsi" w:hAnsiTheme="minorHAnsi" w:cstheme="minorBidi"/>
                    <w:sz w:val="22"/>
                    <w:szCs w:val="22"/>
                    <w:rPrChange w:id="13668" w:author="Nick.Tolimieri" w:date="2022-09-26T12:55:00Z">
                      <w:rPr>
                        <w:rFonts w:ascii="Calibri" w:hAnsi="Calibri" w:cs="Calibri"/>
                        <w:color w:val="000000"/>
                        <w:sz w:val="22"/>
                        <w:szCs w:val="22"/>
                      </w:rPr>
                    </w:rPrChange>
                  </w:rPr>
                  <w:delText>1.68</w:delText>
                </w:r>
              </w:del>
            </w:ins>
          </w:p>
        </w:tc>
        <w:tc>
          <w:tcPr>
            <w:tcW w:w="960" w:type="dxa"/>
            <w:noWrap/>
            <w:hideMark/>
            <w:tcPrChange w:id="13669" w:author="Nick.Tolimieri" w:date="2022-09-26T12:55:00Z">
              <w:tcPr>
                <w:tcW w:w="960" w:type="dxa"/>
                <w:tcBorders>
                  <w:top w:val="nil"/>
                  <w:left w:val="nil"/>
                  <w:bottom w:val="nil"/>
                  <w:right w:val="nil"/>
                </w:tcBorders>
                <w:shd w:val="clear" w:color="auto" w:fill="auto"/>
                <w:noWrap/>
                <w:tcMar>
                  <w:top w:w="15" w:type="dxa"/>
                  <w:left w:w="15" w:type="dxa"/>
                  <w:bottom w:w="0" w:type="dxa"/>
                  <w:right w:w="15" w:type="dxa"/>
                </w:tcMar>
                <w:vAlign w:val="bottom"/>
                <w:hideMark/>
              </w:tcPr>
            </w:tcPrChange>
          </w:tcPr>
          <w:p w:rsidR="007654F7" w:rsidRPr="007654F7" w:rsidDel="00B41F3D" w:rsidRDefault="007654F7">
            <w:pPr>
              <w:ind w:firstLine="0"/>
              <w:rPr>
                <w:ins w:id="13670" w:author="Nick.Tolimieri" w:date="2022-09-26T12:55:00Z"/>
                <w:del w:id="13671" w:author="Nick.Tolimieri [2]" w:date="2022-09-27T11:46:00Z"/>
                <w:rFonts w:asciiTheme="minorHAnsi" w:eastAsiaTheme="minorHAnsi" w:hAnsiTheme="minorHAnsi" w:cstheme="minorBidi"/>
                <w:sz w:val="22"/>
                <w:szCs w:val="22"/>
                <w:rPrChange w:id="13672" w:author="Nick.Tolimieri" w:date="2022-09-26T12:55:00Z">
                  <w:rPr>
                    <w:ins w:id="13673" w:author="Nick.Tolimieri" w:date="2022-09-26T12:55:00Z"/>
                    <w:del w:id="13674" w:author="Nick.Tolimieri [2]" w:date="2022-09-27T11:46:00Z"/>
                    <w:rFonts w:ascii="Calibri" w:hAnsi="Calibri" w:cs="Calibri"/>
                    <w:color w:val="000000"/>
                    <w:sz w:val="22"/>
                    <w:szCs w:val="22"/>
                  </w:rPr>
                </w:rPrChange>
              </w:rPr>
              <w:pPrChange w:id="13675" w:author="Nick.Tolimieri" w:date="2022-09-26T12:55:00Z">
                <w:pPr>
                  <w:jc w:val="right"/>
                </w:pPr>
              </w:pPrChange>
            </w:pPr>
            <w:ins w:id="13676" w:author="Nick.Tolimieri" w:date="2022-09-26T12:55:00Z">
              <w:del w:id="13677" w:author="Nick.Tolimieri [2]" w:date="2022-09-27T11:46:00Z">
                <w:r w:rsidRPr="007654F7" w:rsidDel="00B41F3D">
                  <w:rPr>
                    <w:rFonts w:asciiTheme="minorHAnsi" w:eastAsiaTheme="minorHAnsi" w:hAnsiTheme="minorHAnsi" w:cstheme="minorBidi"/>
                    <w:sz w:val="22"/>
                    <w:szCs w:val="22"/>
                    <w:rPrChange w:id="13678" w:author="Nick.Tolimieri" w:date="2022-09-26T12:55:00Z">
                      <w:rPr>
                        <w:rFonts w:ascii="Calibri" w:hAnsi="Calibri" w:cs="Calibri"/>
                        <w:color w:val="000000"/>
                        <w:sz w:val="22"/>
                        <w:szCs w:val="22"/>
                      </w:rPr>
                    </w:rPrChange>
                  </w:rPr>
                  <w:delText>0.22</w:delText>
                </w:r>
              </w:del>
            </w:ins>
          </w:p>
        </w:tc>
      </w:tr>
    </w:tbl>
    <w:p w:rsidR="00627D25" w:rsidDel="00B41F3D" w:rsidRDefault="00627D25">
      <w:pPr>
        <w:ind w:firstLine="0"/>
        <w:rPr>
          <w:del w:id="13679" w:author="Nick.Tolimieri [2]" w:date="2022-09-27T11:46:00Z"/>
          <w:rFonts w:asciiTheme="minorHAnsi" w:eastAsiaTheme="minorHAnsi" w:hAnsiTheme="minorHAnsi" w:cstheme="minorBidi"/>
          <w:sz w:val="22"/>
          <w:szCs w:val="22"/>
          <w:lang w:val="en-US"/>
        </w:rPr>
        <w:pPrChange w:id="13680" w:author="Nick.Tolimieri" w:date="2022-09-26T12:55:00Z">
          <w:pPr/>
        </w:pPrChange>
      </w:pPr>
    </w:p>
    <w:p w:rsidR="002F2C4B" w:rsidDel="00B41F3D" w:rsidRDefault="002F2C4B">
      <w:pPr>
        <w:ind w:firstLine="0"/>
        <w:rPr>
          <w:del w:id="13681" w:author="Nick.Tolimieri [2]" w:date="2022-09-27T11:46:00Z"/>
          <w:rFonts w:asciiTheme="minorHAnsi" w:eastAsiaTheme="minorHAnsi" w:hAnsiTheme="minorHAnsi" w:cstheme="minorBidi"/>
          <w:sz w:val="22"/>
          <w:szCs w:val="22"/>
          <w:lang w:val="en-US"/>
        </w:rPr>
        <w:pPrChange w:id="13682" w:author="Nick.Tolimieri" w:date="2022-09-26T11:28:00Z">
          <w:pPr/>
        </w:pPrChange>
      </w:pPr>
    </w:p>
    <w:p w:rsidR="00FC0F34" w:rsidDel="00B41F3D" w:rsidRDefault="00FC0F34">
      <w:pPr>
        <w:ind w:firstLine="0"/>
        <w:rPr>
          <w:del w:id="13683" w:author="Nick.Tolimieri [2]" w:date="2022-09-27T11:46:00Z"/>
          <w:rFonts w:asciiTheme="minorHAnsi" w:eastAsiaTheme="minorHAnsi" w:hAnsiTheme="minorHAnsi" w:cstheme="minorBidi"/>
          <w:sz w:val="22"/>
          <w:szCs w:val="22"/>
          <w:lang w:val="en-US"/>
        </w:rPr>
        <w:pPrChange w:id="13684" w:author="Nick.Tolimieri [2]" w:date="2022-09-19T13:19:00Z">
          <w:pPr/>
        </w:pPrChange>
      </w:pPr>
    </w:p>
    <w:p w:rsidR="00333E54" w:rsidDel="00B41F3D" w:rsidRDefault="00333E54">
      <w:pPr>
        <w:ind w:firstLine="0"/>
        <w:rPr>
          <w:del w:id="13685" w:author="Nick.Tolimieri [2]" w:date="2022-09-27T11:46:00Z"/>
          <w:rFonts w:asciiTheme="minorHAnsi" w:eastAsiaTheme="minorHAnsi" w:hAnsiTheme="minorHAnsi" w:cstheme="minorBidi"/>
          <w:sz w:val="22"/>
          <w:szCs w:val="22"/>
          <w:lang w:val="en-US"/>
        </w:rPr>
        <w:pPrChange w:id="13686" w:author="Nick.Tolimieri" w:date="2022-09-16T09:26:00Z">
          <w:pPr/>
        </w:pPrChange>
      </w:pPr>
    </w:p>
    <w:p w:rsidR="008A61D3" w:rsidDel="00B41F3D" w:rsidRDefault="008A61D3">
      <w:pPr>
        <w:ind w:firstLine="0"/>
        <w:rPr>
          <w:del w:id="13687" w:author="Nick.Tolimieri [2]" w:date="2022-09-27T11:46:00Z"/>
          <w:rFonts w:asciiTheme="minorHAnsi" w:eastAsiaTheme="minorHAnsi" w:hAnsiTheme="minorHAnsi" w:cstheme="minorBidi"/>
          <w:sz w:val="22"/>
          <w:szCs w:val="22"/>
          <w:lang w:val="en-US"/>
        </w:rPr>
        <w:pPrChange w:id="13688" w:author="Nick.Tolimieri" w:date="2022-09-15T08:36:00Z">
          <w:pPr/>
        </w:pPrChange>
      </w:pPr>
    </w:p>
    <w:p w:rsidR="00F87AA6" w:rsidDel="00B41F3D" w:rsidRDefault="00F87AA6">
      <w:pPr>
        <w:ind w:firstLine="0"/>
        <w:rPr>
          <w:del w:id="13689" w:author="Nick.Tolimieri [2]" w:date="2022-09-27T11:46:00Z"/>
          <w:rFonts w:asciiTheme="minorHAnsi" w:eastAsiaTheme="minorHAnsi" w:hAnsiTheme="minorHAnsi" w:cstheme="minorBidi"/>
          <w:sz w:val="22"/>
          <w:szCs w:val="22"/>
          <w:lang w:val="en-US"/>
        </w:rPr>
        <w:pPrChange w:id="13690" w:author="Nick.Tolimieri" w:date="2022-09-14T11:37:00Z">
          <w:pPr/>
        </w:pPrChange>
      </w:pPr>
    </w:p>
    <w:p w:rsidR="00207938" w:rsidDel="00B41F3D" w:rsidRDefault="00207938">
      <w:pPr>
        <w:ind w:firstLine="0"/>
        <w:rPr>
          <w:del w:id="13691" w:author="Nick.Tolimieri [2]" w:date="2022-09-27T11:46:00Z"/>
          <w:rFonts w:asciiTheme="minorHAnsi" w:eastAsiaTheme="minorHAnsi" w:hAnsiTheme="minorHAnsi" w:cstheme="minorBidi"/>
          <w:sz w:val="22"/>
          <w:szCs w:val="22"/>
          <w:lang w:val="en-US"/>
        </w:rPr>
        <w:pPrChange w:id="13692" w:author="Nick.Tolimieri [2]" w:date="2022-09-13T14:15:00Z">
          <w:pPr/>
        </w:pPrChange>
      </w:pPr>
    </w:p>
    <w:p w:rsidR="001255CF" w:rsidDel="00B41F3D" w:rsidRDefault="001255CF">
      <w:pPr>
        <w:ind w:firstLine="0"/>
        <w:rPr>
          <w:del w:id="13693" w:author="Nick.Tolimieri [2]" w:date="2022-09-27T11:46:00Z"/>
          <w:rFonts w:asciiTheme="minorHAnsi" w:eastAsiaTheme="minorHAnsi" w:hAnsiTheme="minorHAnsi" w:cstheme="minorBidi"/>
          <w:sz w:val="22"/>
          <w:szCs w:val="22"/>
          <w:lang w:val="en-US"/>
        </w:rPr>
        <w:pPrChange w:id="13694" w:author="Nick.Tolimieri [2]" w:date="2022-09-13T12:37:00Z">
          <w:pPr/>
        </w:pPrChange>
      </w:pPr>
    </w:p>
    <w:p w:rsidR="00AE199D" w:rsidDel="00B41F3D" w:rsidRDefault="00AE199D">
      <w:pPr>
        <w:ind w:firstLine="0"/>
        <w:rPr>
          <w:del w:id="13695" w:author="Nick.Tolimieri [2]" w:date="2022-09-27T11:46:00Z"/>
          <w:rFonts w:asciiTheme="minorHAnsi" w:eastAsiaTheme="minorHAnsi" w:hAnsiTheme="minorHAnsi" w:cstheme="minorBidi"/>
          <w:sz w:val="22"/>
          <w:szCs w:val="22"/>
          <w:lang w:val="en-US"/>
        </w:rPr>
        <w:pPrChange w:id="13696" w:author="Nick.Tolimieri" w:date="2022-09-09T12:38:00Z">
          <w:pPr/>
        </w:pPrChange>
      </w:pPr>
    </w:p>
    <w:p w:rsidR="001A7F6C" w:rsidDel="00B41F3D" w:rsidRDefault="001A7F6C">
      <w:pPr>
        <w:ind w:firstLine="0"/>
        <w:rPr>
          <w:del w:id="13697" w:author="Nick.Tolimieri [2]" w:date="2022-09-27T11:46:00Z"/>
          <w:rFonts w:asciiTheme="minorHAnsi" w:eastAsiaTheme="minorHAnsi" w:hAnsiTheme="minorHAnsi" w:cstheme="minorBidi"/>
          <w:sz w:val="22"/>
          <w:szCs w:val="22"/>
          <w:lang w:val="en-US"/>
        </w:rPr>
      </w:pPr>
    </w:p>
    <w:p w:rsidR="00B7111A" w:rsidDel="00B41F3D" w:rsidRDefault="00B7111A">
      <w:pPr>
        <w:rPr>
          <w:del w:id="13698" w:author="Nick.Tolimieri [2]" w:date="2022-09-27T11:46:00Z"/>
          <w:rFonts w:asciiTheme="minorHAnsi" w:eastAsiaTheme="minorHAnsi" w:hAnsiTheme="minorHAnsi" w:cstheme="minorBidi"/>
          <w:sz w:val="22"/>
          <w:szCs w:val="22"/>
          <w:lang w:val="en-US"/>
        </w:rPr>
      </w:pPr>
    </w:p>
    <w:p w:rsidR="00277D38" w:rsidRDefault="00B7111A" w:rsidP="00277D38">
      <w:pPr>
        <w:rPr>
          <w:ins w:id="13699" w:author="Nick.Tolimieri [2]" w:date="2022-09-02T10:21:00Z"/>
        </w:rPr>
      </w:pPr>
      <w:ins w:id="13700" w:author="Nick.Tolimieri [2]" w:date="2022-09-02T11:51:00Z">
        <w:r>
          <w:fldChar w:fldCharType="end"/>
        </w:r>
      </w:ins>
      <w:ins w:id="13701" w:author="Nick.Tolimieri [2]" w:date="2022-09-02T10:21:00Z">
        <w:r w:rsidR="00277D38">
          <w:br w:type="page"/>
        </w:r>
      </w:ins>
    </w:p>
    <w:p w:rsidR="00277D38" w:rsidRPr="001255CF" w:rsidRDefault="00277D38">
      <w:pPr>
        <w:pPrChange w:id="13702" w:author="Nick.Tolimieri [2]" w:date="2022-09-02T10:21:00Z">
          <w:pPr>
            <w:pStyle w:val="Heading2"/>
          </w:pPr>
        </w:pPrChange>
      </w:pPr>
    </w:p>
    <w:p w:rsidR="0038698C" w:rsidRDefault="0038698C" w:rsidP="0038698C">
      <w:pPr>
        <w:pStyle w:val="Heading5"/>
        <w:ind w:right="810"/>
      </w:pPr>
      <w:bookmarkStart w:id="13703" w:name="_4nmytzjag5o2" w:colFirst="0" w:colLast="0"/>
      <w:bookmarkEnd w:id="13703"/>
      <w:r>
        <w:t xml:space="preserve">Table </w:t>
      </w:r>
      <w:del w:id="13704" w:author="Nick.Tolimieri [2]" w:date="2022-09-02T10:15:00Z">
        <w:r w:rsidDel="00B14AC6">
          <w:delText>S6</w:delText>
        </w:r>
      </w:del>
      <w:ins w:id="13705" w:author="Nick.Tolimieri [2]" w:date="2022-09-02T10:15:00Z">
        <w:r w:rsidR="00B14AC6">
          <w:t>S7</w:t>
        </w:r>
      </w:ins>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3706" w:name="_pgddbdrpqrf3" w:colFirst="0" w:colLast="0"/>
      <w:bookmarkEnd w:id="13706"/>
    </w:p>
    <w:p w:rsidR="0038698C" w:rsidRDefault="0038698C" w:rsidP="0038698C">
      <w:pPr>
        <w:pStyle w:val="Heading5"/>
        <w:ind w:right="720"/>
      </w:pPr>
      <w:r>
        <w:t xml:space="preserve">Table </w:t>
      </w:r>
      <w:del w:id="13707" w:author="Nick.Tolimieri [2]" w:date="2022-09-02T10:15:00Z">
        <w:r w:rsidDel="00B14AC6">
          <w:delText>S7</w:delText>
        </w:r>
      </w:del>
      <w:ins w:id="13708" w:author="Nick.Tolimieri [2]" w:date="2022-09-02T10:15:00Z">
        <w:r w:rsidR="00B14AC6">
          <w:t>S8</w:t>
        </w:r>
      </w:ins>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3709" w:name="_2scs6bp8gdub" w:colFirst="0" w:colLast="0"/>
      <w:bookmarkEnd w:id="13709"/>
      <w:r>
        <w:br w:type="page"/>
      </w:r>
    </w:p>
    <w:p w:rsidR="0038698C" w:rsidRDefault="0038698C" w:rsidP="0038698C">
      <w:pPr>
        <w:pStyle w:val="Heading5"/>
        <w:ind w:right="900"/>
      </w:pPr>
      <w:bookmarkStart w:id="13710" w:name="_pq9iyiy0gnbe" w:colFirst="0" w:colLast="0"/>
      <w:bookmarkEnd w:id="13710"/>
      <w:r>
        <w:lastRenderedPageBreak/>
        <w:t xml:space="preserve">Table </w:t>
      </w:r>
      <w:del w:id="13711" w:author="Nick.Tolimieri [2]" w:date="2022-09-02T10:15:00Z">
        <w:r w:rsidDel="00B14AC6">
          <w:delText>S8</w:delText>
        </w:r>
      </w:del>
      <w:ins w:id="13712" w:author="Nick.Tolimieri [2]" w:date="2022-09-02T10:15:00Z">
        <w:r w:rsidR="00B14AC6">
          <w:t>S9</w:t>
        </w:r>
      </w:ins>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rPr>
          <w:ins w:id="13713" w:author="Nick.Tolimieri [2]" w:date="2022-09-02T10:09:00Z"/>
        </w:rPr>
      </w:pPr>
      <w:bookmarkStart w:id="13714" w:name="_7mx6lcdim2sk" w:colFirst="0" w:colLast="0"/>
      <w:bookmarkEnd w:id="13714"/>
    </w:p>
    <w:p w:rsidR="003F5DC5" w:rsidRDefault="003F5DC5" w:rsidP="0038698C"/>
    <w:p w:rsidR="0038698C" w:rsidDel="003F5DC5" w:rsidRDefault="0038698C" w:rsidP="0038698C">
      <w:pPr>
        <w:pStyle w:val="Heading5"/>
        <w:ind w:right="900"/>
        <w:rPr>
          <w:del w:id="13715" w:author="Nick.Tolimieri [2]" w:date="2022-09-02T10:09:00Z"/>
        </w:rPr>
      </w:pPr>
      <w:bookmarkStart w:id="13716" w:name="_q9i8fb532wt5" w:colFirst="0" w:colLast="0"/>
      <w:bookmarkEnd w:id="13716"/>
      <w:r>
        <w:t xml:space="preserve">Table </w:t>
      </w:r>
      <w:del w:id="13717" w:author="Nick.Tolimieri [2]" w:date="2022-09-02T10:15:00Z">
        <w:r w:rsidDel="00B14AC6">
          <w:delText>S9</w:delText>
        </w:r>
      </w:del>
      <w:ins w:id="13718" w:author="Nick.Tolimieri [2]" w:date="2022-09-02T10:15:00Z">
        <w:r w:rsidR="00B14AC6">
          <w:t>S10</w:t>
        </w:r>
      </w:ins>
      <w:r>
        <w:t xml:space="preserve">. Results of permutation-based multivariate analysis of variance </w:t>
      </w:r>
      <w:proofErr w:type="spellStart"/>
      <w:r>
        <w:t>PerMANOVA</w:t>
      </w:r>
      <w:proofErr w:type="spellEnd"/>
      <w:r>
        <w:t xml:space="preserve"> for rockfish </w:t>
      </w:r>
      <w:r>
        <w:rPr>
          <w:i/>
        </w:rPr>
        <w:t>Sebastes</w:t>
      </w:r>
      <w:r>
        <w:t xml:space="preserve"> </w:t>
      </w:r>
      <w:proofErr w:type="spellStart"/>
      <w:r>
        <w:t>spp</w:t>
      </w:r>
      <w:proofErr w:type="spellEnd"/>
      <w:r>
        <w:t xml:space="preserve"> young of year assemblage structure at five sites along the Washington coast at two depths (5-m, 10-m) from 2016-2021.</w:t>
      </w:r>
    </w:p>
    <w:p w:rsidR="0038698C" w:rsidRDefault="0038698C">
      <w:pPr>
        <w:pStyle w:val="NoSpacing"/>
        <w:pPrChange w:id="13719" w:author="Nick.Tolimieri [2]" w:date="2022-09-06T14:04:00Z">
          <w:pPr/>
        </w:pPrChange>
      </w:pP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254</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r>
        <w:br w:type="page"/>
      </w:r>
    </w:p>
    <w:p w:rsidR="0038698C" w:rsidRDefault="0038698C" w:rsidP="0038698C">
      <w:pPr>
        <w:ind w:firstLine="0"/>
      </w:pPr>
    </w:p>
    <w:p w:rsidR="0038698C" w:rsidRPr="00075AD8" w:rsidRDefault="0038698C" w:rsidP="0038698C">
      <w:pPr>
        <w:pStyle w:val="Heading5"/>
        <w:rPr>
          <w:i/>
        </w:rPr>
      </w:pPr>
      <w:bookmarkStart w:id="13720" w:name="_qq89hmytn47d" w:colFirst="0" w:colLast="0"/>
      <w:bookmarkEnd w:id="13720"/>
      <w:r>
        <w:t xml:space="preserve">Table </w:t>
      </w:r>
      <w:del w:id="13721" w:author="Nick.Tolimieri [2]" w:date="2022-09-02T10:15:00Z">
        <w:r w:rsidDel="00B14AC6">
          <w:delText>S10</w:delText>
        </w:r>
      </w:del>
      <w:ins w:id="13722" w:author="Nick.Tolimieri [2]" w:date="2022-09-02T10:15:00Z">
        <w:r w:rsidR="00B14AC6">
          <w:t>S11</w:t>
        </w:r>
      </w:ins>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13723" w:name="_huqsuo4qvcle" w:colFirst="0" w:colLast="0"/>
      <w:bookmarkEnd w:id="13723"/>
      <w:r>
        <w:br w:type="page"/>
      </w:r>
      <w:r>
        <w:lastRenderedPageBreak/>
        <w:t xml:space="preserve">Table </w:t>
      </w:r>
      <w:del w:id="13724" w:author="Nick.Tolimieri [2]" w:date="2022-09-02T10:15:00Z">
        <w:r w:rsidDel="00B14AC6">
          <w:delText>S11</w:delText>
        </w:r>
      </w:del>
      <w:ins w:id="13725" w:author="Nick.Tolimieri [2]" w:date="2022-09-02T10:15:00Z">
        <w:r w:rsidR="00B14AC6">
          <w:t>S12</w:t>
        </w:r>
      </w:ins>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3726" w:author="Nick.Tolimieri [2]" w:date="2022-09-02T10:10:00Z"/>
        </w:trPr>
        <w:tc>
          <w:tcPr>
            <w:tcW w:w="2335" w:type="dxa"/>
            <w:tcBorders>
              <w:bottom w:val="single" w:sz="4" w:space="0" w:color="auto"/>
            </w:tcBorders>
          </w:tcPr>
          <w:p w:rsidR="0038698C" w:rsidDel="00300B3A" w:rsidRDefault="0038698C" w:rsidP="005A68BC">
            <w:pPr>
              <w:ind w:firstLine="0"/>
              <w:rPr>
                <w:del w:id="13727" w:author="Nick.Tolimieri [2]" w:date="2022-09-02T10:10:00Z"/>
              </w:rPr>
            </w:pPr>
          </w:p>
        </w:tc>
        <w:tc>
          <w:tcPr>
            <w:tcW w:w="1260" w:type="dxa"/>
            <w:tcBorders>
              <w:bottom w:val="single" w:sz="4" w:space="0" w:color="auto"/>
            </w:tcBorders>
          </w:tcPr>
          <w:p w:rsidR="0038698C" w:rsidDel="00300B3A" w:rsidRDefault="0038698C" w:rsidP="005A68BC">
            <w:pPr>
              <w:ind w:firstLine="0"/>
              <w:rPr>
                <w:del w:id="13728" w:author="Nick.Tolimieri [2]" w:date="2022-09-02T10:10:00Z"/>
              </w:rPr>
            </w:pPr>
          </w:p>
        </w:tc>
        <w:tc>
          <w:tcPr>
            <w:tcW w:w="990" w:type="dxa"/>
            <w:tcBorders>
              <w:bottom w:val="single" w:sz="4" w:space="0" w:color="auto"/>
            </w:tcBorders>
          </w:tcPr>
          <w:p w:rsidR="0038698C" w:rsidDel="00300B3A" w:rsidRDefault="0038698C" w:rsidP="005A68BC">
            <w:pPr>
              <w:ind w:firstLine="0"/>
              <w:rPr>
                <w:del w:id="13729" w:author="Nick.Tolimieri [2]" w:date="2022-09-02T10:10:00Z"/>
              </w:rPr>
            </w:pPr>
          </w:p>
        </w:tc>
        <w:tc>
          <w:tcPr>
            <w:tcW w:w="1080" w:type="dxa"/>
            <w:tcBorders>
              <w:bottom w:val="single" w:sz="4" w:space="0" w:color="auto"/>
            </w:tcBorders>
          </w:tcPr>
          <w:p w:rsidR="0038698C" w:rsidDel="00300B3A" w:rsidRDefault="0038698C" w:rsidP="005A68BC">
            <w:pPr>
              <w:ind w:firstLine="0"/>
              <w:rPr>
                <w:del w:id="13730" w:author="Nick.Tolimieri [2]" w:date="2022-09-02T10:10:00Z"/>
              </w:rPr>
            </w:pPr>
          </w:p>
        </w:tc>
        <w:tc>
          <w:tcPr>
            <w:tcW w:w="990" w:type="dxa"/>
            <w:tcBorders>
              <w:bottom w:val="single" w:sz="4" w:space="0" w:color="auto"/>
            </w:tcBorders>
          </w:tcPr>
          <w:p w:rsidR="0038698C" w:rsidDel="00300B3A" w:rsidRDefault="0038698C" w:rsidP="005A68BC">
            <w:pPr>
              <w:ind w:firstLine="0"/>
              <w:rPr>
                <w:del w:id="13731"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Del="00300B3A" w:rsidTr="005A68BC">
        <w:trPr>
          <w:del w:id="13732" w:author="Nick.Tolimieri [2]" w:date="2022-09-02T10:10:00Z"/>
        </w:trPr>
        <w:tc>
          <w:tcPr>
            <w:tcW w:w="2335" w:type="dxa"/>
            <w:tcBorders>
              <w:bottom w:val="single" w:sz="4" w:space="0" w:color="auto"/>
            </w:tcBorders>
          </w:tcPr>
          <w:p w:rsidR="0038698C" w:rsidDel="00300B3A" w:rsidRDefault="0038698C" w:rsidP="005A68BC">
            <w:pPr>
              <w:ind w:firstLine="0"/>
              <w:rPr>
                <w:del w:id="13733" w:author="Nick.Tolimieri [2]" w:date="2022-09-02T10:10:00Z"/>
              </w:rPr>
            </w:pPr>
          </w:p>
        </w:tc>
        <w:tc>
          <w:tcPr>
            <w:tcW w:w="1260" w:type="dxa"/>
            <w:tcBorders>
              <w:bottom w:val="single" w:sz="4" w:space="0" w:color="auto"/>
            </w:tcBorders>
          </w:tcPr>
          <w:p w:rsidR="0038698C" w:rsidDel="00300B3A" w:rsidRDefault="0038698C" w:rsidP="005A68BC">
            <w:pPr>
              <w:ind w:firstLine="0"/>
              <w:rPr>
                <w:del w:id="13734" w:author="Nick.Tolimieri [2]" w:date="2022-09-02T10:10:00Z"/>
              </w:rPr>
            </w:pPr>
          </w:p>
        </w:tc>
        <w:tc>
          <w:tcPr>
            <w:tcW w:w="990" w:type="dxa"/>
            <w:tcBorders>
              <w:bottom w:val="single" w:sz="4" w:space="0" w:color="auto"/>
            </w:tcBorders>
          </w:tcPr>
          <w:p w:rsidR="0038698C" w:rsidDel="00300B3A" w:rsidRDefault="0038698C" w:rsidP="005A68BC">
            <w:pPr>
              <w:ind w:firstLine="0"/>
              <w:rPr>
                <w:del w:id="13735" w:author="Nick.Tolimieri [2]" w:date="2022-09-02T10:10:00Z"/>
              </w:rPr>
            </w:pPr>
          </w:p>
        </w:tc>
        <w:tc>
          <w:tcPr>
            <w:tcW w:w="1080" w:type="dxa"/>
            <w:tcBorders>
              <w:bottom w:val="single" w:sz="4" w:space="0" w:color="auto"/>
            </w:tcBorders>
          </w:tcPr>
          <w:p w:rsidR="0038698C" w:rsidDel="00300B3A" w:rsidRDefault="0038698C" w:rsidP="005A68BC">
            <w:pPr>
              <w:ind w:firstLine="0"/>
              <w:rPr>
                <w:del w:id="13736" w:author="Nick.Tolimieri [2]" w:date="2022-09-02T10:10:00Z"/>
              </w:rPr>
            </w:pPr>
          </w:p>
        </w:tc>
        <w:tc>
          <w:tcPr>
            <w:tcW w:w="990" w:type="dxa"/>
            <w:tcBorders>
              <w:bottom w:val="single" w:sz="4" w:space="0" w:color="auto"/>
            </w:tcBorders>
          </w:tcPr>
          <w:p w:rsidR="0038698C" w:rsidDel="00300B3A" w:rsidRDefault="0038698C" w:rsidP="005A68BC">
            <w:pPr>
              <w:ind w:firstLine="0"/>
              <w:rPr>
                <w:del w:id="13737" w:author="Nick.Tolimieri [2]" w:date="2022-09-02T10:10:00Z"/>
              </w:rPr>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r w:rsidR="0038698C" w:rsidDel="008F7981" w:rsidTr="005A68BC">
        <w:trPr>
          <w:del w:id="13738" w:author="Nick.Tolimieri [2]" w:date="2022-09-02T10:10:00Z"/>
        </w:trPr>
        <w:tc>
          <w:tcPr>
            <w:tcW w:w="2335" w:type="dxa"/>
            <w:tcBorders>
              <w:top w:val="single" w:sz="4" w:space="0" w:color="auto"/>
            </w:tcBorders>
          </w:tcPr>
          <w:p w:rsidR="0038698C" w:rsidDel="008F7981" w:rsidRDefault="0038698C" w:rsidP="005A68BC">
            <w:pPr>
              <w:ind w:firstLine="0"/>
              <w:rPr>
                <w:del w:id="13739" w:author="Nick.Tolimieri [2]" w:date="2022-09-02T10:10:00Z"/>
              </w:rPr>
            </w:pPr>
          </w:p>
        </w:tc>
        <w:tc>
          <w:tcPr>
            <w:tcW w:w="1260" w:type="dxa"/>
            <w:tcBorders>
              <w:top w:val="single" w:sz="4" w:space="0" w:color="auto"/>
            </w:tcBorders>
          </w:tcPr>
          <w:p w:rsidR="0038698C" w:rsidDel="008F7981" w:rsidRDefault="0038698C" w:rsidP="005A68BC">
            <w:pPr>
              <w:ind w:firstLine="0"/>
              <w:rPr>
                <w:del w:id="13740" w:author="Nick.Tolimieri [2]" w:date="2022-09-02T10:10:00Z"/>
              </w:rPr>
            </w:pPr>
          </w:p>
        </w:tc>
        <w:tc>
          <w:tcPr>
            <w:tcW w:w="990" w:type="dxa"/>
            <w:tcBorders>
              <w:top w:val="single" w:sz="4" w:space="0" w:color="auto"/>
            </w:tcBorders>
          </w:tcPr>
          <w:p w:rsidR="0038698C" w:rsidDel="008F7981" w:rsidRDefault="0038698C" w:rsidP="005A68BC">
            <w:pPr>
              <w:ind w:firstLine="0"/>
              <w:rPr>
                <w:del w:id="13741" w:author="Nick.Tolimieri [2]" w:date="2022-09-02T10:10:00Z"/>
              </w:rPr>
            </w:pPr>
          </w:p>
        </w:tc>
        <w:tc>
          <w:tcPr>
            <w:tcW w:w="1080" w:type="dxa"/>
            <w:tcBorders>
              <w:top w:val="single" w:sz="4" w:space="0" w:color="auto"/>
            </w:tcBorders>
          </w:tcPr>
          <w:p w:rsidR="0038698C" w:rsidDel="008F7981" w:rsidRDefault="0038698C" w:rsidP="005A68BC">
            <w:pPr>
              <w:ind w:firstLine="0"/>
              <w:rPr>
                <w:del w:id="13742" w:author="Nick.Tolimieri [2]" w:date="2022-09-02T10:10:00Z"/>
              </w:rPr>
            </w:pPr>
          </w:p>
        </w:tc>
        <w:tc>
          <w:tcPr>
            <w:tcW w:w="990" w:type="dxa"/>
            <w:tcBorders>
              <w:top w:val="single" w:sz="4" w:space="0" w:color="auto"/>
            </w:tcBorders>
          </w:tcPr>
          <w:p w:rsidR="0038698C" w:rsidDel="008F7981" w:rsidRDefault="0038698C" w:rsidP="005A68BC">
            <w:pPr>
              <w:ind w:firstLine="0"/>
              <w:rPr>
                <w:del w:id="13743" w:author="Nick.Tolimieri [2]" w:date="2022-09-02T10:10:00Z"/>
              </w:rPr>
            </w:pPr>
          </w:p>
        </w:tc>
      </w:tr>
    </w:tbl>
    <w:p w:rsidR="0038698C" w:rsidRDefault="0038698C" w:rsidP="0038698C">
      <w:pPr>
        <w:spacing w:line="240" w:lineRule="auto"/>
      </w:pPr>
    </w:p>
    <w:p w:rsidR="0038698C" w:rsidRDefault="0038698C" w:rsidP="0038698C">
      <w:pPr>
        <w:pStyle w:val="Heading5"/>
        <w:ind w:right="3510"/>
      </w:pPr>
      <w:bookmarkStart w:id="13744" w:name="_wkii9gu6o2fl" w:colFirst="0" w:colLast="0"/>
      <w:bookmarkEnd w:id="13744"/>
      <w:r>
        <w:br w:type="page"/>
      </w:r>
    </w:p>
    <w:p w:rsidR="0038698C" w:rsidRPr="00075AD8" w:rsidRDefault="0038698C" w:rsidP="0038698C">
      <w:pPr>
        <w:pStyle w:val="Heading5"/>
        <w:rPr>
          <w:i/>
        </w:rPr>
      </w:pPr>
      <w:r>
        <w:lastRenderedPageBreak/>
        <w:t xml:space="preserve">Table </w:t>
      </w:r>
      <w:del w:id="13745" w:author="Nick.Tolimieri [2]" w:date="2022-09-02T10:15:00Z">
        <w:r w:rsidDel="00B14AC6">
          <w:delText>S12</w:delText>
        </w:r>
      </w:del>
      <w:ins w:id="13746" w:author="Nick.Tolimieri [2]" w:date="2022-09-02T10:15:00Z">
        <w:r w:rsidR="00B14AC6">
          <w:t>S13</w:t>
        </w:r>
      </w:ins>
      <w:r>
        <w:t>.</w:t>
      </w:r>
      <w:r w:rsidRPr="00C81551">
        <w:t xml:space="preserve"> </w:t>
      </w:r>
      <w:r>
        <w:t xml:space="preserve">Results of model selection for positive abundance models predicting the density of juvenile rockfishes. </w:t>
      </w:r>
      <w:bookmarkStart w:id="13747" w:name="_wevhoo6kd9g5" w:colFirst="0" w:colLast="0"/>
      <w:bookmarkEnd w:id="13747"/>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pPr>
        <w:pStyle w:val="NoSpacing"/>
        <w:pPrChange w:id="13748" w:author="Nick.Tolimieri [2]" w:date="2022-09-06T14:04:00Z">
          <w:pPr>
            <w:pStyle w:val="Heading5"/>
          </w:pPr>
        </w:pPrChange>
      </w:pPr>
    </w:p>
    <w:p w:rsidR="0038698C" w:rsidRDefault="0038698C" w:rsidP="0038698C">
      <w:pPr>
        <w:pStyle w:val="Heading2"/>
      </w:pPr>
      <w:bookmarkStart w:id="13749" w:name="_rsiltnns0pnj" w:colFirst="0" w:colLast="0"/>
      <w:bookmarkEnd w:id="13749"/>
      <w:r>
        <w:br w:type="page"/>
      </w:r>
    </w:p>
    <w:p w:rsidR="0038698C" w:rsidRDefault="0038698C" w:rsidP="0038698C">
      <w:pPr>
        <w:pStyle w:val="Heading2"/>
      </w:pPr>
      <w:bookmarkStart w:id="13750" w:name="_vvknb4n4tpdq" w:colFirst="0" w:colLast="0"/>
      <w:bookmarkEnd w:id="13750"/>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13751" w:name="_jmvonyj6prg1" w:colFirst="0" w:colLast="0"/>
      <w:bookmarkEnd w:id="13751"/>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38698C" w:rsidRDefault="0038698C" w:rsidP="0038698C">
      <w:bookmarkStart w:id="13752" w:name="_si5p3bles54l" w:colFirst="0" w:colLast="0"/>
      <w:bookmarkEnd w:id="13752"/>
    </w:p>
    <w:p w:rsidR="0038698C" w:rsidDel="00AC752A" w:rsidRDefault="00AC752A">
      <w:pPr>
        <w:ind w:firstLine="0"/>
        <w:jc w:val="center"/>
        <w:rPr>
          <w:del w:id="13753" w:author="Nick.Tolimieri [2]" w:date="2022-09-06T11:31:00Z"/>
        </w:rPr>
        <w:pPrChange w:id="13754" w:author="Nick.Tolimieri [2]" w:date="2022-09-06T11:31:00Z">
          <w:pPr/>
        </w:pPrChange>
      </w:pPr>
      <w:bookmarkStart w:id="13755" w:name="_qdmblj59vhf1" w:colFirst="0" w:colLast="0"/>
      <w:bookmarkEnd w:id="13755"/>
      <w:ins w:id="13756" w:author="Nick.Tolimieri [2]" w:date="2022-09-06T11:31:00Z">
        <w:r>
          <w:rPr>
            <w:noProof/>
            <w:lang w:val="en-US"/>
          </w:rPr>
          <w:drawing>
            <wp:inline distT="0" distB="0" distL="0" distR="0">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r:link="rId10"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ins>
    </w:p>
    <w:p w:rsidR="0038698C" w:rsidRDefault="0038698C">
      <w:pPr>
        <w:ind w:firstLine="0"/>
        <w:jc w:val="center"/>
        <w:pPrChange w:id="13757" w:author="Nick.Tolimieri [2]" w:date="2022-09-06T11:31:00Z">
          <w:pPr/>
        </w:pPrChange>
      </w:pPr>
      <w:bookmarkStart w:id="13758" w:name="_1bplmm5dhi9t" w:colFirst="0" w:colLast="0"/>
      <w:bookmarkEnd w:id="13758"/>
      <w:del w:id="13759" w:author="Nick.Tolimieri [2]" w:date="2022-09-06T11:31:00Z">
        <w:r w:rsidDel="00AC752A">
          <w:rPr>
            <w:noProof/>
            <w:lang w:val="en-US"/>
          </w:rPr>
          <w:drawing>
            <wp:inline distT="114300" distB="114300" distL="114300" distR="114300" wp14:anchorId="541E0FF0" wp14:editId="20565E7A">
              <wp:extent cx="5486400" cy="3642610"/>
              <wp:effectExtent l="0" t="0" r="0" b="0"/>
              <wp:docPr id="2"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11"/>
                      <a:srcRect/>
                      <a:stretch>
                        <a:fillRect/>
                      </a:stretch>
                    </pic:blipFill>
                    <pic:spPr>
                      <a:xfrm>
                        <a:off x="0" y="0"/>
                        <a:ext cx="5486400" cy="3642610"/>
                      </a:xfrm>
                      <a:prstGeom prst="rect">
                        <a:avLst/>
                      </a:prstGeom>
                      <a:ln/>
                    </pic:spPr>
                  </pic:pic>
                </a:graphicData>
              </a:graphic>
            </wp:inline>
          </w:drawing>
        </w:r>
      </w:del>
    </w:p>
    <w:p w:rsidR="0038698C" w:rsidRDefault="0038698C" w:rsidP="0038698C">
      <w:pPr>
        <w:pStyle w:val="Heading5"/>
        <w:rPr>
          <w:ins w:id="13760" w:author="Nick.Tolimieri [2]" w:date="2022-09-13T12:38:00Z"/>
        </w:rPr>
      </w:pPr>
      <w:bookmarkStart w:id="13761" w:name="_3tpj4zpm8qe5" w:colFirst="0" w:colLast="0"/>
      <w:bookmarkEnd w:id="13761"/>
      <w:r>
        <w:t xml:space="preserve">Figure S2. Mean </w:t>
      </w:r>
      <w:ins w:id="13762" w:author="Nick.Tolimieri [2]" w:date="2022-09-06T11:32:00Z">
        <w:r w:rsidR="00AC752A">
          <w:t xml:space="preserve">maximum </w:t>
        </w:r>
      </w:ins>
      <w:ins w:id="13763" w:author="Nick.Tolimieri [2]" w:date="2022-09-06T11:38:00Z">
        <w:r w:rsidR="005A68BC">
          <w:t xml:space="preserve">monthly </w:t>
        </w:r>
      </w:ins>
      <w:r>
        <w:t xml:space="preserve">SST at the five sites (5-day smooth) from </w:t>
      </w:r>
      <w:del w:id="13764" w:author="Nick.Tolimieri [2]" w:date="2022-09-06T11:32:00Z">
        <w:r w:rsidDel="00AC752A">
          <w:delText>2003</w:delText>
        </w:r>
      </w:del>
      <w:ins w:id="13765" w:author="Nick.Tolimieri [2]" w:date="2022-09-06T11:32:00Z">
        <w:r w:rsidR="00AC752A">
          <w:t>1992</w:t>
        </w:r>
      </w:ins>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del w:id="13766" w:author="Nick.Tolimieri [2]" w:date="2022-09-06T11:32:00Z">
        <w:r w:rsidDel="00622209">
          <w:delText xml:space="preserve"> in pane 1</w:delText>
        </w:r>
      </w:del>
      <w:r>
        <w:t>.</w:t>
      </w:r>
    </w:p>
    <w:p w:rsidR="00AC752A" w:rsidRDefault="00AC752A">
      <w:pPr>
        <w:ind w:firstLine="0"/>
        <w:rPr>
          <w:ins w:id="13767" w:author="Nick.Tolimieri [2]" w:date="2022-09-06T11:31:00Z"/>
        </w:rPr>
        <w:pPrChange w:id="13768" w:author="Nick.Tolimieri [2]" w:date="2022-09-19T13:20:00Z">
          <w:pPr/>
        </w:pPrChange>
      </w:pPr>
      <w:ins w:id="13769" w:author="Nick.Tolimieri [2]" w:date="2022-09-06T11:31:00Z">
        <w:r>
          <w:br w:type="page"/>
        </w:r>
      </w:ins>
    </w:p>
    <w:p w:rsidR="00AC752A" w:rsidRPr="001255CF" w:rsidDel="003C4645" w:rsidRDefault="00AC752A">
      <w:pPr>
        <w:rPr>
          <w:del w:id="13770" w:author="Nick.Tolimieri [2]" w:date="2022-09-06T11:34:00Z"/>
        </w:rPr>
        <w:pPrChange w:id="13771" w:author="Nick.Tolimieri [2]" w:date="2022-09-06T11:31:00Z">
          <w:pPr>
            <w:pStyle w:val="Heading5"/>
          </w:pPr>
        </w:pPrChange>
      </w:pPr>
    </w:p>
    <w:p w:rsidR="0038698C" w:rsidDel="003C4645" w:rsidRDefault="0038698C" w:rsidP="0038698C">
      <w:pPr>
        <w:rPr>
          <w:del w:id="13772" w:author="Nick.Tolimieri [2]" w:date="2022-09-06T11:34:00Z"/>
        </w:rPr>
      </w:pPr>
    </w:p>
    <w:p w:rsidR="0038698C" w:rsidRDefault="0038698C">
      <w:pPr>
        <w:ind w:firstLine="0"/>
      </w:pPr>
      <w:del w:id="13773" w:author="Nick.Tolimieri [2]" w:date="2022-09-06T11:15:00Z">
        <w:r w:rsidDel="002D0433">
          <w:rPr>
            <w:noProof/>
            <w:lang w:val="en-US"/>
          </w:rPr>
          <w:drawing>
            <wp:inline distT="114300" distB="114300" distL="114300" distR="114300" wp14:anchorId="2C734490" wp14:editId="5D1A24C6">
              <wp:extent cx="5943600" cy="6400800"/>
              <wp:effectExtent l="0" t="0" r="0" b="0"/>
              <wp:docPr id="4"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2"/>
                      <a:srcRect/>
                      <a:stretch>
                        <a:fillRect/>
                      </a:stretch>
                    </pic:blipFill>
                    <pic:spPr>
                      <a:xfrm>
                        <a:off x="0" y="0"/>
                        <a:ext cx="5943600" cy="6400800"/>
                      </a:xfrm>
                      <a:prstGeom prst="rect">
                        <a:avLst/>
                      </a:prstGeom>
                      <a:ln/>
                    </pic:spPr>
                  </pic:pic>
                </a:graphicData>
              </a:graphic>
            </wp:inline>
          </w:drawing>
        </w:r>
      </w:del>
      <w:ins w:id="13774" w:author="Nick.Tolimieri [2]" w:date="2022-09-06T11:16:00Z">
        <w:r w:rsidR="002D0433">
          <w:rPr>
            <w:noProof/>
            <w:lang w:val="en-US"/>
          </w:rPr>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3" r:link="rId14"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ins>
    </w:p>
    <w:p w:rsidR="00134D32" w:rsidRDefault="0038698C" w:rsidP="002F2C4B">
      <w:pPr>
        <w:pStyle w:val="Heading5"/>
        <w:rPr>
          <w:ins w:id="13775" w:author="Nick.Tolimieri [2]" w:date="2022-09-19T13:20:00Z"/>
        </w:rPr>
      </w:pPr>
      <w:bookmarkStart w:id="13776" w:name="_sllb5lz8o67m" w:colFirst="0" w:colLast="0"/>
      <w:bookmarkEnd w:id="13776"/>
      <w:r w:rsidRPr="00A617BD">
        <w:t xml:space="preserve">Figure S3. Yearly progression of SST for </w:t>
      </w:r>
      <w:del w:id="13777" w:author="Nick.Tolimieri [2]" w:date="2022-09-06T11:15:00Z">
        <w:r w:rsidRPr="00A617BD" w:rsidDel="002D0433">
          <w:delText>2013</w:delText>
        </w:r>
      </w:del>
      <w:ins w:id="13778" w:author="Nick.Tolimieri [2]" w:date="2022-09-06T11:15:00Z">
        <w:r w:rsidR="002D0433" w:rsidRPr="00A617BD">
          <w:t>2012</w:t>
        </w:r>
      </w:ins>
      <w:r w:rsidRPr="00A617BD">
        <w:t xml:space="preserve">-2021 compared to the average of </w:t>
      </w:r>
      <w:del w:id="13779" w:author="Nick.Tolimieri [2]" w:date="2022-09-06T11:27:00Z">
        <w:r w:rsidRPr="00A617BD" w:rsidDel="00206AD3">
          <w:delText>2003</w:delText>
        </w:r>
      </w:del>
      <w:ins w:id="13780" w:author="Nick.Tolimieri [2]" w:date="2022-09-06T11:27:00Z">
        <w:r w:rsidR="00206AD3" w:rsidRPr="00A617BD">
          <w:t>1992</w:t>
        </w:r>
      </w:ins>
      <w:r w:rsidRPr="00A617BD">
        <w:t>-2012</w:t>
      </w:r>
      <w:r w:rsidR="009E77F2" w:rsidRPr="00A617BD">
        <w:t>. Red line is</w:t>
      </w:r>
      <w:ins w:id="13781" w:author="Nick.Tolimieri [2]" w:date="2022-09-13T12:51:00Z">
        <w:r w:rsidR="009A5BFE">
          <w:t xml:space="preserve"> </w:t>
        </w:r>
      </w:ins>
      <w:del w:id="13782" w:author="Nick.Tolimieri [2]" w:date="2022-09-13T12:51:00Z">
        <w:r w:rsidR="009E77F2" w:rsidRPr="00A617BD" w:rsidDel="009A5BFE">
          <w:delText xml:space="preserve"> </w:delText>
        </w:r>
      </w:del>
      <w:r w:rsidR="009E77F2" w:rsidRPr="00A617BD">
        <w:t>the average across the four sites for each year.</w:t>
      </w:r>
      <w:ins w:id="13783" w:author="Nick.Tolimieri [2]" w:date="2022-09-13T15:29:00Z">
        <w:r w:rsidR="009A2B41">
          <w:t xml:space="preserve"> Envelopes represent 1.0 </w:t>
        </w:r>
        <w:proofErr w:type="spellStart"/>
        <w:r w:rsidR="009A2B41">
          <w:t>s.d.</w:t>
        </w:r>
        <w:proofErr w:type="spellEnd"/>
        <w:r w:rsidR="009A2B41">
          <w:t xml:space="preserve"> </w:t>
        </w:r>
      </w:ins>
    </w:p>
    <w:p w:rsidR="002F2C4B" w:rsidRDefault="002F2C4B">
      <w:pPr>
        <w:rPr>
          <w:ins w:id="13784" w:author="Nick.Tolimieri [2]" w:date="2022-09-19T13:20:00Z"/>
        </w:rPr>
        <w:pPrChange w:id="13785" w:author="Nick.Tolimieri [2]" w:date="2022-09-19T13:20:00Z">
          <w:pPr>
            <w:pStyle w:val="Heading5"/>
          </w:pPr>
        </w:pPrChange>
      </w:pPr>
      <w:ins w:id="13786" w:author="Nick.Tolimieri [2]" w:date="2022-09-19T13:20:00Z">
        <w:r>
          <w:br w:type="page"/>
        </w:r>
      </w:ins>
    </w:p>
    <w:p w:rsidR="009E77F2" w:rsidRPr="00A617BD" w:rsidDel="00A617BD" w:rsidRDefault="009E77F2">
      <w:pPr>
        <w:pStyle w:val="Heading5"/>
        <w:rPr>
          <w:del w:id="13787" w:author="Nick.Tolimieri [2]" w:date="2022-09-06T14:03:00Z"/>
        </w:rPr>
      </w:pPr>
      <w:del w:id="13788" w:author="Nick.Tolimieri [2]" w:date="2022-09-13T12:50:00Z">
        <w:r w:rsidRPr="00A617BD" w:rsidDel="009A5BFE">
          <w:lastRenderedPageBreak/>
          <w:delText xml:space="preserve">  </w:delText>
        </w:r>
      </w:del>
    </w:p>
    <w:p w:rsidR="009E77F2" w:rsidDel="002F2C4B" w:rsidRDefault="009E77F2">
      <w:pPr>
        <w:pStyle w:val="Heading5"/>
        <w:rPr>
          <w:del w:id="13789" w:author="Nick.Tolimieri [2]" w:date="2022-09-19T13:19:00Z"/>
        </w:rPr>
      </w:pPr>
    </w:p>
    <w:p w:rsidR="009E77F2" w:rsidRDefault="009E77F2">
      <w:pPr>
        <w:pStyle w:val="Heading5"/>
      </w:pPr>
      <w:del w:id="13790" w:author="Nick.Tolimieri [2]" w:date="2022-09-19T13:19:00Z">
        <w:r w:rsidDel="002F2C4B">
          <w:br w:type="page"/>
        </w:r>
      </w:del>
    </w:p>
    <w:p w:rsidR="00B00E92" w:rsidRDefault="009E77F2">
      <w:pPr>
        <w:pStyle w:val="NoSpacing"/>
        <w:pPrChange w:id="13791" w:author="Nick.Tolimieri [2]" w:date="2022-09-06T14:04:00Z">
          <w:pPr>
            <w:pStyle w:val="Heading5"/>
            <w:jc w:val="center"/>
          </w:pPr>
        </w:pPrChange>
      </w:pPr>
      <w:r>
        <w:rPr>
          <w:noProof/>
          <w:lang w:val="en-US"/>
        </w:rPr>
        <w:drawing>
          <wp:inline distT="0" distB="0" distL="0" distR="0">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5" r:link="rId16"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B00E92" w:rsidDel="00A3619C" w:rsidRDefault="00B00E92" w:rsidP="009E77F2">
      <w:pPr>
        <w:pStyle w:val="Heading5"/>
        <w:jc w:val="center"/>
        <w:rPr>
          <w:del w:id="13792" w:author="Nick.Tolimieri [2]" w:date="2022-09-06T14:04:00Z"/>
        </w:rPr>
      </w:pPr>
    </w:p>
    <w:p w:rsidR="00B00E92" w:rsidRPr="00B00E92" w:rsidRDefault="00B00E92" w:rsidP="006D256D">
      <w:pPr>
        <w:pStyle w:val="Heading5"/>
      </w:pPr>
      <w:r w:rsidRPr="00B00E92">
        <w:t>Figure S</w:t>
      </w:r>
      <w:r>
        <w:t>4</w:t>
      </w:r>
      <w:r w:rsidRPr="00B00E92">
        <w:t xml:space="preserve">. </w:t>
      </w:r>
      <w:ins w:id="13793" w:author="Nick.Tolimieri [2]" w:date="2022-09-13T15:33:00Z">
        <w:r w:rsidR="005A7654">
          <w:t>Occurrence of m</w:t>
        </w:r>
      </w:ins>
      <w:del w:id="13794" w:author="Nick.Tolimieri [2]" w:date="2022-09-13T15:33:00Z">
        <w:r w:rsidR="006D256D" w:rsidDel="005A7654">
          <w:delText>M</w:delText>
        </w:r>
      </w:del>
      <w:r w:rsidR="006D256D">
        <w:t>arine heatwave</w:t>
      </w:r>
      <w:ins w:id="13795" w:author="Nick.Tolimieri [2]" w:date="2022-09-13T15:33:00Z">
        <w:r w:rsidR="005A7654">
          <w:t>s</w:t>
        </w:r>
      </w:ins>
      <w:del w:id="13796" w:author="Nick.Tolimieri [2]" w:date="2022-09-13T15:33:00Z">
        <w:r w:rsidR="006D256D" w:rsidDel="005A7654">
          <w:delText xml:space="preserve"> statistics </w:delText>
        </w:r>
      </w:del>
      <w:ins w:id="13797" w:author="Nick.Tolimieri [2]" w:date="2022-09-13T15:33:00Z">
        <w:r w:rsidR="005A7654">
          <w:t xml:space="preserve"> </w:t>
        </w:r>
      </w:ins>
      <w:r w:rsidR="006D256D">
        <w:t xml:space="preserve">for four locations along the Washington coast from </w:t>
      </w:r>
      <w:del w:id="13798" w:author="Nick.Tolimieri [2]" w:date="2022-09-13T15:13:00Z">
        <w:r w:rsidR="006D256D" w:rsidDel="006D379C">
          <w:delText xml:space="preserve">2012 </w:delText>
        </w:r>
      </w:del>
      <w:ins w:id="13799" w:author="Nick.Tolimieri [2]" w:date="2022-09-13T15:13:00Z">
        <w:r w:rsidR="006D379C">
          <w:t xml:space="preserve">2013 </w:t>
        </w:r>
      </w:ins>
      <w:r w:rsidR="006D256D">
        <w:t xml:space="preserve">through </w:t>
      </w:r>
      <w:del w:id="13800" w:author="Nick.Tolimieri [2]" w:date="2022-09-06T09:57:00Z">
        <w:r w:rsidR="006D256D" w:rsidDel="001A7F6C">
          <w:delText>20XX</w:delText>
        </w:r>
      </w:del>
      <w:ins w:id="13801" w:author="Nick.Tolimieri [2]" w:date="2022-09-06T09:57:00Z">
        <w:r w:rsidR="001A7F6C">
          <w:t>20</w:t>
        </w:r>
      </w:ins>
      <w:ins w:id="13802" w:author="Nick.Tolimieri [2]" w:date="2022-09-13T15:13:00Z">
        <w:r w:rsidR="006D379C">
          <w:t>16</w:t>
        </w:r>
      </w:ins>
      <w:r w:rsidR="006D256D">
        <w:t xml:space="preserve">.  </w:t>
      </w:r>
      <w:r w:rsidR="00C41F65">
        <w:t>Grey line (temp) indicates observed</w:t>
      </w:r>
      <w:r w:rsidR="00C41F65" w:rsidRPr="00DB61B2">
        <w:t xml:space="preserve">, daily </w:t>
      </w:r>
      <w:r w:rsidR="00C41F65" w:rsidRPr="00DB61B2">
        <w:rPr>
          <w:rPrChange w:id="13803" w:author="Nick.Tolimieri [2]" w:date="2022-09-06T10:26:00Z">
            <w:rPr>
              <w:highlight w:val="yellow"/>
            </w:rPr>
          </w:rPrChange>
        </w:rPr>
        <w:t>mean</w:t>
      </w:r>
      <w:r w:rsidR="00C41F65" w:rsidRPr="00DB61B2">
        <w:t xml:space="preserve"> te</w:t>
      </w:r>
      <w:r w:rsidR="00C41F65">
        <w:t xml:space="preserve">mperature; blue line indicates the 30-year </w:t>
      </w:r>
      <w:ins w:id="13804" w:author="Nick.Tolimieri [2]" w:date="2022-09-06T09:57:00Z">
        <w:r w:rsidR="001A7F6C">
          <w:t xml:space="preserve">(1992-20221) </w:t>
        </w:r>
      </w:ins>
      <w:r w:rsidR="00C41F65">
        <w:t xml:space="preserve">climatological mean by day of year; red line indicates the </w:t>
      </w:r>
      <w:del w:id="13805" w:author="Nick.Tolimieri [2]" w:date="2022-09-06T10:27:00Z">
        <w:r w:rsidR="00C41F65" w:rsidDel="00DB61B2">
          <w:delText>95</w:delText>
        </w:r>
      </w:del>
      <w:ins w:id="13806" w:author="Nick.Tolimieri [2]" w:date="2022-09-06T10:27:00Z">
        <w:r w:rsidR="00DB61B2">
          <w:t>90</w:t>
        </w:r>
      </w:ins>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38698C" w:rsidRDefault="0038698C"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7"/>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13807" w:name="_j0sxv6xvznze" w:colFirst="0" w:colLast="0"/>
      <w:bookmarkEnd w:id="13807"/>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Del="00775EFE" w:rsidRDefault="0038698C" w:rsidP="0038698C">
      <w:pPr>
        <w:rPr>
          <w:del w:id="13808" w:author="Nick.Tolimieri [2]" w:date="2022-09-02T10:11:00Z"/>
        </w:rPr>
      </w:pPr>
    </w:p>
    <w:p w:rsidR="0038698C" w:rsidDel="00775EFE" w:rsidRDefault="0038698C" w:rsidP="0038698C">
      <w:pPr>
        <w:rPr>
          <w:del w:id="13809" w:author="Nick.Tolimieri [2]" w:date="2022-09-02T10:11:00Z"/>
        </w:rPr>
      </w:pPr>
    </w:p>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13810" w:name="_8tjttts9le8n" w:colFirst="0" w:colLast="0"/>
      <w:bookmarkEnd w:id="13810"/>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9"/>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13811" w:name="_32vg8hmw5u0g" w:colFirst="0" w:colLast="0"/>
      <w:bookmarkEnd w:id="13811"/>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0"/>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13812" w:name="_9398cubh7527" w:colFirst="0" w:colLast="0"/>
      <w:bookmarkEnd w:id="13812"/>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rPr>
          <w:ins w:id="13813" w:author="Nick.Tolimieri [2]" w:date="2022-09-27T11:51:00Z"/>
        </w:rPr>
      </w:pPr>
      <w:bookmarkStart w:id="13814" w:name="_4d6dqq7x59qj" w:colFirst="0" w:colLast="0"/>
      <w:bookmarkEnd w:id="13814"/>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pPr>
        <w:rPr>
          <w:ins w:id="13815" w:author="Nick.Tolimieri [2]" w:date="2022-09-27T11:51:00Z"/>
        </w:rPr>
      </w:pPr>
      <w:ins w:id="13816" w:author="Nick.Tolimieri [2]" w:date="2022-09-27T11:51:00Z">
        <w:r>
          <w:br w:type="page"/>
        </w:r>
      </w:ins>
    </w:p>
    <w:p w:rsidR="00B41F3D" w:rsidRPr="00B41F3D" w:rsidRDefault="00FF190A" w:rsidP="00B41F3D">
      <w:pPr>
        <w:pPrChange w:id="13817" w:author="Nick.Tolimieri [2]" w:date="2022-09-27T11:51:00Z">
          <w:pPr>
            <w:pStyle w:val="Heading5"/>
          </w:pPr>
        </w:pPrChange>
      </w:pPr>
      <w:ins w:id="13818" w:author="Nick.Tolimieri [2]" w:date="2022-09-27T11:53:00Z">
        <w:r>
          <w:rPr>
            <w:noProof/>
            <w:lang w:val="en-US"/>
          </w:rPr>
          <w:lastRenderedPageBreak/>
          <w:drawing>
            <wp:inline distT="0" distB="0" distL="0" distR="0">
              <wp:extent cx="4572000" cy="4572000"/>
              <wp:effectExtent l="0" t="0" r="0" b="0"/>
              <wp:docPr id="10"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EWB_coefficients.jpg"/>
                      <pic:cNvPicPr/>
                    </pic:nvPicPr>
                    <pic:blipFill>
                      <a:blip r:embed="rId22" r:link="rId23"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ins>
    </w:p>
    <w:p w:rsidR="00B41F3D" w:rsidRPr="00B41F3D" w:rsidRDefault="00B41F3D" w:rsidP="00B41F3D">
      <w:pPr>
        <w:pStyle w:val="Heading5"/>
        <w:rPr>
          <w:ins w:id="13819" w:author="Nick.Tolimieri [2]" w:date="2022-09-27T11:51:00Z"/>
          <w:rPrChange w:id="13820" w:author="Nick.Tolimieri [2]" w:date="2022-09-27T11:52:00Z">
            <w:rPr>
              <w:ins w:id="13821" w:author="Nick.Tolimieri [2]" w:date="2022-09-27T11:51:00Z"/>
            </w:rPr>
          </w:rPrChange>
        </w:rPr>
        <w:pPrChange w:id="13822" w:author="Nick.Tolimieri [2]" w:date="2022-09-27T11:51:00Z">
          <w:pPr/>
        </w:pPrChange>
      </w:pPr>
      <w:ins w:id="13823" w:author="Nick.Tolimieri [2]" w:date="2022-09-27T11:51:00Z">
        <w:r w:rsidRPr="00B41F3D">
          <w:t>Figure S</w:t>
        </w:r>
        <w:r>
          <w:t>10</w:t>
        </w:r>
        <w:r w:rsidRPr="00B41F3D">
          <w:t>.</w:t>
        </w:r>
        <w:r>
          <w:t xml:space="preserve"> Results of REWB models </w:t>
        </w:r>
      </w:ins>
      <w:ins w:id="13824" w:author="Nick.Tolimieri [2]" w:date="2022-09-27T11:52:00Z">
        <w:r>
          <w:t xml:space="preserve">for </w:t>
        </w:r>
        <w:proofErr w:type="spellStart"/>
        <w:r>
          <w:rPr>
            <w:i/>
          </w:rPr>
          <w:t>Nereocystis</w:t>
        </w:r>
        <w:proofErr w:type="spellEnd"/>
        <w:r>
          <w:rPr>
            <w:i/>
          </w:rPr>
          <w:t xml:space="preserve"> </w:t>
        </w:r>
        <w:r>
          <w:t xml:space="preserve">and </w:t>
        </w:r>
        <w:proofErr w:type="spellStart"/>
        <w:r>
          <w:rPr>
            <w:i/>
          </w:rPr>
          <w:t>Pterygophora</w:t>
        </w:r>
        <w:proofErr w:type="spellEnd"/>
        <w:r>
          <w:t xml:space="preserve"> at </w:t>
        </w:r>
        <w:proofErr w:type="spellStart"/>
        <w:r>
          <w:t>Tatoosh</w:t>
        </w:r>
        <w:proofErr w:type="spellEnd"/>
        <w:r>
          <w:t xml:space="preserve"> Island. </w:t>
        </w:r>
      </w:ins>
      <w:ins w:id="13825" w:author="Nick.Tolimieri [2]" w:date="2022-09-27T11:53:00Z">
        <w:r w:rsidR="00FF190A">
          <w:t xml:space="preserve">Data are the parameter estimates for the fixed effects for each model.  </w:t>
        </w:r>
      </w:ins>
      <w:ins w:id="13826" w:author="Nick.Tolimieri [2]" w:date="2022-09-27T11:54:00Z">
        <w:r w:rsidR="00FF190A">
          <w:t>Error bars are 95% confidence limits. The intercepts are not shown.</w:t>
        </w:r>
      </w:ins>
      <w:ins w:id="13827" w:author="Nick.Tolimieri [2]" w:date="2022-09-27T12:01:00Z">
        <w:r w:rsidR="004130AE">
          <w:t xml:space="preserve"> Dotted red line indicates zero.</w:t>
        </w:r>
      </w:ins>
      <w:bookmarkStart w:id="13828" w:name="_GoBack"/>
      <w:bookmarkEnd w:id="13828"/>
    </w:p>
    <w:p w:rsidR="0038698C" w:rsidRDefault="0038698C" w:rsidP="0038698C"/>
    <w:p w:rsidR="00B41F3D" w:rsidRDefault="00B41F3D" w:rsidP="008706B8">
      <w:pPr>
        <w:pStyle w:val="Heading1"/>
        <w:rPr>
          <w:ins w:id="13829" w:author="Nick.Tolimieri [2]" w:date="2022-09-27T11:51:00Z"/>
        </w:rPr>
      </w:pPr>
      <w:ins w:id="13830" w:author="Nick.Tolimieri [2]" w:date="2022-09-27T11:51:00Z">
        <w:r>
          <w:br w:type="page"/>
        </w:r>
      </w:ins>
    </w:p>
    <w:p w:rsidR="0038698C" w:rsidRDefault="00716BDE" w:rsidP="008706B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24"/>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A74E1" w:rsidRDefault="00FA74E1">
      <w:pPr>
        <w:spacing w:line="240" w:lineRule="auto"/>
      </w:pPr>
      <w:r>
        <w:separator/>
      </w:r>
    </w:p>
  </w:endnote>
  <w:endnote w:type="continuationSeparator" w:id="0">
    <w:p w:rsidR="00FA74E1" w:rsidRDefault="00FA74E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FC0F34" w:rsidRDefault="00FC0F34">
        <w:pPr>
          <w:pStyle w:val="Footer"/>
          <w:jc w:val="center"/>
        </w:pPr>
        <w:r>
          <w:fldChar w:fldCharType="begin"/>
        </w:r>
        <w:r>
          <w:instrText xml:space="preserve"> PAGE   \* MERGEFORMAT </w:instrText>
        </w:r>
        <w:r>
          <w:fldChar w:fldCharType="separate"/>
        </w:r>
        <w:r w:rsidR="004130AE">
          <w:rPr>
            <w:noProof/>
          </w:rPr>
          <w:t>35</w:t>
        </w:r>
        <w:r>
          <w:rPr>
            <w:noProof/>
          </w:rPr>
          <w:fldChar w:fldCharType="end"/>
        </w:r>
      </w:p>
    </w:sdtContent>
  </w:sdt>
  <w:p w:rsidR="00FC0F34" w:rsidRDefault="00FC0F34">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A74E1" w:rsidRDefault="00FA74E1">
      <w:pPr>
        <w:spacing w:line="240" w:lineRule="auto"/>
      </w:pPr>
      <w:r>
        <w:separator/>
      </w:r>
    </w:p>
  </w:footnote>
  <w:footnote w:type="continuationSeparator" w:id="0">
    <w:p w:rsidR="00FA74E1" w:rsidRDefault="00FA74E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Nick.Tolimieri">
    <w15:presenceInfo w15:providerId="None" w15:userId="Nick.Tolimieri"/>
  </w15:person>
  <w15:person w15:author="Nick.Tolimieri [2]">
    <w15:presenceInfo w15:providerId="AD" w15:userId="S-1-5-21-1625102663-4013227018-1311561448-105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85D23"/>
    <w:rsid w:val="000E0D45"/>
    <w:rsid w:val="00111693"/>
    <w:rsid w:val="001255CF"/>
    <w:rsid w:val="00134D32"/>
    <w:rsid w:val="00144504"/>
    <w:rsid w:val="0015220B"/>
    <w:rsid w:val="00161CEB"/>
    <w:rsid w:val="001A7F6C"/>
    <w:rsid w:val="001B15B8"/>
    <w:rsid w:val="00206AD3"/>
    <w:rsid w:val="00207938"/>
    <w:rsid w:val="00233132"/>
    <w:rsid w:val="00277D38"/>
    <w:rsid w:val="00280B28"/>
    <w:rsid w:val="002860FA"/>
    <w:rsid w:val="002B6D10"/>
    <w:rsid w:val="002D0433"/>
    <w:rsid w:val="002F2C4B"/>
    <w:rsid w:val="00300B3A"/>
    <w:rsid w:val="00333E54"/>
    <w:rsid w:val="003549D0"/>
    <w:rsid w:val="003561DB"/>
    <w:rsid w:val="0038698C"/>
    <w:rsid w:val="003C4645"/>
    <w:rsid w:val="003F5DC5"/>
    <w:rsid w:val="004130AE"/>
    <w:rsid w:val="004162AB"/>
    <w:rsid w:val="0043413B"/>
    <w:rsid w:val="004717E2"/>
    <w:rsid w:val="0048438B"/>
    <w:rsid w:val="004B08A7"/>
    <w:rsid w:val="004C5EBF"/>
    <w:rsid w:val="00511AFB"/>
    <w:rsid w:val="005A68BC"/>
    <w:rsid w:val="005A7654"/>
    <w:rsid w:val="005C1637"/>
    <w:rsid w:val="005C3928"/>
    <w:rsid w:val="00622209"/>
    <w:rsid w:val="00627D25"/>
    <w:rsid w:val="006C35F0"/>
    <w:rsid w:val="006D256D"/>
    <w:rsid w:val="006D379C"/>
    <w:rsid w:val="006D7C96"/>
    <w:rsid w:val="006F5856"/>
    <w:rsid w:val="00716BDE"/>
    <w:rsid w:val="00731687"/>
    <w:rsid w:val="007417F2"/>
    <w:rsid w:val="007654F7"/>
    <w:rsid w:val="00775EFE"/>
    <w:rsid w:val="007B3552"/>
    <w:rsid w:val="008706B8"/>
    <w:rsid w:val="008A61D3"/>
    <w:rsid w:val="008B5DB0"/>
    <w:rsid w:val="008E6C62"/>
    <w:rsid w:val="008F7981"/>
    <w:rsid w:val="00977427"/>
    <w:rsid w:val="00981013"/>
    <w:rsid w:val="00986EF3"/>
    <w:rsid w:val="009A2B41"/>
    <w:rsid w:val="009A5BFE"/>
    <w:rsid w:val="009B78F8"/>
    <w:rsid w:val="009D113D"/>
    <w:rsid w:val="009E77F2"/>
    <w:rsid w:val="00A3619C"/>
    <w:rsid w:val="00A617BD"/>
    <w:rsid w:val="00AB3881"/>
    <w:rsid w:val="00AB6821"/>
    <w:rsid w:val="00AC752A"/>
    <w:rsid w:val="00AD2B5C"/>
    <w:rsid w:val="00AE199D"/>
    <w:rsid w:val="00B00E92"/>
    <w:rsid w:val="00B14AC6"/>
    <w:rsid w:val="00B41F3D"/>
    <w:rsid w:val="00B7111A"/>
    <w:rsid w:val="00B956DF"/>
    <w:rsid w:val="00BA46D0"/>
    <w:rsid w:val="00BB700B"/>
    <w:rsid w:val="00C41F65"/>
    <w:rsid w:val="00C71710"/>
    <w:rsid w:val="00C95242"/>
    <w:rsid w:val="00C97A89"/>
    <w:rsid w:val="00CA6C5C"/>
    <w:rsid w:val="00CB6232"/>
    <w:rsid w:val="00CC2848"/>
    <w:rsid w:val="00D74037"/>
    <w:rsid w:val="00DA090B"/>
    <w:rsid w:val="00DA5CFE"/>
    <w:rsid w:val="00DB61B2"/>
    <w:rsid w:val="00DE1D4F"/>
    <w:rsid w:val="00E25C93"/>
    <w:rsid w:val="00E92348"/>
    <w:rsid w:val="00E93FE8"/>
    <w:rsid w:val="00EB5CE3"/>
    <w:rsid w:val="00EC111B"/>
    <w:rsid w:val="00ED6D4C"/>
    <w:rsid w:val="00F55A8C"/>
    <w:rsid w:val="00F87AA6"/>
    <w:rsid w:val="00FA3A81"/>
    <w:rsid w:val="00FA74E1"/>
    <w:rsid w:val="00FB591D"/>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3D7BBFF"/>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8706B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8706B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8.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jp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file:///C:\Users\nick.tolimieri\Documents\GitHub\OCNMS\Flagstone%20paper\Plots\MHW-1.png"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file:///C:\Users\nick.tolimieri\Documents\GitHub\OCNMS\Flagstone%20paper\Plots\REWB_coefficients.jpg" TargetMode="External"/><Relationship Id="rId10" Type="http://schemas.openxmlformats.org/officeDocument/2006/relationships/image" Target="file:///C:\Users\nick.tolimieri\Documents\GitHub\OCNMS\Flagstone%20paper\Plots\Mean-sst-warmest-month-by-site-30-year.png" TargetMode="Externa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file:///C:\Users\nick.tolimieri\Documents\GitHub\OCNMS\Flagstone%20paper\Plots\SST-MHW-years-vs-prior.png" TargetMode="External"/><Relationship Id="rId22" Type="http://schemas.openxmlformats.org/officeDocument/2006/relationships/image" Target="media/image12.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209659A-FFD1-42DF-96FC-0A41849439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TotalTime>
  <Pages>35</Pages>
  <Words>5129</Words>
  <Characters>29238</Characters>
  <Application>Microsoft Office Word</Application>
  <DocSecurity>0</DocSecurity>
  <Lines>243</Lines>
  <Paragraphs>68</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42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75</cp:revision>
  <dcterms:created xsi:type="dcterms:W3CDTF">2022-05-04T15:58:00Z</dcterms:created>
  <dcterms:modified xsi:type="dcterms:W3CDTF">2022-09-27T19:02:00Z</dcterms:modified>
</cp:coreProperties>
</file>